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0ECB4" w14:textId="4D21594A" w:rsidR="0035409C" w:rsidRDefault="0035409C" w:rsidP="00324155">
      <w:pPr>
        <w:pStyle w:val="Title"/>
      </w:pPr>
      <w:bookmarkStart w:id="0" w:name="_Hlk175040382"/>
      <w:r>
        <w:t xml:space="preserve">ADRIFT in the </w:t>
      </w:r>
      <w:r w:rsidR="004C1040">
        <w:t xml:space="preserve">Greater </w:t>
      </w:r>
      <w:proofErr w:type="spellStart"/>
      <w:r w:rsidR="004C1040">
        <w:t>Farallones</w:t>
      </w:r>
      <w:proofErr w:type="spellEnd"/>
      <w:r w:rsidR="004C1040">
        <w:t xml:space="preserve"> and Cordell Bank Sanctuary</w:t>
      </w:r>
      <w:r>
        <w:t>: Passive Acoustic Monitoring in the California Current using Drifting Recorders</w:t>
      </w:r>
    </w:p>
    <w:p w14:paraId="1A05662C" w14:textId="77777777" w:rsidR="0035409C" w:rsidRDefault="0035409C" w:rsidP="0035409C">
      <w:r>
        <w:rPr>
          <w:noProof/>
        </w:rPr>
        <w:drawing>
          <wp:inline distT="0" distB="0" distL="0" distR="0" wp14:anchorId="0D48EDD8" wp14:editId="41D92E64">
            <wp:extent cx="5943600" cy="3962400"/>
            <wp:effectExtent l="0" t="0" r="0" b="0"/>
            <wp:docPr id="21" name="Picture" descr="Photograph of ocean with pole buoy for Adrift project in foreground with large container ship in the background.&#10;">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21" name="Picture" descr="Photograph of ocean with pole buoy for Adrift project in foreground with large container ship in the background.&#10;">
                      <a:hlinkClick r:id="rId8"/>
                    </pic:cNvPr>
                    <pic:cNvPicPr>
                      <a:picLocks noChangeAspect="1" noChangeArrowheads="1"/>
                    </pic:cNvPicPr>
                  </pic:nvPicPr>
                  <pic:blipFill>
                    <a:blip r:embed="rId9"/>
                    <a:stretch>
                      <a:fillRect/>
                    </a:stretch>
                  </pic:blipFill>
                  <pic:spPr bwMode="auto">
                    <a:xfrm>
                      <a:off x="0" y="0"/>
                      <a:ext cx="5943600" cy="3962400"/>
                    </a:xfrm>
                    <a:prstGeom prst="rect">
                      <a:avLst/>
                    </a:prstGeom>
                    <a:noFill/>
                    <a:ln w="9525">
                      <a:noFill/>
                      <a:headEnd/>
                      <a:tailEnd/>
                    </a:ln>
                  </pic:spPr>
                </pic:pic>
              </a:graphicData>
            </a:graphic>
          </wp:inline>
        </w:drawing>
      </w:r>
    </w:p>
    <w:p w14:paraId="5C2D62FA" w14:textId="77777777" w:rsidR="0035409C" w:rsidRDefault="0035409C" w:rsidP="0035409C">
      <w:r>
        <w:br w:type="page"/>
      </w:r>
    </w:p>
    <w:p w14:paraId="331E10D3" w14:textId="77777777" w:rsidR="004C1040" w:rsidRDefault="004C1040" w:rsidP="004C1040">
      <w:pPr>
        <w:pStyle w:val="Title"/>
      </w:pPr>
      <w:bookmarkStart w:id="1" w:name="X99783fd8493c8b9bf1944be0d6e4e83dc9bfab1"/>
      <w:r>
        <w:lastRenderedPageBreak/>
        <w:t xml:space="preserve">ADRIFT in the Greater </w:t>
      </w:r>
      <w:proofErr w:type="spellStart"/>
      <w:r>
        <w:t>Farallones</w:t>
      </w:r>
      <w:proofErr w:type="spellEnd"/>
      <w:r>
        <w:t xml:space="preserve"> and Cordell Bank Sanctuary: Passive Acoustic Monitoring in the California Current using Drifting Recorders</w:t>
      </w:r>
    </w:p>
    <w:p w14:paraId="7811F4A7" w14:textId="77777777" w:rsidR="0035409C" w:rsidRDefault="0035409C" w:rsidP="0035409C"/>
    <w:p w14:paraId="63E3A9F8" w14:textId="3F445970" w:rsidR="0035409C" w:rsidRDefault="004C1040" w:rsidP="0035409C">
      <w:r>
        <w:t>October</w:t>
      </w:r>
      <w:r w:rsidR="0035409C" w:rsidRPr="004B4FAA">
        <w:t>, 2024</w:t>
      </w:r>
    </w:p>
    <w:p w14:paraId="2FFC8050" w14:textId="77777777" w:rsidR="0035409C" w:rsidRDefault="0035409C" w:rsidP="0035409C"/>
    <w:p w14:paraId="04D34226" w14:textId="77777777" w:rsidR="0035409C" w:rsidRPr="004B4FAA" w:rsidRDefault="0035409C" w:rsidP="0035409C"/>
    <w:p w14:paraId="379D716A" w14:textId="77777777" w:rsidR="0035409C" w:rsidRPr="004B4FAA" w:rsidRDefault="0035409C" w:rsidP="0035409C">
      <w:pPr>
        <w:pStyle w:val="BodyText"/>
        <w:rPr>
          <w:rFonts w:ascii="Times New Roman" w:hAnsi="Times New Roman" w:cs="Times New Roman"/>
        </w:rPr>
      </w:pPr>
      <w:r w:rsidRPr="004B4FAA">
        <w:rPr>
          <w:rFonts w:ascii="Times New Roman" w:hAnsi="Times New Roman" w:cs="Times New Roman"/>
        </w:rPr>
        <w:t>Authors:</w:t>
      </w:r>
    </w:p>
    <w:p w14:paraId="2E14BF88" w14:textId="75A56131" w:rsidR="0035409C" w:rsidRDefault="0035409C" w:rsidP="0035409C">
      <w:pPr>
        <w:pStyle w:val="BodyText"/>
        <w:spacing w:after="0"/>
        <w:rPr>
          <w:rFonts w:ascii="Times New Roman" w:hAnsi="Times New Roman" w:cs="Times New Roman"/>
        </w:rPr>
      </w:pPr>
      <w:r w:rsidRPr="004B4FAA">
        <w:rPr>
          <w:rFonts w:ascii="Times New Roman" w:hAnsi="Times New Roman" w:cs="Times New Roman"/>
        </w:rPr>
        <w:t>Shannon Rankin</w:t>
      </w:r>
    </w:p>
    <w:p w14:paraId="499E7FA6" w14:textId="77777777" w:rsidR="004C1040" w:rsidRPr="004B4FAA" w:rsidRDefault="004C1040" w:rsidP="004C1040">
      <w:pPr>
        <w:pStyle w:val="BodyText"/>
        <w:spacing w:after="0"/>
        <w:rPr>
          <w:rFonts w:ascii="Times New Roman" w:hAnsi="Times New Roman" w:cs="Times New Roman"/>
        </w:rPr>
      </w:pPr>
      <w:r w:rsidRPr="004B4FAA">
        <w:rPr>
          <w:rFonts w:ascii="Times New Roman" w:hAnsi="Times New Roman" w:cs="Times New Roman"/>
        </w:rPr>
        <w:t xml:space="preserve">Anne </w:t>
      </w:r>
      <w:proofErr w:type="spellStart"/>
      <w:r w:rsidRPr="004B4FAA">
        <w:rPr>
          <w:rFonts w:ascii="Times New Roman" w:hAnsi="Times New Roman" w:cs="Times New Roman"/>
        </w:rPr>
        <w:t>Simonis</w:t>
      </w:r>
      <w:proofErr w:type="spellEnd"/>
    </w:p>
    <w:p w14:paraId="6D049DF1"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ourtney Burger</w:t>
      </w:r>
    </w:p>
    <w:p w14:paraId="652C291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 xml:space="preserve">Cory </w:t>
      </w:r>
      <w:proofErr w:type="spellStart"/>
      <w:r w:rsidRPr="004B4FAA">
        <w:rPr>
          <w:rFonts w:ascii="Times New Roman" w:hAnsi="Times New Roman" w:cs="Times New Roman"/>
        </w:rPr>
        <w:t>Hom</w:t>
      </w:r>
      <w:proofErr w:type="spellEnd"/>
      <w:r w:rsidRPr="004B4FAA">
        <w:rPr>
          <w:rFonts w:ascii="Times New Roman" w:hAnsi="Times New Roman" w:cs="Times New Roman"/>
        </w:rPr>
        <w:t>-Weaver</w:t>
      </w:r>
    </w:p>
    <w:p w14:paraId="6A30A7EC"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aitlin Palmer</w:t>
      </w:r>
    </w:p>
    <w:p w14:paraId="67A709C2" w14:textId="77777777" w:rsidR="0035409C" w:rsidRPr="004B4FAA" w:rsidRDefault="0035409C" w:rsidP="0035409C">
      <w:pPr>
        <w:pStyle w:val="BodyText"/>
        <w:spacing w:after="0"/>
        <w:rPr>
          <w:rFonts w:ascii="Times New Roman" w:hAnsi="Times New Roman" w:cs="Times New Roman"/>
        </w:rPr>
      </w:pPr>
      <w:proofErr w:type="spellStart"/>
      <w:r w:rsidRPr="004B4FAA">
        <w:rPr>
          <w:rFonts w:ascii="Times New Roman" w:hAnsi="Times New Roman" w:cs="Times New Roman"/>
        </w:rPr>
        <w:t>Taiki</w:t>
      </w:r>
      <w:proofErr w:type="spellEnd"/>
      <w:r w:rsidRPr="004B4FAA">
        <w:rPr>
          <w:rFonts w:ascii="Times New Roman" w:hAnsi="Times New Roman" w:cs="Times New Roman"/>
        </w:rPr>
        <w:t xml:space="preserve"> Sakai</w:t>
      </w:r>
    </w:p>
    <w:p w14:paraId="21AA4E1C" w14:textId="77777777" w:rsidR="0035409C" w:rsidRDefault="0035409C" w:rsidP="0035409C">
      <w:pPr>
        <w:pStyle w:val="BodyText"/>
        <w:rPr>
          <w:rFonts w:ascii="Times New Roman" w:hAnsi="Times New Roman" w:cs="Times New Roman"/>
        </w:rPr>
      </w:pPr>
    </w:p>
    <w:p w14:paraId="1D835A85" w14:textId="77777777" w:rsidR="0035409C" w:rsidRDefault="0035409C" w:rsidP="0035409C">
      <w:pPr>
        <w:pStyle w:val="BodyText"/>
        <w:rPr>
          <w:rFonts w:ascii="Times New Roman" w:hAnsi="Times New Roman" w:cs="Times New Roman"/>
        </w:rPr>
      </w:pPr>
    </w:p>
    <w:p w14:paraId="24A2FA17" w14:textId="77777777" w:rsidR="004C1040" w:rsidRDefault="004C1040" w:rsidP="0035409C">
      <w:pPr>
        <w:pStyle w:val="BodyText"/>
        <w:spacing w:after="0"/>
        <w:rPr>
          <w:rFonts w:ascii="Times New Roman" w:hAnsi="Times New Roman" w:cs="Times New Roman"/>
        </w:rPr>
      </w:pPr>
    </w:p>
    <w:p w14:paraId="720D982D" w14:textId="77777777" w:rsidR="004C1040" w:rsidRDefault="004C1040" w:rsidP="0035409C">
      <w:pPr>
        <w:pStyle w:val="BodyText"/>
        <w:spacing w:after="0"/>
        <w:rPr>
          <w:rFonts w:ascii="Times New Roman" w:hAnsi="Times New Roman" w:cs="Times New Roman"/>
        </w:rPr>
      </w:pPr>
    </w:p>
    <w:p w14:paraId="5DF32A8E" w14:textId="77777777" w:rsidR="004C1040" w:rsidRDefault="004C1040" w:rsidP="0035409C">
      <w:pPr>
        <w:pStyle w:val="BodyText"/>
        <w:spacing w:after="0"/>
        <w:rPr>
          <w:rFonts w:ascii="Times New Roman" w:hAnsi="Times New Roman" w:cs="Times New Roman"/>
        </w:rPr>
      </w:pPr>
    </w:p>
    <w:p w14:paraId="2B818E4B" w14:textId="77777777" w:rsidR="004C1040" w:rsidRDefault="004C1040" w:rsidP="0035409C">
      <w:pPr>
        <w:pStyle w:val="BodyText"/>
        <w:spacing w:after="0"/>
        <w:rPr>
          <w:rFonts w:ascii="Times New Roman" w:hAnsi="Times New Roman" w:cs="Times New Roman"/>
        </w:rPr>
      </w:pPr>
    </w:p>
    <w:p w14:paraId="30FA2962" w14:textId="54B47F39"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Southwest Fisheries Science Center</w:t>
      </w:r>
    </w:p>
    <w:p w14:paraId="08126740"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NOAA Fisheries</w:t>
      </w:r>
    </w:p>
    <w:p w14:paraId="450FC32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8901 La Jolla Shores Dr. La Jolla, CA 92037</w:t>
      </w:r>
    </w:p>
    <w:p w14:paraId="08BDFB19" w14:textId="77777777" w:rsidR="0035409C" w:rsidRDefault="0035409C" w:rsidP="0035409C">
      <w:r>
        <w:br w:type="page"/>
      </w:r>
    </w:p>
    <w:p w14:paraId="7B569857" w14:textId="77777777" w:rsidR="0035409C" w:rsidRPr="005E278E" w:rsidRDefault="0035409C" w:rsidP="0035409C">
      <w:pPr>
        <w:pStyle w:val="BodyText"/>
        <w:jc w:val="center"/>
        <w:rPr>
          <w:sz w:val="28"/>
          <w:szCs w:val="28"/>
          <w:highlight w:val="yellow"/>
        </w:rPr>
      </w:pPr>
      <w:r w:rsidRPr="005E278E">
        <w:rPr>
          <w:b/>
          <w:bCs/>
          <w:sz w:val="28"/>
          <w:szCs w:val="28"/>
          <w:highlight w:val="yellow"/>
        </w:rPr>
        <w:lastRenderedPageBreak/>
        <w:t>DISCLAIMER</w:t>
      </w:r>
    </w:p>
    <w:p w14:paraId="441F2C87" w14:textId="2D63C262" w:rsidR="0035409C" w:rsidRPr="005E278E" w:rsidRDefault="0035409C" w:rsidP="0035409C">
      <w:pPr>
        <w:pStyle w:val="BodyText"/>
        <w:rPr>
          <w:highlight w:val="yellow"/>
        </w:rPr>
      </w:pPr>
      <w:r w:rsidRPr="005E278E">
        <w:rPr>
          <w:highlight w:val="yellow"/>
        </w:rPr>
        <w:t>This study was funded, in part, by the U.S. Department of the Interior, Bureau of Ocean Energy Management (BOEM), Environmental Studies Program, Washington, DC, through Interagency Agreement Number G14M20PG00013 with the Southwest Fisheries Science Center. This report has been technically reviewed by BOEM, and it has been approved for publication. The views and conclusions contained in this document are those of the authors and should not be interpreted as representing the opinions or policies of BOEM, nor does mention of trade names or commercial products constitute endorsement or recommendation for use.</w:t>
      </w:r>
    </w:p>
    <w:p w14:paraId="7AFC18AC" w14:textId="77777777" w:rsidR="0035409C" w:rsidRPr="005E278E" w:rsidRDefault="0035409C" w:rsidP="00F17942">
      <w:pPr>
        <w:pStyle w:val="BodyText"/>
        <w:jc w:val="center"/>
        <w:rPr>
          <w:sz w:val="28"/>
          <w:szCs w:val="28"/>
          <w:highlight w:val="yellow"/>
        </w:rPr>
      </w:pPr>
      <w:r w:rsidRPr="005E278E">
        <w:rPr>
          <w:b/>
          <w:bCs/>
          <w:sz w:val="28"/>
          <w:szCs w:val="28"/>
          <w:highlight w:val="yellow"/>
        </w:rPr>
        <w:t>REPORT AVAILABILITY</w:t>
      </w:r>
    </w:p>
    <w:p w14:paraId="344B7253" w14:textId="01994AC7" w:rsidR="0035409C" w:rsidRPr="005E278E" w:rsidRDefault="0035409C" w:rsidP="0035409C">
      <w:pPr>
        <w:pStyle w:val="BodyText"/>
        <w:rPr>
          <w:highlight w:val="yellow"/>
        </w:rPr>
      </w:pPr>
      <w:r w:rsidRPr="005E278E">
        <w:rPr>
          <w:highlight w:val="yellow"/>
        </w:rPr>
        <w:t>To download a PDF file of this report, go to the U.S. Department of the Interior, Bureau of Ocean Energy Management Data and Information Systems webpage (</w:t>
      </w:r>
      <w:hyperlink r:id="rId10">
        <w:r w:rsidRPr="005E278E">
          <w:rPr>
            <w:rStyle w:val="Hyperlink"/>
            <w:highlight w:val="yellow"/>
          </w:rPr>
          <w:t>http://www.boem.gov/Environmental-Studies-EnvData/</w:t>
        </w:r>
      </w:hyperlink>
      <w:r w:rsidRPr="005E278E">
        <w:rPr>
          <w:highlight w:val="yellow"/>
        </w:rPr>
        <w:t xml:space="preserve">), click on the link for the Environmental Studies Program Information System (ESPIS), and search on 2024-047. The report is also available at the National Technical Reports Library at </w:t>
      </w:r>
      <w:hyperlink r:id="rId11">
        <w:r w:rsidRPr="005E278E">
          <w:rPr>
            <w:rStyle w:val="Hyperlink"/>
            <w:highlight w:val="yellow"/>
          </w:rPr>
          <w:t>https://ntrl.ntis.gov/NTRL/</w:t>
        </w:r>
      </w:hyperlink>
      <w:r w:rsidRPr="005E278E">
        <w:rPr>
          <w:highlight w:val="yellow"/>
        </w:rPr>
        <w:t>.</w:t>
      </w:r>
    </w:p>
    <w:p w14:paraId="4D6DAD19" w14:textId="77777777" w:rsidR="0035409C" w:rsidRPr="005E278E" w:rsidRDefault="0035409C" w:rsidP="00F17942">
      <w:pPr>
        <w:pStyle w:val="BodyText"/>
        <w:jc w:val="center"/>
        <w:rPr>
          <w:sz w:val="28"/>
          <w:szCs w:val="28"/>
          <w:highlight w:val="yellow"/>
        </w:rPr>
      </w:pPr>
      <w:r w:rsidRPr="005E278E">
        <w:rPr>
          <w:b/>
          <w:bCs/>
          <w:sz w:val="28"/>
          <w:szCs w:val="28"/>
          <w:highlight w:val="yellow"/>
        </w:rPr>
        <w:t>CITATION</w:t>
      </w:r>
    </w:p>
    <w:p w14:paraId="039674D9" w14:textId="59F9D5CB" w:rsidR="0035409C" w:rsidRDefault="0035409C" w:rsidP="0035409C">
      <w:pPr>
        <w:pStyle w:val="BodyText"/>
      </w:pPr>
      <w:r w:rsidRPr="005E278E">
        <w:rPr>
          <w:highlight w:val="yellow"/>
        </w:rPr>
        <w:t xml:space="preserve">Rankin, S., Burger, K., </w:t>
      </w:r>
      <w:proofErr w:type="spellStart"/>
      <w:r w:rsidRPr="005E278E">
        <w:rPr>
          <w:highlight w:val="yellow"/>
        </w:rPr>
        <w:t>Hom</w:t>
      </w:r>
      <w:proofErr w:type="spellEnd"/>
      <w:r w:rsidRPr="005E278E">
        <w:rPr>
          <w:highlight w:val="yellow"/>
        </w:rPr>
        <w:t xml:space="preserve">-Weaver, C., Palmer, K., Sakai, T., </w:t>
      </w:r>
      <w:proofErr w:type="spellStart"/>
      <w:r w:rsidRPr="005E278E">
        <w:rPr>
          <w:highlight w:val="yellow"/>
        </w:rPr>
        <w:t>Simonis</w:t>
      </w:r>
      <w:proofErr w:type="spellEnd"/>
      <w:r w:rsidRPr="005E278E">
        <w:rPr>
          <w:highlight w:val="yellow"/>
        </w:rPr>
        <w:t xml:space="preserve">, A. (Southwest Fisheries Science Center, NOAA Fisheries, La Jolla, CA). 2024. Final Report for Adrift in the California Current Survey: Passive Acoustic Monitoring in the California Current using Drifting Recorders. Camarillo (CA): U.S. Department of the Interior, Bureau of Ocean Energy Management. </w:t>
      </w:r>
      <w:r w:rsidR="00602EC3" w:rsidRPr="005E278E">
        <w:rPr>
          <w:highlight w:val="yellow"/>
        </w:rPr>
        <w:t>98</w:t>
      </w:r>
      <w:r w:rsidRPr="005E278E">
        <w:rPr>
          <w:highlight w:val="yellow"/>
        </w:rPr>
        <w:t xml:space="preserve"> p. Report No.: OCS Study BOEM 2024-047. Contract No.: G14 M20PG00013.</w:t>
      </w:r>
    </w:p>
    <w:p w14:paraId="3E0D575D" w14:textId="77777777" w:rsidR="0035409C" w:rsidRPr="004B4FAA" w:rsidRDefault="0035409C" w:rsidP="00F17942">
      <w:pPr>
        <w:pStyle w:val="BodyText"/>
        <w:jc w:val="center"/>
        <w:rPr>
          <w:sz w:val="28"/>
          <w:szCs w:val="28"/>
        </w:rPr>
      </w:pPr>
      <w:r w:rsidRPr="004B4FAA">
        <w:rPr>
          <w:b/>
          <w:bCs/>
          <w:sz w:val="28"/>
          <w:szCs w:val="28"/>
        </w:rPr>
        <w:t>ABOUT THE COVER</w:t>
      </w:r>
    </w:p>
    <w:p w14:paraId="20DD5CE9" w14:textId="69930C8F" w:rsidR="0035409C" w:rsidRDefault="0035409C" w:rsidP="0035409C">
      <w:pPr>
        <w:pStyle w:val="BodyText"/>
      </w:pPr>
      <w:r>
        <w:t>A drifting acoustic recorder floats offshore San Francisco with a large container ship in the background. Photo Credit Shannon Rankin, Southwest Fisheries Science Center, NOAA</w:t>
      </w:r>
      <w:r w:rsidR="00F17942">
        <w:t xml:space="preserve"> </w:t>
      </w:r>
      <w:r>
        <w:t>Fisheries.</w:t>
      </w:r>
    </w:p>
    <w:p w14:paraId="67420D1E" w14:textId="77777777" w:rsidR="0035409C" w:rsidRPr="004B4FAA" w:rsidRDefault="0035409C" w:rsidP="00F17942">
      <w:pPr>
        <w:pStyle w:val="BodyText"/>
        <w:jc w:val="center"/>
        <w:rPr>
          <w:sz w:val="28"/>
          <w:szCs w:val="28"/>
        </w:rPr>
      </w:pPr>
      <w:r w:rsidRPr="004B4FAA">
        <w:rPr>
          <w:b/>
          <w:bCs/>
          <w:sz w:val="28"/>
          <w:szCs w:val="28"/>
        </w:rPr>
        <w:t>ACKNOWLEDGMENTS</w:t>
      </w:r>
    </w:p>
    <w:p w14:paraId="636FE538" w14:textId="79BD1827" w:rsidR="0035409C" w:rsidRDefault="0035409C" w:rsidP="0035409C">
      <w:pPr>
        <w:rPr>
          <w:rFonts w:ascii="Arial" w:eastAsia="Arial" w:hAnsi="Arial" w:cs="Arial"/>
        </w:rPr>
      </w:pPr>
      <w:r w:rsidRPr="008B2D3B">
        <w:rPr>
          <w:rFonts w:ascii="Arial" w:eastAsia="Arial" w:hAnsi="Arial" w:cs="Arial"/>
        </w:rPr>
        <w:t xml:space="preserve">This project benefited from a large number of partnerships with external organizations, including: San Francisco State University (Marina </w:t>
      </w:r>
      <w:proofErr w:type="spellStart"/>
      <w:r w:rsidRPr="008B2D3B">
        <w:rPr>
          <w:rFonts w:ascii="Arial" w:eastAsia="Arial" w:hAnsi="Arial" w:cs="Arial"/>
        </w:rPr>
        <w:t>Bozinovic</w:t>
      </w:r>
      <w:proofErr w:type="spellEnd"/>
      <w:r w:rsidRPr="008B2D3B">
        <w:rPr>
          <w:rFonts w:ascii="Arial" w:eastAsia="Arial" w:hAnsi="Arial" w:cs="Arial"/>
        </w:rPr>
        <w:t xml:space="preserve">, Jackson </w:t>
      </w:r>
      <w:proofErr w:type="spellStart"/>
      <w:r w:rsidRPr="008B2D3B">
        <w:rPr>
          <w:rFonts w:ascii="Arial" w:eastAsia="Arial" w:hAnsi="Arial" w:cs="Arial"/>
        </w:rPr>
        <w:t>Vanfleet</w:t>
      </w:r>
      <w:proofErr w:type="spellEnd"/>
      <w:r w:rsidRPr="008B2D3B">
        <w:rPr>
          <w:rFonts w:ascii="Arial" w:eastAsia="Arial" w:hAnsi="Arial" w:cs="Arial"/>
        </w:rPr>
        <w:t xml:space="preserve"> Brown), Moss Landing Marine Labs (Jack </w:t>
      </w:r>
      <w:proofErr w:type="spellStart"/>
      <w:r w:rsidRPr="008B2D3B">
        <w:rPr>
          <w:rFonts w:ascii="Arial" w:eastAsia="Arial" w:hAnsi="Arial" w:cs="Arial"/>
        </w:rPr>
        <w:t>Barkowski</w:t>
      </w:r>
      <w:proofErr w:type="spellEnd"/>
      <w:r w:rsidRPr="008B2D3B">
        <w:rPr>
          <w:rFonts w:ascii="Arial" w:eastAsia="Arial" w:hAnsi="Arial" w:cs="Arial"/>
        </w:rPr>
        <w:t xml:space="preserve">, Alison </w:t>
      </w:r>
      <w:proofErr w:type="spellStart"/>
      <w:r w:rsidRPr="008B2D3B">
        <w:rPr>
          <w:rFonts w:ascii="Arial" w:eastAsia="Arial" w:hAnsi="Arial" w:cs="Arial"/>
        </w:rPr>
        <w:t>Stimpert</w:t>
      </w:r>
      <w:proofErr w:type="spellEnd"/>
      <w:r w:rsidRPr="008B2D3B">
        <w:rPr>
          <w:rFonts w:ascii="Arial" w:eastAsia="Arial" w:hAnsi="Arial" w:cs="Arial"/>
        </w:rPr>
        <w:t xml:space="preserve">), National Marine Sanctuary Foundation (Lindsey Peavey, Erin </w:t>
      </w:r>
      <w:proofErr w:type="spellStart"/>
      <w:r w:rsidRPr="008B2D3B">
        <w:rPr>
          <w:rFonts w:ascii="Arial" w:eastAsia="Arial" w:hAnsi="Arial" w:cs="Arial"/>
        </w:rPr>
        <w:t>Jaszczak</w:t>
      </w:r>
      <w:proofErr w:type="spellEnd"/>
      <w:r w:rsidRPr="008B2D3B">
        <w:rPr>
          <w:rFonts w:ascii="Arial" w:eastAsia="Arial" w:hAnsi="Arial" w:cs="Arial"/>
        </w:rPr>
        <w:t xml:space="preserve">, Cassandra Erickson), Greater </w:t>
      </w:r>
      <w:proofErr w:type="spellStart"/>
      <w:r w:rsidRPr="008B2D3B">
        <w:rPr>
          <w:rFonts w:ascii="Arial" w:eastAsia="Arial" w:hAnsi="Arial" w:cs="Arial"/>
        </w:rPr>
        <w:t>Farallones</w:t>
      </w:r>
      <w:proofErr w:type="spellEnd"/>
      <w:r w:rsidRPr="008B2D3B">
        <w:rPr>
          <w:rFonts w:ascii="Arial" w:eastAsia="Arial" w:hAnsi="Arial" w:cs="Arial"/>
        </w:rPr>
        <w:t xml:space="preserve"> National Marine Sanctuary (Jan </w:t>
      </w:r>
      <w:proofErr w:type="spellStart"/>
      <w:r w:rsidRPr="008B2D3B">
        <w:rPr>
          <w:rFonts w:ascii="Arial" w:eastAsia="Arial" w:hAnsi="Arial" w:cs="Arial"/>
        </w:rPr>
        <w:t>Roletto</w:t>
      </w:r>
      <w:proofErr w:type="spellEnd"/>
      <w:r w:rsidRPr="008B2D3B">
        <w:rPr>
          <w:rFonts w:ascii="Arial" w:eastAsia="Arial" w:hAnsi="Arial" w:cs="Arial"/>
        </w:rPr>
        <w:t xml:space="preserve">), Cordell Bank National Marine Sanctuaries (Dani Lipski), NOAA's Ocean Acoustics Program (Jason </w:t>
      </w:r>
      <w:proofErr w:type="spellStart"/>
      <w:r w:rsidRPr="008B2D3B">
        <w:rPr>
          <w:rFonts w:ascii="Arial" w:eastAsia="Arial" w:hAnsi="Arial" w:cs="Arial"/>
        </w:rPr>
        <w:t>Gedamke</w:t>
      </w:r>
      <w:proofErr w:type="spellEnd"/>
      <w:r w:rsidRPr="008B2D3B">
        <w:rPr>
          <w:rFonts w:ascii="Arial" w:eastAsia="Arial" w:hAnsi="Arial" w:cs="Arial"/>
        </w:rPr>
        <w:t xml:space="preserve">). We also thank the captain and crew of the R/V </w:t>
      </w:r>
      <w:r w:rsidRPr="008B2D3B">
        <w:rPr>
          <w:rFonts w:ascii="Arial" w:eastAsia="Arial" w:hAnsi="Arial" w:cs="Arial"/>
          <w:i/>
          <w:iCs/>
        </w:rPr>
        <w:t>Shearwater</w:t>
      </w:r>
      <w:r w:rsidR="005E278E">
        <w:rPr>
          <w:rFonts w:ascii="Arial" w:eastAsia="Arial" w:hAnsi="Arial" w:cs="Arial"/>
        </w:rPr>
        <w:t xml:space="preserve"> and the</w:t>
      </w:r>
      <w:r w:rsidRPr="008B2D3B">
        <w:rPr>
          <w:rFonts w:ascii="Arial" w:eastAsia="Arial" w:hAnsi="Arial" w:cs="Arial"/>
        </w:rPr>
        <w:t xml:space="preserve"> R/V </w:t>
      </w:r>
      <w:r w:rsidRPr="008B2D3B">
        <w:rPr>
          <w:rFonts w:ascii="Arial" w:eastAsia="Arial" w:hAnsi="Arial" w:cs="Arial"/>
          <w:i/>
          <w:iCs/>
        </w:rPr>
        <w:t>Fulmar</w:t>
      </w:r>
      <w:bookmarkEnd w:id="1"/>
      <w:r w:rsidR="005E278E">
        <w:rPr>
          <w:rFonts w:ascii="Arial" w:eastAsia="Arial" w:hAnsi="Arial" w:cs="Arial"/>
        </w:rPr>
        <w:t>.</w:t>
      </w:r>
    </w:p>
    <w:p w14:paraId="46DA4C5C" w14:textId="77777777" w:rsidR="0035409C" w:rsidRDefault="0035409C" w:rsidP="0035409C">
      <w:pPr>
        <w:rPr>
          <w:rFonts w:ascii="Arial" w:eastAsia="Arial" w:hAnsi="Arial" w:cs="Arial"/>
        </w:rPr>
      </w:pPr>
    </w:p>
    <w:p w14:paraId="5A609732" w14:textId="458F8664" w:rsidR="005E278E" w:rsidRDefault="005E278E" w:rsidP="005E278E">
      <w:pPr>
        <w:rPr>
          <w:rFonts w:ascii="Arial" w:eastAsia="Arial" w:hAnsi="Arial" w:cs="Arial"/>
        </w:rPr>
        <w:sectPr w:rsidR="005E278E" w:rsidSect="00EE74BD">
          <w:pgSz w:w="12240" w:h="15840"/>
          <w:pgMar w:top="1440" w:right="1440" w:bottom="1440" w:left="1440" w:header="990" w:footer="654" w:gutter="0"/>
          <w:pgNumType w:fmt="lowerRoman"/>
          <w:cols w:space="720"/>
          <w:docGrid w:linePitch="360"/>
        </w:sectPr>
      </w:pPr>
      <w:r w:rsidRPr="005E278E">
        <w:rPr>
          <w:rFonts w:ascii="Arial" w:eastAsia="Arial" w:hAnsi="Arial" w:cs="Arial"/>
        </w:rPr>
        <w:t>This study was funded in</w:t>
      </w:r>
      <w:r>
        <w:rPr>
          <w:rFonts w:ascii="Arial" w:eastAsia="Arial" w:hAnsi="Arial" w:cs="Arial"/>
        </w:rPr>
        <w:t xml:space="preserve"> </w:t>
      </w:r>
      <w:r w:rsidRPr="005E278E">
        <w:rPr>
          <w:rFonts w:ascii="Arial" w:eastAsia="Arial" w:hAnsi="Arial" w:cs="Arial"/>
        </w:rPr>
        <w:t>part by the U.S. Department of the Interior, Bureau of Ocean Energy Management through</w:t>
      </w:r>
      <w:r>
        <w:rPr>
          <w:rFonts w:ascii="Arial" w:eastAsia="Arial" w:hAnsi="Arial" w:cs="Arial"/>
        </w:rPr>
        <w:t xml:space="preserve"> </w:t>
      </w:r>
      <w:r w:rsidRPr="005E278E">
        <w:rPr>
          <w:rFonts w:ascii="Arial" w:eastAsia="Arial" w:hAnsi="Arial" w:cs="Arial"/>
        </w:rPr>
        <w:t>Interagency Agreement M20PG00013 with the U.S. Department of Commerce, National Oceanic</w:t>
      </w:r>
      <w:r>
        <w:rPr>
          <w:rFonts w:ascii="Arial" w:eastAsia="Arial" w:hAnsi="Arial" w:cs="Arial"/>
        </w:rPr>
        <w:t xml:space="preserve"> </w:t>
      </w:r>
      <w:r w:rsidRPr="005E278E">
        <w:rPr>
          <w:rFonts w:ascii="Arial" w:eastAsia="Arial" w:hAnsi="Arial" w:cs="Arial"/>
        </w:rPr>
        <w:t>and Atmospheric Administration, National Marine Fisheries Service (NMFS), Southwest</w:t>
      </w:r>
      <w:r>
        <w:rPr>
          <w:rFonts w:ascii="Arial" w:eastAsia="Arial" w:hAnsi="Arial" w:cs="Arial"/>
        </w:rPr>
        <w:t xml:space="preserve"> </w:t>
      </w:r>
      <w:r w:rsidRPr="005E278E">
        <w:rPr>
          <w:rFonts w:ascii="Arial" w:eastAsia="Arial" w:hAnsi="Arial" w:cs="Arial"/>
        </w:rPr>
        <w:t>Fisheries Science Center (SWFSC).</w:t>
      </w:r>
    </w:p>
    <w:p w14:paraId="0456C569" w14:textId="77777777" w:rsidR="004E5C09" w:rsidRDefault="00417680" w:rsidP="00261A6A">
      <w:pPr>
        <w:pStyle w:val="HeadingnoTOC"/>
        <w:spacing w:before="0"/>
        <w:rPr>
          <w:noProof/>
        </w:rPr>
      </w:pPr>
      <w:r>
        <w:lastRenderedPageBreak/>
        <w:t>Cont</w:t>
      </w:r>
      <w:r w:rsidR="00A77D22">
        <w:t>ents</w:t>
      </w:r>
      <w:r w:rsidR="00A77D22">
        <w:fldChar w:fldCharType="begin"/>
      </w:r>
      <w:r w:rsidR="00A77D22">
        <w:instrText xml:space="preserve"> TOC \o "1-7" \h \z \u </w:instrText>
      </w:r>
      <w:r w:rsidR="00A77D22">
        <w:fldChar w:fldCharType="separate"/>
      </w:r>
    </w:p>
    <w:p w14:paraId="0FDFFDC7" w14:textId="4B4CBDA3" w:rsidR="004E5C09" w:rsidRDefault="008156D6">
      <w:pPr>
        <w:pStyle w:val="TOC1"/>
        <w:rPr>
          <w:rFonts w:asciiTheme="minorHAnsi" w:eastAsiaTheme="minorEastAsia" w:hAnsiTheme="minorHAnsi"/>
          <w:b w:val="0"/>
          <w:noProof/>
          <w:sz w:val="22"/>
        </w:rPr>
      </w:pPr>
      <w:hyperlink w:anchor="_Toc178600473" w:history="1">
        <w:r w:rsidR="004E5C09" w:rsidRPr="00276AEE">
          <w:rPr>
            <w:rStyle w:val="Hyperlink"/>
            <w:noProof/>
          </w:rPr>
          <w:t>List of Figures</w:t>
        </w:r>
        <w:r w:rsidR="004E5C09">
          <w:rPr>
            <w:noProof/>
            <w:webHidden/>
          </w:rPr>
          <w:tab/>
        </w:r>
        <w:r w:rsidR="004E5C09">
          <w:rPr>
            <w:noProof/>
            <w:webHidden/>
          </w:rPr>
          <w:fldChar w:fldCharType="begin"/>
        </w:r>
        <w:r w:rsidR="004E5C09">
          <w:rPr>
            <w:noProof/>
            <w:webHidden/>
          </w:rPr>
          <w:instrText xml:space="preserve"> PAGEREF _Toc178600473 \h </w:instrText>
        </w:r>
        <w:r w:rsidR="004E5C09">
          <w:rPr>
            <w:noProof/>
            <w:webHidden/>
          </w:rPr>
        </w:r>
        <w:r w:rsidR="004E5C09">
          <w:rPr>
            <w:noProof/>
            <w:webHidden/>
          </w:rPr>
          <w:fldChar w:fldCharType="separate"/>
        </w:r>
        <w:r w:rsidR="004E5C09">
          <w:rPr>
            <w:noProof/>
            <w:webHidden/>
          </w:rPr>
          <w:t>v</w:t>
        </w:r>
        <w:r w:rsidR="004E5C09">
          <w:rPr>
            <w:noProof/>
            <w:webHidden/>
          </w:rPr>
          <w:fldChar w:fldCharType="end"/>
        </w:r>
      </w:hyperlink>
    </w:p>
    <w:p w14:paraId="1F176A5A" w14:textId="0F91C380" w:rsidR="004E5C09" w:rsidRDefault="008156D6">
      <w:pPr>
        <w:pStyle w:val="TOC1"/>
        <w:rPr>
          <w:rFonts w:asciiTheme="minorHAnsi" w:eastAsiaTheme="minorEastAsia" w:hAnsiTheme="minorHAnsi"/>
          <w:b w:val="0"/>
          <w:noProof/>
          <w:sz w:val="22"/>
        </w:rPr>
      </w:pPr>
      <w:hyperlink w:anchor="_Toc178600474" w:history="1">
        <w:r w:rsidR="004E5C09" w:rsidRPr="00276AEE">
          <w:rPr>
            <w:rStyle w:val="Hyperlink"/>
            <w:noProof/>
          </w:rPr>
          <w:t>List of Tables</w:t>
        </w:r>
        <w:r w:rsidR="004E5C09">
          <w:rPr>
            <w:noProof/>
            <w:webHidden/>
          </w:rPr>
          <w:tab/>
        </w:r>
        <w:r w:rsidR="004E5C09">
          <w:rPr>
            <w:noProof/>
            <w:webHidden/>
          </w:rPr>
          <w:fldChar w:fldCharType="begin"/>
        </w:r>
        <w:r w:rsidR="004E5C09">
          <w:rPr>
            <w:noProof/>
            <w:webHidden/>
          </w:rPr>
          <w:instrText xml:space="preserve"> PAGEREF _Toc178600474 \h </w:instrText>
        </w:r>
        <w:r w:rsidR="004E5C09">
          <w:rPr>
            <w:noProof/>
            <w:webHidden/>
          </w:rPr>
        </w:r>
        <w:r w:rsidR="004E5C09">
          <w:rPr>
            <w:noProof/>
            <w:webHidden/>
          </w:rPr>
          <w:fldChar w:fldCharType="separate"/>
        </w:r>
        <w:r w:rsidR="004E5C09">
          <w:rPr>
            <w:noProof/>
            <w:webHidden/>
          </w:rPr>
          <w:t>vii</w:t>
        </w:r>
        <w:r w:rsidR="004E5C09">
          <w:rPr>
            <w:noProof/>
            <w:webHidden/>
          </w:rPr>
          <w:fldChar w:fldCharType="end"/>
        </w:r>
      </w:hyperlink>
    </w:p>
    <w:p w14:paraId="6057B4DE" w14:textId="1D58A7FD" w:rsidR="004E5C09" w:rsidRDefault="008156D6">
      <w:pPr>
        <w:pStyle w:val="TOC1"/>
        <w:rPr>
          <w:rFonts w:asciiTheme="minorHAnsi" w:eastAsiaTheme="minorEastAsia" w:hAnsiTheme="minorHAnsi"/>
          <w:b w:val="0"/>
          <w:noProof/>
          <w:sz w:val="22"/>
        </w:rPr>
      </w:pPr>
      <w:hyperlink w:anchor="_Toc178600475" w:history="1">
        <w:r w:rsidR="004E5C09" w:rsidRPr="00276AEE">
          <w:rPr>
            <w:rStyle w:val="Hyperlink"/>
            <w:noProof/>
          </w:rPr>
          <w:t>List of Abbreviations and Acronyms</w:t>
        </w:r>
        <w:r w:rsidR="004E5C09">
          <w:rPr>
            <w:noProof/>
            <w:webHidden/>
          </w:rPr>
          <w:tab/>
        </w:r>
        <w:r w:rsidR="004E5C09">
          <w:rPr>
            <w:noProof/>
            <w:webHidden/>
          </w:rPr>
          <w:fldChar w:fldCharType="begin"/>
        </w:r>
        <w:r w:rsidR="004E5C09">
          <w:rPr>
            <w:noProof/>
            <w:webHidden/>
          </w:rPr>
          <w:instrText xml:space="preserve"> PAGEREF _Toc178600475 \h </w:instrText>
        </w:r>
        <w:r w:rsidR="004E5C09">
          <w:rPr>
            <w:noProof/>
            <w:webHidden/>
          </w:rPr>
        </w:r>
        <w:r w:rsidR="004E5C09">
          <w:rPr>
            <w:noProof/>
            <w:webHidden/>
          </w:rPr>
          <w:fldChar w:fldCharType="separate"/>
        </w:r>
        <w:r w:rsidR="004E5C09">
          <w:rPr>
            <w:noProof/>
            <w:webHidden/>
          </w:rPr>
          <w:t>viii</w:t>
        </w:r>
        <w:r w:rsidR="004E5C09">
          <w:rPr>
            <w:noProof/>
            <w:webHidden/>
          </w:rPr>
          <w:fldChar w:fldCharType="end"/>
        </w:r>
      </w:hyperlink>
    </w:p>
    <w:p w14:paraId="1FC28F01" w14:textId="73E8095B" w:rsidR="004E5C09" w:rsidRDefault="008156D6">
      <w:pPr>
        <w:pStyle w:val="TOC1"/>
        <w:tabs>
          <w:tab w:val="left" w:pos="446"/>
        </w:tabs>
        <w:rPr>
          <w:rFonts w:asciiTheme="minorHAnsi" w:eastAsiaTheme="minorEastAsia" w:hAnsiTheme="minorHAnsi"/>
          <w:b w:val="0"/>
          <w:noProof/>
          <w:sz w:val="22"/>
        </w:rPr>
      </w:pPr>
      <w:hyperlink w:anchor="_Toc178600476" w:history="1">
        <w:r w:rsidR="004E5C09" w:rsidRPr="00276AEE">
          <w:rPr>
            <w:rStyle w:val="Hyperlink"/>
            <w:noProof/>
          </w:rPr>
          <w:t>1.</w:t>
        </w:r>
        <w:r w:rsidR="004E5C09">
          <w:rPr>
            <w:rFonts w:asciiTheme="minorHAnsi" w:eastAsiaTheme="minorEastAsia" w:hAnsiTheme="minorHAnsi"/>
            <w:b w:val="0"/>
            <w:noProof/>
            <w:sz w:val="22"/>
          </w:rPr>
          <w:tab/>
        </w:r>
        <w:r w:rsidR="004E5C09" w:rsidRPr="00276AEE">
          <w:rPr>
            <w:rStyle w:val="Hyperlink"/>
            <w:noProof/>
          </w:rPr>
          <w:t>Background</w:t>
        </w:r>
        <w:r w:rsidR="004E5C09">
          <w:rPr>
            <w:noProof/>
            <w:webHidden/>
          </w:rPr>
          <w:tab/>
        </w:r>
        <w:r w:rsidR="004E5C09">
          <w:rPr>
            <w:noProof/>
            <w:webHidden/>
          </w:rPr>
          <w:fldChar w:fldCharType="begin"/>
        </w:r>
        <w:r w:rsidR="004E5C09">
          <w:rPr>
            <w:noProof/>
            <w:webHidden/>
          </w:rPr>
          <w:instrText xml:space="preserve"> PAGEREF _Toc178600476 \h </w:instrText>
        </w:r>
        <w:r w:rsidR="004E5C09">
          <w:rPr>
            <w:noProof/>
            <w:webHidden/>
          </w:rPr>
        </w:r>
        <w:r w:rsidR="004E5C09">
          <w:rPr>
            <w:noProof/>
            <w:webHidden/>
          </w:rPr>
          <w:fldChar w:fldCharType="separate"/>
        </w:r>
        <w:r w:rsidR="004E5C09">
          <w:rPr>
            <w:noProof/>
            <w:webHidden/>
          </w:rPr>
          <w:t>1</w:t>
        </w:r>
        <w:r w:rsidR="004E5C09">
          <w:rPr>
            <w:noProof/>
            <w:webHidden/>
          </w:rPr>
          <w:fldChar w:fldCharType="end"/>
        </w:r>
      </w:hyperlink>
    </w:p>
    <w:p w14:paraId="05F4D17D" w14:textId="6157F9D3" w:rsidR="004E5C09" w:rsidRDefault="008156D6">
      <w:pPr>
        <w:pStyle w:val="TOC1"/>
        <w:tabs>
          <w:tab w:val="left" w:pos="446"/>
        </w:tabs>
        <w:rPr>
          <w:rFonts w:asciiTheme="minorHAnsi" w:eastAsiaTheme="minorEastAsia" w:hAnsiTheme="minorHAnsi"/>
          <w:b w:val="0"/>
          <w:noProof/>
          <w:sz w:val="22"/>
        </w:rPr>
      </w:pPr>
      <w:hyperlink w:anchor="_Toc178600477" w:history="1">
        <w:r w:rsidR="004E5C09" w:rsidRPr="00276AEE">
          <w:rPr>
            <w:rStyle w:val="Hyperlink"/>
            <w:noProof/>
          </w:rPr>
          <w:t>2.</w:t>
        </w:r>
        <w:r w:rsidR="004E5C09">
          <w:rPr>
            <w:rFonts w:asciiTheme="minorHAnsi" w:eastAsiaTheme="minorEastAsia" w:hAnsiTheme="minorHAnsi"/>
            <w:b w:val="0"/>
            <w:noProof/>
            <w:sz w:val="22"/>
          </w:rPr>
          <w:tab/>
        </w:r>
        <w:r w:rsidR="004E5C09" w:rsidRPr="00276AEE">
          <w:rPr>
            <w:rStyle w:val="Hyperlink"/>
            <w:noProof/>
          </w:rPr>
          <w:t>Objectives</w:t>
        </w:r>
        <w:r w:rsidR="004E5C09">
          <w:rPr>
            <w:noProof/>
            <w:webHidden/>
          </w:rPr>
          <w:tab/>
        </w:r>
        <w:r w:rsidR="004E5C09">
          <w:rPr>
            <w:noProof/>
            <w:webHidden/>
          </w:rPr>
          <w:fldChar w:fldCharType="begin"/>
        </w:r>
        <w:r w:rsidR="004E5C09">
          <w:rPr>
            <w:noProof/>
            <w:webHidden/>
          </w:rPr>
          <w:instrText xml:space="preserve"> PAGEREF _Toc178600477 \h </w:instrText>
        </w:r>
        <w:r w:rsidR="004E5C09">
          <w:rPr>
            <w:noProof/>
            <w:webHidden/>
          </w:rPr>
        </w:r>
        <w:r w:rsidR="004E5C09">
          <w:rPr>
            <w:noProof/>
            <w:webHidden/>
          </w:rPr>
          <w:fldChar w:fldCharType="separate"/>
        </w:r>
        <w:r w:rsidR="004E5C09">
          <w:rPr>
            <w:noProof/>
            <w:webHidden/>
          </w:rPr>
          <w:t>2</w:t>
        </w:r>
        <w:r w:rsidR="004E5C09">
          <w:rPr>
            <w:noProof/>
            <w:webHidden/>
          </w:rPr>
          <w:fldChar w:fldCharType="end"/>
        </w:r>
      </w:hyperlink>
    </w:p>
    <w:p w14:paraId="1C155DC3" w14:textId="549EED87" w:rsidR="004E5C09" w:rsidRDefault="008156D6">
      <w:pPr>
        <w:pStyle w:val="TOC1"/>
        <w:tabs>
          <w:tab w:val="left" w:pos="446"/>
        </w:tabs>
        <w:rPr>
          <w:rFonts w:asciiTheme="minorHAnsi" w:eastAsiaTheme="minorEastAsia" w:hAnsiTheme="minorHAnsi"/>
          <w:b w:val="0"/>
          <w:noProof/>
          <w:sz w:val="22"/>
        </w:rPr>
      </w:pPr>
      <w:hyperlink w:anchor="_Toc178600478" w:history="1">
        <w:r w:rsidR="004E5C09" w:rsidRPr="00276AEE">
          <w:rPr>
            <w:rStyle w:val="Hyperlink"/>
            <w:noProof/>
          </w:rPr>
          <w:t>3.</w:t>
        </w:r>
        <w:r w:rsidR="004E5C09">
          <w:rPr>
            <w:rFonts w:asciiTheme="minorHAnsi" w:eastAsiaTheme="minorEastAsia" w:hAnsiTheme="minorHAnsi"/>
            <w:b w:val="0"/>
            <w:noProof/>
            <w:sz w:val="22"/>
          </w:rPr>
          <w:tab/>
        </w:r>
        <w:r w:rsidR="004E5C09" w:rsidRPr="00276AEE">
          <w:rPr>
            <w:rStyle w:val="Hyperlink"/>
            <w:noProof/>
          </w:rPr>
          <w:t>Study Area</w:t>
        </w:r>
        <w:r w:rsidR="004E5C09">
          <w:rPr>
            <w:noProof/>
            <w:webHidden/>
          </w:rPr>
          <w:tab/>
        </w:r>
        <w:r w:rsidR="004E5C09">
          <w:rPr>
            <w:noProof/>
            <w:webHidden/>
          </w:rPr>
          <w:fldChar w:fldCharType="begin"/>
        </w:r>
        <w:r w:rsidR="004E5C09">
          <w:rPr>
            <w:noProof/>
            <w:webHidden/>
          </w:rPr>
          <w:instrText xml:space="preserve"> PAGEREF _Toc178600478 \h </w:instrText>
        </w:r>
        <w:r w:rsidR="004E5C09">
          <w:rPr>
            <w:noProof/>
            <w:webHidden/>
          </w:rPr>
        </w:r>
        <w:r w:rsidR="004E5C09">
          <w:rPr>
            <w:noProof/>
            <w:webHidden/>
          </w:rPr>
          <w:fldChar w:fldCharType="separate"/>
        </w:r>
        <w:r w:rsidR="004E5C09">
          <w:rPr>
            <w:noProof/>
            <w:webHidden/>
          </w:rPr>
          <w:t>3</w:t>
        </w:r>
        <w:r w:rsidR="004E5C09">
          <w:rPr>
            <w:noProof/>
            <w:webHidden/>
          </w:rPr>
          <w:fldChar w:fldCharType="end"/>
        </w:r>
      </w:hyperlink>
    </w:p>
    <w:p w14:paraId="7ABAC1E6" w14:textId="22C052C7" w:rsidR="004E5C09" w:rsidRDefault="008156D6">
      <w:pPr>
        <w:pStyle w:val="TOC1"/>
        <w:tabs>
          <w:tab w:val="left" w:pos="446"/>
        </w:tabs>
        <w:rPr>
          <w:rFonts w:asciiTheme="minorHAnsi" w:eastAsiaTheme="minorEastAsia" w:hAnsiTheme="minorHAnsi"/>
          <w:b w:val="0"/>
          <w:noProof/>
          <w:sz w:val="22"/>
        </w:rPr>
      </w:pPr>
      <w:hyperlink w:anchor="_Toc178600479" w:history="1">
        <w:r w:rsidR="004E5C09" w:rsidRPr="00276AEE">
          <w:rPr>
            <w:rStyle w:val="Hyperlink"/>
            <w:noProof/>
          </w:rPr>
          <w:t>4.</w:t>
        </w:r>
        <w:r w:rsidR="004E5C09">
          <w:rPr>
            <w:rFonts w:asciiTheme="minorHAnsi" w:eastAsiaTheme="minorEastAsia" w:hAnsiTheme="minorHAnsi"/>
            <w:b w:val="0"/>
            <w:noProof/>
            <w:sz w:val="22"/>
          </w:rPr>
          <w:tab/>
        </w:r>
        <w:r w:rsidR="004E5C09" w:rsidRPr="00276AEE">
          <w:rPr>
            <w:rStyle w:val="Hyperlink"/>
            <w:noProof/>
          </w:rPr>
          <w:t>Drifting Recorders</w:t>
        </w:r>
        <w:r w:rsidR="004E5C09">
          <w:rPr>
            <w:noProof/>
            <w:webHidden/>
          </w:rPr>
          <w:tab/>
        </w:r>
        <w:r w:rsidR="004E5C09">
          <w:rPr>
            <w:noProof/>
            <w:webHidden/>
          </w:rPr>
          <w:fldChar w:fldCharType="begin"/>
        </w:r>
        <w:r w:rsidR="004E5C09">
          <w:rPr>
            <w:noProof/>
            <w:webHidden/>
          </w:rPr>
          <w:instrText xml:space="preserve"> PAGEREF _Toc178600479 \h </w:instrText>
        </w:r>
        <w:r w:rsidR="004E5C09">
          <w:rPr>
            <w:noProof/>
            <w:webHidden/>
          </w:rPr>
        </w:r>
        <w:r w:rsidR="004E5C09">
          <w:rPr>
            <w:noProof/>
            <w:webHidden/>
          </w:rPr>
          <w:fldChar w:fldCharType="separate"/>
        </w:r>
        <w:r w:rsidR="004E5C09">
          <w:rPr>
            <w:noProof/>
            <w:webHidden/>
          </w:rPr>
          <w:t>8</w:t>
        </w:r>
        <w:r w:rsidR="004E5C09">
          <w:rPr>
            <w:noProof/>
            <w:webHidden/>
          </w:rPr>
          <w:fldChar w:fldCharType="end"/>
        </w:r>
      </w:hyperlink>
    </w:p>
    <w:p w14:paraId="69ADA05E" w14:textId="4B16C1BC" w:rsidR="004E5C09" w:rsidRDefault="008156D6">
      <w:pPr>
        <w:pStyle w:val="TOC1"/>
        <w:tabs>
          <w:tab w:val="left" w:pos="446"/>
        </w:tabs>
        <w:rPr>
          <w:rFonts w:asciiTheme="minorHAnsi" w:eastAsiaTheme="minorEastAsia" w:hAnsiTheme="minorHAnsi"/>
          <w:b w:val="0"/>
          <w:noProof/>
          <w:sz w:val="22"/>
        </w:rPr>
      </w:pPr>
      <w:hyperlink w:anchor="_Toc178600480" w:history="1">
        <w:r w:rsidR="004E5C09" w:rsidRPr="00276AEE">
          <w:rPr>
            <w:rStyle w:val="Hyperlink"/>
            <w:noProof/>
          </w:rPr>
          <w:t>5.</w:t>
        </w:r>
        <w:r w:rsidR="004E5C09">
          <w:rPr>
            <w:rFonts w:asciiTheme="minorHAnsi" w:eastAsiaTheme="minorEastAsia" w:hAnsiTheme="minorHAnsi"/>
            <w:b w:val="0"/>
            <w:noProof/>
            <w:sz w:val="22"/>
          </w:rPr>
          <w:tab/>
        </w:r>
        <w:r w:rsidR="004E5C09" w:rsidRPr="00276AEE">
          <w:rPr>
            <w:rStyle w:val="Hyperlink"/>
            <w:noProof/>
          </w:rPr>
          <w:t>Marine Mammal Detections</w:t>
        </w:r>
        <w:r w:rsidR="004E5C09">
          <w:rPr>
            <w:noProof/>
            <w:webHidden/>
          </w:rPr>
          <w:tab/>
        </w:r>
        <w:r w:rsidR="004E5C09">
          <w:rPr>
            <w:noProof/>
            <w:webHidden/>
          </w:rPr>
          <w:fldChar w:fldCharType="begin"/>
        </w:r>
        <w:r w:rsidR="004E5C09">
          <w:rPr>
            <w:noProof/>
            <w:webHidden/>
          </w:rPr>
          <w:instrText xml:space="preserve"> PAGEREF _Toc178600480 \h </w:instrText>
        </w:r>
        <w:r w:rsidR="004E5C09">
          <w:rPr>
            <w:noProof/>
            <w:webHidden/>
          </w:rPr>
        </w:r>
        <w:r w:rsidR="004E5C09">
          <w:rPr>
            <w:noProof/>
            <w:webHidden/>
          </w:rPr>
          <w:fldChar w:fldCharType="separate"/>
        </w:r>
        <w:r w:rsidR="004E5C09">
          <w:rPr>
            <w:noProof/>
            <w:webHidden/>
          </w:rPr>
          <w:t>11</w:t>
        </w:r>
        <w:r w:rsidR="004E5C09">
          <w:rPr>
            <w:noProof/>
            <w:webHidden/>
          </w:rPr>
          <w:fldChar w:fldCharType="end"/>
        </w:r>
      </w:hyperlink>
    </w:p>
    <w:p w14:paraId="44EE3441" w14:textId="4E13DDD6" w:rsidR="004E5C09" w:rsidRDefault="008156D6">
      <w:pPr>
        <w:pStyle w:val="TOC2"/>
        <w:tabs>
          <w:tab w:val="left" w:pos="880"/>
        </w:tabs>
        <w:rPr>
          <w:rFonts w:asciiTheme="minorHAnsi" w:eastAsiaTheme="minorEastAsia" w:hAnsiTheme="minorHAnsi"/>
          <w:noProof/>
          <w:sz w:val="22"/>
        </w:rPr>
      </w:pPr>
      <w:hyperlink w:anchor="_Toc178600482" w:history="1">
        <w:r w:rsidR="004E5C09" w:rsidRPr="00276AEE">
          <w:rPr>
            <w:rStyle w:val="Hyperlink"/>
            <w:noProof/>
          </w:rPr>
          <w:t>5.1.</w:t>
        </w:r>
        <w:r w:rsidR="004E5C09">
          <w:rPr>
            <w:rFonts w:asciiTheme="minorHAnsi" w:eastAsiaTheme="minorEastAsia" w:hAnsiTheme="minorHAnsi"/>
            <w:noProof/>
            <w:sz w:val="22"/>
          </w:rPr>
          <w:tab/>
        </w:r>
        <w:r w:rsidR="004E5C09" w:rsidRPr="00276AEE">
          <w:rPr>
            <w:rStyle w:val="Hyperlink"/>
            <w:noProof/>
          </w:rPr>
          <w:t>Sperm Whales</w:t>
        </w:r>
        <w:r w:rsidR="004E5C09">
          <w:rPr>
            <w:noProof/>
            <w:webHidden/>
          </w:rPr>
          <w:tab/>
        </w:r>
        <w:r w:rsidR="004E5C09">
          <w:rPr>
            <w:noProof/>
            <w:webHidden/>
          </w:rPr>
          <w:fldChar w:fldCharType="begin"/>
        </w:r>
        <w:r w:rsidR="004E5C09">
          <w:rPr>
            <w:noProof/>
            <w:webHidden/>
          </w:rPr>
          <w:instrText xml:space="preserve"> PAGEREF _Toc178600482 \h </w:instrText>
        </w:r>
        <w:r w:rsidR="004E5C09">
          <w:rPr>
            <w:noProof/>
            <w:webHidden/>
          </w:rPr>
        </w:r>
        <w:r w:rsidR="004E5C09">
          <w:rPr>
            <w:noProof/>
            <w:webHidden/>
          </w:rPr>
          <w:fldChar w:fldCharType="separate"/>
        </w:r>
        <w:r w:rsidR="004E5C09">
          <w:rPr>
            <w:noProof/>
            <w:webHidden/>
          </w:rPr>
          <w:t>13</w:t>
        </w:r>
        <w:r w:rsidR="004E5C09">
          <w:rPr>
            <w:noProof/>
            <w:webHidden/>
          </w:rPr>
          <w:fldChar w:fldCharType="end"/>
        </w:r>
      </w:hyperlink>
    </w:p>
    <w:p w14:paraId="01576FFE" w14:textId="45964BBE" w:rsidR="004E5C09" w:rsidRDefault="008156D6">
      <w:pPr>
        <w:pStyle w:val="TOC2"/>
        <w:tabs>
          <w:tab w:val="left" w:pos="880"/>
        </w:tabs>
        <w:rPr>
          <w:rFonts w:asciiTheme="minorHAnsi" w:eastAsiaTheme="minorEastAsia" w:hAnsiTheme="minorHAnsi"/>
          <w:noProof/>
          <w:sz w:val="22"/>
        </w:rPr>
      </w:pPr>
      <w:hyperlink w:anchor="_Toc178600483" w:history="1">
        <w:r w:rsidR="004E5C09" w:rsidRPr="00276AEE">
          <w:rPr>
            <w:rStyle w:val="Hyperlink"/>
            <w:noProof/>
          </w:rPr>
          <w:t>5.2.</w:t>
        </w:r>
        <w:r w:rsidR="004E5C09">
          <w:rPr>
            <w:rFonts w:asciiTheme="minorHAnsi" w:eastAsiaTheme="minorEastAsia" w:hAnsiTheme="minorHAnsi"/>
            <w:noProof/>
            <w:sz w:val="22"/>
          </w:rPr>
          <w:tab/>
        </w:r>
        <w:r w:rsidR="004E5C09" w:rsidRPr="00276AEE">
          <w:rPr>
            <w:rStyle w:val="Hyperlink"/>
            <w:noProof/>
          </w:rPr>
          <w:t>Beaked Whales</w:t>
        </w:r>
        <w:r w:rsidR="004E5C09">
          <w:rPr>
            <w:noProof/>
            <w:webHidden/>
          </w:rPr>
          <w:tab/>
        </w:r>
        <w:r w:rsidR="004E5C09">
          <w:rPr>
            <w:noProof/>
            <w:webHidden/>
          </w:rPr>
          <w:fldChar w:fldCharType="begin"/>
        </w:r>
        <w:r w:rsidR="004E5C09">
          <w:rPr>
            <w:noProof/>
            <w:webHidden/>
          </w:rPr>
          <w:instrText xml:space="preserve"> PAGEREF _Toc178600483 \h </w:instrText>
        </w:r>
        <w:r w:rsidR="004E5C09">
          <w:rPr>
            <w:noProof/>
            <w:webHidden/>
          </w:rPr>
        </w:r>
        <w:r w:rsidR="004E5C09">
          <w:rPr>
            <w:noProof/>
            <w:webHidden/>
          </w:rPr>
          <w:fldChar w:fldCharType="separate"/>
        </w:r>
        <w:r w:rsidR="004E5C09">
          <w:rPr>
            <w:noProof/>
            <w:webHidden/>
          </w:rPr>
          <w:t>15</w:t>
        </w:r>
        <w:r w:rsidR="004E5C09">
          <w:rPr>
            <w:noProof/>
            <w:webHidden/>
          </w:rPr>
          <w:fldChar w:fldCharType="end"/>
        </w:r>
      </w:hyperlink>
    </w:p>
    <w:p w14:paraId="1270169A" w14:textId="5921F524" w:rsidR="004E5C09" w:rsidRDefault="008156D6">
      <w:pPr>
        <w:pStyle w:val="TOC2"/>
        <w:tabs>
          <w:tab w:val="left" w:pos="880"/>
        </w:tabs>
        <w:rPr>
          <w:rFonts w:asciiTheme="minorHAnsi" w:eastAsiaTheme="minorEastAsia" w:hAnsiTheme="minorHAnsi"/>
          <w:noProof/>
          <w:sz w:val="22"/>
        </w:rPr>
      </w:pPr>
      <w:hyperlink w:anchor="_Toc178600484" w:history="1">
        <w:r w:rsidR="004E5C09" w:rsidRPr="00276AEE">
          <w:rPr>
            <w:rStyle w:val="Hyperlink"/>
            <w:noProof/>
          </w:rPr>
          <w:t>5.3.</w:t>
        </w:r>
        <w:r w:rsidR="004E5C09">
          <w:rPr>
            <w:rFonts w:asciiTheme="minorHAnsi" w:eastAsiaTheme="minorEastAsia" w:hAnsiTheme="minorHAnsi"/>
            <w:noProof/>
            <w:sz w:val="22"/>
          </w:rPr>
          <w:tab/>
        </w:r>
        <w:r w:rsidR="004E5C09" w:rsidRPr="00276AEE">
          <w:rPr>
            <w:rStyle w:val="Hyperlink"/>
            <w:noProof/>
          </w:rPr>
          <w:t>Dolphins</w:t>
        </w:r>
        <w:r w:rsidR="004E5C09">
          <w:rPr>
            <w:noProof/>
            <w:webHidden/>
          </w:rPr>
          <w:tab/>
        </w:r>
        <w:r w:rsidR="004E5C09">
          <w:rPr>
            <w:noProof/>
            <w:webHidden/>
          </w:rPr>
          <w:fldChar w:fldCharType="begin"/>
        </w:r>
        <w:r w:rsidR="004E5C09">
          <w:rPr>
            <w:noProof/>
            <w:webHidden/>
          </w:rPr>
          <w:instrText xml:space="preserve"> PAGEREF _Toc178600484 \h </w:instrText>
        </w:r>
        <w:r w:rsidR="004E5C09">
          <w:rPr>
            <w:noProof/>
            <w:webHidden/>
          </w:rPr>
        </w:r>
        <w:r w:rsidR="004E5C09">
          <w:rPr>
            <w:noProof/>
            <w:webHidden/>
          </w:rPr>
          <w:fldChar w:fldCharType="separate"/>
        </w:r>
        <w:r w:rsidR="004E5C09">
          <w:rPr>
            <w:noProof/>
            <w:webHidden/>
          </w:rPr>
          <w:t>18</w:t>
        </w:r>
        <w:r w:rsidR="004E5C09">
          <w:rPr>
            <w:noProof/>
            <w:webHidden/>
          </w:rPr>
          <w:fldChar w:fldCharType="end"/>
        </w:r>
      </w:hyperlink>
    </w:p>
    <w:p w14:paraId="711FD5AE" w14:textId="41A5D9C1" w:rsidR="004E5C09" w:rsidRDefault="008156D6">
      <w:pPr>
        <w:pStyle w:val="TOC2"/>
        <w:tabs>
          <w:tab w:val="left" w:pos="880"/>
        </w:tabs>
        <w:rPr>
          <w:rFonts w:asciiTheme="minorHAnsi" w:eastAsiaTheme="minorEastAsia" w:hAnsiTheme="minorHAnsi"/>
          <w:noProof/>
          <w:sz w:val="22"/>
        </w:rPr>
      </w:pPr>
      <w:hyperlink w:anchor="_Toc178600485" w:history="1">
        <w:r w:rsidR="004E5C09" w:rsidRPr="00276AEE">
          <w:rPr>
            <w:rStyle w:val="Hyperlink"/>
            <w:noProof/>
          </w:rPr>
          <w:t>5.4.</w:t>
        </w:r>
        <w:r w:rsidR="004E5C09">
          <w:rPr>
            <w:rFonts w:asciiTheme="minorHAnsi" w:eastAsiaTheme="minorEastAsia" w:hAnsiTheme="minorHAnsi"/>
            <w:noProof/>
            <w:sz w:val="22"/>
          </w:rPr>
          <w:tab/>
        </w:r>
        <w:r w:rsidR="004E5C09" w:rsidRPr="00276AEE">
          <w:rPr>
            <w:rStyle w:val="Hyperlink"/>
            <w:noProof/>
          </w:rPr>
          <w:t>Narrow Band High Frequency Species (</w:t>
        </w:r>
        <w:r w:rsidR="004E5C09" w:rsidRPr="00276AEE">
          <w:rPr>
            <w:rStyle w:val="Hyperlink"/>
            <w:i/>
            <w:iCs/>
            <w:noProof/>
          </w:rPr>
          <w:t>Kogia</w:t>
        </w:r>
        <w:r w:rsidR="004E5C09" w:rsidRPr="00276AEE">
          <w:rPr>
            <w:rStyle w:val="Hyperlink"/>
            <w:noProof/>
          </w:rPr>
          <w:t xml:space="preserve"> spp., porpoise)</w:t>
        </w:r>
        <w:r w:rsidR="004E5C09">
          <w:rPr>
            <w:noProof/>
            <w:webHidden/>
          </w:rPr>
          <w:tab/>
        </w:r>
        <w:r w:rsidR="004E5C09">
          <w:rPr>
            <w:noProof/>
            <w:webHidden/>
          </w:rPr>
          <w:fldChar w:fldCharType="begin"/>
        </w:r>
        <w:r w:rsidR="004E5C09">
          <w:rPr>
            <w:noProof/>
            <w:webHidden/>
          </w:rPr>
          <w:instrText xml:space="preserve"> PAGEREF _Toc178600485 \h </w:instrText>
        </w:r>
        <w:r w:rsidR="004E5C09">
          <w:rPr>
            <w:noProof/>
            <w:webHidden/>
          </w:rPr>
        </w:r>
        <w:r w:rsidR="004E5C09">
          <w:rPr>
            <w:noProof/>
            <w:webHidden/>
          </w:rPr>
          <w:fldChar w:fldCharType="separate"/>
        </w:r>
        <w:r w:rsidR="004E5C09">
          <w:rPr>
            <w:noProof/>
            <w:webHidden/>
          </w:rPr>
          <w:t>21</w:t>
        </w:r>
        <w:r w:rsidR="004E5C09">
          <w:rPr>
            <w:noProof/>
            <w:webHidden/>
          </w:rPr>
          <w:fldChar w:fldCharType="end"/>
        </w:r>
      </w:hyperlink>
    </w:p>
    <w:p w14:paraId="6D556157" w14:textId="6F7D7949" w:rsidR="004E5C09" w:rsidRDefault="008156D6">
      <w:pPr>
        <w:pStyle w:val="TOC2"/>
        <w:tabs>
          <w:tab w:val="left" w:pos="880"/>
        </w:tabs>
        <w:rPr>
          <w:rFonts w:asciiTheme="minorHAnsi" w:eastAsiaTheme="minorEastAsia" w:hAnsiTheme="minorHAnsi"/>
          <w:noProof/>
          <w:sz w:val="22"/>
        </w:rPr>
      </w:pPr>
      <w:hyperlink w:anchor="_Toc178600486" w:history="1">
        <w:r w:rsidR="004E5C09" w:rsidRPr="00276AEE">
          <w:rPr>
            <w:rStyle w:val="Hyperlink"/>
            <w:noProof/>
          </w:rPr>
          <w:t>5.5.</w:t>
        </w:r>
        <w:r w:rsidR="004E5C09">
          <w:rPr>
            <w:rFonts w:asciiTheme="minorHAnsi" w:eastAsiaTheme="minorEastAsia" w:hAnsiTheme="minorHAnsi"/>
            <w:noProof/>
            <w:sz w:val="22"/>
          </w:rPr>
          <w:tab/>
        </w:r>
        <w:r w:rsidR="004E5C09" w:rsidRPr="00276AEE">
          <w:rPr>
            <w:rStyle w:val="Hyperlink"/>
            <w:noProof/>
          </w:rPr>
          <w:t>Blue Whales</w:t>
        </w:r>
        <w:r w:rsidR="004E5C09">
          <w:rPr>
            <w:noProof/>
            <w:webHidden/>
          </w:rPr>
          <w:tab/>
        </w:r>
        <w:r w:rsidR="004E5C09">
          <w:rPr>
            <w:noProof/>
            <w:webHidden/>
          </w:rPr>
          <w:fldChar w:fldCharType="begin"/>
        </w:r>
        <w:r w:rsidR="004E5C09">
          <w:rPr>
            <w:noProof/>
            <w:webHidden/>
          </w:rPr>
          <w:instrText xml:space="preserve"> PAGEREF _Toc178600486 \h </w:instrText>
        </w:r>
        <w:r w:rsidR="004E5C09">
          <w:rPr>
            <w:noProof/>
            <w:webHidden/>
          </w:rPr>
        </w:r>
        <w:r w:rsidR="004E5C09">
          <w:rPr>
            <w:noProof/>
            <w:webHidden/>
          </w:rPr>
          <w:fldChar w:fldCharType="separate"/>
        </w:r>
        <w:r w:rsidR="004E5C09">
          <w:rPr>
            <w:noProof/>
            <w:webHidden/>
          </w:rPr>
          <w:t>23</w:t>
        </w:r>
        <w:r w:rsidR="004E5C09">
          <w:rPr>
            <w:noProof/>
            <w:webHidden/>
          </w:rPr>
          <w:fldChar w:fldCharType="end"/>
        </w:r>
      </w:hyperlink>
    </w:p>
    <w:p w14:paraId="7F844934" w14:textId="0916079B" w:rsidR="004E5C09" w:rsidRDefault="008156D6">
      <w:pPr>
        <w:pStyle w:val="TOC2"/>
        <w:tabs>
          <w:tab w:val="left" w:pos="880"/>
        </w:tabs>
        <w:rPr>
          <w:rFonts w:asciiTheme="minorHAnsi" w:eastAsiaTheme="minorEastAsia" w:hAnsiTheme="minorHAnsi"/>
          <w:noProof/>
          <w:sz w:val="22"/>
        </w:rPr>
      </w:pPr>
      <w:hyperlink w:anchor="_Toc178600487" w:history="1">
        <w:r w:rsidR="004E5C09" w:rsidRPr="00276AEE">
          <w:rPr>
            <w:rStyle w:val="Hyperlink"/>
            <w:noProof/>
          </w:rPr>
          <w:t>5.6.</w:t>
        </w:r>
        <w:r w:rsidR="004E5C09">
          <w:rPr>
            <w:rFonts w:asciiTheme="minorHAnsi" w:eastAsiaTheme="minorEastAsia" w:hAnsiTheme="minorHAnsi"/>
            <w:noProof/>
            <w:sz w:val="22"/>
          </w:rPr>
          <w:tab/>
        </w:r>
        <w:r w:rsidR="004E5C09" w:rsidRPr="00276AEE">
          <w:rPr>
            <w:rStyle w:val="Hyperlink"/>
            <w:noProof/>
          </w:rPr>
          <w:t>Fin Whales</w:t>
        </w:r>
        <w:r w:rsidR="004E5C09">
          <w:rPr>
            <w:noProof/>
            <w:webHidden/>
          </w:rPr>
          <w:tab/>
        </w:r>
        <w:r w:rsidR="004E5C09">
          <w:rPr>
            <w:noProof/>
            <w:webHidden/>
          </w:rPr>
          <w:fldChar w:fldCharType="begin"/>
        </w:r>
        <w:r w:rsidR="004E5C09">
          <w:rPr>
            <w:noProof/>
            <w:webHidden/>
          </w:rPr>
          <w:instrText xml:space="preserve"> PAGEREF _Toc178600487 \h </w:instrText>
        </w:r>
        <w:r w:rsidR="004E5C09">
          <w:rPr>
            <w:noProof/>
            <w:webHidden/>
          </w:rPr>
        </w:r>
        <w:r w:rsidR="004E5C09">
          <w:rPr>
            <w:noProof/>
            <w:webHidden/>
          </w:rPr>
          <w:fldChar w:fldCharType="separate"/>
        </w:r>
        <w:r w:rsidR="004E5C09">
          <w:rPr>
            <w:noProof/>
            <w:webHidden/>
          </w:rPr>
          <w:t>26</w:t>
        </w:r>
        <w:r w:rsidR="004E5C09">
          <w:rPr>
            <w:noProof/>
            <w:webHidden/>
          </w:rPr>
          <w:fldChar w:fldCharType="end"/>
        </w:r>
      </w:hyperlink>
    </w:p>
    <w:p w14:paraId="10F940D0" w14:textId="23718EB3" w:rsidR="004E5C09" w:rsidRDefault="008156D6">
      <w:pPr>
        <w:pStyle w:val="TOC2"/>
        <w:tabs>
          <w:tab w:val="left" w:pos="880"/>
        </w:tabs>
        <w:rPr>
          <w:rFonts w:asciiTheme="minorHAnsi" w:eastAsiaTheme="minorEastAsia" w:hAnsiTheme="minorHAnsi"/>
          <w:noProof/>
          <w:sz w:val="22"/>
        </w:rPr>
      </w:pPr>
      <w:hyperlink w:anchor="_Toc178600488" w:history="1">
        <w:r w:rsidR="004E5C09" w:rsidRPr="00276AEE">
          <w:rPr>
            <w:rStyle w:val="Hyperlink"/>
            <w:noProof/>
          </w:rPr>
          <w:t>5.7.</w:t>
        </w:r>
        <w:r w:rsidR="004E5C09">
          <w:rPr>
            <w:rFonts w:asciiTheme="minorHAnsi" w:eastAsiaTheme="minorEastAsia" w:hAnsiTheme="minorHAnsi"/>
            <w:noProof/>
            <w:sz w:val="22"/>
          </w:rPr>
          <w:tab/>
        </w:r>
        <w:r w:rsidR="004E5C09" w:rsidRPr="00276AEE">
          <w:rPr>
            <w:rStyle w:val="Hyperlink"/>
            <w:noProof/>
          </w:rPr>
          <w:t>Humpback Whales</w:t>
        </w:r>
        <w:r w:rsidR="004E5C09">
          <w:rPr>
            <w:noProof/>
            <w:webHidden/>
          </w:rPr>
          <w:tab/>
        </w:r>
        <w:r w:rsidR="004E5C09">
          <w:rPr>
            <w:noProof/>
            <w:webHidden/>
          </w:rPr>
          <w:fldChar w:fldCharType="begin"/>
        </w:r>
        <w:r w:rsidR="004E5C09">
          <w:rPr>
            <w:noProof/>
            <w:webHidden/>
          </w:rPr>
          <w:instrText xml:space="preserve"> PAGEREF _Toc178600488 \h </w:instrText>
        </w:r>
        <w:r w:rsidR="004E5C09">
          <w:rPr>
            <w:noProof/>
            <w:webHidden/>
          </w:rPr>
        </w:r>
        <w:r w:rsidR="004E5C09">
          <w:rPr>
            <w:noProof/>
            <w:webHidden/>
          </w:rPr>
          <w:fldChar w:fldCharType="separate"/>
        </w:r>
        <w:r w:rsidR="004E5C09">
          <w:rPr>
            <w:noProof/>
            <w:webHidden/>
          </w:rPr>
          <w:t>29</w:t>
        </w:r>
        <w:r w:rsidR="004E5C09">
          <w:rPr>
            <w:noProof/>
            <w:webHidden/>
          </w:rPr>
          <w:fldChar w:fldCharType="end"/>
        </w:r>
      </w:hyperlink>
    </w:p>
    <w:p w14:paraId="453814D9" w14:textId="67DD46C4" w:rsidR="004E5C09" w:rsidRDefault="008156D6">
      <w:pPr>
        <w:pStyle w:val="TOC2"/>
        <w:tabs>
          <w:tab w:val="left" w:pos="880"/>
        </w:tabs>
        <w:rPr>
          <w:rFonts w:asciiTheme="minorHAnsi" w:eastAsiaTheme="minorEastAsia" w:hAnsiTheme="minorHAnsi"/>
          <w:noProof/>
          <w:sz w:val="22"/>
        </w:rPr>
      </w:pPr>
      <w:hyperlink w:anchor="_Toc178600489" w:history="1">
        <w:r w:rsidR="004E5C09" w:rsidRPr="00276AEE">
          <w:rPr>
            <w:rStyle w:val="Hyperlink"/>
            <w:noProof/>
          </w:rPr>
          <w:t>5.8.</w:t>
        </w:r>
        <w:r w:rsidR="004E5C09">
          <w:rPr>
            <w:rFonts w:asciiTheme="minorHAnsi" w:eastAsiaTheme="minorEastAsia" w:hAnsiTheme="minorHAnsi"/>
            <w:noProof/>
            <w:sz w:val="22"/>
          </w:rPr>
          <w:tab/>
        </w:r>
        <w:r w:rsidR="004E5C09" w:rsidRPr="00276AEE">
          <w:rPr>
            <w:rStyle w:val="Hyperlink"/>
            <w:noProof/>
          </w:rPr>
          <w:t>Bryde’s and Sei Whales</w:t>
        </w:r>
        <w:r w:rsidR="004E5C09">
          <w:rPr>
            <w:noProof/>
            <w:webHidden/>
          </w:rPr>
          <w:tab/>
        </w:r>
        <w:r w:rsidR="004E5C09">
          <w:rPr>
            <w:noProof/>
            <w:webHidden/>
          </w:rPr>
          <w:fldChar w:fldCharType="begin"/>
        </w:r>
        <w:r w:rsidR="004E5C09">
          <w:rPr>
            <w:noProof/>
            <w:webHidden/>
          </w:rPr>
          <w:instrText xml:space="preserve"> PAGEREF _Toc178600489 \h </w:instrText>
        </w:r>
        <w:r w:rsidR="004E5C09">
          <w:rPr>
            <w:noProof/>
            <w:webHidden/>
          </w:rPr>
        </w:r>
        <w:r w:rsidR="004E5C09">
          <w:rPr>
            <w:noProof/>
            <w:webHidden/>
          </w:rPr>
          <w:fldChar w:fldCharType="separate"/>
        </w:r>
        <w:r w:rsidR="004E5C09">
          <w:rPr>
            <w:noProof/>
            <w:webHidden/>
          </w:rPr>
          <w:t>32</w:t>
        </w:r>
        <w:r w:rsidR="004E5C09">
          <w:rPr>
            <w:noProof/>
            <w:webHidden/>
          </w:rPr>
          <w:fldChar w:fldCharType="end"/>
        </w:r>
      </w:hyperlink>
    </w:p>
    <w:p w14:paraId="1384A5E5" w14:textId="32854150" w:rsidR="004E5C09" w:rsidRDefault="008156D6">
      <w:pPr>
        <w:pStyle w:val="TOC2"/>
        <w:tabs>
          <w:tab w:val="left" w:pos="880"/>
        </w:tabs>
        <w:rPr>
          <w:rFonts w:asciiTheme="minorHAnsi" w:eastAsiaTheme="minorEastAsia" w:hAnsiTheme="minorHAnsi"/>
          <w:noProof/>
          <w:sz w:val="22"/>
        </w:rPr>
      </w:pPr>
      <w:hyperlink w:anchor="_Toc178600490" w:history="1">
        <w:r w:rsidR="004E5C09" w:rsidRPr="00276AEE">
          <w:rPr>
            <w:rStyle w:val="Hyperlink"/>
            <w:noProof/>
          </w:rPr>
          <w:t>5.9.</w:t>
        </w:r>
        <w:r w:rsidR="004E5C09">
          <w:rPr>
            <w:rFonts w:asciiTheme="minorHAnsi" w:eastAsiaTheme="minorEastAsia" w:hAnsiTheme="minorHAnsi"/>
            <w:noProof/>
            <w:sz w:val="22"/>
          </w:rPr>
          <w:tab/>
        </w:r>
        <w:r w:rsidR="004E5C09" w:rsidRPr="00276AEE">
          <w:rPr>
            <w:rStyle w:val="Hyperlink"/>
            <w:noProof/>
          </w:rPr>
          <w:t>Gray Whales</w:t>
        </w:r>
        <w:r w:rsidR="004E5C09">
          <w:rPr>
            <w:noProof/>
            <w:webHidden/>
          </w:rPr>
          <w:tab/>
        </w:r>
        <w:r w:rsidR="004E5C09">
          <w:rPr>
            <w:noProof/>
            <w:webHidden/>
          </w:rPr>
          <w:fldChar w:fldCharType="begin"/>
        </w:r>
        <w:r w:rsidR="004E5C09">
          <w:rPr>
            <w:noProof/>
            <w:webHidden/>
          </w:rPr>
          <w:instrText xml:space="preserve"> PAGEREF _Toc178600490 \h </w:instrText>
        </w:r>
        <w:r w:rsidR="004E5C09">
          <w:rPr>
            <w:noProof/>
            <w:webHidden/>
          </w:rPr>
        </w:r>
        <w:r w:rsidR="004E5C09">
          <w:rPr>
            <w:noProof/>
            <w:webHidden/>
          </w:rPr>
          <w:fldChar w:fldCharType="separate"/>
        </w:r>
        <w:r w:rsidR="004E5C09">
          <w:rPr>
            <w:noProof/>
            <w:webHidden/>
          </w:rPr>
          <w:t>33</w:t>
        </w:r>
        <w:r w:rsidR="004E5C09">
          <w:rPr>
            <w:noProof/>
            <w:webHidden/>
          </w:rPr>
          <w:fldChar w:fldCharType="end"/>
        </w:r>
      </w:hyperlink>
    </w:p>
    <w:p w14:paraId="62DD0C98" w14:textId="2A3B5BB1" w:rsidR="004E5C09" w:rsidRDefault="008156D6">
      <w:pPr>
        <w:pStyle w:val="TOC2"/>
        <w:tabs>
          <w:tab w:val="left" w:pos="1100"/>
        </w:tabs>
        <w:rPr>
          <w:rFonts w:asciiTheme="minorHAnsi" w:eastAsiaTheme="minorEastAsia" w:hAnsiTheme="minorHAnsi"/>
          <w:noProof/>
          <w:sz w:val="22"/>
        </w:rPr>
      </w:pPr>
      <w:hyperlink w:anchor="_Toc178600491" w:history="1">
        <w:r w:rsidR="004E5C09" w:rsidRPr="00276AEE">
          <w:rPr>
            <w:rStyle w:val="Hyperlink"/>
            <w:noProof/>
          </w:rPr>
          <w:t>5.10.</w:t>
        </w:r>
        <w:r w:rsidR="004E5C09">
          <w:rPr>
            <w:rFonts w:asciiTheme="minorHAnsi" w:eastAsiaTheme="minorEastAsia" w:hAnsiTheme="minorHAnsi"/>
            <w:noProof/>
            <w:sz w:val="22"/>
          </w:rPr>
          <w:tab/>
        </w:r>
        <w:r w:rsidR="004E5C09" w:rsidRPr="00276AEE">
          <w:rPr>
            <w:rStyle w:val="Hyperlink"/>
            <w:noProof/>
          </w:rPr>
          <w:t>Minke Whales</w:t>
        </w:r>
        <w:r w:rsidR="004E5C09">
          <w:rPr>
            <w:noProof/>
            <w:webHidden/>
          </w:rPr>
          <w:tab/>
        </w:r>
        <w:r w:rsidR="004E5C09">
          <w:rPr>
            <w:noProof/>
            <w:webHidden/>
          </w:rPr>
          <w:fldChar w:fldCharType="begin"/>
        </w:r>
        <w:r w:rsidR="004E5C09">
          <w:rPr>
            <w:noProof/>
            <w:webHidden/>
          </w:rPr>
          <w:instrText xml:space="preserve"> PAGEREF _Toc178600491 \h </w:instrText>
        </w:r>
        <w:r w:rsidR="004E5C09">
          <w:rPr>
            <w:noProof/>
            <w:webHidden/>
          </w:rPr>
        </w:r>
        <w:r w:rsidR="004E5C09">
          <w:rPr>
            <w:noProof/>
            <w:webHidden/>
          </w:rPr>
          <w:fldChar w:fldCharType="separate"/>
        </w:r>
        <w:r w:rsidR="004E5C09">
          <w:rPr>
            <w:noProof/>
            <w:webHidden/>
          </w:rPr>
          <w:t>35</w:t>
        </w:r>
        <w:r w:rsidR="004E5C09">
          <w:rPr>
            <w:noProof/>
            <w:webHidden/>
          </w:rPr>
          <w:fldChar w:fldCharType="end"/>
        </w:r>
      </w:hyperlink>
    </w:p>
    <w:p w14:paraId="55390B38" w14:textId="46F0964E" w:rsidR="004E5C09" w:rsidRDefault="008156D6">
      <w:pPr>
        <w:pStyle w:val="TOC1"/>
        <w:tabs>
          <w:tab w:val="left" w:pos="446"/>
        </w:tabs>
        <w:rPr>
          <w:rFonts w:asciiTheme="minorHAnsi" w:eastAsiaTheme="minorEastAsia" w:hAnsiTheme="minorHAnsi"/>
          <w:b w:val="0"/>
          <w:noProof/>
          <w:sz w:val="22"/>
        </w:rPr>
      </w:pPr>
      <w:hyperlink w:anchor="_Toc178600492" w:history="1">
        <w:r w:rsidR="004E5C09" w:rsidRPr="00276AEE">
          <w:rPr>
            <w:rStyle w:val="Hyperlink"/>
            <w:noProof/>
          </w:rPr>
          <w:t>6.</w:t>
        </w:r>
        <w:r w:rsidR="004E5C09">
          <w:rPr>
            <w:rFonts w:asciiTheme="minorHAnsi" w:eastAsiaTheme="minorEastAsia" w:hAnsiTheme="minorHAnsi"/>
            <w:b w:val="0"/>
            <w:noProof/>
            <w:sz w:val="22"/>
          </w:rPr>
          <w:tab/>
        </w:r>
        <w:r w:rsidR="004E5C09" w:rsidRPr="00276AEE">
          <w:rPr>
            <w:rStyle w:val="Hyperlink"/>
            <w:noProof/>
          </w:rPr>
          <w:t>Soundscape</w:t>
        </w:r>
        <w:r w:rsidR="004E5C09">
          <w:rPr>
            <w:noProof/>
            <w:webHidden/>
          </w:rPr>
          <w:tab/>
        </w:r>
        <w:r w:rsidR="004E5C09">
          <w:rPr>
            <w:noProof/>
            <w:webHidden/>
          </w:rPr>
          <w:fldChar w:fldCharType="begin"/>
        </w:r>
        <w:r w:rsidR="004E5C09">
          <w:rPr>
            <w:noProof/>
            <w:webHidden/>
          </w:rPr>
          <w:instrText xml:space="preserve"> PAGEREF _Toc178600492 \h </w:instrText>
        </w:r>
        <w:r w:rsidR="004E5C09">
          <w:rPr>
            <w:noProof/>
            <w:webHidden/>
          </w:rPr>
        </w:r>
        <w:r w:rsidR="004E5C09">
          <w:rPr>
            <w:noProof/>
            <w:webHidden/>
          </w:rPr>
          <w:fldChar w:fldCharType="separate"/>
        </w:r>
        <w:r w:rsidR="004E5C09">
          <w:rPr>
            <w:noProof/>
            <w:webHidden/>
          </w:rPr>
          <w:t>36</w:t>
        </w:r>
        <w:r w:rsidR="004E5C09">
          <w:rPr>
            <w:noProof/>
            <w:webHidden/>
          </w:rPr>
          <w:fldChar w:fldCharType="end"/>
        </w:r>
      </w:hyperlink>
    </w:p>
    <w:p w14:paraId="087041AF" w14:textId="252C4F46" w:rsidR="004E5C09" w:rsidRDefault="008156D6">
      <w:pPr>
        <w:pStyle w:val="TOC2"/>
        <w:tabs>
          <w:tab w:val="left" w:pos="880"/>
        </w:tabs>
        <w:rPr>
          <w:rFonts w:asciiTheme="minorHAnsi" w:eastAsiaTheme="minorEastAsia" w:hAnsiTheme="minorHAnsi"/>
          <w:noProof/>
          <w:sz w:val="22"/>
        </w:rPr>
      </w:pPr>
      <w:hyperlink w:anchor="_Toc178600493" w:history="1">
        <w:r w:rsidR="004E5C09" w:rsidRPr="00276AEE">
          <w:rPr>
            <w:rStyle w:val="Hyperlink"/>
            <w:noProof/>
          </w:rPr>
          <w:t>6.1.</w:t>
        </w:r>
        <w:r w:rsidR="004E5C09">
          <w:rPr>
            <w:rFonts w:asciiTheme="minorHAnsi" w:eastAsiaTheme="minorEastAsia" w:hAnsiTheme="minorHAnsi"/>
            <w:noProof/>
            <w:sz w:val="22"/>
          </w:rPr>
          <w:tab/>
        </w:r>
        <w:r w:rsidR="004E5C09" w:rsidRPr="00276AEE">
          <w:rPr>
            <w:rStyle w:val="Hyperlink"/>
            <w:noProof/>
          </w:rPr>
          <w:t>Soundscape</w:t>
        </w:r>
        <w:r w:rsidR="004E5C09">
          <w:rPr>
            <w:noProof/>
            <w:webHidden/>
          </w:rPr>
          <w:tab/>
        </w:r>
        <w:r w:rsidR="004E5C09">
          <w:rPr>
            <w:noProof/>
            <w:webHidden/>
          </w:rPr>
          <w:fldChar w:fldCharType="begin"/>
        </w:r>
        <w:r w:rsidR="004E5C09">
          <w:rPr>
            <w:noProof/>
            <w:webHidden/>
          </w:rPr>
          <w:instrText xml:space="preserve"> PAGEREF _Toc178600493 \h </w:instrText>
        </w:r>
        <w:r w:rsidR="004E5C09">
          <w:rPr>
            <w:noProof/>
            <w:webHidden/>
          </w:rPr>
        </w:r>
        <w:r w:rsidR="004E5C09">
          <w:rPr>
            <w:noProof/>
            <w:webHidden/>
          </w:rPr>
          <w:fldChar w:fldCharType="separate"/>
        </w:r>
        <w:r w:rsidR="004E5C09">
          <w:rPr>
            <w:noProof/>
            <w:webHidden/>
          </w:rPr>
          <w:t>36</w:t>
        </w:r>
        <w:r w:rsidR="004E5C09">
          <w:rPr>
            <w:noProof/>
            <w:webHidden/>
          </w:rPr>
          <w:fldChar w:fldCharType="end"/>
        </w:r>
      </w:hyperlink>
    </w:p>
    <w:p w14:paraId="55947DFC" w14:textId="22DDDBFF" w:rsidR="004E5C09" w:rsidRDefault="008156D6">
      <w:pPr>
        <w:pStyle w:val="TOC2"/>
        <w:tabs>
          <w:tab w:val="left" w:pos="880"/>
        </w:tabs>
        <w:rPr>
          <w:rFonts w:asciiTheme="minorHAnsi" w:eastAsiaTheme="minorEastAsia" w:hAnsiTheme="minorHAnsi"/>
          <w:noProof/>
          <w:sz w:val="22"/>
        </w:rPr>
      </w:pPr>
      <w:hyperlink w:anchor="_Toc178600494" w:history="1">
        <w:r w:rsidR="004E5C09" w:rsidRPr="00276AEE">
          <w:rPr>
            <w:rStyle w:val="Hyperlink"/>
            <w:noProof/>
          </w:rPr>
          <w:t>6.2.</w:t>
        </w:r>
        <w:r w:rsidR="004E5C09">
          <w:rPr>
            <w:rFonts w:asciiTheme="minorHAnsi" w:eastAsiaTheme="minorEastAsia" w:hAnsiTheme="minorHAnsi"/>
            <w:noProof/>
            <w:sz w:val="22"/>
          </w:rPr>
          <w:tab/>
        </w:r>
        <w:r w:rsidR="004E5C09" w:rsidRPr="00276AEE">
          <w:rPr>
            <w:rStyle w:val="Hyperlink"/>
            <w:noProof/>
          </w:rPr>
          <w:t>Ship Noise</w:t>
        </w:r>
        <w:r w:rsidR="004E5C09">
          <w:rPr>
            <w:noProof/>
            <w:webHidden/>
          </w:rPr>
          <w:tab/>
        </w:r>
        <w:r w:rsidR="004E5C09">
          <w:rPr>
            <w:noProof/>
            <w:webHidden/>
          </w:rPr>
          <w:fldChar w:fldCharType="begin"/>
        </w:r>
        <w:r w:rsidR="004E5C09">
          <w:rPr>
            <w:noProof/>
            <w:webHidden/>
          </w:rPr>
          <w:instrText xml:space="preserve"> PAGEREF _Toc178600494 \h </w:instrText>
        </w:r>
        <w:r w:rsidR="004E5C09">
          <w:rPr>
            <w:noProof/>
            <w:webHidden/>
          </w:rPr>
        </w:r>
        <w:r w:rsidR="004E5C09">
          <w:rPr>
            <w:noProof/>
            <w:webHidden/>
          </w:rPr>
          <w:fldChar w:fldCharType="separate"/>
        </w:r>
        <w:r w:rsidR="004E5C09">
          <w:rPr>
            <w:noProof/>
            <w:webHidden/>
          </w:rPr>
          <w:t>38</w:t>
        </w:r>
        <w:r w:rsidR="004E5C09">
          <w:rPr>
            <w:noProof/>
            <w:webHidden/>
          </w:rPr>
          <w:fldChar w:fldCharType="end"/>
        </w:r>
      </w:hyperlink>
    </w:p>
    <w:p w14:paraId="3CB21B37" w14:textId="2C280F78" w:rsidR="004E5C09" w:rsidRDefault="008156D6">
      <w:pPr>
        <w:pStyle w:val="TOC2"/>
        <w:tabs>
          <w:tab w:val="left" w:pos="880"/>
        </w:tabs>
        <w:rPr>
          <w:rFonts w:asciiTheme="minorHAnsi" w:eastAsiaTheme="minorEastAsia" w:hAnsiTheme="minorHAnsi"/>
          <w:noProof/>
          <w:sz w:val="22"/>
        </w:rPr>
      </w:pPr>
      <w:hyperlink w:anchor="_Toc178600495" w:history="1">
        <w:r w:rsidR="004E5C09" w:rsidRPr="00276AEE">
          <w:rPr>
            <w:rStyle w:val="Hyperlink"/>
            <w:noProof/>
          </w:rPr>
          <w:t>6.3.</w:t>
        </w:r>
        <w:r w:rsidR="004E5C09">
          <w:rPr>
            <w:rFonts w:asciiTheme="minorHAnsi" w:eastAsiaTheme="minorEastAsia" w:hAnsiTheme="minorHAnsi"/>
            <w:noProof/>
            <w:sz w:val="22"/>
          </w:rPr>
          <w:tab/>
        </w:r>
        <w:r w:rsidR="004E5C09" w:rsidRPr="00276AEE">
          <w:rPr>
            <w:rStyle w:val="Hyperlink"/>
            <w:noProof/>
          </w:rPr>
          <w:t>Contributors to the Soundscape</w:t>
        </w:r>
        <w:r w:rsidR="004E5C09">
          <w:rPr>
            <w:noProof/>
            <w:webHidden/>
          </w:rPr>
          <w:tab/>
        </w:r>
        <w:r w:rsidR="004E5C09">
          <w:rPr>
            <w:noProof/>
            <w:webHidden/>
          </w:rPr>
          <w:fldChar w:fldCharType="begin"/>
        </w:r>
        <w:r w:rsidR="004E5C09">
          <w:rPr>
            <w:noProof/>
            <w:webHidden/>
          </w:rPr>
          <w:instrText xml:space="preserve"> PAGEREF _Toc178600495 \h </w:instrText>
        </w:r>
        <w:r w:rsidR="004E5C09">
          <w:rPr>
            <w:noProof/>
            <w:webHidden/>
          </w:rPr>
        </w:r>
        <w:r w:rsidR="004E5C09">
          <w:rPr>
            <w:noProof/>
            <w:webHidden/>
          </w:rPr>
          <w:fldChar w:fldCharType="separate"/>
        </w:r>
        <w:r w:rsidR="004E5C09">
          <w:rPr>
            <w:noProof/>
            <w:webHidden/>
          </w:rPr>
          <w:t>40</w:t>
        </w:r>
        <w:r w:rsidR="004E5C09">
          <w:rPr>
            <w:noProof/>
            <w:webHidden/>
          </w:rPr>
          <w:fldChar w:fldCharType="end"/>
        </w:r>
      </w:hyperlink>
    </w:p>
    <w:p w14:paraId="17CAF1B0" w14:textId="43E0B767" w:rsidR="004E5C09" w:rsidRDefault="008156D6">
      <w:pPr>
        <w:pStyle w:val="TOC3"/>
        <w:rPr>
          <w:rFonts w:asciiTheme="minorHAnsi" w:eastAsiaTheme="minorEastAsia" w:hAnsiTheme="minorHAnsi"/>
          <w:noProof/>
          <w:sz w:val="22"/>
        </w:rPr>
      </w:pPr>
      <w:hyperlink w:anchor="_Toc178600496" w:history="1">
        <w:r w:rsidR="004E5C09" w:rsidRPr="00276AEE">
          <w:rPr>
            <w:rStyle w:val="Hyperlink"/>
            <w:noProof/>
          </w:rPr>
          <w:t>6.3.1.</w:t>
        </w:r>
        <w:r w:rsidR="004E5C09">
          <w:rPr>
            <w:rFonts w:asciiTheme="minorHAnsi" w:eastAsiaTheme="minorEastAsia" w:hAnsiTheme="minorHAnsi"/>
            <w:noProof/>
            <w:sz w:val="22"/>
          </w:rPr>
          <w:tab/>
        </w:r>
        <w:r w:rsidR="004E5C09" w:rsidRPr="00276AEE">
          <w:rPr>
            <w:rStyle w:val="Hyperlink"/>
            <w:noProof/>
          </w:rPr>
          <w:t>Oregon</w:t>
        </w:r>
        <w:r w:rsidR="004E5C09">
          <w:rPr>
            <w:noProof/>
            <w:webHidden/>
          </w:rPr>
          <w:tab/>
        </w:r>
        <w:r w:rsidR="004E5C09">
          <w:rPr>
            <w:noProof/>
            <w:webHidden/>
          </w:rPr>
          <w:fldChar w:fldCharType="begin"/>
        </w:r>
        <w:r w:rsidR="004E5C09">
          <w:rPr>
            <w:noProof/>
            <w:webHidden/>
          </w:rPr>
          <w:instrText xml:space="preserve"> PAGEREF _Toc178600496 \h </w:instrText>
        </w:r>
        <w:r w:rsidR="004E5C09">
          <w:rPr>
            <w:noProof/>
            <w:webHidden/>
          </w:rPr>
        </w:r>
        <w:r w:rsidR="004E5C09">
          <w:rPr>
            <w:noProof/>
            <w:webHidden/>
          </w:rPr>
          <w:fldChar w:fldCharType="separate"/>
        </w:r>
        <w:r w:rsidR="004E5C09">
          <w:rPr>
            <w:noProof/>
            <w:webHidden/>
          </w:rPr>
          <w:t>40</w:t>
        </w:r>
        <w:r w:rsidR="004E5C09">
          <w:rPr>
            <w:noProof/>
            <w:webHidden/>
          </w:rPr>
          <w:fldChar w:fldCharType="end"/>
        </w:r>
      </w:hyperlink>
    </w:p>
    <w:p w14:paraId="5FA6A535" w14:textId="66965424" w:rsidR="004E5C09" w:rsidRDefault="008156D6">
      <w:pPr>
        <w:pStyle w:val="TOC3"/>
        <w:rPr>
          <w:rFonts w:asciiTheme="minorHAnsi" w:eastAsiaTheme="minorEastAsia" w:hAnsiTheme="minorHAnsi"/>
          <w:noProof/>
          <w:sz w:val="22"/>
        </w:rPr>
      </w:pPr>
      <w:hyperlink w:anchor="_Toc178600497" w:history="1">
        <w:r w:rsidR="004E5C09" w:rsidRPr="00276AEE">
          <w:rPr>
            <w:rStyle w:val="Hyperlink"/>
            <w:noProof/>
          </w:rPr>
          <w:t>6.3.2.</w:t>
        </w:r>
        <w:r w:rsidR="004E5C09">
          <w:rPr>
            <w:rFonts w:asciiTheme="minorHAnsi" w:eastAsiaTheme="minorEastAsia" w:hAnsiTheme="minorHAnsi"/>
            <w:noProof/>
            <w:sz w:val="22"/>
          </w:rPr>
          <w:tab/>
        </w:r>
        <w:r w:rsidR="004E5C09" w:rsidRPr="00276AEE">
          <w:rPr>
            <w:rStyle w:val="Hyperlink"/>
            <w:noProof/>
          </w:rPr>
          <w:t>Humboldt</w:t>
        </w:r>
        <w:r w:rsidR="004E5C09">
          <w:rPr>
            <w:noProof/>
            <w:webHidden/>
          </w:rPr>
          <w:tab/>
        </w:r>
        <w:r w:rsidR="004E5C09">
          <w:rPr>
            <w:noProof/>
            <w:webHidden/>
          </w:rPr>
          <w:fldChar w:fldCharType="begin"/>
        </w:r>
        <w:r w:rsidR="004E5C09">
          <w:rPr>
            <w:noProof/>
            <w:webHidden/>
          </w:rPr>
          <w:instrText xml:space="preserve"> PAGEREF _Toc178600497 \h </w:instrText>
        </w:r>
        <w:r w:rsidR="004E5C09">
          <w:rPr>
            <w:noProof/>
            <w:webHidden/>
          </w:rPr>
        </w:r>
        <w:r w:rsidR="004E5C09">
          <w:rPr>
            <w:noProof/>
            <w:webHidden/>
          </w:rPr>
          <w:fldChar w:fldCharType="separate"/>
        </w:r>
        <w:r w:rsidR="004E5C09">
          <w:rPr>
            <w:noProof/>
            <w:webHidden/>
          </w:rPr>
          <w:t>41</w:t>
        </w:r>
        <w:r w:rsidR="004E5C09">
          <w:rPr>
            <w:noProof/>
            <w:webHidden/>
          </w:rPr>
          <w:fldChar w:fldCharType="end"/>
        </w:r>
      </w:hyperlink>
    </w:p>
    <w:p w14:paraId="171CCBE8" w14:textId="2693F311" w:rsidR="004E5C09" w:rsidRDefault="008156D6">
      <w:pPr>
        <w:pStyle w:val="TOC3"/>
        <w:rPr>
          <w:rFonts w:asciiTheme="minorHAnsi" w:eastAsiaTheme="minorEastAsia" w:hAnsiTheme="minorHAnsi"/>
          <w:noProof/>
          <w:sz w:val="22"/>
        </w:rPr>
      </w:pPr>
      <w:hyperlink w:anchor="_Toc178600498" w:history="1">
        <w:r w:rsidR="004E5C09" w:rsidRPr="00276AEE">
          <w:rPr>
            <w:rStyle w:val="Hyperlink"/>
            <w:noProof/>
          </w:rPr>
          <w:t>6.3.3.</w:t>
        </w:r>
        <w:r w:rsidR="004E5C09">
          <w:rPr>
            <w:rFonts w:asciiTheme="minorHAnsi" w:eastAsiaTheme="minorEastAsia" w:hAnsiTheme="minorHAnsi"/>
            <w:noProof/>
            <w:sz w:val="22"/>
          </w:rPr>
          <w:tab/>
        </w:r>
        <w:r w:rsidR="004E5C09" w:rsidRPr="00276AEE">
          <w:rPr>
            <w:rStyle w:val="Hyperlink"/>
            <w:noProof/>
          </w:rPr>
          <w:t>San Francisco</w:t>
        </w:r>
        <w:r w:rsidR="004E5C09">
          <w:rPr>
            <w:noProof/>
            <w:webHidden/>
          </w:rPr>
          <w:tab/>
        </w:r>
        <w:r w:rsidR="004E5C09">
          <w:rPr>
            <w:noProof/>
            <w:webHidden/>
          </w:rPr>
          <w:fldChar w:fldCharType="begin"/>
        </w:r>
        <w:r w:rsidR="004E5C09">
          <w:rPr>
            <w:noProof/>
            <w:webHidden/>
          </w:rPr>
          <w:instrText xml:space="preserve"> PAGEREF _Toc178600498 \h </w:instrText>
        </w:r>
        <w:r w:rsidR="004E5C09">
          <w:rPr>
            <w:noProof/>
            <w:webHidden/>
          </w:rPr>
        </w:r>
        <w:r w:rsidR="004E5C09">
          <w:rPr>
            <w:noProof/>
            <w:webHidden/>
          </w:rPr>
          <w:fldChar w:fldCharType="separate"/>
        </w:r>
        <w:r w:rsidR="004E5C09">
          <w:rPr>
            <w:noProof/>
            <w:webHidden/>
          </w:rPr>
          <w:t>42</w:t>
        </w:r>
        <w:r w:rsidR="004E5C09">
          <w:rPr>
            <w:noProof/>
            <w:webHidden/>
          </w:rPr>
          <w:fldChar w:fldCharType="end"/>
        </w:r>
      </w:hyperlink>
    </w:p>
    <w:p w14:paraId="46C73B1A" w14:textId="069C7C3B" w:rsidR="004E5C09" w:rsidRDefault="008156D6">
      <w:pPr>
        <w:pStyle w:val="TOC3"/>
        <w:rPr>
          <w:rFonts w:asciiTheme="minorHAnsi" w:eastAsiaTheme="minorEastAsia" w:hAnsiTheme="minorHAnsi"/>
          <w:noProof/>
          <w:sz w:val="22"/>
        </w:rPr>
      </w:pPr>
      <w:hyperlink w:anchor="_Toc178600499" w:history="1">
        <w:r w:rsidR="004E5C09" w:rsidRPr="00276AEE">
          <w:rPr>
            <w:rStyle w:val="Hyperlink"/>
            <w:noProof/>
          </w:rPr>
          <w:t>6.3.4.</w:t>
        </w:r>
        <w:r w:rsidR="004E5C09">
          <w:rPr>
            <w:rFonts w:asciiTheme="minorHAnsi" w:eastAsiaTheme="minorEastAsia" w:hAnsiTheme="minorHAnsi"/>
            <w:noProof/>
            <w:sz w:val="22"/>
          </w:rPr>
          <w:tab/>
        </w:r>
        <w:r w:rsidR="004E5C09" w:rsidRPr="00276AEE">
          <w:rPr>
            <w:rStyle w:val="Hyperlink"/>
            <w:noProof/>
          </w:rPr>
          <w:t>Morro Bay</w:t>
        </w:r>
        <w:r w:rsidR="004E5C09">
          <w:rPr>
            <w:noProof/>
            <w:webHidden/>
          </w:rPr>
          <w:tab/>
        </w:r>
        <w:r w:rsidR="004E5C09">
          <w:rPr>
            <w:noProof/>
            <w:webHidden/>
          </w:rPr>
          <w:fldChar w:fldCharType="begin"/>
        </w:r>
        <w:r w:rsidR="004E5C09">
          <w:rPr>
            <w:noProof/>
            <w:webHidden/>
          </w:rPr>
          <w:instrText xml:space="preserve"> PAGEREF _Toc178600499 \h </w:instrText>
        </w:r>
        <w:r w:rsidR="004E5C09">
          <w:rPr>
            <w:noProof/>
            <w:webHidden/>
          </w:rPr>
        </w:r>
        <w:r w:rsidR="004E5C09">
          <w:rPr>
            <w:noProof/>
            <w:webHidden/>
          </w:rPr>
          <w:fldChar w:fldCharType="separate"/>
        </w:r>
        <w:r w:rsidR="004E5C09">
          <w:rPr>
            <w:noProof/>
            <w:webHidden/>
          </w:rPr>
          <w:t>44</w:t>
        </w:r>
        <w:r w:rsidR="004E5C09">
          <w:rPr>
            <w:noProof/>
            <w:webHidden/>
          </w:rPr>
          <w:fldChar w:fldCharType="end"/>
        </w:r>
      </w:hyperlink>
    </w:p>
    <w:p w14:paraId="64333AA5" w14:textId="150196C2" w:rsidR="004E5C09" w:rsidRDefault="008156D6">
      <w:pPr>
        <w:pStyle w:val="TOC1"/>
        <w:tabs>
          <w:tab w:val="left" w:pos="446"/>
        </w:tabs>
        <w:rPr>
          <w:rFonts w:asciiTheme="minorHAnsi" w:eastAsiaTheme="minorEastAsia" w:hAnsiTheme="minorHAnsi"/>
          <w:b w:val="0"/>
          <w:noProof/>
          <w:sz w:val="22"/>
        </w:rPr>
      </w:pPr>
      <w:hyperlink w:anchor="_Toc178600500" w:history="1">
        <w:r w:rsidR="004E5C09" w:rsidRPr="00276AEE">
          <w:rPr>
            <w:rStyle w:val="Hyperlink"/>
            <w:noProof/>
          </w:rPr>
          <w:t>7.</w:t>
        </w:r>
        <w:r w:rsidR="004E5C09">
          <w:rPr>
            <w:rFonts w:asciiTheme="minorHAnsi" w:eastAsiaTheme="minorEastAsia" w:hAnsiTheme="minorHAnsi"/>
            <w:b w:val="0"/>
            <w:noProof/>
            <w:sz w:val="22"/>
          </w:rPr>
          <w:tab/>
        </w:r>
        <w:r w:rsidR="004E5C09" w:rsidRPr="00276AEE">
          <w:rPr>
            <w:rStyle w:val="Hyperlink"/>
            <w:noProof/>
          </w:rPr>
          <w:t>Data Sharing</w:t>
        </w:r>
        <w:r w:rsidR="004E5C09">
          <w:rPr>
            <w:noProof/>
            <w:webHidden/>
          </w:rPr>
          <w:tab/>
        </w:r>
        <w:r w:rsidR="004E5C09">
          <w:rPr>
            <w:noProof/>
            <w:webHidden/>
          </w:rPr>
          <w:fldChar w:fldCharType="begin"/>
        </w:r>
        <w:r w:rsidR="004E5C09">
          <w:rPr>
            <w:noProof/>
            <w:webHidden/>
          </w:rPr>
          <w:instrText xml:space="preserve"> PAGEREF _Toc178600500 \h </w:instrText>
        </w:r>
        <w:r w:rsidR="004E5C09">
          <w:rPr>
            <w:noProof/>
            <w:webHidden/>
          </w:rPr>
        </w:r>
        <w:r w:rsidR="004E5C09">
          <w:rPr>
            <w:noProof/>
            <w:webHidden/>
          </w:rPr>
          <w:fldChar w:fldCharType="separate"/>
        </w:r>
        <w:r w:rsidR="004E5C09">
          <w:rPr>
            <w:noProof/>
            <w:webHidden/>
          </w:rPr>
          <w:t>46</w:t>
        </w:r>
        <w:r w:rsidR="004E5C09">
          <w:rPr>
            <w:noProof/>
            <w:webHidden/>
          </w:rPr>
          <w:fldChar w:fldCharType="end"/>
        </w:r>
      </w:hyperlink>
    </w:p>
    <w:p w14:paraId="1C5DC2DB" w14:textId="39399F5C" w:rsidR="004E5C09" w:rsidRDefault="008156D6">
      <w:pPr>
        <w:pStyle w:val="TOC1"/>
        <w:tabs>
          <w:tab w:val="left" w:pos="446"/>
        </w:tabs>
        <w:rPr>
          <w:rFonts w:asciiTheme="minorHAnsi" w:eastAsiaTheme="minorEastAsia" w:hAnsiTheme="minorHAnsi"/>
          <w:b w:val="0"/>
          <w:noProof/>
          <w:sz w:val="22"/>
        </w:rPr>
      </w:pPr>
      <w:hyperlink w:anchor="_Toc178600501" w:history="1">
        <w:r w:rsidR="004E5C09" w:rsidRPr="00276AEE">
          <w:rPr>
            <w:rStyle w:val="Hyperlink"/>
            <w:noProof/>
          </w:rPr>
          <w:t>8.</w:t>
        </w:r>
        <w:r w:rsidR="004E5C09">
          <w:rPr>
            <w:rFonts w:asciiTheme="minorHAnsi" w:eastAsiaTheme="minorEastAsia" w:hAnsiTheme="minorHAnsi"/>
            <w:b w:val="0"/>
            <w:noProof/>
            <w:sz w:val="22"/>
          </w:rPr>
          <w:tab/>
        </w:r>
        <w:r w:rsidR="004E5C09" w:rsidRPr="00276AEE">
          <w:rPr>
            <w:rStyle w:val="Hyperlink"/>
            <w:noProof/>
          </w:rPr>
          <w:t>Education and Outreach</w:t>
        </w:r>
        <w:r w:rsidR="004E5C09">
          <w:rPr>
            <w:noProof/>
            <w:webHidden/>
          </w:rPr>
          <w:tab/>
        </w:r>
        <w:r w:rsidR="004E5C09">
          <w:rPr>
            <w:noProof/>
            <w:webHidden/>
          </w:rPr>
          <w:fldChar w:fldCharType="begin"/>
        </w:r>
        <w:r w:rsidR="004E5C09">
          <w:rPr>
            <w:noProof/>
            <w:webHidden/>
          </w:rPr>
          <w:instrText xml:space="preserve"> PAGEREF _Toc178600501 \h </w:instrText>
        </w:r>
        <w:r w:rsidR="004E5C09">
          <w:rPr>
            <w:noProof/>
            <w:webHidden/>
          </w:rPr>
        </w:r>
        <w:r w:rsidR="004E5C09">
          <w:rPr>
            <w:noProof/>
            <w:webHidden/>
          </w:rPr>
          <w:fldChar w:fldCharType="separate"/>
        </w:r>
        <w:r w:rsidR="004E5C09">
          <w:rPr>
            <w:noProof/>
            <w:webHidden/>
          </w:rPr>
          <w:t>47</w:t>
        </w:r>
        <w:r w:rsidR="004E5C09">
          <w:rPr>
            <w:noProof/>
            <w:webHidden/>
          </w:rPr>
          <w:fldChar w:fldCharType="end"/>
        </w:r>
      </w:hyperlink>
    </w:p>
    <w:p w14:paraId="54090926" w14:textId="582D7ED4" w:rsidR="004E5C09" w:rsidRDefault="008156D6">
      <w:pPr>
        <w:pStyle w:val="TOC1"/>
        <w:tabs>
          <w:tab w:val="left" w:pos="446"/>
        </w:tabs>
        <w:rPr>
          <w:rFonts w:asciiTheme="minorHAnsi" w:eastAsiaTheme="minorEastAsia" w:hAnsiTheme="minorHAnsi"/>
          <w:b w:val="0"/>
          <w:noProof/>
          <w:sz w:val="22"/>
        </w:rPr>
      </w:pPr>
      <w:hyperlink w:anchor="_Toc178600502" w:history="1">
        <w:r w:rsidR="004E5C09" w:rsidRPr="00276AEE">
          <w:rPr>
            <w:rStyle w:val="Hyperlink"/>
            <w:noProof/>
          </w:rPr>
          <w:t>9.</w:t>
        </w:r>
        <w:r w:rsidR="004E5C09">
          <w:rPr>
            <w:rFonts w:asciiTheme="minorHAnsi" w:eastAsiaTheme="minorEastAsia" w:hAnsiTheme="minorHAnsi"/>
            <w:b w:val="0"/>
            <w:noProof/>
            <w:sz w:val="22"/>
          </w:rPr>
          <w:tab/>
        </w:r>
        <w:r w:rsidR="004E5C09" w:rsidRPr="00276AEE">
          <w:rPr>
            <w:rStyle w:val="Hyperlink"/>
            <w:noProof/>
          </w:rPr>
          <w:t>Conclusions and Future Directions</w:t>
        </w:r>
        <w:r w:rsidR="004E5C09">
          <w:rPr>
            <w:noProof/>
            <w:webHidden/>
          </w:rPr>
          <w:tab/>
        </w:r>
        <w:r w:rsidR="004E5C09">
          <w:rPr>
            <w:noProof/>
            <w:webHidden/>
          </w:rPr>
          <w:fldChar w:fldCharType="begin"/>
        </w:r>
        <w:r w:rsidR="004E5C09">
          <w:rPr>
            <w:noProof/>
            <w:webHidden/>
          </w:rPr>
          <w:instrText xml:space="preserve"> PAGEREF _Toc178600502 \h </w:instrText>
        </w:r>
        <w:r w:rsidR="004E5C09">
          <w:rPr>
            <w:noProof/>
            <w:webHidden/>
          </w:rPr>
        </w:r>
        <w:r w:rsidR="004E5C09">
          <w:rPr>
            <w:noProof/>
            <w:webHidden/>
          </w:rPr>
          <w:fldChar w:fldCharType="separate"/>
        </w:r>
        <w:r w:rsidR="004E5C09">
          <w:rPr>
            <w:noProof/>
            <w:webHidden/>
          </w:rPr>
          <w:t>49</w:t>
        </w:r>
        <w:r w:rsidR="004E5C09">
          <w:rPr>
            <w:noProof/>
            <w:webHidden/>
          </w:rPr>
          <w:fldChar w:fldCharType="end"/>
        </w:r>
      </w:hyperlink>
    </w:p>
    <w:p w14:paraId="79B0DC7B" w14:textId="132F8632" w:rsidR="004E5C09" w:rsidRDefault="008156D6">
      <w:pPr>
        <w:pStyle w:val="TOC2"/>
        <w:tabs>
          <w:tab w:val="left" w:pos="880"/>
        </w:tabs>
        <w:rPr>
          <w:rFonts w:asciiTheme="minorHAnsi" w:eastAsiaTheme="minorEastAsia" w:hAnsiTheme="minorHAnsi"/>
          <w:noProof/>
          <w:sz w:val="22"/>
        </w:rPr>
      </w:pPr>
      <w:hyperlink w:anchor="_Toc178600503" w:history="1">
        <w:r w:rsidR="004E5C09" w:rsidRPr="00276AEE">
          <w:rPr>
            <w:rStyle w:val="Hyperlink"/>
            <w:noProof/>
          </w:rPr>
          <w:t>9.1.</w:t>
        </w:r>
        <w:r w:rsidR="004E5C09">
          <w:rPr>
            <w:rFonts w:asciiTheme="minorHAnsi" w:eastAsiaTheme="minorEastAsia" w:hAnsiTheme="minorHAnsi"/>
            <w:noProof/>
            <w:sz w:val="22"/>
          </w:rPr>
          <w:tab/>
        </w:r>
        <w:r w:rsidR="004E5C09" w:rsidRPr="00276AEE">
          <w:rPr>
            <w:rStyle w:val="Hyperlink"/>
            <w:noProof/>
          </w:rPr>
          <w:t>Summary of Results</w:t>
        </w:r>
        <w:r w:rsidR="004E5C09">
          <w:rPr>
            <w:noProof/>
            <w:webHidden/>
          </w:rPr>
          <w:tab/>
        </w:r>
        <w:r w:rsidR="004E5C09">
          <w:rPr>
            <w:noProof/>
            <w:webHidden/>
          </w:rPr>
          <w:fldChar w:fldCharType="begin"/>
        </w:r>
        <w:r w:rsidR="004E5C09">
          <w:rPr>
            <w:noProof/>
            <w:webHidden/>
          </w:rPr>
          <w:instrText xml:space="preserve"> PAGEREF _Toc178600503 \h </w:instrText>
        </w:r>
        <w:r w:rsidR="004E5C09">
          <w:rPr>
            <w:noProof/>
            <w:webHidden/>
          </w:rPr>
        </w:r>
        <w:r w:rsidR="004E5C09">
          <w:rPr>
            <w:noProof/>
            <w:webHidden/>
          </w:rPr>
          <w:fldChar w:fldCharType="separate"/>
        </w:r>
        <w:r w:rsidR="004E5C09">
          <w:rPr>
            <w:noProof/>
            <w:webHidden/>
          </w:rPr>
          <w:t>50</w:t>
        </w:r>
        <w:r w:rsidR="004E5C09">
          <w:rPr>
            <w:noProof/>
            <w:webHidden/>
          </w:rPr>
          <w:fldChar w:fldCharType="end"/>
        </w:r>
      </w:hyperlink>
    </w:p>
    <w:p w14:paraId="1107472F" w14:textId="1E54450C" w:rsidR="004E5C09" w:rsidRDefault="008156D6">
      <w:pPr>
        <w:pStyle w:val="TOC2"/>
        <w:tabs>
          <w:tab w:val="left" w:pos="880"/>
        </w:tabs>
        <w:rPr>
          <w:rFonts w:asciiTheme="minorHAnsi" w:eastAsiaTheme="minorEastAsia" w:hAnsiTheme="minorHAnsi"/>
          <w:noProof/>
          <w:sz w:val="22"/>
        </w:rPr>
      </w:pPr>
      <w:hyperlink w:anchor="_Toc178600504" w:history="1">
        <w:r w:rsidR="004E5C09" w:rsidRPr="00276AEE">
          <w:rPr>
            <w:rStyle w:val="Hyperlink"/>
            <w:noProof/>
          </w:rPr>
          <w:t>9.2.</w:t>
        </w:r>
        <w:r w:rsidR="004E5C09">
          <w:rPr>
            <w:rFonts w:asciiTheme="minorHAnsi" w:eastAsiaTheme="minorEastAsia" w:hAnsiTheme="minorHAnsi"/>
            <w:noProof/>
            <w:sz w:val="22"/>
          </w:rPr>
          <w:tab/>
        </w:r>
        <w:r w:rsidR="004E5C09" w:rsidRPr="00276AEE">
          <w:rPr>
            <w:rStyle w:val="Hyperlink"/>
            <w:noProof/>
          </w:rPr>
          <w:t>Recommendations</w:t>
        </w:r>
        <w:r w:rsidR="004E5C09">
          <w:rPr>
            <w:noProof/>
            <w:webHidden/>
          </w:rPr>
          <w:tab/>
        </w:r>
        <w:r w:rsidR="004E5C09">
          <w:rPr>
            <w:noProof/>
            <w:webHidden/>
          </w:rPr>
          <w:fldChar w:fldCharType="begin"/>
        </w:r>
        <w:r w:rsidR="004E5C09">
          <w:rPr>
            <w:noProof/>
            <w:webHidden/>
          </w:rPr>
          <w:instrText xml:space="preserve"> PAGEREF _Toc178600504 \h </w:instrText>
        </w:r>
        <w:r w:rsidR="004E5C09">
          <w:rPr>
            <w:noProof/>
            <w:webHidden/>
          </w:rPr>
        </w:r>
        <w:r w:rsidR="004E5C09">
          <w:rPr>
            <w:noProof/>
            <w:webHidden/>
          </w:rPr>
          <w:fldChar w:fldCharType="separate"/>
        </w:r>
        <w:r w:rsidR="004E5C09">
          <w:rPr>
            <w:noProof/>
            <w:webHidden/>
          </w:rPr>
          <w:t>54</w:t>
        </w:r>
        <w:r w:rsidR="004E5C09">
          <w:rPr>
            <w:noProof/>
            <w:webHidden/>
          </w:rPr>
          <w:fldChar w:fldCharType="end"/>
        </w:r>
      </w:hyperlink>
    </w:p>
    <w:p w14:paraId="5F428A26" w14:textId="0CFEBF98" w:rsidR="004E5C09" w:rsidRDefault="008156D6">
      <w:pPr>
        <w:pStyle w:val="TOC3"/>
        <w:rPr>
          <w:rFonts w:asciiTheme="minorHAnsi" w:eastAsiaTheme="minorEastAsia" w:hAnsiTheme="minorHAnsi"/>
          <w:noProof/>
          <w:sz w:val="22"/>
        </w:rPr>
      </w:pPr>
      <w:hyperlink w:anchor="_Toc178600505" w:history="1">
        <w:r w:rsidR="004E5C09" w:rsidRPr="00276AEE">
          <w:rPr>
            <w:rStyle w:val="Hyperlink"/>
            <w:noProof/>
          </w:rPr>
          <w:t>9.2.1.</w:t>
        </w:r>
        <w:r w:rsidR="004E5C09">
          <w:rPr>
            <w:rFonts w:asciiTheme="minorHAnsi" w:eastAsiaTheme="minorEastAsia" w:hAnsiTheme="minorHAnsi"/>
            <w:noProof/>
            <w:sz w:val="22"/>
          </w:rPr>
          <w:tab/>
        </w:r>
        <w:r w:rsidR="004E5C09" w:rsidRPr="00276AEE">
          <w:rPr>
            <w:rStyle w:val="Hyperlink"/>
            <w:noProof/>
          </w:rPr>
          <w:t>Data Collection Recommendations</w:t>
        </w:r>
        <w:r w:rsidR="004E5C09">
          <w:rPr>
            <w:noProof/>
            <w:webHidden/>
          </w:rPr>
          <w:tab/>
        </w:r>
        <w:r w:rsidR="004E5C09">
          <w:rPr>
            <w:noProof/>
            <w:webHidden/>
          </w:rPr>
          <w:fldChar w:fldCharType="begin"/>
        </w:r>
        <w:r w:rsidR="004E5C09">
          <w:rPr>
            <w:noProof/>
            <w:webHidden/>
          </w:rPr>
          <w:instrText xml:space="preserve"> PAGEREF _Toc178600505 \h </w:instrText>
        </w:r>
        <w:r w:rsidR="004E5C09">
          <w:rPr>
            <w:noProof/>
            <w:webHidden/>
          </w:rPr>
        </w:r>
        <w:r w:rsidR="004E5C09">
          <w:rPr>
            <w:noProof/>
            <w:webHidden/>
          </w:rPr>
          <w:fldChar w:fldCharType="separate"/>
        </w:r>
        <w:r w:rsidR="004E5C09">
          <w:rPr>
            <w:noProof/>
            <w:webHidden/>
          </w:rPr>
          <w:t>54</w:t>
        </w:r>
        <w:r w:rsidR="004E5C09">
          <w:rPr>
            <w:noProof/>
            <w:webHidden/>
          </w:rPr>
          <w:fldChar w:fldCharType="end"/>
        </w:r>
      </w:hyperlink>
    </w:p>
    <w:p w14:paraId="16BAB6DD" w14:textId="461160EC" w:rsidR="004E5C09" w:rsidRDefault="008156D6">
      <w:pPr>
        <w:pStyle w:val="TOC3"/>
        <w:rPr>
          <w:rFonts w:asciiTheme="minorHAnsi" w:eastAsiaTheme="minorEastAsia" w:hAnsiTheme="minorHAnsi"/>
          <w:noProof/>
          <w:sz w:val="22"/>
        </w:rPr>
      </w:pPr>
      <w:hyperlink w:anchor="_Toc178600506" w:history="1">
        <w:r w:rsidR="004E5C09" w:rsidRPr="00276AEE">
          <w:rPr>
            <w:rStyle w:val="Hyperlink"/>
            <w:noProof/>
          </w:rPr>
          <w:t>9.2.2.</w:t>
        </w:r>
        <w:r w:rsidR="004E5C09">
          <w:rPr>
            <w:rFonts w:asciiTheme="minorHAnsi" w:eastAsiaTheme="minorEastAsia" w:hAnsiTheme="minorHAnsi"/>
            <w:noProof/>
            <w:sz w:val="22"/>
          </w:rPr>
          <w:tab/>
        </w:r>
        <w:r w:rsidR="004E5C09" w:rsidRPr="00276AEE">
          <w:rPr>
            <w:rStyle w:val="Hyperlink"/>
            <w:noProof/>
          </w:rPr>
          <w:t>Data Analysis and Archive Recommendations</w:t>
        </w:r>
        <w:r w:rsidR="004E5C09">
          <w:rPr>
            <w:noProof/>
            <w:webHidden/>
          </w:rPr>
          <w:tab/>
        </w:r>
        <w:r w:rsidR="004E5C09">
          <w:rPr>
            <w:noProof/>
            <w:webHidden/>
          </w:rPr>
          <w:fldChar w:fldCharType="begin"/>
        </w:r>
        <w:r w:rsidR="004E5C09">
          <w:rPr>
            <w:noProof/>
            <w:webHidden/>
          </w:rPr>
          <w:instrText xml:space="preserve"> PAGEREF _Toc178600506 \h </w:instrText>
        </w:r>
        <w:r w:rsidR="004E5C09">
          <w:rPr>
            <w:noProof/>
            <w:webHidden/>
          </w:rPr>
        </w:r>
        <w:r w:rsidR="004E5C09">
          <w:rPr>
            <w:noProof/>
            <w:webHidden/>
          </w:rPr>
          <w:fldChar w:fldCharType="separate"/>
        </w:r>
        <w:r w:rsidR="004E5C09">
          <w:rPr>
            <w:noProof/>
            <w:webHidden/>
          </w:rPr>
          <w:t>54</w:t>
        </w:r>
        <w:r w:rsidR="004E5C09">
          <w:rPr>
            <w:noProof/>
            <w:webHidden/>
          </w:rPr>
          <w:fldChar w:fldCharType="end"/>
        </w:r>
      </w:hyperlink>
    </w:p>
    <w:p w14:paraId="1405F4B6" w14:textId="35F70C33" w:rsidR="004E5C09" w:rsidRDefault="008156D6">
      <w:pPr>
        <w:pStyle w:val="TOC1"/>
        <w:tabs>
          <w:tab w:val="left" w:pos="880"/>
        </w:tabs>
        <w:rPr>
          <w:rFonts w:asciiTheme="minorHAnsi" w:eastAsiaTheme="minorEastAsia" w:hAnsiTheme="minorHAnsi"/>
          <w:b w:val="0"/>
          <w:noProof/>
          <w:sz w:val="22"/>
        </w:rPr>
      </w:pPr>
      <w:hyperlink w:anchor="_Toc178600507" w:history="1">
        <w:r w:rsidR="004E5C09" w:rsidRPr="00276AEE">
          <w:rPr>
            <w:rStyle w:val="Hyperlink"/>
            <w:noProof/>
          </w:rPr>
          <w:t>10.</w:t>
        </w:r>
        <w:r w:rsidR="004E5C09">
          <w:rPr>
            <w:rFonts w:asciiTheme="minorHAnsi" w:eastAsiaTheme="minorEastAsia" w:hAnsiTheme="minorHAnsi"/>
            <w:b w:val="0"/>
            <w:noProof/>
            <w:sz w:val="22"/>
          </w:rPr>
          <w:tab/>
        </w:r>
        <w:r w:rsidR="004E5C09" w:rsidRPr="00276AEE">
          <w:rPr>
            <w:rStyle w:val="Hyperlink"/>
            <w:noProof/>
          </w:rPr>
          <w:t>References</w:t>
        </w:r>
        <w:r w:rsidR="004E5C09">
          <w:rPr>
            <w:noProof/>
            <w:webHidden/>
          </w:rPr>
          <w:tab/>
        </w:r>
        <w:r w:rsidR="004E5C09">
          <w:rPr>
            <w:noProof/>
            <w:webHidden/>
          </w:rPr>
          <w:fldChar w:fldCharType="begin"/>
        </w:r>
        <w:r w:rsidR="004E5C09">
          <w:rPr>
            <w:noProof/>
            <w:webHidden/>
          </w:rPr>
          <w:instrText xml:space="preserve"> PAGEREF _Toc178600507 \h </w:instrText>
        </w:r>
        <w:r w:rsidR="004E5C09">
          <w:rPr>
            <w:noProof/>
            <w:webHidden/>
          </w:rPr>
        </w:r>
        <w:r w:rsidR="004E5C09">
          <w:rPr>
            <w:noProof/>
            <w:webHidden/>
          </w:rPr>
          <w:fldChar w:fldCharType="separate"/>
        </w:r>
        <w:r w:rsidR="004E5C09">
          <w:rPr>
            <w:noProof/>
            <w:webHidden/>
          </w:rPr>
          <w:t>56</w:t>
        </w:r>
        <w:r w:rsidR="004E5C09">
          <w:rPr>
            <w:noProof/>
            <w:webHidden/>
          </w:rPr>
          <w:fldChar w:fldCharType="end"/>
        </w:r>
      </w:hyperlink>
    </w:p>
    <w:p w14:paraId="438994FA" w14:textId="56397E63" w:rsidR="004E5C09" w:rsidRDefault="008156D6">
      <w:pPr>
        <w:pStyle w:val="TOC7"/>
        <w:tabs>
          <w:tab w:val="left" w:pos="1540"/>
          <w:tab w:val="right" w:leader="dot" w:pos="9350"/>
        </w:tabs>
        <w:rPr>
          <w:rFonts w:asciiTheme="minorHAnsi" w:eastAsiaTheme="minorEastAsia" w:hAnsiTheme="minorHAnsi" w:cstheme="minorBidi"/>
          <w:noProof/>
          <w:sz w:val="22"/>
          <w:szCs w:val="22"/>
        </w:rPr>
      </w:pPr>
      <w:hyperlink w:anchor="_Toc178600508" w:history="1">
        <w:r w:rsidR="004E5C09" w:rsidRPr="00276AEE">
          <w:rPr>
            <w:rStyle w:val="Hyperlink"/>
            <w:noProof/>
          </w:rPr>
          <w:t>Appendix A.</w:t>
        </w:r>
        <w:r w:rsidR="004E5C09">
          <w:rPr>
            <w:rFonts w:asciiTheme="minorHAnsi" w:eastAsiaTheme="minorEastAsia" w:hAnsiTheme="minorHAnsi" w:cstheme="minorBidi"/>
            <w:noProof/>
            <w:sz w:val="22"/>
            <w:szCs w:val="22"/>
          </w:rPr>
          <w:tab/>
        </w:r>
        <w:r w:rsidR="004E5C09" w:rsidRPr="00276AEE">
          <w:rPr>
            <w:rStyle w:val="Hyperlink"/>
            <w:noProof/>
          </w:rPr>
          <w:t>Adrift Expanded Datasets</w:t>
        </w:r>
        <w:r w:rsidR="004E5C09">
          <w:rPr>
            <w:noProof/>
            <w:webHidden/>
          </w:rPr>
          <w:tab/>
        </w:r>
        <w:r w:rsidR="004E5C09">
          <w:rPr>
            <w:noProof/>
            <w:webHidden/>
          </w:rPr>
          <w:fldChar w:fldCharType="begin"/>
        </w:r>
        <w:r w:rsidR="004E5C09">
          <w:rPr>
            <w:noProof/>
            <w:webHidden/>
          </w:rPr>
          <w:instrText xml:space="preserve"> PAGEREF _Toc178600508 \h </w:instrText>
        </w:r>
        <w:r w:rsidR="004E5C09">
          <w:rPr>
            <w:noProof/>
            <w:webHidden/>
          </w:rPr>
        </w:r>
        <w:r w:rsidR="004E5C09">
          <w:rPr>
            <w:noProof/>
            <w:webHidden/>
          </w:rPr>
          <w:fldChar w:fldCharType="separate"/>
        </w:r>
        <w:r w:rsidR="004E5C09">
          <w:rPr>
            <w:noProof/>
            <w:webHidden/>
          </w:rPr>
          <w:t>60</w:t>
        </w:r>
        <w:r w:rsidR="004E5C09">
          <w:rPr>
            <w:noProof/>
            <w:webHidden/>
          </w:rPr>
          <w:fldChar w:fldCharType="end"/>
        </w:r>
      </w:hyperlink>
    </w:p>
    <w:p w14:paraId="102510C4" w14:textId="2171D878" w:rsidR="004E5C09" w:rsidRDefault="008156D6">
      <w:pPr>
        <w:pStyle w:val="TOC7"/>
        <w:tabs>
          <w:tab w:val="left" w:pos="1540"/>
          <w:tab w:val="right" w:leader="dot" w:pos="9350"/>
        </w:tabs>
        <w:rPr>
          <w:rFonts w:asciiTheme="minorHAnsi" w:eastAsiaTheme="minorEastAsia" w:hAnsiTheme="minorHAnsi" w:cstheme="minorBidi"/>
          <w:noProof/>
          <w:sz w:val="22"/>
          <w:szCs w:val="22"/>
        </w:rPr>
      </w:pPr>
      <w:hyperlink w:anchor="_Toc178600509" w:history="1">
        <w:r w:rsidR="004E5C09" w:rsidRPr="00276AEE">
          <w:rPr>
            <w:rStyle w:val="Hyperlink"/>
            <w:noProof/>
          </w:rPr>
          <w:t>Appendix B.</w:t>
        </w:r>
        <w:r w:rsidR="004E5C09">
          <w:rPr>
            <w:rFonts w:asciiTheme="minorHAnsi" w:eastAsiaTheme="minorEastAsia" w:hAnsiTheme="minorHAnsi" w:cstheme="minorBidi"/>
            <w:noProof/>
            <w:sz w:val="22"/>
            <w:szCs w:val="22"/>
          </w:rPr>
          <w:tab/>
        </w:r>
        <w:r w:rsidR="004E5C09" w:rsidRPr="00276AEE">
          <w:rPr>
            <w:rStyle w:val="Hyperlink"/>
            <w:noProof/>
          </w:rPr>
          <w:t>PASCAL Expanded Datasets</w:t>
        </w:r>
        <w:r w:rsidR="004E5C09">
          <w:rPr>
            <w:noProof/>
            <w:webHidden/>
          </w:rPr>
          <w:tab/>
        </w:r>
        <w:r w:rsidR="004E5C09">
          <w:rPr>
            <w:noProof/>
            <w:webHidden/>
          </w:rPr>
          <w:fldChar w:fldCharType="begin"/>
        </w:r>
        <w:r w:rsidR="004E5C09">
          <w:rPr>
            <w:noProof/>
            <w:webHidden/>
          </w:rPr>
          <w:instrText xml:space="preserve"> PAGEREF _Toc178600509 \h </w:instrText>
        </w:r>
        <w:r w:rsidR="004E5C09">
          <w:rPr>
            <w:noProof/>
            <w:webHidden/>
          </w:rPr>
        </w:r>
        <w:r w:rsidR="004E5C09">
          <w:rPr>
            <w:noProof/>
            <w:webHidden/>
          </w:rPr>
          <w:fldChar w:fldCharType="separate"/>
        </w:r>
        <w:r w:rsidR="004E5C09">
          <w:rPr>
            <w:noProof/>
            <w:webHidden/>
          </w:rPr>
          <w:t>65</w:t>
        </w:r>
        <w:r w:rsidR="004E5C09">
          <w:rPr>
            <w:noProof/>
            <w:webHidden/>
          </w:rPr>
          <w:fldChar w:fldCharType="end"/>
        </w:r>
      </w:hyperlink>
    </w:p>
    <w:p w14:paraId="7900EFCA" w14:textId="00A8D8BA" w:rsidR="004E5C09" w:rsidRDefault="008156D6">
      <w:pPr>
        <w:pStyle w:val="TOC7"/>
        <w:tabs>
          <w:tab w:val="left" w:pos="1540"/>
          <w:tab w:val="right" w:leader="dot" w:pos="9350"/>
        </w:tabs>
        <w:rPr>
          <w:rFonts w:asciiTheme="minorHAnsi" w:eastAsiaTheme="minorEastAsia" w:hAnsiTheme="minorHAnsi" w:cstheme="minorBidi"/>
          <w:noProof/>
          <w:sz w:val="22"/>
          <w:szCs w:val="22"/>
        </w:rPr>
      </w:pPr>
      <w:hyperlink w:anchor="_Toc178600512" w:history="1">
        <w:r w:rsidR="004E5C09" w:rsidRPr="00276AEE">
          <w:rPr>
            <w:rStyle w:val="Hyperlink"/>
            <w:noProof/>
          </w:rPr>
          <w:t>Appendix C.</w:t>
        </w:r>
        <w:r w:rsidR="004E5C09">
          <w:rPr>
            <w:rFonts w:asciiTheme="minorHAnsi" w:eastAsiaTheme="minorEastAsia" w:hAnsiTheme="minorHAnsi" w:cstheme="minorBidi"/>
            <w:noProof/>
            <w:sz w:val="22"/>
            <w:szCs w:val="22"/>
          </w:rPr>
          <w:tab/>
        </w:r>
        <w:r w:rsidR="004E5C09" w:rsidRPr="00276AEE">
          <w:rPr>
            <w:rStyle w:val="Hyperlink"/>
            <w:noProof/>
          </w:rPr>
          <w:t>CCES Expanded Datasets</w:t>
        </w:r>
        <w:r w:rsidR="004E5C09">
          <w:rPr>
            <w:noProof/>
            <w:webHidden/>
          </w:rPr>
          <w:tab/>
        </w:r>
        <w:r w:rsidR="004E5C09">
          <w:rPr>
            <w:noProof/>
            <w:webHidden/>
          </w:rPr>
          <w:fldChar w:fldCharType="begin"/>
        </w:r>
        <w:r w:rsidR="004E5C09">
          <w:rPr>
            <w:noProof/>
            <w:webHidden/>
          </w:rPr>
          <w:instrText xml:space="preserve"> PAGEREF _Toc178600512 \h </w:instrText>
        </w:r>
        <w:r w:rsidR="004E5C09">
          <w:rPr>
            <w:noProof/>
            <w:webHidden/>
          </w:rPr>
        </w:r>
        <w:r w:rsidR="004E5C09">
          <w:rPr>
            <w:noProof/>
            <w:webHidden/>
          </w:rPr>
          <w:fldChar w:fldCharType="separate"/>
        </w:r>
        <w:r w:rsidR="004E5C09">
          <w:rPr>
            <w:noProof/>
            <w:webHidden/>
          </w:rPr>
          <w:t>71</w:t>
        </w:r>
        <w:r w:rsidR="004E5C09">
          <w:rPr>
            <w:noProof/>
            <w:webHidden/>
          </w:rPr>
          <w:fldChar w:fldCharType="end"/>
        </w:r>
      </w:hyperlink>
    </w:p>
    <w:p w14:paraId="33FC0840" w14:textId="6EF1C604" w:rsidR="004E5C09" w:rsidRDefault="008156D6">
      <w:pPr>
        <w:pStyle w:val="TOC7"/>
        <w:tabs>
          <w:tab w:val="left" w:pos="1540"/>
          <w:tab w:val="right" w:leader="dot" w:pos="9350"/>
        </w:tabs>
        <w:rPr>
          <w:rFonts w:asciiTheme="minorHAnsi" w:eastAsiaTheme="minorEastAsia" w:hAnsiTheme="minorHAnsi" w:cstheme="minorBidi"/>
          <w:noProof/>
          <w:sz w:val="22"/>
          <w:szCs w:val="22"/>
        </w:rPr>
      </w:pPr>
      <w:hyperlink w:anchor="_Toc178600513" w:history="1">
        <w:r w:rsidR="004E5C09" w:rsidRPr="00276AEE">
          <w:rPr>
            <w:rStyle w:val="Hyperlink"/>
            <w:noProof/>
          </w:rPr>
          <w:t>Appendix A.</w:t>
        </w:r>
        <w:r w:rsidR="004E5C09">
          <w:rPr>
            <w:rFonts w:asciiTheme="minorHAnsi" w:eastAsiaTheme="minorEastAsia" w:hAnsiTheme="minorHAnsi" w:cstheme="minorBidi"/>
            <w:noProof/>
            <w:sz w:val="22"/>
            <w:szCs w:val="22"/>
          </w:rPr>
          <w:tab/>
        </w:r>
        <w:r w:rsidR="004E5C09" w:rsidRPr="00276AEE">
          <w:rPr>
            <w:rStyle w:val="Hyperlink"/>
            <w:noProof/>
          </w:rPr>
          <w:t>Education and Outreach Details</w:t>
        </w:r>
        <w:r w:rsidR="004E5C09">
          <w:rPr>
            <w:noProof/>
            <w:webHidden/>
          </w:rPr>
          <w:tab/>
        </w:r>
        <w:r w:rsidR="004E5C09">
          <w:rPr>
            <w:noProof/>
            <w:webHidden/>
          </w:rPr>
          <w:fldChar w:fldCharType="begin"/>
        </w:r>
        <w:r w:rsidR="004E5C09">
          <w:rPr>
            <w:noProof/>
            <w:webHidden/>
          </w:rPr>
          <w:instrText xml:space="preserve"> PAGEREF _Toc178600513 \h </w:instrText>
        </w:r>
        <w:r w:rsidR="004E5C09">
          <w:rPr>
            <w:noProof/>
            <w:webHidden/>
          </w:rPr>
        </w:r>
        <w:r w:rsidR="004E5C09">
          <w:rPr>
            <w:noProof/>
            <w:webHidden/>
          </w:rPr>
          <w:fldChar w:fldCharType="separate"/>
        </w:r>
        <w:r w:rsidR="004E5C09">
          <w:rPr>
            <w:noProof/>
            <w:webHidden/>
          </w:rPr>
          <w:t>75</w:t>
        </w:r>
        <w:r w:rsidR="004E5C09">
          <w:rPr>
            <w:noProof/>
            <w:webHidden/>
          </w:rPr>
          <w:fldChar w:fldCharType="end"/>
        </w:r>
      </w:hyperlink>
    </w:p>
    <w:p w14:paraId="493326BE" w14:textId="0DCC0DF5" w:rsidR="00FE19AB" w:rsidRDefault="00A77D22" w:rsidP="00261A6A">
      <w:pPr>
        <w:pStyle w:val="HeadingnoTOC"/>
        <w:spacing w:before="0"/>
      </w:pPr>
      <w:r>
        <w:fldChar w:fldCharType="end"/>
      </w:r>
    </w:p>
    <w:p w14:paraId="41AFCE11" w14:textId="4C855B0D" w:rsidR="00FE19AB" w:rsidRDefault="00FE19AB">
      <w:pPr>
        <w:spacing w:after="200" w:line="276" w:lineRule="auto"/>
        <w:rPr>
          <w:rFonts w:ascii="Arial" w:eastAsiaTheme="minorHAnsi" w:hAnsi="Arial" w:cs="Arial"/>
          <w:b/>
          <w:sz w:val="28"/>
          <w:szCs w:val="28"/>
        </w:rPr>
      </w:pPr>
      <w:r>
        <w:br w:type="page"/>
      </w:r>
    </w:p>
    <w:p w14:paraId="5BBC3956" w14:textId="77777777" w:rsidR="007971A9" w:rsidRDefault="007971A9" w:rsidP="007971A9">
      <w:pPr>
        <w:pStyle w:val="Heading1"/>
        <w:ind w:left="432" w:hanging="432"/>
      </w:pPr>
      <w:bookmarkStart w:id="2" w:name="_Toc177733624"/>
      <w:bookmarkStart w:id="3" w:name="_Ref178250021"/>
      <w:bookmarkStart w:id="4" w:name="_Toc178600473"/>
      <w:bookmarkStart w:id="5" w:name="_Ref174636863"/>
      <w:r>
        <w:lastRenderedPageBreak/>
        <w:t>List of Figures</w:t>
      </w:r>
      <w:bookmarkEnd w:id="2"/>
      <w:bookmarkEnd w:id="3"/>
      <w:bookmarkEnd w:id="4"/>
    </w:p>
    <w:bookmarkStart w:id="6" w:name="_Toc177733625"/>
    <w:bookmarkEnd w:id="5"/>
    <w:p w14:paraId="3DE99139" w14:textId="58DA58F1" w:rsidR="004E5C09" w:rsidRDefault="008C11E1">
      <w:pPr>
        <w:pStyle w:val="TableofFigures"/>
        <w:rPr>
          <w:rFonts w:asciiTheme="minorHAnsi" w:eastAsiaTheme="minorEastAsia" w:hAnsiTheme="minorHAnsi"/>
          <w:noProof/>
          <w:sz w:val="22"/>
        </w:rPr>
      </w:pPr>
      <w:r>
        <w:fldChar w:fldCharType="begin"/>
      </w:r>
      <w:r>
        <w:instrText xml:space="preserve"> TOC \h \z \c "Figure" </w:instrText>
      </w:r>
      <w:r>
        <w:fldChar w:fldCharType="separate"/>
      </w:r>
      <w:hyperlink w:anchor="_Toc178600514" w:history="1">
        <w:r w:rsidR="004E5C09" w:rsidRPr="00EF18D3">
          <w:rPr>
            <w:rStyle w:val="Hyperlink"/>
            <w:noProof/>
          </w:rPr>
          <w:t>Figure 3.1. Geographical regions for data collected during Adrift and related drifting recorder surveys (PASCAL, CCES).</w:t>
        </w:r>
        <w:r w:rsidR="004E5C09">
          <w:rPr>
            <w:noProof/>
            <w:webHidden/>
          </w:rPr>
          <w:tab/>
        </w:r>
        <w:r w:rsidR="004E5C09">
          <w:rPr>
            <w:noProof/>
            <w:webHidden/>
          </w:rPr>
          <w:fldChar w:fldCharType="begin"/>
        </w:r>
        <w:r w:rsidR="004E5C09">
          <w:rPr>
            <w:noProof/>
            <w:webHidden/>
          </w:rPr>
          <w:instrText xml:space="preserve"> PAGEREF _Toc178600514 \h </w:instrText>
        </w:r>
        <w:r w:rsidR="004E5C09">
          <w:rPr>
            <w:noProof/>
            <w:webHidden/>
          </w:rPr>
        </w:r>
        <w:r w:rsidR="004E5C09">
          <w:rPr>
            <w:noProof/>
            <w:webHidden/>
          </w:rPr>
          <w:fldChar w:fldCharType="separate"/>
        </w:r>
        <w:r w:rsidR="004E5C09">
          <w:rPr>
            <w:noProof/>
            <w:webHidden/>
          </w:rPr>
          <w:t>3</w:t>
        </w:r>
        <w:r w:rsidR="004E5C09">
          <w:rPr>
            <w:noProof/>
            <w:webHidden/>
          </w:rPr>
          <w:fldChar w:fldCharType="end"/>
        </w:r>
      </w:hyperlink>
    </w:p>
    <w:p w14:paraId="44751538" w14:textId="62D94C99" w:rsidR="004E5C09" w:rsidRDefault="008156D6">
      <w:pPr>
        <w:pStyle w:val="TableofFigures"/>
        <w:rPr>
          <w:rFonts w:asciiTheme="minorHAnsi" w:eastAsiaTheme="minorEastAsia" w:hAnsiTheme="minorHAnsi"/>
          <w:noProof/>
          <w:sz w:val="22"/>
        </w:rPr>
      </w:pPr>
      <w:hyperlink w:anchor="_Toc178600515" w:history="1">
        <w:r w:rsidR="004E5C09" w:rsidRPr="00EF18D3">
          <w:rPr>
            <w:rStyle w:val="Hyperlink"/>
            <w:noProof/>
          </w:rPr>
          <w:t>Figure 3.2. Plot of all successful drifts deployed during the Adrift in the California Current project.</w:t>
        </w:r>
        <w:r w:rsidR="004E5C09">
          <w:rPr>
            <w:noProof/>
            <w:webHidden/>
          </w:rPr>
          <w:tab/>
        </w:r>
        <w:r w:rsidR="004E5C09">
          <w:rPr>
            <w:noProof/>
            <w:webHidden/>
          </w:rPr>
          <w:fldChar w:fldCharType="begin"/>
        </w:r>
        <w:r w:rsidR="004E5C09">
          <w:rPr>
            <w:noProof/>
            <w:webHidden/>
          </w:rPr>
          <w:instrText xml:space="preserve"> PAGEREF _Toc178600515 \h </w:instrText>
        </w:r>
        <w:r w:rsidR="004E5C09">
          <w:rPr>
            <w:noProof/>
            <w:webHidden/>
          </w:rPr>
        </w:r>
        <w:r w:rsidR="004E5C09">
          <w:rPr>
            <w:noProof/>
            <w:webHidden/>
          </w:rPr>
          <w:fldChar w:fldCharType="separate"/>
        </w:r>
        <w:r w:rsidR="004E5C09">
          <w:rPr>
            <w:noProof/>
            <w:webHidden/>
          </w:rPr>
          <w:t>5</w:t>
        </w:r>
        <w:r w:rsidR="004E5C09">
          <w:rPr>
            <w:noProof/>
            <w:webHidden/>
          </w:rPr>
          <w:fldChar w:fldCharType="end"/>
        </w:r>
      </w:hyperlink>
    </w:p>
    <w:p w14:paraId="5ABBD331" w14:textId="2394FF8E" w:rsidR="004E5C09" w:rsidRDefault="008156D6">
      <w:pPr>
        <w:pStyle w:val="TableofFigures"/>
        <w:rPr>
          <w:rFonts w:asciiTheme="minorHAnsi" w:eastAsiaTheme="minorEastAsia" w:hAnsiTheme="minorHAnsi"/>
          <w:noProof/>
          <w:sz w:val="22"/>
        </w:rPr>
      </w:pPr>
      <w:hyperlink w:anchor="_Toc178600516" w:history="1">
        <w:r w:rsidR="004E5C09" w:rsidRPr="00EF18D3">
          <w:rPr>
            <w:rStyle w:val="Hyperlink"/>
            <w:noProof/>
          </w:rPr>
          <w:t>Figure 3.5. Plot of all successful drifts deployed in the San Francisco region during the Adrift project.</w:t>
        </w:r>
        <w:r w:rsidR="004E5C09">
          <w:rPr>
            <w:noProof/>
            <w:webHidden/>
          </w:rPr>
          <w:tab/>
        </w:r>
        <w:r w:rsidR="004E5C09">
          <w:rPr>
            <w:noProof/>
            <w:webHidden/>
          </w:rPr>
          <w:fldChar w:fldCharType="begin"/>
        </w:r>
        <w:r w:rsidR="004E5C09">
          <w:rPr>
            <w:noProof/>
            <w:webHidden/>
          </w:rPr>
          <w:instrText xml:space="preserve"> PAGEREF _Toc178600516 \h </w:instrText>
        </w:r>
        <w:r w:rsidR="004E5C09">
          <w:rPr>
            <w:noProof/>
            <w:webHidden/>
          </w:rPr>
        </w:r>
        <w:r w:rsidR="004E5C09">
          <w:rPr>
            <w:noProof/>
            <w:webHidden/>
          </w:rPr>
          <w:fldChar w:fldCharType="separate"/>
        </w:r>
        <w:r w:rsidR="004E5C09">
          <w:rPr>
            <w:noProof/>
            <w:webHidden/>
          </w:rPr>
          <w:t>6</w:t>
        </w:r>
        <w:r w:rsidR="004E5C09">
          <w:rPr>
            <w:noProof/>
            <w:webHidden/>
          </w:rPr>
          <w:fldChar w:fldCharType="end"/>
        </w:r>
      </w:hyperlink>
    </w:p>
    <w:p w14:paraId="72A1F46F" w14:textId="6A4989EF" w:rsidR="004E5C09" w:rsidRDefault="008156D6">
      <w:pPr>
        <w:pStyle w:val="TableofFigures"/>
        <w:rPr>
          <w:rFonts w:asciiTheme="minorHAnsi" w:eastAsiaTheme="minorEastAsia" w:hAnsiTheme="minorHAnsi"/>
          <w:noProof/>
          <w:sz w:val="22"/>
        </w:rPr>
      </w:pPr>
      <w:hyperlink w:anchor="_Toc178600517" w:history="1">
        <w:r w:rsidR="004E5C09" w:rsidRPr="00EF18D3">
          <w:rPr>
            <w:rStyle w:val="Hyperlink"/>
            <w:noProof/>
          </w:rPr>
          <w:t>Figure 4.1. Diagram of drifting recorders used in the Adrift project.</w:t>
        </w:r>
        <w:r w:rsidR="004E5C09">
          <w:rPr>
            <w:noProof/>
            <w:webHidden/>
          </w:rPr>
          <w:tab/>
        </w:r>
        <w:r w:rsidR="004E5C09">
          <w:rPr>
            <w:noProof/>
            <w:webHidden/>
          </w:rPr>
          <w:fldChar w:fldCharType="begin"/>
        </w:r>
        <w:r w:rsidR="004E5C09">
          <w:rPr>
            <w:noProof/>
            <w:webHidden/>
          </w:rPr>
          <w:instrText xml:space="preserve"> PAGEREF _Toc178600517 \h </w:instrText>
        </w:r>
        <w:r w:rsidR="004E5C09">
          <w:rPr>
            <w:noProof/>
            <w:webHidden/>
          </w:rPr>
        </w:r>
        <w:r w:rsidR="004E5C09">
          <w:rPr>
            <w:noProof/>
            <w:webHidden/>
          </w:rPr>
          <w:fldChar w:fldCharType="separate"/>
        </w:r>
        <w:r w:rsidR="004E5C09">
          <w:rPr>
            <w:noProof/>
            <w:webHidden/>
          </w:rPr>
          <w:t>8</w:t>
        </w:r>
        <w:r w:rsidR="004E5C09">
          <w:rPr>
            <w:noProof/>
            <w:webHidden/>
          </w:rPr>
          <w:fldChar w:fldCharType="end"/>
        </w:r>
      </w:hyperlink>
    </w:p>
    <w:p w14:paraId="4A2B4D45" w14:textId="43A3D303" w:rsidR="004E5C09" w:rsidRDefault="008156D6">
      <w:pPr>
        <w:pStyle w:val="TableofFigures"/>
        <w:rPr>
          <w:rFonts w:asciiTheme="minorHAnsi" w:eastAsiaTheme="minorEastAsia" w:hAnsiTheme="minorHAnsi"/>
          <w:noProof/>
          <w:sz w:val="22"/>
        </w:rPr>
      </w:pPr>
      <w:hyperlink w:anchor="_Toc178600518" w:history="1">
        <w:r w:rsidR="004E5C09" w:rsidRPr="00EF18D3">
          <w:rPr>
            <w:rStyle w:val="Hyperlink"/>
            <w:noProof/>
          </w:rPr>
          <w:t>Figure 5.1. Hourly sperm whale events by month, region for Adrift and combined PASCAL, CCES surveys.</w:t>
        </w:r>
        <w:r w:rsidR="004E5C09">
          <w:rPr>
            <w:noProof/>
            <w:webHidden/>
          </w:rPr>
          <w:tab/>
        </w:r>
        <w:r w:rsidR="004E5C09">
          <w:rPr>
            <w:noProof/>
            <w:webHidden/>
          </w:rPr>
          <w:fldChar w:fldCharType="begin"/>
        </w:r>
        <w:r w:rsidR="004E5C09">
          <w:rPr>
            <w:noProof/>
            <w:webHidden/>
          </w:rPr>
          <w:instrText xml:space="preserve"> PAGEREF _Toc178600518 \h </w:instrText>
        </w:r>
        <w:r w:rsidR="004E5C09">
          <w:rPr>
            <w:noProof/>
            <w:webHidden/>
          </w:rPr>
        </w:r>
        <w:r w:rsidR="004E5C09">
          <w:rPr>
            <w:noProof/>
            <w:webHidden/>
          </w:rPr>
          <w:fldChar w:fldCharType="separate"/>
        </w:r>
        <w:r w:rsidR="004E5C09">
          <w:rPr>
            <w:noProof/>
            <w:webHidden/>
          </w:rPr>
          <w:t>14</w:t>
        </w:r>
        <w:r w:rsidR="004E5C09">
          <w:rPr>
            <w:noProof/>
            <w:webHidden/>
          </w:rPr>
          <w:fldChar w:fldCharType="end"/>
        </w:r>
      </w:hyperlink>
    </w:p>
    <w:p w14:paraId="7A402F26" w14:textId="6857F5AE" w:rsidR="004E5C09" w:rsidRDefault="008156D6">
      <w:pPr>
        <w:pStyle w:val="TableofFigures"/>
        <w:rPr>
          <w:rFonts w:asciiTheme="minorHAnsi" w:eastAsiaTheme="minorEastAsia" w:hAnsiTheme="minorHAnsi"/>
          <w:noProof/>
          <w:sz w:val="22"/>
        </w:rPr>
      </w:pPr>
      <w:hyperlink w:anchor="_Toc178600519" w:history="1">
        <w:r w:rsidR="004E5C09" w:rsidRPr="00EF18D3">
          <w:rPr>
            <w:rStyle w:val="Hyperlink"/>
            <w:noProof/>
          </w:rPr>
          <w:t>Figure 5.2. Hourly beaked whale events by month, region for Adrift and combined PASCAL, CCES surveys.</w:t>
        </w:r>
        <w:r w:rsidR="004E5C09">
          <w:rPr>
            <w:noProof/>
            <w:webHidden/>
          </w:rPr>
          <w:tab/>
        </w:r>
        <w:r w:rsidR="004E5C09">
          <w:rPr>
            <w:noProof/>
            <w:webHidden/>
          </w:rPr>
          <w:fldChar w:fldCharType="begin"/>
        </w:r>
        <w:r w:rsidR="004E5C09">
          <w:rPr>
            <w:noProof/>
            <w:webHidden/>
          </w:rPr>
          <w:instrText xml:space="preserve"> PAGEREF _Toc178600519 \h </w:instrText>
        </w:r>
        <w:r w:rsidR="004E5C09">
          <w:rPr>
            <w:noProof/>
            <w:webHidden/>
          </w:rPr>
        </w:r>
        <w:r w:rsidR="004E5C09">
          <w:rPr>
            <w:noProof/>
            <w:webHidden/>
          </w:rPr>
          <w:fldChar w:fldCharType="separate"/>
        </w:r>
        <w:r w:rsidR="004E5C09">
          <w:rPr>
            <w:noProof/>
            <w:webHidden/>
          </w:rPr>
          <w:t>16</w:t>
        </w:r>
        <w:r w:rsidR="004E5C09">
          <w:rPr>
            <w:noProof/>
            <w:webHidden/>
          </w:rPr>
          <w:fldChar w:fldCharType="end"/>
        </w:r>
      </w:hyperlink>
    </w:p>
    <w:p w14:paraId="0B5DB1E7" w14:textId="3E58AC40" w:rsidR="004E5C09" w:rsidRDefault="008156D6">
      <w:pPr>
        <w:pStyle w:val="TableofFigures"/>
        <w:rPr>
          <w:rFonts w:asciiTheme="minorHAnsi" w:eastAsiaTheme="minorEastAsia" w:hAnsiTheme="minorHAnsi"/>
          <w:noProof/>
          <w:sz w:val="22"/>
        </w:rPr>
      </w:pPr>
      <w:hyperlink w:anchor="_Toc178600520" w:history="1">
        <w:r w:rsidR="004E5C09" w:rsidRPr="00EF18D3">
          <w:rPr>
            <w:rStyle w:val="Hyperlink"/>
            <w:noProof/>
          </w:rPr>
          <w:t>Figure 5.3. Hourly goose-beaked whales and Baird's beaked whales by month, region.</w:t>
        </w:r>
        <w:r w:rsidR="004E5C09">
          <w:rPr>
            <w:noProof/>
            <w:webHidden/>
          </w:rPr>
          <w:tab/>
        </w:r>
        <w:r w:rsidR="004E5C09">
          <w:rPr>
            <w:noProof/>
            <w:webHidden/>
          </w:rPr>
          <w:fldChar w:fldCharType="begin"/>
        </w:r>
        <w:r w:rsidR="004E5C09">
          <w:rPr>
            <w:noProof/>
            <w:webHidden/>
          </w:rPr>
          <w:instrText xml:space="preserve"> PAGEREF _Toc178600520 \h </w:instrText>
        </w:r>
        <w:r w:rsidR="004E5C09">
          <w:rPr>
            <w:noProof/>
            <w:webHidden/>
          </w:rPr>
        </w:r>
        <w:r w:rsidR="004E5C09">
          <w:rPr>
            <w:noProof/>
            <w:webHidden/>
          </w:rPr>
          <w:fldChar w:fldCharType="separate"/>
        </w:r>
        <w:r w:rsidR="004E5C09">
          <w:rPr>
            <w:noProof/>
            <w:webHidden/>
          </w:rPr>
          <w:t>17</w:t>
        </w:r>
        <w:r w:rsidR="004E5C09">
          <w:rPr>
            <w:noProof/>
            <w:webHidden/>
          </w:rPr>
          <w:fldChar w:fldCharType="end"/>
        </w:r>
      </w:hyperlink>
    </w:p>
    <w:p w14:paraId="247EB061" w14:textId="3C2C50D3" w:rsidR="004E5C09" w:rsidRDefault="008156D6">
      <w:pPr>
        <w:pStyle w:val="TableofFigures"/>
        <w:rPr>
          <w:rFonts w:asciiTheme="minorHAnsi" w:eastAsiaTheme="minorEastAsia" w:hAnsiTheme="minorHAnsi"/>
          <w:noProof/>
          <w:sz w:val="22"/>
        </w:rPr>
      </w:pPr>
      <w:hyperlink w:anchor="_Toc178600521" w:history="1">
        <w:r w:rsidR="004E5C09" w:rsidRPr="00EF18D3">
          <w:rPr>
            <w:rStyle w:val="Hyperlink"/>
            <w:noProof/>
          </w:rPr>
          <w:t>Figure 5.4. Hourly dolphin events by month, region for Adrift and combined PASCAL, CCES surveys.</w:t>
        </w:r>
        <w:r w:rsidR="004E5C09">
          <w:rPr>
            <w:noProof/>
            <w:webHidden/>
          </w:rPr>
          <w:tab/>
        </w:r>
        <w:r w:rsidR="004E5C09">
          <w:rPr>
            <w:noProof/>
            <w:webHidden/>
          </w:rPr>
          <w:fldChar w:fldCharType="begin"/>
        </w:r>
        <w:r w:rsidR="004E5C09">
          <w:rPr>
            <w:noProof/>
            <w:webHidden/>
          </w:rPr>
          <w:instrText xml:space="preserve"> PAGEREF _Toc178600521 \h </w:instrText>
        </w:r>
        <w:r w:rsidR="004E5C09">
          <w:rPr>
            <w:noProof/>
            <w:webHidden/>
          </w:rPr>
        </w:r>
        <w:r w:rsidR="004E5C09">
          <w:rPr>
            <w:noProof/>
            <w:webHidden/>
          </w:rPr>
          <w:fldChar w:fldCharType="separate"/>
        </w:r>
        <w:r w:rsidR="004E5C09">
          <w:rPr>
            <w:noProof/>
            <w:webHidden/>
          </w:rPr>
          <w:t>19</w:t>
        </w:r>
        <w:r w:rsidR="004E5C09">
          <w:rPr>
            <w:noProof/>
            <w:webHidden/>
          </w:rPr>
          <w:fldChar w:fldCharType="end"/>
        </w:r>
      </w:hyperlink>
    </w:p>
    <w:p w14:paraId="2B413B54" w14:textId="67E29037" w:rsidR="004E5C09" w:rsidRDefault="008156D6">
      <w:pPr>
        <w:pStyle w:val="TableofFigures"/>
        <w:rPr>
          <w:rFonts w:asciiTheme="minorHAnsi" w:eastAsiaTheme="minorEastAsia" w:hAnsiTheme="minorHAnsi"/>
          <w:noProof/>
          <w:sz w:val="22"/>
        </w:rPr>
      </w:pPr>
      <w:hyperlink w:anchor="_Toc178600522" w:history="1">
        <w:r w:rsidR="004E5C09" w:rsidRPr="00EF18D3">
          <w:rPr>
            <w:rStyle w:val="Hyperlink"/>
            <w:noProof/>
          </w:rPr>
          <w:t>Figure 5.5. Hourly NBHF events by month, region for Adrift and combined PASCAL, CCES surveys.</w:t>
        </w:r>
        <w:r w:rsidR="004E5C09">
          <w:rPr>
            <w:noProof/>
            <w:webHidden/>
          </w:rPr>
          <w:tab/>
        </w:r>
        <w:r w:rsidR="004E5C09">
          <w:rPr>
            <w:noProof/>
            <w:webHidden/>
          </w:rPr>
          <w:fldChar w:fldCharType="begin"/>
        </w:r>
        <w:r w:rsidR="004E5C09">
          <w:rPr>
            <w:noProof/>
            <w:webHidden/>
          </w:rPr>
          <w:instrText xml:space="preserve"> PAGEREF _Toc178600522 \h </w:instrText>
        </w:r>
        <w:r w:rsidR="004E5C09">
          <w:rPr>
            <w:noProof/>
            <w:webHidden/>
          </w:rPr>
        </w:r>
        <w:r w:rsidR="004E5C09">
          <w:rPr>
            <w:noProof/>
            <w:webHidden/>
          </w:rPr>
          <w:fldChar w:fldCharType="separate"/>
        </w:r>
        <w:r w:rsidR="004E5C09">
          <w:rPr>
            <w:noProof/>
            <w:webHidden/>
          </w:rPr>
          <w:t>21</w:t>
        </w:r>
        <w:r w:rsidR="004E5C09">
          <w:rPr>
            <w:noProof/>
            <w:webHidden/>
          </w:rPr>
          <w:fldChar w:fldCharType="end"/>
        </w:r>
      </w:hyperlink>
    </w:p>
    <w:p w14:paraId="008DC0F0" w14:textId="3DB82B92" w:rsidR="004E5C09" w:rsidRDefault="008156D6">
      <w:pPr>
        <w:pStyle w:val="TableofFigures"/>
        <w:rPr>
          <w:rFonts w:asciiTheme="minorHAnsi" w:eastAsiaTheme="minorEastAsia" w:hAnsiTheme="minorHAnsi"/>
          <w:noProof/>
          <w:sz w:val="22"/>
        </w:rPr>
      </w:pPr>
      <w:hyperlink w:anchor="_Toc178600523" w:history="1">
        <w:r w:rsidR="004E5C09" w:rsidRPr="00EF18D3">
          <w:rPr>
            <w:rStyle w:val="Hyperlink"/>
            <w:noProof/>
          </w:rPr>
          <w:t>Figure 5.6. Hourly blue whale events by month, region for Adrift and combined PASCAL, CCES surveys.</w:t>
        </w:r>
        <w:r w:rsidR="004E5C09">
          <w:rPr>
            <w:noProof/>
            <w:webHidden/>
          </w:rPr>
          <w:tab/>
        </w:r>
        <w:r w:rsidR="004E5C09">
          <w:rPr>
            <w:noProof/>
            <w:webHidden/>
          </w:rPr>
          <w:fldChar w:fldCharType="begin"/>
        </w:r>
        <w:r w:rsidR="004E5C09">
          <w:rPr>
            <w:noProof/>
            <w:webHidden/>
          </w:rPr>
          <w:instrText xml:space="preserve"> PAGEREF _Toc178600523 \h </w:instrText>
        </w:r>
        <w:r w:rsidR="004E5C09">
          <w:rPr>
            <w:noProof/>
            <w:webHidden/>
          </w:rPr>
        </w:r>
        <w:r w:rsidR="004E5C09">
          <w:rPr>
            <w:noProof/>
            <w:webHidden/>
          </w:rPr>
          <w:fldChar w:fldCharType="separate"/>
        </w:r>
        <w:r w:rsidR="004E5C09">
          <w:rPr>
            <w:noProof/>
            <w:webHidden/>
          </w:rPr>
          <w:t>23</w:t>
        </w:r>
        <w:r w:rsidR="004E5C09">
          <w:rPr>
            <w:noProof/>
            <w:webHidden/>
          </w:rPr>
          <w:fldChar w:fldCharType="end"/>
        </w:r>
      </w:hyperlink>
    </w:p>
    <w:p w14:paraId="592F6C3C" w14:textId="3C632A6C" w:rsidR="004E5C09" w:rsidRDefault="008156D6">
      <w:pPr>
        <w:pStyle w:val="TableofFigures"/>
        <w:rPr>
          <w:rFonts w:asciiTheme="minorHAnsi" w:eastAsiaTheme="minorEastAsia" w:hAnsiTheme="minorHAnsi"/>
          <w:noProof/>
          <w:sz w:val="22"/>
        </w:rPr>
      </w:pPr>
      <w:hyperlink w:anchor="_Toc178600524" w:history="1">
        <w:r w:rsidR="004E5C09" w:rsidRPr="00EF18D3">
          <w:rPr>
            <w:rStyle w:val="Hyperlink"/>
            <w:noProof/>
          </w:rPr>
          <w:t>Figure 5.7. Hourly presence of blue whale D calls by month, region for Adrift.</w:t>
        </w:r>
        <w:r w:rsidR="004E5C09">
          <w:rPr>
            <w:noProof/>
            <w:webHidden/>
          </w:rPr>
          <w:tab/>
        </w:r>
        <w:r w:rsidR="004E5C09">
          <w:rPr>
            <w:noProof/>
            <w:webHidden/>
          </w:rPr>
          <w:fldChar w:fldCharType="begin"/>
        </w:r>
        <w:r w:rsidR="004E5C09">
          <w:rPr>
            <w:noProof/>
            <w:webHidden/>
          </w:rPr>
          <w:instrText xml:space="preserve"> PAGEREF _Toc178600524 \h </w:instrText>
        </w:r>
        <w:r w:rsidR="004E5C09">
          <w:rPr>
            <w:noProof/>
            <w:webHidden/>
          </w:rPr>
        </w:r>
        <w:r w:rsidR="004E5C09">
          <w:rPr>
            <w:noProof/>
            <w:webHidden/>
          </w:rPr>
          <w:fldChar w:fldCharType="separate"/>
        </w:r>
        <w:r w:rsidR="004E5C09">
          <w:rPr>
            <w:noProof/>
            <w:webHidden/>
          </w:rPr>
          <w:t>24</w:t>
        </w:r>
        <w:r w:rsidR="004E5C09">
          <w:rPr>
            <w:noProof/>
            <w:webHidden/>
          </w:rPr>
          <w:fldChar w:fldCharType="end"/>
        </w:r>
      </w:hyperlink>
    </w:p>
    <w:p w14:paraId="0B582AB8" w14:textId="7BBF56A2" w:rsidR="004E5C09" w:rsidRDefault="008156D6">
      <w:pPr>
        <w:pStyle w:val="TableofFigures"/>
        <w:rPr>
          <w:rFonts w:asciiTheme="minorHAnsi" w:eastAsiaTheme="minorEastAsia" w:hAnsiTheme="minorHAnsi"/>
          <w:noProof/>
          <w:sz w:val="22"/>
        </w:rPr>
      </w:pPr>
      <w:hyperlink w:anchor="_Toc178600525" w:history="1">
        <w:r w:rsidR="004E5C09" w:rsidRPr="00EF18D3">
          <w:rPr>
            <w:rStyle w:val="Hyperlink"/>
            <w:noProof/>
          </w:rPr>
          <w:t>Figure 5.8. Hourly fin whale events by month, region for Adrift and combined PASCAL, CCES surveys.</w:t>
        </w:r>
        <w:r w:rsidR="004E5C09">
          <w:rPr>
            <w:noProof/>
            <w:webHidden/>
          </w:rPr>
          <w:tab/>
        </w:r>
        <w:r w:rsidR="004E5C09">
          <w:rPr>
            <w:noProof/>
            <w:webHidden/>
          </w:rPr>
          <w:fldChar w:fldCharType="begin"/>
        </w:r>
        <w:r w:rsidR="004E5C09">
          <w:rPr>
            <w:noProof/>
            <w:webHidden/>
          </w:rPr>
          <w:instrText xml:space="preserve"> PAGEREF _Toc178600525 \h </w:instrText>
        </w:r>
        <w:r w:rsidR="004E5C09">
          <w:rPr>
            <w:noProof/>
            <w:webHidden/>
          </w:rPr>
        </w:r>
        <w:r w:rsidR="004E5C09">
          <w:rPr>
            <w:noProof/>
            <w:webHidden/>
          </w:rPr>
          <w:fldChar w:fldCharType="separate"/>
        </w:r>
        <w:r w:rsidR="004E5C09">
          <w:rPr>
            <w:noProof/>
            <w:webHidden/>
          </w:rPr>
          <w:t>27</w:t>
        </w:r>
        <w:r w:rsidR="004E5C09">
          <w:rPr>
            <w:noProof/>
            <w:webHidden/>
          </w:rPr>
          <w:fldChar w:fldCharType="end"/>
        </w:r>
      </w:hyperlink>
    </w:p>
    <w:p w14:paraId="506B8985" w14:textId="0E76E4F5" w:rsidR="004E5C09" w:rsidRDefault="008156D6">
      <w:pPr>
        <w:pStyle w:val="TableofFigures"/>
        <w:rPr>
          <w:rFonts w:asciiTheme="minorHAnsi" w:eastAsiaTheme="minorEastAsia" w:hAnsiTheme="minorHAnsi"/>
          <w:noProof/>
          <w:sz w:val="22"/>
        </w:rPr>
      </w:pPr>
      <w:hyperlink w:anchor="_Toc178600526" w:history="1">
        <w:r w:rsidR="004E5C09" w:rsidRPr="00EF18D3">
          <w:rPr>
            <w:rStyle w:val="Hyperlink"/>
            <w:noProof/>
          </w:rPr>
          <w:t>Figure 5.9. Hourly presence of fin whale 20, 40 Hz calls by month, region for Adrift.</w:t>
        </w:r>
        <w:r w:rsidR="004E5C09">
          <w:rPr>
            <w:noProof/>
            <w:webHidden/>
          </w:rPr>
          <w:tab/>
        </w:r>
        <w:r w:rsidR="004E5C09">
          <w:rPr>
            <w:noProof/>
            <w:webHidden/>
          </w:rPr>
          <w:fldChar w:fldCharType="begin"/>
        </w:r>
        <w:r w:rsidR="004E5C09">
          <w:rPr>
            <w:noProof/>
            <w:webHidden/>
          </w:rPr>
          <w:instrText xml:space="preserve"> PAGEREF _Toc178600526 \h </w:instrText>
        </w:r>
        <w:r w:rsidR="004E5C09">
          <w:rPr>
            <w:noProof/>
            <w:webHidden/>
          </w:rPr>
        </w:r>
        <w:r w:rsidR="004E5C09">
          <w:rPr>
            <w:noProof/>
            <w:webHidden/>
          </w:rPr>
          <w:fldChar w:fldCharType="separate"/>
        </w:r>
        <w:r w:rsidR="004E5C09">
          <w:rPr>
            <w:noProof/>
            <w:webHidden/>
          </w:rPr>
          <w:t>28</w:t>
        </w:r>
        <w:r w:rsidR="004E5C09">
          <w:rPr>
            <w:noProof/>
            <w:webHidden/>
          </w:rPr>
          <w:fldChar w:fldCharType="end"/>
        </w:r>
      </w:hyperlink>
    </w:p>
    <w:p w14:paraId="48878164" w14:textId="54F4A064" w:rsidR="004E5C09" w:rsidRDefault="008156D6">
      <w:pPr>
        <w:pStyle w:val="TableofFigures"/>
        <w:rPr>
          <w:rFonts w:asciiTheme="minorHAnsi" w:eastAsiaTheme="minorEastAsia" w:hAnsiTheme="minorHAnsi"/>
          <w:noProof/>
          <w:sz w:val="22"/>
        </w:rPr>
      </w:pPr>
      <w:hyperlink w:anchor="_Toc178600527" w:history="1">
        <w:r w:rsidR="004E5C09" w:rsidRPr="00EF18D3">
          <w:rPr>
            <w:rStyle w:val="Hyperlink"/>
            <w:noProof/>
          </w:rPr>
          <w:t>Figure 5.10. Hourly humpback whale events by month, region for Adrift and combined PASCAL, CCES surveys.</w:t>
        </w:r>
        <w:r w:rsidR="004E5C09">
          <w:rPr>
            <w:noProof/>
            <w:webHidden/>
          </w:rPr>
          <w:tab/>
        </w:r>
        <w:r w:rsidR="004E5C09">
          <w:rPr>
            <w:noProof/>
            <w:webHidden/>
          </w:rPr>
          <w:fldChar w:fldCharType="begin"/>
        </w:r>
        <w:r w:rsidR="004E5C09">
          <w:rPr>
            <w:noProof/>
            <w:webHidden/>
          </w:rPr>
          <w:instrText xml:space="preserve"> PAGEREF _Toc178600527 \h </w:instrText>
        </w:r>
        <w:r w:rsidR="004E5C09">
          <w:rPr>
            <w:noProof/>
            <w:webHidden/>
          </w:rPr>
        </w:r>
        <w:r w:rsidR="004E5C09">
          <w:rPr>
            <w:noProof/>
            <w:webHidden/>
          </w:rPr>
          <w:fldChar w:fldCharType="separate"/>
        </w:r>
        <w:r w:rsidR="004E5C09">
          <w:rPr>
            <w:noProof/>
            <w:webHidden/>
          </w:rPr>
          <w:t>29</w:t>
        </w:r>
        <w:r w:rsidR="004E5C09">
          <w:rPr>
            <w:noProof/>
            <w:webHidden/>
          </w:rPr>
          <w:fldChar w:fldCharType="end"/>
        </w:r>
      </w:hyperlink>
    </w:p>
    <w:p w14:paraId="117BBD83" w14:textId="410150FD" w:rsidR="004E5C09" w:rsidRDefault="008156D6">
      <w:pPr>
        <w:pStyle w:val="TableofFigures"/>
        <w:rPr>
          <w:rFonts w:asciiTheme="minorHAnsi" w:eastAsiaTheme="minorEastAsia" w:hAnsiTheme="minorHAnsi"/>
          <w:noProof/>
          <w:sz w:val="22"/>
        </w:rPr>
      </w:pPr>
      <w:hyperlink w:anchor="_Toc178600528" w:history="1">
        <w:r w:rsidR="004E5C09" w:rsidRPr="00EF18D3">
          <w:rPr>
            <w:rStyle w:val="Hyperlink"/>
            <w:noProof/>
          </w:rPr>
          <w:t>Figure 5.11. Hourly presence of humpback song, social calls by month, region for Adrift.</w:t>
        </w:r>
        <w:r w:rsidR="004E5C09">
          <w:rPr>
            <w:noProof/>
            <w:webHidden/>
          </w:rPr>
          <w:tab/>
        </w:r>
        <w:r w:rsidR="004E5C09">
          <w:rPr>
            <w:noProof/>
            <w:webHidden/>
          </w:rPr>
          <w:fldChar w:fldCharType="begin"/>
        </w:r>
        <w:r w:rsidR="004E5C09">
          <w:rPr>
            <w:noProof/>
            <w:webHidden/>
          </w:rPr>
          <w:instrText xml:space="preserve"> PAGEREF _Toc178600528 \h </w:instrText>
        </w:r>
        <w:r w:rsidR="004E5C09">
          <w:rPr>
            <w:noProof/>
            <w:webHidden/>
          </w:rPr>
        </w:r>
        <w:r w:rsidR="004E5C09">
          <w:rPr>
            <w:noProof/>
            <w:webHidden/>
          </w:rPr>
          <w:fldChar w:fldCharType="separate"/>
        </w:r>
        <w:r w:rsidR="004E5C09">
          <w:rPr>
            <w:noProof/>
            <w:webHidden/>
          </w:rPr>
          <w:t>30</w:t>
        </w:r>
        <w:r w:rsidR="004E5C09">
          <w:rPr>
            <w:noProof/>
            <w:webHidden/>
          </w:rPr>
          <w:fldChar w:fldCharType="end"/>
        </w:r>
      </w:hyperlink>
    </w:p>
    <w:p w14:paraId="5321F872" w14:textId="23810D3B" w:rsidR="004E5C09" w:rsidRDefault="008156D6">
      <w:pPr>
        <w:pStyle w:val="TableofFigures"/>
        <w:rPr>
          <w:rFonts w:asciiTheme="minorHAnsi" w:eastAsiaTheme="minorEastAsia" w:hAnsiTheme="minorHAnsi"/>
          <w:noProof/>
          <w:sz w:val="22"/>
        </w:rPr>
      </w:pPr>
      <w:hyperlink w:anchor="_Toc178600529" w:history="1">
        <w:r w:rsidR="004E5C09" w:rsidRPr="00EF18D3">
          <w:rPr>
            <w:rStyle w:val="Hyperlink"/>
            <w:noProof/>
          </w:rPr>
          <w:t>Figure 5.12. Hourly gray whale events by month, region for Adrift and combined PASCAL, CCES surveys.</w:t>
        </w:r>
        <w:r w:rsidR="004E5C09">
          <w:rPr>
            <w:noProof/>
            <w:webHidden/>
          </w:rPr>
          <w:tab/>
        </w:r>
        <w:r w:rsidR="004E5C09">
          <w:rPr>
            <w:noProof/>
            <w:webHidden/>
          </w:rPr>
          <w:fldChar w:fldCharType="begin"/>
        </w:r>
        <w:r w:rsidR="004E5C09">
          <w:rPr>
            <w:noProof/>
            <w:webHidden/>
          </w:rPr>
          <w:instrText xml:space="preserve"> PAGEREF _Toc178600529 \h </w:instrText>
        </w:r>
        <w:r w:rsidR="004E5C09">
          <w:rPr>
            <w:noProof/>
            <w:webHidden/>
          </w:rPr>
        </w:r>
        <w:r w:rsidR="004E5C09">
          <w:rPr>
            <w:noProof/>
            <w:webHidden/>
          </w:rPr>
          <w:fldChar w:fldCharType="separate"/>
        </w:r>
        <w:r w:rsidR="004E5C09">
          <w:rPr>
            <w:noProof/>
            <w:webHidden/>
          </w:rPr>
          <w:t>33</w:t>
        </w:r>
        <w:r w:rsidR="004E5C09">
          <w:rPr>
            <w:noProof/>
            <w:webHidden/>
          </w:rPr>
          <w:fldChar w:fldCharType="end"/>
        </w:r>
      </w:hyperlink>
    </w:p>
    <w:p w14:paraId="59450D8C" w14:textId="6F74F4F4" w:rsidR="004E5C09" w:rsidRDefault="008156D6">
      <w:pPr>
        <w:pStyle w:val="TableofFigures"/>
        <w:rPr>
          <w:rFonts w:asciiTheme="minorHAnsi" w:eastAsiaTheme="minorEastAsia" w:hAnsiTheme="minorHAnsi"/>
          <w:noProof/>
          <w:sz w:val="22"/>
        </w:rPr>
      </w:pPr>
      <w:hyperlink w:anchor="_Toc178600530" w:history="1">
        <w:r w:rsidR="004E5C09" w:rsidRPr="00EF18D3">
          <w:rPr>
            <w:rStyle w:val="Hyperlink"/>
            <w:noProof/>
          </w:rPr>
          <w:t>Figure 5.13. Hourly minke whale events by month, region for Adrift and combined PASCAL, CCES surveys.</w:t>
        </w:r>
        <w:r w:rsidR="004E5C09">
          <w:rPr>
            <w:noProof/>
            <w:webHidden/>
          </w:rPr>
          <w:tab/>
        </w:r>
        <w:r w:rsidR="004E5C09">
          <w:rPr>
            <w:noProof/>
            <w:webHidden/>
          </w:rPr>
          <w:fldChar w:fldCharType="begin"/>
        </w:r>
        <w:r w:rsidR="004E5C09">
          <w:rPr>
            <w:noProof/>
            <w:webHidden/>
          </w:rPr>
          <w:instrText xml:space="preserve"> PAGEREF _Toc178600530 \h </w:instrText>
        </w:r>
        <w:r w:rsidR="004E5C09">
          <w:rPr>
            <w:noProof/>
            <w:webHidden/>
          </w:rPr>
        </w:r>
        <w:r w:rsidR="004E5C09">
          <w:rPr>
            <w:noProof/>
            <w:webHidden/>
          </w:rPr>
          <w:fldChar w:fldCharType="separate"/>
        </w:r>
        <w:r w:rsidR="004E5C09">
          <w:rPr>
            <w:noProof/>
            <w:webHidden/>
          </w:rPr>
          <w:t>35</w:t>
        </w:r>
        <w:r w:rsidR="004E5C09">
          <w:rPr>
            <w:noProof/>
            <w:webHidden/>
          </w:rPr>
          <w:fldChar w:fldCharType="end"/>
        </w:r>
      </w:hyperlink>
    </w:p>
    <w:p w14:paraId="49258F6C" w14:textId="0C6FDC21" w:rsidR="004E5C09" w:rsidRDefault="008156D6">
      <w:pPr>
        <w:pStyle w:val="TableofFigures"/>
        <w:rPr>
          <w:rFonts w:asciiTheme="minorHAnsi" w:eastAsiaTheme="minorEastAsia" w:hAnsiTheme="minorHAnsi"/>
          <w:noProof/>
          <w:sz w:val="22"/>
        </w:rPr>
      </w:pPr>
      <w:hyperlink w:anchor="_Toc178600531" w:history="1">
        <w:r w:rsidR="004E5C09" w:rsidRPr="00EF18D3">
          <w:rPr>
            <w:rStyle w:val="Hyperlink"/>
            <w:noProof/>
          </w:rPr>
          <w:t>Figure 6.1. Power spectral density for Adrift deployments by season and region.</w:t>
        </w:r>
        <w:r w:rsidR="004E5C09">
          <w:rPr>
            <w:noProof/>
            <w:webHidden/>
          </w:rPr>
          <w:tab/>
        </w:r>
        <w:r w:rsidR="004E5C09">
          <w:rPr>
            <w:noProof/>
            <w:webHidden/>
          </w:rPr>
          <w:fldChar w:fldCharType="begin"/>
        </w:r>
        <w:r w:rsidR="004E5C09">
          <w:rPr>
            <w:noProof/>
            <w:webHidden/>
          </w:rPr>
          <w:instrText xml:space="preserve"> PAGEREF _Toc178600531 \h </w:instrText>
        </w:r>
        <w:r w:rsidR="004E5C09">
          <w:rPr>
            <w:noProof/>
            <w:webHidden/>
          </w:rPr>
        </w:r>
        <w:r w:rsidR="004E5C09">
          <w:rPr>
            <w:noProof/>
            <w:webHidden/>
          </w:rPr>
          <w:fldChar w:fldCharType="separate"/>
        </w:r>
        <w:r w:rsidR="004E5C09">
          <w:rPr>
            <w:noProof/>
            <w:webHidden/>
          </w:rPr>
          <w:t>37</w:t>
        </w:r>
        <w:r w:rsidR="004E5C09">
          <w:rPr>
            <w:noProof/>
            <w:webHidden/>
          </w:rPr>
          <w:fldChar w:fldCharType="end"/>
        </w:r>
      </w:hyperlink>
    </w:p>
    <w:p w14:paraId="40FBFABA" w14:textId="4B170B18" w:rsidR="004E5C09" w:rsidRDefault="008156D6">
      <w:pPr>
        <w:pStyle w:val="TableofFigures"/>
        <w:rPr>
          <w:rFonts w:asciiTheme="minorHAnsi" w:eastAsiaTheme="minorEastAsia" w:hAnsiTheme="minorHAnsi"/>
          <w:noProof/>
          <w:sz w:val="22"/>
        </w:rPr>
      </w:pPr>
      <w:hyperlink w:anchor="_Toc178600532" w:history="1">
        <w:r w:rsidR="004E5C09" w:rsidRPr="00EF18D3">
          <w:rPr>
            <w:rStyle w:val="Hyperlink"/>
            <w:noProof/>
          </w:rPr>
          <w:t>Figure 6.2. Polar plots of seasonal detection of ship noise in Oregon, Humboldt, San Francisco, and Morro Bay regions.</w:t>
        </w:r>
        <w:r w:rsidR="004E5C09">
          <w:rPr>
            <w:noProof/>
            <w:webHidden/>
          </w:rPr>
          <w:tab/>
        </w:r>
        <w:r w:rsidR="004E5C09">
          <w:rPr>
            <w:noProof/>
            <w:webHidden/>
          </w:rPr>
          <w:fldChar w:fldCharType="begin"/>
        </w:r>
        <w:r w:rsidR="004E5C09">
          <w:rPr>
            <w:noProof/>
            <w:webHidden/>
          </w:rPr>
          <w:instrText xml:space="preserve"> PAGEREF _Toc178600532 \h </w:instrText>
        </w:r>
        <w:r w:rsidR="004E5C09">
          <w:rPr>
            <w:noProof/>
            <w:webHidden/>
          </w:rPr>
        </w:r>
        <w:r w:rsidR="004E5C09">
          <w:rPr>
            <w:noProof/>
            <w:webHidden/>
          </w:rPr>
          <w:fldChar w:fldCharType="separate"/>
        </w:r>
        <w:r w:rsidR="004E5C09">
          <w:rPr>
            <w:noProof/>
            <w:webHidden/>
          </w:rPr>
          <w:t>39</w:t>
        </w:r>
        <w:r w:rsidR="004E5C09">
          <w:rPr>
            <w:noProof/>
            <w:webHidden/>
          </w:rPr>
          <w:fldChar w:fldCharType="end"/>
        </w:r>
      </w:hyperlink>
    </w:p>
    <w:p w14:paraId="1DCE78E8" w14:textId="6C06D251" w:rsidR="004E5C09" w:rsidRDefault="008156D6">
      <w:pPr>
        <w:pStyle w:val="TableofFigures"/>
        <w:rPr>
          <w:rFonts w:asciiTheme="minorHAnsi" w:eastAsiaTheme="minorEastAsia" w:hAnsiTheme="minorHAnsi"/>
          <w:noProof/>
          <w:sz w:val="22"/>
        </w:rPr>
      </w:pPr>
      <w:hyperlink w:anchor="_Toc178600533" w:history="1">
        <w:r w:rsidR="004E5C09" w:rsidRPr="00EF18D3">
          <w:rPr>
            <w:rStyle w:val="Hyperlink"/>
            <w:noProof/>
          </w:rPr>
          <w:t>Figure 6.3. Acoustic scene for Oregon, 2023.</w:t>
        </w:r>
        <w:r w:rsidR="004E5C09">
          <w:rPr>
            <w:noProof/>
            <w:webHidden/>
          </w:rPr>
          <w:tab/>
        </w:r>
        <w:r w:rsidR="004E5C09">
          <w:rPr>
            <w:noProof/>
            <w:webHidden/>
          </w:rPr>
          <w:fldChar w:fldCharType="begin"/>
        </w:r>
        <w:r w:rsidR="004E5C09">
          <w:rPr>
            <w:noProof/>
            <w:webHidden/>
          </w:rPr>
          <w:instrText xml:space="preserve"> PAGEREF _Toc178600533 \h </w:instrText>
        </w:r>
        <w:r w:rsidR="004E5C09">
          <w:rPr>
            <w:noProof/>
            <w:webHidden/>
          </w:rPr>
        </w:r>
        <w:r w:rsidR="004E5C09">
          <w:rPr>
            <w:noProof/>
            <w:webHidden/>
          </w:rPr>
          <w:fldChar w:fldCharType="separate"/>
        </w:r>
        <w:r w:rsidR="004E5C09">
          <w:rPr>
            <w:noProof/>
            <w:webHidden/>
          </w:rPr>
          <w:t>40</w:t>
        </w:r>
        <w:r w:rsidR="004E5C09">
          <w:rPr>
            <w:noProof/>
            <w:webHidden/>
          </w:rPr>
          <w:fldChar w:fldCharType="end"/>
        </w:r>
      </w:hyperlink>
    </w:p>
    <w:p w14:paraId="15010CC3" w14:textId="61E53CA7" w:rsidR="004E5C09" w:rsidRDefault="008156D6">
      <w:pPr>
        <w:pStyle w:val="TableofFigures"/>
        <w:rPr>
          <w:rFonts w:asciiTheme="minorHAnsi" w:eastAsiaTheme="minorEastAsia" w:hAnsiTheme="minorHAnsi"/>
          <w:noProof/>
          <w:sz w:val="22"/>
        </w:rPr>
      </w:pPr>
      <w:hyperlink w:anchor="_Toc178600534" w:history="1">
        <w:r w:rsidR="004E5C09" w:rsidRPr="00EF18D3">
          <w:rPr>
            <w:rStyle w:val="Hyperlink"/>
            <w:noProof/>
          </w:rPr>
          <w:t>Figure 6.4. Acoustic scene for Humboldt, 2021.</w:t>
        </w:r>
        <w:r w:rsidR="004E5C09">
          <w:rPr>
            <w:noProof/>
            <w:webHidden/>
          </w:rPr>
          <w:tab/>
        </w:r>
        <w:r w:rsidR="004E5C09">
          <w:rPr>
            <w:noProof/>
            <w:webHidden/>
          </w:rPr>
          <w:fldChar w:fldCharType="begin"/>
        </w:r>
        <w:r w:rsidR="004E5C09">
          <w:rPr>
            <w:noProof/>
            <w:webHidden/>
          </w:rPr>
          <w:instrText xml:space="preserve"> PAGEREF _Toc178600534 \h </w:instrText>
        </w:r>
        <w:r w:rsidR="004E5C09">
          <w:rPr>
            <w:noProof/>
            <w:webHidden/>
          </w:rPr>
        </w:r>
        <w:r w:rsidR="004E5C09">
          <w:rPr>
            <w:noProof/>
            <w:webHidden/>
          </w:rPr>
          <w:fldChar w:fldCharType="separate"/>
        </w:r>
        <w:r w:rsidR="004E5C09">
          <w:rPr>
            <w:noProof/>
            <w:webHidden/>
          </w:rPr>
          <w:t>41</w:t>
        </w:r>
        <w:r w:rsidR="004E5C09">
          <w:rPr>
            <w:noProof/>
            <w:webHidden/>
          </w:rPr>
          <w:fldChar w:fldCharType="end"/>
        </w:r>
      </w:hyperlink>
    </w:p>
    <w:p w14:paraId="64535C52" w14:textId="2F9CF53A" w:rsidR="004E5C09" w:rsidRDefault="008156D6">
      <w:pPr>
        <w:pStyle w:val="TableofFigures"/>
        <w:rPr>
          <w:rFonts w:asciiTheme="minorHAnsi" w:eastAsiaTheme="minorEastAsia" w:hAnsiTheme="minorHAnsi"/>
          <w:noProof/>
          <w:sz w:val="22"/>
        </w:rPr>
      </w:pPr>
      <w:hyperlink w:anchor="_Toc178600535" w:history="1">
        <w:r w:rsidR="004E5C09" w:rsidRPr="00EF18D3">
          <w:rPr>
            <w:rStyle w:val="Hyperlink"/>
            <w:noProof/>
          </w:rPr>
          <w:t>Figure 6.5. Acoustic scene for Humboldt, 2022.</w:t>
        </w:r>
        <w:r w:rsidR="004E5C09">
          <w:rPr>
            <w:noProof/>
            <w:webHidden/>
          </w:rPr>
          <w:tab/>
        </w:r>
        <w:r w:rsidR="004E5C09">
          <w:rPr>
            <w:noProof/>
            <w:webHidden/>
          </w:rPr>
          <w:fldChar w:fldCharType="begin"/>
        </w:r>
        <w:r w:rsidR="004E5C09">
          <w:rPr>
            <w:noProof/>
            <w:webHidden/>
          </w:rPr>
          <w:instrText xml:space="preserve"> PAGEREF _Toc178600535 \h </w:instrText>
        </w:r>
        <w:r w:rsidR="004E5C09">
          <w:rPr>
            <w:noProof/>
            <w:webHidden/>
          </w:rPr>
        </w:r>
        <w:r w:rsidR="004E5C09">
          <w:rPr>
            <w:noProof/>
            <w:webHidden/>
          </w:rPr>
          <w:fldChar w:fldCharType="separate"/>
        </w:r>
        <w:r w:rsidR="004E5C09">
          <w:rPr>
            <w:noProof/>
            <w:webHidden/>
          </w:rPr>
          <w:t>42</w:t>
        </w:r>
        <w:r w:rsidR="004E5C09">
          <w:rPr>
            <w:noProof/>
            <w:webHidden/>
          </w:rPr>
          <w:fldChar w:fldCharType="end"/>
        </w:r>
      </w:hyperlink>
    </w:p>
    <w:p w14:paraId="6D099A91" w14:textId="309F4E68" w:rsidR="004E5C09" w:rsidRDefault="008156D6">
      <w:pPr>
        <w:pStyle w:val="TableofFigures"/>
        <w:rPr>
          <w:rFonts w:asciiTheme="minorHAnsi" w:eastAsiaTheme="minorEastAsia" w:hAnsiTheme="minorHAnsi"/>
          <w:noProof/>
          <w:sz w:val="22"/>
        </w:rPr>
      </w:pPr>
      <w:hyperlink w:anchor="_Toc178600536" w:history="1">
        <w:r w:rsidR="004E5C09" w:rsidRPr="00EF18D3">
          <w:rPr>
            <w:rStyle w:val="Hyperlink"/>
            <w:noProof/>
          </w:rPr>
          <w:t>Figure 6.6. Acoustic scene for Humboldt, 2023.</w:t>
        </w:r>
        <w:r w:rsidR="004E5C09">
          <w:rPr>
            <w:noProof/>
            <w:webHidden/>
          </w:rPr>
          <w:tab/>
        </w:r>
        <w:r w:rsidR="004E5C09">
          <w:rPr>
            <w:noProof/>
            <w:webHidden/>
          </w:rPr>
          <w:fldChar w:fldCharType="begin"/>
        </w:r>
        <w:r w:rsidR="004E5C09">
          <w:rPr>
            <w:noProof/>
            <w:webHidden/>
          </w:rPr>
          <w:instrText xml:space="preserve"> PAGEREF _Toc178600536 \h </w:instrText>
        </w:r>
        <w:r w:rsidR="004E5C09">
          <w:rPr>
            <w:noProof/>
            <w:webHidden/>
          </w:rPr>
        </w:r>
        <w:r w:rsidR="004E5C09">
          <w:rPr>
            <w:noProof/>
            <w:webHidden/>
          </w:rPr>
          <w:fldChar w:fldCharType="separate"/>
        </w:r>
        <w:r w:rsidR="004E5C09">
          <w:rPr>
            <w:noProof/>
            <w:webHidden/>
          </w:rPr>
          <w:t>42</w:t>
        </w:r>
        <w:r w:rsidR="004E5C09">
          <w:rPr>
            <w:noProof/>
            <w:webHidden/>
          </w:rPr>
          <w:fldChar w:fldCharType="end"/>
        </w:r>
      </w:hyperlink>
    </w:p>
    <w:p w14:paraId="247B9248" w14:textId="3D00FF8E" w:rsidR="004E5C09" w:rsidRDefault="008156D6">
      <w:pPr>
        <w:pStyle w:val="TableofFigures"/>
        <w:rPr>
          <w:rFonts w:asciiTheme="minorHAnsi" w:eastAsiaTheme="minorEastAsia" w:hAnsiTheme="minorHAnsi"/>
          <w:noProof/>
          <w:sz w:val="22"/>
        </w:rPr>
      </w:pPr>
      <w:hyperlink w:anchor="_Toc178600537" w:history="1">
        <w:r w:rsidR="004E5C09" w:rsidRPr="00EF18D3">
          <w:rPr>
            <w:rStyle w:val="Hyperlink"/>
            <w:noProof/>
          </w:rPr>
          <w:t>Figure 6.7. Acoustic scene for San Francisco, 2021.</w:t>
        </w:r>
        <w:r w:rsidR="004E5C09">
          <w:rPr>
            <w:noProof/>
            <w:webHidden/>
          </w:rPr>
          <w:tab/>
        </w:r>
        <w:r w:rsidR="004E5C09">
          <w:rPr>
            <w:noProof/>
            <w:webHidden/>
          </w:rPr>
          <w:fldChar w:fldCharType="begin"/>
        </w:r>
        <w:r w:rsidR="004E5C09">
          <w:rPr>
            <w:noProof/>
            <w:webHidden/>
          </w:rPr>
          <w:instrText xml:space="preserve"> PAGEREF _Toc178600537 \h </w:instrText>
        </w:r>
        <w:r w:rsidR="004E5C09">
          <w:rPr>
            <w:noProof/>
            <w:webHidden/>
          </w:rPr>
        </w:r>
        <w:r w:rsidR="004E5C09">
          <w:rPr>
            <w:noProof/>
            <w:webHidden/>
          </w:rPr>
          <w:fldChar w:fldCharType="separate"/>
        </w:r>
        <w:r w:rsidR="004E5C09">
          <w:rPr>
            <w:noProof/>
            <w:webHidden/>
          </w:rPr>
          <w:t>43</w:t>
        </w:r>
        <w:r w:rsidR="004E5C09">
          <w:rPr>
            <w:noProof/>
            <w:webHidden/>
          </w:rPr>
          <w:fldChar w:fldCharType="end"/>
        </w:r>
      </w:hyperlink>
    </w:p>
    <w:p w14:paraId="33A79352" w14:textId="3813DF30" w:rsidR="004E5C09" w:rsidRDefault="008156D6">
      <w:pPr>
        <w:pStyle w:val="TableofFigures"/>
        <w:rPr>
          <w:rFonts w:asciiTheme="minorHAnsi" w:eastAsiaTheme="minorEastAsia" w:hAnsiTheme="minorHAnsi"/>
          <w:noProof/>
          <w:sz w:val="22"/>
        </w:rPr>
      </w:pPr>
      <w:hyperlink w:anchor="_Toc178600538" w:history="1">
        <w:r w:rsidR="004E5C09" w:rsidRPr="00EF18D3">
          <w:rPr>
            <w:rStyle w:val="Hyperlink"/>
            <w:noProof/>
          </w:rPr>
          <w:t>Figure 6.8. Acoustic scene for San Francisco, 2022.</w:t>
        </w:r>
        <w:r w:rsidR="004E5C09">
          <w:rPr>
            <w:noProof/>
            <w:webHidden/>
          </w:rPr>
          <w:tab/>
        </w:r>
        <w:r w:rsidR="004E5C09">
          <w:rPr>
            <w:noProof/>
            <w:webHidden/>
          </w:rPr>
          <w:fldChar w:fldCharType="begin"/>
        </w:r>
        <w:r w:rsidR="004E5C09">
          <w:rPr>
            <w:noProof/>
            <w:webHidden/>
          </w:rPr>
          <w:instrText xml:space="preserve"> PAGEREF _Toc178600538 \h </w:instrText>
        </w:r>
        <w:r w:rsidR="004E5C09">
          <w:rPr>
            <w:noProof/>
            <w:webHidden/>
          </w:rPr>
        </w:r>
        <w:r w:rsidR="004E5C09">
          <w:rPr>
            <w:noProof/>
            <w:webHidden/>
          </w:rPr>
          <w:fldChar w:fldCharType="separate"/>
        </w:r>
        <w:r w:rsidR="004E5C09">
          <w:rPr>
            <w:noProof/>
            <w:webHidden/>
          </w:rPr>
          <w:t>43</w:t>
        </w:r>
        <w:r w:rsidR="004E5C09">
          <w:rPr>
            <w:noProof/>
            <w:webHidden/>
          </w:rPr>
          <w:fldChar w:fldCharType="end"/>
        </w:r>
      </w:hyperlink>
    </w:p>
    <w:p w14:paraId="3ECB8F59" w14:textId="43EAECFA" w:rsidR="004E5C09" w:rsidRDefault="008156D6">
      <w:pPr>
        <w:pStyle w:val="TableofFigures"/>
        <w:rPr>
          <w:rFonts w:asciiTheme="minorHAnsi" w:eastAsiaTheme="minorEastAsia" w:hAnsiTheme="minorHAnsi"/>
          <w:noProof/>
          <w:sz w:val="22"/>
        </w:rPr>
      </w:pPr>
      <w:hyperlink w:anchor="_Toc178600539" w:history="1">
        <w:r w:rsidR="004E5C09" w:rsidRPr="00EF18D3">
          <w:rPr>
            <w:rStyle w:val="Hyperlink"/>
            <w:noProof/>
          </w:rPr>
          <w:t>Figure 6.9. Acoustic scene for San Francisco, 2023.</w:t>
        </w:r>
        <w:r w:rsidR="004E5C09">
          <w:rPr>
            <w:noProof/>
            <w:webHidden/>
          </w:rPr>
          <w:tab/>
        </w:r>
        <w:r w:rsidR="004E5C09">
          <w:rPr>
            <w:noProof/>
            <w:webHidden/>
          </w:rPr>
          <w:fldChar w:fldCharType="begin"/>
        </w:r>
        <w:r w:rsidR="004E5C09">
          <w:rPr>
            <w:noProof/>
            <w:webHidden/>
          </w:rPr>
          <w:instrText xml:space="preserve"> PAGEREF _Toc178600539 \h </w:instrText>
        </w:r>
        <w:r w:rsidR="004E5C09">
          <w:rPr>
            <w:noProof/>
            <w:webHidden/>
          </w:rPr>
        </w:r>
        <w:r w:rsidR="004E5C09">
          <w:rPr>
            <w:noProof/>
            <w:webHidden/>
          </w:rPr>
          <w:fldChar w:fldCharType="separate"/>
        </w:r>
        <w:r w:rsidR="004E5C09">
          <w:rPr>
            <w:noProof/>
            <w:webHidden/>
          </w:rPr>
          <w:t>44</w:t>
        </w:r>
        <w:r w:rsidR="004E5C09">
          <w:rPr>
            <w:noProof/>
            <w:webHidden/>
          </w:rPr>
          <w:fldChar w:fldCharType="end"/>
        </w:r>
      </w:hyperlink>
    </w:p>
    <w:p w14:paraId="22472C04" w14:textId="0882E7FB" w:rsidR="004E5C09" w:rsidRDefault="008156D6">
      <w:pPr>
        <w:pStyle w:val="TableofFigures"/>
        <w:rPr>
          <w:rFonts w:asciiTheme="minorHAnsi" w:eastAsiaTheme="minorEastAsia" w:hAnsiTheme="minorHAnsi"/>
          <w:noProof/>
          <w:sz w:val="22"/>
        </w:rPr>
      </w:pPr>
      <w:hyperlink w:anchor="_Toc178600540" w:history="1">
        <w:r w:rsidR="004E5C09" w:rsidRPr="00EF18D3">
          <w:rPr>
            <w:rStyle w:val="Hyperlink"/>
            <w:noProof/>
          </w:rPr>
          <w:t>Figure 6.10. Acoustic scene for Morro Bay, 2022.</w:t>
        </w:r>
        <w:r w:rsidR="004E5C09">
          <w:rPr>
            <w:noProof/>
            <w:webHidden/>
          </w:rPr>
          <w:tab/>
        </w:r>
        <w:r w:rsidR="004E5C09">
          <w:rPr>
            <w:noProof/>
            <w:webHidden/>
          </w:rPr>
          <w:fldChar w:fldCharType="begin"/>
        </w:r>
        <w:r w:rsidR="004E5C09">
          <w:rPr>
            <w:noProof/>
            <w:webHidden/>
          </w:rPr>
          <w:instrText xml:space="preserve"> PAGEREF _Toc178600540 \h </w:instrText>
        </w:r>
        <w:r w:rsidR="004E5C09">
          <w:rPr>
            <w:noProof/>
            <w:webHidden/>
          </w:rPr>
        </w:r>
        <w:r w:rsidR="004E5C09">
          <w:rPr>
            <w:noProof/>
            <w:webHidden/>
          </w:rPr>
          <w:fldChar w:fldCharType="separate"/>
        </w:r>
        <w:r w:rsidR="004E5C09">
          <w:rPr>
            <w:noProof/>
            <w:webHidden/>
          </w:rPr>
          <w:t>45</w:t>
        </w:r>
        <w:r w:rsidR="004E5C09">
          <w:rPr>
            <w:noProof/>
            <w:webHidden/>
          </w:rPr>
          <w:fldChar w:fldCharType="end"/>
        </w:r>
      </w:hyperlink>
    </w:p>
    <w:p w14:paraId="1F705166" w14:textId="7FB4F2F5" w:rsidR="004E5C09" w:rsidRDefault="008156D6">
      <w:pPr>
        <w:pStyle w:val="TableofFigures"/>
        <w:rPr>
          <w:rFonts w:asciiTheme="minorHAnsi" w:eastAsiaTheme="minorEastAsia" w:hAnsiTheme="minorHAnsi"/>
          <w:noProof/>
          <w:sz w:val="22"/>
        </w:rPr>
      </w:pPr>
      <w:hyperlink w:anchor="_Toc178600541" w:history="1">
        <w:r w:rsidR="004E5C09" w:rsidRPr="00EF18D3">
          <w:rPr>
            <w:rStyle w:val="Hyperlink"/>
            <w:noProof/>
          </w:rPr>
          <w:t>Figure 6.11. Acoustic scene for Morro Bay, 2023.</w:t>
        </w:r>
        <w:r w:rsidR="004E5C09">
          <w:rPr>
            <w:noProof/>
            <w:webHidden/>
          </w:rPr>
          <w:tab/>
        </w:r>
        <w:r w:rsidR="004E5C09">
          <w:rPr>
            <w:noProof/>
            <w:webHidden/>
          </w:rPr>
          <w:fldChar w:fldCharType="begin"/>
        </w:r>
        <w:r w:rsidR="004E5C09">
          <w:rPr>
            <w:noProof/>
            <w:webHidden/>
          </w:rPr>
          <w:instrText xml:space="preserve"> PAGEREF _Toc178600541 \h </w:instrText>
        </w:r>
        <w:r w:rsidR="004E5C09">
          <w:rPr>
            <w:noProof/>
            <w:webHidden/>
          </w:rPr>
        </w:r>
        <w:r w:rsidR="004E5C09">
          <w:rPr>
            <w:noProof/>
            <w:webHidden/>
          </w:rPr>
          <w:fldChar w:fldCharType="separate"/>
        </w:r>
        <w:r w:rsidR="004E5C09">
          <w:rPr>
            <w:noProof/>
            <w:webHidden/>
          </w:rPr>
          <w:t>45</w:t>
        </w:r>
        <w:r w:rsidR="004E5C09">
          <w:rPr>
            <w:noProof/>
            <w:webHidden/>
          </w:rPr>
          <w:fldChar w:fldCharType="end"/>
        </w:r>
      </w:hyperlink>
    </w:p>
    <w:p w14:paraId="557DBABD" w14:textId="77777777" w:rsidR="004E5C09" w:rsidRDefault="008C11E1">
      <w:pPr>
        <w:spacing w:after="200" w:line="276" w:lineRule="auto"/>
        <w:rPr>
          <w:noProof/>
        </w:rPr>
      </w:pPr>
      <w:r>
        <w:fldChar w:fldCharType="end"/>
      </w:r>
      <w:r>
        <w:fldChar w:fldCharType="begin"/>
      </w:r>
      <w:r>
        <w:instrText xml:space="preserve"> TOC \h \z \c "Appendix Figure" </w:instrText>
      </w:r>
      <w:r>
        <w:fldChar w:fldCharType="separate"/>
      </w:r>
    </w:p>
    <w:p w14:paraId="5371BCDA" w14:textId="24A85FA7" w:rsidR="004E5C09" w:rsidRDefault="008156D6">
      <w:pPr>
        <w:pStyle w:val="TableofFigures"/>
        <w:rPr>
          <w:rFonts w:asciiTheme="minorHAnsi" w:eastAsiaTheme="minorEastAsia" w:hAnsiTheme="minorHAnsi"/>
          <w:noProof/>
          <w:sz w:val="22"/>
        </w:rPr>
      </w:pPr>
      <w:hyperlink w:anchor="_Toc178600542" w:history="1">
        <w:r w:rsidR="004E5C09" w:rsidRPr="00AE34CA">
          <w:rPr>
            <w:rStyle w:val="Hyperlink"/>
            <w:noProof/>
          </w:rPr>
          <w:t>Figure B</w:t>
        </w:r>
        <w:r w:rsidR="004E5C09" w:rsidRPr="00AE34CA">
          <w:rPr>
            <w:rStyle w:val="Hyperlink"/>
            <w:noProof/>
          </w:rPr>
          <w:noBreakHyphen/>
          <w:t>1. Plot of all successful drifts deployed during the PASCAL Survey.</w:t>
        </w:r>
        <w:r w:rsidR="004E5C09">
          <w:rPr>
            <w:noProof/>
            <w:webHidden/>
          </w:rPr>
          <w:tab/>
        </w:r>
        <w:r w:rsidR="004E5C09">
          <w:rPr>
            <w:noProof/>
            <w:webHidden/>
          </w:rPr>
          <w:fldChar w:fldCharType="begin"/>
        </w:r>
        <w:r w:rsidR="004E5C09">
          <w:rPr>
            <w:noProof/>
            <w:webHidden/>
          </w:rPr>
          <w:instrText xml:space="preserve"> PAGEREF _Toc178600542 \h </w:instrText>
        </w:r>
        <w:r w:rsidR="004E5C09">
          <w:rPr>
            <w:noProof/>
            <w:webHidden/>
          </w:rPr>
        </w:r>
        <w:r w:rsidR="004E5C09">
          <w:rPr>
            <w:noProof/>
            <w:webHidden/>
          </w:rPr>
          <w:fldChar w:fldCharType="separate"/>
        </w:r>
        <w:r w:rsidR="004E5C09">
          <w:rPr>
            <w:noProof/>
            <w:webHidden/>
          </w:rPr>
          <w:t>65</w:t>
        </w:r>
        <w:r w:rsidR="004E5C09">
          <w:rPr>
            <w:noProof/>
            <w:webHidden/>
          </w:rPr>
          <w:fldChar w:fldCharType="end"/>
        </w:r>
      </w:hyperlink>
    </w:p>
    <w:p w14:paraId="4D66C904" w14:textId="2C34DCE9" w:rsidR="004E5C09" w:rsidRDefault="008156D6">
      <w:pPr>
        <w:pStyle w:val="TableofFigures"/>
        <w:rPr>
          <w:rFonts w:asciiTheme="minorHAnsi" w:eastAsiaTheme="minorEastAsia" w:hAnsiTheme="minorHAnsi"/>
          <w:noProof/>
          <w:sz w:val="22"/>
        </w:rPr>
      </w:pPr>
      <w:hyperlink w:anchor="_Toc178600543" w:history="1">
        <w:r w:rsidR="004E5C09" w:rsidRPr="00AE34CA">
          <w:rPr>
            <w:rStyle w:val="Hyperlink"/>
            <w:noProof/>
          </w:rPr>
          <w:t>Figure B</w:t>
        </w:r>
        <w:r w:rsidR="004E5C09" w:rsidRPr="00AE34CA">
          <w:rPr>
            <w:rStyle w:val="Hyperlink"/>
            <w:noProof/>
          </w:rPr>
          <w:noBreakHyphen/>
          <w:t>2. Hourly presence of sperm whales, beaked whales, dolphins, and NBHF during the PASCAL 2016 survey.</w:t>
        </w:r>
        <w:r w:rsidR="004E5C09">
          <w:rPr>
            <w:noProof/>
            <w:webHidden/>
          </w:rPr>
          <w:tab/>
        </w:r>
        <w:r w:rsidR="004E5C09">
          <w:rPr>
            <w:noProof/>
            <w:webHidden/>
          </w:rPr>
          <w:fldChar w:fldCharType="begin"/>
        </w:r>
        <w:r w:rsidR="004E5C09">
          <w:rPr>
            <w:noProof/>
            <w:webHidden/>
          </w:rPr>
          <w:instrText xml:space="preserve"> PAGEREF _Toc178600543 \h </w:instrText>
        </w:r>
        <w:r w:rsidR="004E5C09">
          <w:rPr>
            <w:noProof/>
            <w:webHidden/>
          </w:rPr>
        </w:r>
        <w:r w:rsidR="004E5C09">
          <w:rPr>
            <w:noProof/>
            <w:webHidden/>
          </w:rPr>
          <w:fldChar w:fldCharType="separate"/>
        </w:r>
        <w:r w:rsidR="004E5C09">
          <w:rPr>
            <w:noProof/>
            <w:webHidden/>
          </w:rPr>
          <w:t>66</w:t>
        </w:r>
        <w:r w:rsidR="004E5C09">
          <w:rPr>
            <w:noProof/>
            <w:webHidden/>
          </w:rPr>
          <w:fldChar w:fldCharType="end"/>
        </w:r>
      </w:hyperlink>
    </w:p>
    <w:p w14:paraId="7B3A85C7" w14:textId="7F6A4163" w:rsidR="004E5C09" w:rsidRDefault="008156D6">
      <w:pPr>
        <w:pStyle w:val="TableofFigures"/>
        <w:rPr>
          <w:rFonts w:asciiTheme="minorHAnsi" w:eastAsiaTheme="minorEastAsia" w:hAnsiTheme="minorHAnsi"/>
          <w:noProof/>
          <w:sz w:val="22"/>
        </w:rPr>
      </w:pPr>
      <w:hyperlink w:anchor="_Toc178600544" w:history="1">
        <w:r w:rsidR="004E5C09" w:rsidRPr="00AE34CA">
          <w:rPr>
            <w:rStyle w:val="Hyperlink"/>
            <w:noProof/>
          </w:rPr>
          <w:t>Figure B</w:t>
        </w:r>
        <w:r w:rsidR="004E5C09" w:rsidRPr="00AE34CA">
          <w:rPr>
            <w:rStyle w:val="Hyperlink"/>
            <w:noProof/>
          </w:rPr>
          <w:noBreakHyphen/>
          <w:t>3. Hourly presence of blue whales (all calls), blue whale D calls, fin whale 20 Hz, and fin whale 40 Hz during the PASCAL 2016 survey.</w:t>
        </w:r>
        <w:r w:rsidR="004E5C09">
          <w:rPr>
            <w:noProof/>
            <w:webHidden/>
          </w:rPr>
          <w:tab/>
        </w:r>
        <w:r w:rsidR="004E5C09">
          <w:rPr>
            <w:noProof/>
            <w:webHidden/>
          </w:rPr>
          <w:fldChar w:fldCharType="begin"/>
        </w:r>
        <w:r w:rsidR="004E5C09">
          <w:rPr>
            <w:noProof/>
            <w:webHidden/>
          </w:rPr>
          <w:instrText xml:space="preserve"> PAGEREF _Toc178600544 \h </w:instrText>
        </w:r>
        <w:r w:rsidR="004E5C09">
          <w:rPr>
            <w:noProof/>
            <w:webHidden/>
          </w:rPr>
        </w:r>
        <w:r w:rsidR="004E5C09">
          <w:rPr>
            <w:noProof/>
            <w:webHidden/>
          </w:rPr>
          <w:fldChar w:fldCharType="separate"/>
        </w:r>
        <w:r w:rsidR="004E5C09">
          <w:rPr>
            <w:noProof/>
            <w:webHidden/>
          </w:rPr>
          <w:t>67</w:t>
        </w:r>
        <w:r w:rsidR="004E5C09">
          <w:rPr>
            <w:noProof/>
            <w:webHidden/>
          </w:rPr>
          <w:fldChar w:fldCharType="end"/>
        </w:r>
      </w:hyperlink>
    </w:p>
    <w:p w14:paraId="0F2B0FA5" w14:textId="1350D558" w:rsidR="004E5C09" w:rsidRDefault="008156D6">
      <w:pPr>
        <w:pStyle w:val="TableofFigures"/>
        <w:rPr>
          <w:rFonts w:asciiTheme="minorHAnsi" w:eastAsiaTheme="minorEastAsia" w:hAnsiTheme="minorHAnsi"/>
          <w:noProof/>
          <w:sz w:val="22"/>
        </w:rPr>
      </w:pPr>
      <w:hyperlink w:anchor="_Toc178600545" w:history="1">
        <w:r w:rsidR="004E5C09" w:rsidRPr="00AE34CA">
          <w:rPr>
            <w:rStyle w:val="Hyperlink"/>
            <w:noProof/>
          </w:rPr>
          <w:t>Figure C</w:t>
        </w:r>
        <w:r w:rsidR="004E5C09" w:rsidRPr="00AE34CA">
          <w:rPr>
            <w:rStyle w:val="Hyperlink"/>
            <w:noProof/>
          </w:rPr>
          <w:noBreakHyphen/>
          <w:t>1. Plot of all successful drifts deployed during the CCES Survey.</w:t>
        </w:r>
        <w:r w:rsidR="004E5C09">
          <w:rPr>
            <w:noProof/>
            <w:webHidden/>
          </w:rPr>
          <w:tab/>
        </w:r>
        <w:r w:rsidR="004E5C09">
          <w:rPr>
            <w:noProof/>
            <w:webHidden/>
          </w:rPr>
          <w:fldChar w:fldCharType="begin"/>
        </w:r>
        <w:r w:rsidR="004E5C09">
          <w:rPr>
            <w:noProof/>
            <w:webHidden/>
          </w:rPr>
          <w:instrText xml:space="preserve"> PAGEREF _Toc178600545 \h </w:instrText>
        </w:r>
        <w:r w:rsidR="004E5C09">
          <w:rPr>
            <w:noProof/>
            <w:webHidden/>
          </w:rPr>
        </w:r>
        <w:r w:rsidR="004E5C09">
          <w:rPr>
            <w:noProof/>
            <w:webHidden/>
          </w:rPr>
          <w:fldChar w:fldCharType="separate"/>
        </w:r>
        <w:r w:rsidR="004E5C09">
          <w:rPr>
            <w:noProof/>
            <w:webHidden/>
          </w:rPr>
          <w:t>71</w:t>
        </w:r>
        <w:r w:rsidR="004E5C09">
          <w:rPr>
            <w:noProof/>
            <w:webHidden/>
          </w:rPr>
          <w:fldChar w:fldCharType="end"/>
        </w:r>
      </w:hyperlink>
    </w:p>
    <w:p w14:paraId="0203D33C" w14:textId="4F8843D9" w:rsidR="004E5C09" w:rsidRDefault="008156D6">
      <w:pPr>
        <w:pStyle w:val="TableofFigures"/>
        <w:rPr>
          <w:rFonts w:asciiTheme="minorHAnsi" w:eastAsiaTheme="minorEastAsia" w:hAnsiTheme="minorHAnsi"/>
          <w:noProof/>
          <w:sz w:val="22"/>
        </w:rPr>
      </w:pPr>
      <w:hyperlink w:anchor="_Toc178600546" w:history="1">
        <w:r w:rsidR="004E5C09" w:rsidRPr="00AE34CA">
          <w:rPr>
            <w:rStyle w:val="Hyperlink"/>
            <w:noProof/>
          </w:rPr>
          <w:t>Figure C</w:t>
        </w:r>
        <w:r w:rsidR="004E5C09" w:rsidRPr="00AE34CA">
          <w:rPr>
            <w:rStyle w:val="Hyperlink"/>
            <w:noProof/>
          </w:rPr>
          <w:noBreakHyphen/>
          <w:t>2. Hourly presence of sperm whales, beaked whales, dolphins, and narrow band high frequency species during the CCES 2018 survey.</w:t>
        </w:r>
        <w:r w:rsidR="004E5C09">
          <w:rPr>
            <w:noProof/>
            <w:webHidden/>
          </w:rPr>
          <w:tab/>
        </w:r>
        <w:r w:rsidR="004E5C09">
          <w:rPr>
            <w:noProof/>
            <w:webHidden/>
          </w:rPr>
          <w:fldChar w:fldCharType="begin"/>
        </w:r>
        <w:r w:rsidR="004E5C09">
          <w:rPr>
            <w:noProof/>
            <w:webHidden/>
          </w:rPr>
          <w:instrText xml:space="preserve"> PAGEREF _Toc178600546 \h </w:instrText>
        </w:r>
        <w:r w:rsidR="004E5C09">
          <w:rPr>
            <w:noProof/>
            <w:webHidden/>
          </w:rPr>
        </w:r>
        <w:r w:rsidR="004E5C09">
          <w:rPr>
            <w:noProof/>
            <w:webHidden/>
          </w:rPr>
          <w:fldChar w:fldCharType="separate"/>
        </w:r>
        <w:r w:rsidR="004E5C09">
          <w:rPr>
            <w:noProof/>
            <w:webHidden/>
          </w:rPr>
          <w:t>72</w:t>
        </w:r>
        <w:r w:rsidR="004E5C09">
          <w:rPr>
            <w:noProof/>
            <w:webHidden/>
          </w:rPr>
          <w:fldChar w:fldCharType="end"/>
        </w:r>
      </w:hyperlink>
    </w:p>
    <w:p w14:paraId="67CB514D" w14:textId="7DEADFD6" w:rsidR="004E5C09" w:rsidRDefault="008156D6">
      <w:pPr>
        <w:pStyle w:val="TableofFigures"/>
        <w:rPr>
          <w:rFonts w:asciiTheme="minorHAnsi" w:eastAsiaTheme="minorEastAsia" w:hAnsiTheme="minorHAnsi"/>
          <w:noProof/>
          <w:sz w:val="22"/>
        </w:rPr>
      </w:pPr>
      <w:hyperlink w:anchor="_Toc178600547" w:history="1">
        <w:r w:rsidR="004E5C09" w:rsidRPr="00AE34CA">
          <w:rPr>
            <w:rStyle w:val="Hyperlink"/>
            <w:noProof/>
          </w:rPr>
          <w:t>Figure C</w:t>
        </w:r>
        <w:r w:rsidR="004E5C09" w:rsidRPr="00AE34CA">
          <w:rPr>
            <w:rStyle w:val="Hyperlink"/>
            <w:noProof/>
          </w:rPr>
          <w:noBreakHyphen/>
          <w:t>3. Hourly presence of blue whales (all calls), blue whale D calls, fin whale 20 Hz, and minke whale calls during the CCES 2018 survey.</w:t>
        </w:r>
        <w:r w:rsidR="004E5C09">
          <w:rPr>
            <w:noProof/>
            <w:webHidden/>
          </w:rPr>
          <w:tab/>
        </w:r>
        <w:r w:rsidR="004E5C09">
          <w:rPr>
            <w:noProof/>
            <w:webHidden/>
          </w:rPr>
          <w:fldChar w:fldCharType="begin"/>
        </w:r>
        <w:r w:rsidR="004E5C09">
          <w:rPr>
            <w:noProof/>
            <w:webHidden/>
          </w:rPr>
          <w:instrText xml:space="preserve"> PAGEREF _Toc178600547 \h </w:instrText>
        </w:r>
        <w:r w:rsidR="004E5C09">
          <w:rPr>
            <w:noProof/>
            <w:webHidden/>
          </w:rPr>
        </w:r>
        <w:r w:rsidR="004E5C09">
          <w:rPr>
            <w:noProof/>
            <w:webHidden/>
          </w:rPr>
          <w:fldChar w:fldCharType="separate"/>
        </w:r>
        <w:r w:rsidR="004E5C09">
          <w:rPr>
            <w:noProof/>
            <w:webHidden/>
          </w:rPr>
          <w:t>73</w:t>
        </w:r>
        <w:r w:rsidR="004E5C09">
          <w:rPr>
            <w:noProof/>
            <w:webHidden/>
          </w:rPr>
          <w:fldChar w:fldCharType="end"/>
        </w:r>
      </w:hyperlink>
    </w:p>
    <w:p w14:paraId="4B1B9DC7" w14:textId="5A5A8F52" w:rsidR="008C11E1" w:rsidRDefault="008C11E1">
      <w:pPr>
        <w:spacing w:after="200" w:line="276" w:lineRule="auto"/>
        <w:rPr>
          <w:rFonts w:ascii="Arial" w:eastAsiaTheme="majorEastAsia" w:hAnsi="Arial" w:cstheme="majorBidi"/>
          <w:b/>
          <w:bCs/>
          <w:sz w:val="28"/>
          <w:szCs w:val="28"/>
        </w:rPr>
      </w:pPr>
      <w:r>
        <w:fldChar w:fldCharType="end"/>
      </w:r>
      <w:r>
        <w:br w:type="page"/>
      </w:r>
    </w:p>
    <w:p w14:paraId="3BDA58FB" w14:textId="64541825" w:rsidR="008D2DB4" w:rsidRDefault="00354256" w:rsidP="008D2DB4">
      <w:pPr>
        <w:pStyle w:val="Heading1"/>
        <w:ind w:left="432" w:hanging="432"/>
      </w:pPr>
      <w:bookmarkStart w:id="7" w:name="_Toc178600474"/>
      <w:r>
        <w:lastRenderedPageBreak/>
        <w:t>List of Tables</w:t>
      </w:r>
      <w:bookmarkEnd w:id="6"/>
      <w:bookmarkEnd w:id="7"/>
    </w:p>
    <w:p w14:paraId="282069FE" w14:textId="39EFA30B" w:rsidR="004E5C09" w:rsidRDefault="008D2DB4">
      <w:pPr>
        <w:pStyle w:val="TableofFigures"/>
        <w:rPr>
          <w:rFonts w:asciiTheme="minorHAnsi" w:eastAsiaTheme="minorEastAsia" w:hAnsiTheme="minorHAnsi"/>
          <w:noProof/>
          <w:sz w:val="22"/>
        </w:rPr>
      </w:pPr>
      <w:r>
        <w:fldChar w:fldCharType="begin"/>
      </w:r>
      <w:r>
        <w:instrText xml:space="preserve"> TOC \h \z \c "Table" </w:instrText>
      </w:r>
      <w:r>
        <w:fldChar w:fldCharType="separate"/>
      </w:r>
      <w:hyperlink w:anchor="_Toc178600548" w:history="1">
        <w:r w:rsidR="004E5C09" w:rsidRPr="00096F97">
          <w:rPr>
            <w:rStyle w:val="Hyperlink"/>
            <w:noProof/>
          </w:rPr>
          <w:t>Table 3.1. Summary of drifting recorder deployments for Adrift, PASCAL and CCES surveys.</w:t>
        </w:r>
        <w:r w:rsidR="004E5C09">
          <w:rPr>
            <w:noProof/>
            <w:webHidden/>
          </w:rPr>
          <w:tab/>
        </w:r>
        <w:r w:rsidR="004E5C09">
          <w:rPr>
            <w:noProof/>
            <w:webHidden/>
          </w:rPr>
          <w:fldChar w:fldCharType="begin"/>
        </w:r>
        <w:r w:rsidR="004E5C09">
          <w:rPr>
            <w:noProof/>
            <w:webHidden/>
          </w:rPr>
          <w:instrText xml:space="preserve"> PAGEREF _Toc178600548 \h </w:instrText>
        </w:r>
        <w:r w:rsidR="004E5C09">
          <w:rPr>
            <w:noProof/>
            <w:webHidden/>
          </w:rPr>
        </w:r>
        <w:r w:rsidR="004E5C09">
          <w:rPr>
            <w:noProof/>
            <w:webHidden/>
          </w:rPr>
          <w:fldChar w:fldCharType="separate"/>
        </w:r>
        <w:r w:rsidR="004E5C09">
          <w:rPr>
            <w:noProof/>
            <w:webHidden/>
          </w:rPr>
          <w:t>4</w:t>
        </w:r>
        <w:r w:rsidR="004E5C09">
          <w:rPr>
            <w:noProof/>
            <w:webHidden/>
          </w:rPr>
          <w:fldChar w:fldCharType="end"/>
        </w:r>
      </w:hyperlink>
    </w:p>
    <w:p w14:paraId="7E8EFDF3" w14:textId="211CD58C" w:rsidR="004E5C09" w:rsidRDefault="008156D6">
      <w:pPr>
        <w:pStyle w:val="TableofFigures"/>
        <w:rPr>
          <w:rFonts w:asciiTheme="minorHAnsi" w:eastAsiaTheme="minorEastAsia" w:hAnsiTheme="minorHAnsi"/>
          <w:noProof/>
          <w:sz w:val="22"/>
        </w:rPr>
      </w:pPr>
      <w:hyperlink w:anchor="_Toc178600549" w:history="1">
        <w:r w:rsidR="004E5C09" w:rsidRPr="00096F97">
          <w:rPr>
            <w:rStyle w:val="Hyperlink"/>
            <w:noProof/>
          </w:rPr>
          <w:t>Table 5.1. Summary of sperm whale detections for regular and slow clicks in hourly bins for Adrift data.</w:t>
        </w:r>
        <w:r w:rsidR="004E5C09">
          <w:rPr>
            <w:noProof/>
            <w:webHidden/>
          </w:rPr>
          <w:tab/>
        </w:r>
        <w:r w:rsidR="004E5C09">
          <w:rPr>
            <w:noProof/>
            <w:webHidden/>
          </w:rPr>
          <w:fldChar w:fldCharType="begin"/>
        </w:r>
        <w:r w:rsidR="004E5C09">
          <w:rPr>
            <w:noProof/>
            <w:webHidden/>
          </w:rPr>
          <w:instrText xml:space="preserve"> PAGEREF _Toc178600549 \h </w:instrText>
        </w:r>
        <w:r w:rsidR="004E5C09">
          <w:rPr>
            <w:noProof/>
            <w:webHidden/>
          </w:rPr>
        </w:r>
        <w:r w:rsidR="004E5C09">
          <w:rPr>
            <w:noProof/>
            <w:webHidden/>
          </w:rPr>
          <w:fldChar w:fldCharType="separate"/>
        </w:r>
        <w:r w:rsidR="004E5C09">
          <w:rPr>
            <w:noProof/>
            <w:webHidden/>
          </w:rPr>
          <w:t>14</w:t>
        </w:r>
        <w:r w:rsidR="004E5C09">
          <w:rPr>
            <w:noProof/>
            <w:webHidden/>
          </w:rPr>
          <w:fldChar w:fldCharType="end"/>
        </w:r>
      </w:hyperlink>
    </w:p>
    <w:p w14:paraId="4EB15AD2" w14:textId="3DC43ACB" w:rsidR="004E5C09" w:rsidRDefault="008156D6">
      <w:pPr>
        <w:pStyle w:val="TableofFigures"/>
        <w:rPr>
          <w:rFonts w:asciiTheme="minorHAnsi" w:eastAsiaTheme="minorEastAsia" w:hAnsiTheme="minorHAnsi"/>
          <w:noProof/>
          <w:sz w:val="22"/>
        </w:rPr>
      </w:pPr>
      <w:hyperlink w:anchor="_Toc178600550" w:history="1">
        <w:r w:rsidR="004E5C09" w:rsidRPr="00096F97">
          <w:rPr>
            <w:rStyle w:val="Hyperlink"/>
            <w:noProof/>
          </w:rPr>
          <w:t>Table 5.2. Summary of beaked whale detections for Hubb’s beaked whales, Baird’s beaked whales, Stejneger’s beaked whales, and goose-beaked whales in hourly bins for Adrift data.</w:t>
        </w:r>
        <w:r w:rsidR="004E5C09">
          <w:rPr>
            <w:noProof/>
            <w:webHidden/>
          </w:rPr>
          <w:tab/>
        </w:r>
        <w:r w:rsidR="004E5C09">
          <w:rPr>
            <w:noProof/>
            <w:webHidden/>
          </w:rPr>
          <w:fldChar w:fldCharType="begin"/>
        </w:r>
        <w:r w:rsidR="004E5C09">
          <w:rPr>
            <w:noProof/>
            <w:webHidden/>
          </w:rPr>
          <w:instrText xml:space="preserve"> PAGEREF _Toc178600550 \h </w:instrText>
        </w:r>
        <w:r w:rsidR="004E5C09">
          <w:rPr>
            <w:noProof/>
            <w:webHidden/>
          </w:rPr>
        </w:r>
        <w:r w:rsidR="004E5C09">
          <w:rPr>
            <w:noProof/>
            <w:webHidden/>
          </w:rPr>
          <w:fldChar w:fldCharType="separate"/>
        </w:r>
        <w:r w:rsidR="004E5C09">
          <w:rPr>
            <w:noProof/>
            <w:webHidden/>
          </w:rPr>
          <w:t>17</w:t>
        </w:r>
        <w:r w:rsidR="004E5C09">
          <w:rPr>
            <w:noProof/>
            <w:webHidden/>
          </w:rPr>
          <w:fldChar w:fldCharType="end"/>
        </w:r>
      </w:hyperlink>
    </w:p>
    <w:p w14:paraId="04F61AC3" w14:textId="4EA02105" w:rsidR="004E5C09" w:rsidRDefault="008156D6">
      <w:pPr>
        <w:pStyle w:val="TableofFigures"/>
        <w:rPr>
          <w:rFonts w:asciiTheme="minorHAnsi" w:eastAsiaTheme="minorEastAsia" w:hAnsiTheme="minorHAnsi"/>
          <w:noProof/>
          <w:sz w:val="22"/>
        </w:rPr>
      </w:pPr>
      <w:hyperlink w:anchor="_Toc178600551" w:history="1">
        <w:r w:rsidR="004E5C09" w:rsidRPr="00096F97">
          <w:rPr>
            <w:rStyle w:val="Hyperlink"/>
            <w:noProof/>
          </w:rPr>
          <w:t>Table 5.3. Summary of dolphin detections (by species) in hourly bins for Adrift data.</w:t>
        </w:r>
        <w:r w:rsidR="004E5C09">
          <w:rPr>
            <w:noProof/>
            <w:webHidden/>
          </w:rPr>
          <w:tab/>
        </w:r>
        <w:r w:rsidR="004E5C09">
          <w:rPr>
            <w:noProof/>
            <w:webHidden/>
          </w:rPr>
          <w:fldChar w:fldCharType="begin"/>
        </w:r>
        <w:r w:rsidR="004E5C09">
          <w:rPr>
            <w:noProof/>
            <w:webHidden/>
          </w:rPr>
          <w:instrText xml:space="preserve"> PAGEREF _Toc178600551 \h </w:instrText>
        </w:r>
        <w:r w:rsidR="004E5C09">
          <w:rPr>
            <w:noProof/>
            <w:webHidden/>
          </w:rPr>
        </w:r>
        <w:r w:rsidR="004E5C09">
          <w:rPr>
            <w:noProof/>
            <w:webHidden/>
          </w:rPr>
          <w:fldChar w:fldCharType="separate"/>
        </w:r>
        <w:r w:rsidR="004E5C09">
          <w:rPr>
            <w:noProof/>
            <w:webHidden/>
          </w:rPr>
          <w:t>20</w:t>
        </w:r>
        <w:r w:rsidR="004E5C09">
          <w:rPr>
            <w:noProof/>
            <w:webHidden/>
          </w:rPr>
          <w:fldChar w:fldCharType="end"/>
        </w:r>
      </w:hyperlink>
    </w:p>
    <w:p w14:paraId="706D509A" w14:textId="29E49607" w:rsidR="004E5C09" w:rsidRDefault="008156D6">
      <w:pPr>
        <w:pStyle w:val="TableofFigures"/>
        <w:rPr>
          <w:rFonts w:asciiTheme="minorHAnsi" w:eastAsiaTheme="minorEastAsia" w:hAnsiTheme="minorHAnsi"/>
          <w:noProof/>
          <w:sz w:val="22"/>
        </w:rPr>
      </w:pPr>
      <w:hyperlink w:anchor="_Toc178600552" w:history="1">
        <w:r w:rsidR="004E5C09" w:rsidRPr="00096F97">
          <w:rPr>
            <w:rStyle w:val="Hyperlink"/>
            <w:noProof/>
          </w:rPr>
          <w:t>Table 5.4 Summary of NBHF detections in hourly bins for Adrift data.</w:t>
        </w:r>
        <w:r w:rsidR="004E5C09">
          <w:rPr>
            <w:noProof/>
            <w:webHidden/>
          </w:rPr>
          <w:tab/>
        </w:r>
        <w:r w:rsidR="004E5C09">
          <w:rPr>
            <w:noProof/>
            <w:webHidden/>
          </w:rPr>
          <w:fldChar w:fldCharType="begin"/>
        </w:r>
        <w:r w:rsidR="004E5C09">
          <w:rPr>
            <w:noProof/>
            <w:webHidden/>
          </w:rPr>
          <w:instrText xml:space="preserve"> PAGEREF _Toc178600552 \h </w:instrText>
        </w:r>
        <w:r w:rsidR="004E5C09">
          <w:rPr>
            <w:noProof/>
            <w:webHidden/>
          </w:rPr>
        </w:r>
        <w:r w:rsidR="004E5C09">
          <w:rPr>
            <w:noProof/>
            <w:webHidden/>
          </w:rPr>
          <w:fldChar w:fldCharType="separate"/>
        </w:r>
        <w:r w:rsidR="004E5C09">
          <w:rPr>
            <w:noProof/>
            <w:webHidden/>
          </w:rPr>
          <w:t>22</w:t>
        </w:r>
        <w:r w:rsidR="004E5C09">
          <w:rPr>
            <w:noProof/>
            <w:webHidden/>
          </w:rPr>
          <w:fldChar w:fldCharType="end"/>
        </w:r>
      </w:hyperlink>
    </w:p>
    <w:p w14:paraId="2CBA12C4" w14:textId="59DC8794" w:rsidR="004E5C09" w:rsidRDefault="008156D6">
      <w:pPr>
        <w:pStyle w:val="TableofFigures"/>
        <w:rPr>
          <w:rFonts w:asciiTheme="minorHAnsi" w:eastAsiaTheme="minorEastAsia" w:hAnsiTheme="minorHAnsi"/>
          <w:noProof/>
          <w:sz w:val="22"/>
        </w:rPr>
      </w:pPr>
      <w:hyperlink w:anchor="_Toc178600553" w:history="1">
        <w:r w:rsidR="004E5C09" w:rsidRPr="00096F97">
          <w:rPr>
            <w:rStyle w:val="Hyperlink"/>
            <w:noProof/>
          </w:rPr>
          <w:t>Table 5.5. Summary of blue whale detections in hourly bins for Adrift data.</w:t>
        </w:r>
        <w:r w:rsidR="004E5C09">
          <w:rPr>
            <w:noProof/>
            <w:webHidden/>
          </w:rPr>
          <w:tab/>
        </w:r>
        <w:r w:rsidR="004E5C09">
          <w:rPr>
            <w:noProof/>
            <w:webHidden/>
          </w:rPr>
          <w:fldChar w:fldCharType="begin"/>
        </w:r>
        <w:r w:rsidR="004E5C09">
          <w:rPr>
            <w:noProof/>
            <w:webHidden/>
          </w:rPr>
          <w:instrText xml:space="preserve"> PAGEREF _Toc178600553 \h </w:instrText>
        </w:r>
        <w:r w:rsidR="004E5C09">
          <w:rPr>
            <w:noProof/>
            <w:webHidden/>
          </w:rPr>
        </w:r>
        <w:r w:rsidR="004E5C09">
          <w:rPr>
            <w:noProof/>
            <w:webHidden/>
          </w:rPr>
          <w:fldChar w:fldCharType="separate"/>
        </w:r>
        <w:r w:rsidR="004E5C09">
          <w:rPr>
            <w:noProof/>
            <w:webHidden/>
          </w:rPr>
          <w:t>25</w:t>
        </w:r>
        <w:r w:rsidR="004E5C09">
          <w:rPr>
            <w:noProof/>
            <w:webHidden/>
          </w:rPr>
          <w:fldChar w:fldCharType="end"/>
        </w:r>
      </w:hyperlink>
    </w:p>
    <w:p w14:paraId="796EB58D" w14:textId="5D38B140" w:rsidR="004E5C09" w:rsidRDefault="008156D6">
      <w:pPr>
        <w:pStyle w:val="TableofFigures"/>
        <w:rPr>
          <w:rFonts w:asciiTheme="minorHAnsi" w:eastAsiaTheme="minorEastAsia" w:hAnsiTheme="minorHAnsi"/>
          <w:noProof/>
          <w:sz w:val="22"/>
        </w:rPr>
      </w:pPr>
      <w:hyperlink w:anchor="_Toc178600554" w:history="1">
        <w:r w:rsidR="004E5C09" w:rsidRPr="00096F97">
          <w:rPr>
            <w:rStyle w:val="Hyperlink"/>
            <w:noProof/>
          </w:rPr>
          <w:t>Table 5.6. Summary of fin whale detections in hourly bins for Adrift data.</w:t>
        </w:r>
        <w:r w:rsidR="004E5C09">
          <w:rPr>
            <w:noProof/>
            <w:webHidden/>
          </w:rPr>
          <w:tab/>
        </w:r>
        <w:r w:rsidR="004E5C09">
          <w:rPr>
            <w:noProof/>
            <w:webHidden/>
          </w:rPr>
          <w:fldChar w:fldCharType="begin"/>
        </w:r>
        <w:r w:rsidR="004E5C09">
          <w:rPr>
            <w:noProof/>
            <w:webHidden/>
          </w:rPr>
          <w:instrText xml:space="preserve"> PAGEREF _Toc178600554 \h </w:instrText>
        </w:r>
        <w:r w:rsidR="004E5C09">
          <w:rPr>
            <w:noProof/>
            <w:webHidden/>
          </w:rPr>
        </w:r>
        <w:r w:rsidR="004E5C09">
          <w:rPr>
            <w:noProof/>
            <w:webHidden/>
          </w:rPr>
          <w:fldChar w:fldCharType="separate"/>
        </w:r>
        <w:r w:rsidR="004E5C09">
          <w:rPr>
            <w:noProof/>
            <w:webHidden/>
          </w:rPr>
          <w:t>28</w:t>
        </w:r>
        <w:r w:rsidR="004E5C09">
          <w:rPr>
            <w:noProof/>
            <w:webHidden/>
          </w:rPr>
          <w:fldChar w:fldCharType="end"/>
        </w:r>
      </w:hyperlink>
    </w:p>
    <w:p w14:paraId="2737E5F3" w14:textId="6DC2DD62" w:rsidR="004E5C09" w:rsidRDefault="008156D6">
      <w:pPr>
        <w:pStyle w:val="TableofFigures"/>
        <w:rPr>
          <w:rFonts w:asciiTheme="minorHAnsi" w:eastAsiaTheme="minorEastAsia" w:hAnsiTheme="minorHAnsi"/>
          <w:noProof/>
          <w:sz w:val="22"/>
        </w:rPr>
      </w:pPr>
      <w:hyperlink w:anchor="_Toc178600555" w:history="1">
        <w:r w:rsidR="004E5C09" w:rsidRPr="00096F97">
          <w:rPr>
            <w:rStyle w:val="Hyperlink"/>
            <w:noProof/>
          </w:rPr>
          <w:t>Table 5.7. Summary of humpback whale detections in hourly bins for Adrift data.</w:t>
        </w:r>
        <w:r w:rsidR="004E5C09">
          <w:rPr>
            <w:noProof/>
            <w:webHidden/>
          </w:rPr>
          <w:tab/>
        </w:r>
        <w:r w:rsidR="004E5C09">
          <w:rPr>
            <w:noProof/>
            <w:webHidden/>
          </w:rPr>
          <w:fldChar w:fldCharType="begin"/>
        </w:r>
        <w:r w:rsidR="004E5C09">
          <w:rPr>
            <w:noProof/>
            <w:webHidden/>
          </w:rPr>
          <w:instrText xml:space="preserve"> PAGEREF _Toc178600555 \h </w:instrText>
        </w:r>
        <w:r w:rsidR="004E5C09">
          <w:rPr>
            <w:noProof/>
            <w:webHidden/>
          </w:rPr>
        </w:r>
        <w:r w:rsidR="004E5C09">
          <w:rPr>
            <w:noProof/>
            <w:webHidden/>
          </w:rPr>
          <w:fldChar w:fldCharType="separate"/>
        </w:r>
        <w:r w:rsidR="004E5C09">
          <w:rPr>
            <w:noProof/>
            <w:webHidden/>
          </w:rPr>
          <w:t>31</w:t>
        </w:r>
        <w:r w:rsidR="004E5C09">
          <w:rPr>
            <w:noProof/>
            <w:webHidden/>
          </w:rPr>
          <w:fldChar w:fldCharType="end"/>
        </w:r>
      </w:hyperlink>
    </w:p>
    <w:p w14:paraId="267D5B58" w14:textId="5A322AAE" w:rsidR="004E5C09" w:rsidRDefault="008156D6">
      <w:pPr>
        <w:pStyle w:val="TableofFigures"/>
        <w:rPr>
          <w:rFonts w:asciiTheme="minorHAnsi" w:eastAsiaTheme="minorEastAsia" w:hAnsiTheme="minorHAnsi"/>
          <w:noProof/>
          <w:sz w:val="22"/>
        </w:rPr>
      </w:pPr>
      <w:hyperlink w:anchor="_Toc178600556" w:history="1">
        <w:r w:rsidR="004E5C09" w:rsidRPr="00096F97">
          <w:rPr>
            <w:rStyle w:val="Hyperlink"/>
            <w:noProof/>
          </w:rPr>
          <w:t>Table 5.8. Summary of gray whale detections in hourly bins for Adrift data.</w:t>
        </w:r>
        <w:r w:rsidR="004E5C09">
          <w:rPr>
            <w:noProof/>
            <w:webHidden/>
          </w:rPr>
          <w:tab/>
        </w:r>
        <w:r w:rsidR="004E5C09">
          <w:rPr>
            <w:noProof/>
            <w:webHidden/>
          </w:rPr>
          <w:fldChar w:fldCharType="begin"/>
        </w:r>
        <w:r w:rsidR="004E5C09">
          <w:rPr>
            <w:noProof/>
            <w:webHidden/>
          </w:rPr>
          <w:instrText xml:space="preserve"> PAGEREF _Toc178600556 \h </w:instrText>
        </w:r>
        <w:r w:rsidR="004E5C09">
          <w:rPr>
            <w:noProof/>
            <w:webHidden/>
          </w:rPr>
        </w:r>
        <w:r w:rsidR="004E5C09">
          <w:rPr>
            <w:noProof/>
            <w:webHidden/>
          </w:rPr>
          <w:fldChar w:fldCharType="separate"/>
        </w:r>
        <w:r w:rsidR="004E5C09">
          <w:rPr>
            <w:noProof/>
            <w:webHidden/>
          </w:rPr>
          <w:t>34</w:t>
        </w:r>
        <w:r w:rsidR="004E5C09">
          <w:rPr>
            <w:noProof/>
            <w:webHidden/>
          </w:rPr>
          <w:fldChar w:fldCharType="end"/>
        </w:r>
      </w:hyperlink>
    </w:p>
    <w:p w14:paraId="3A3B32E5" w14:textId="3225FE0F" w:rsidR="008D2DB4" w:rsidRDefault="008D2DB4" w:rsidP="00C814B9">
      <w:r>
        <w:fldChar w:fldCharType="end"/>
      </w:r>
    </w:p>
    <w:p w14:paraId="610F538F" w14:textId="61686544" w:rsidR="004E5C09" w:rsidRDefault="008D2DB4">
      <w:pPr>
        <w:pStyle w:val="TableofFigures"/>
        <w:rPr>
          <w:rFonts w:asciiTheme="minorHAnsi" w:eastAsiaTheme="minorEastAsia" w:hAnsiTheme="minorHAnsi"/>
          <w:noProof/>
          <w:sz w:val="22"/>
        </w:rPr>
      </w:pPr>
      <w:r>
        <w:fldChar w:fldCharType="begin"/>
      </w:r>
      <w:r>
        <w:instrText xml:space="preserve"> TOC \h \z \c "Appendix Table" </w:instrText>
      </w:r>
      <w:r>
        <w:fldChar w:fldCharType="separate"/>
      </w:r>
      <w:hyperlink w:anchor="_Toc178600557" w:history="1">
        <w:r w:rsidR="004E5C09" w:rsidRPr="00DD394D">
          <w:rPr>
            <w:rStyle w:val="Hyperlink"/>
            <w:noProof/>
          </w:rPr>
          <w:t>Table A</w:t>
        </w:r>
        <w:r w:rsidR="004E5C09" w:rsidRPr="00DD394D">
          <w:rPr>
            <w:rStyle w:val="Hyperlink"/>
            <w:noProof/>
          </w:rPr>
          <w:noBreakHyphen/>
          <w:t>1. Summary of Adrift deployments.</w:t>
        </w:r>
        <w:r w:rsidR="004E5C09">
          <w:rPr>
            <w:noProof/>
            <w:webHidden/>
          </w:rPr>
          <w:tab/>
        </w:r>
        <w:r w:rsidR="004E5C09">
          <w:rPr>
            <w:noProof/>
            <w:webHidden/>
          </w:rPr>
          <w:fldChar w:fldCharType="begin"/>
        </w:r>
        <w:r w:rsidR="004E5C09">
          <w:rPr>
            <w:noProof/>
            <w:webHidden/>
          </w:rPr>
          <w:instrText xml:space="preserve"> PAGEREF _Toc178600557 \h </w:instrText>
        </w:r>
        <w:r w:rsidR="004E5C09">
          <w:rPr>
            <w:noProof/>
            <w:webHidden/>
          </w:rPr>
        </w:r>
        <w:r w:rsidR="004E5C09">
          <w:rPr>
            <w:noProof/>
            <w:webHidden/>
          </w:rPr>
          <w:fldChar w:fldCharType="separate"/>
        </w:r>
        <w:r w:rsidR="004E5C09">
          <w:rPr>
            <w:noProof/>
            <w:webHidden/>
          </w:rPr>
          <w:t>60</w:t>
        </w:r>
        <w:r w:rsidR="004E5C09">
          <w:rPr>
            <w:noProof/>
            <w:webHidden/>
          </w:rPr>
          <w:fldChar w:fldCharType="end"/>
        </w:r>
      </w:hyperlink>
    </w:p>
    <w:p w14:paraId="2405875E" w14:textId="6C2B150F" w:rsidR="004E5C09" w:rsidRDefault="008156D6">
      <w:pPr>
        <w:pStyle w:val="TableofFigures"/>
        <w:rPr>
          <w:rFonts w:asciiTheme="minorHAnsi" w:eastAsiaTheme="minorEastAsia" w:hAnsiTheme="minorHAnsi"/>
          <w:noProof/>
          <w:sz w:val="22"/>
        </w:rPr>
      </w:pPr>
      <w:hyperlink w:anchor="_Toc178600558" w:history="1">
        <w:r w:rsidR="004E5C09" w:rsidRPr="00DD394D">
          <w:rPr>
            <w:rStyle w:val="Hyperlink"/>
            <w:noProof/>
          </w:rPr>
          <w:t>Table B</w:t>
        </w:r>
        <w:r w:rsidR="004E5C09" w:rsidRPr="00DD394D">
          <w:rPr>
            <w:rStyle w:val="Hyperlink"/>
            <w:noProof/>
          </w:rPr>
          <w:noBreakHyphen/>
          <w:t>1. Summary of PASCAL deployments.</w:t>
        </w:r>
        <w:r w:rsidR="004E5C09">
          <w:rPr>
            <w:noProof/>
            <w:webHidden/>
          </w:rPr>
          <w:tab/>
        </w:r>
        <w:r w:rsidR="004E5C09">
          <w:rPr>
            <w:noProof/>
            <w:webHidden/>
          </w:rPr>
          <w:fldChar w:fldCharType="begin"/>
        </w:r>
        <w:r w:rsidR="004E5C09">
          <w:rPr>
            <w:noProof/>
            <w:webHidden/>
          </w:rPr>
          <w:instrText xml:space="preserve"> PAGEREF _Toc178600558 \h </w:instrText>
        </w:r>
        <w:r w:rsidR="004E5C09">
          <w:rPr>
            <w:noProof/>
            <w:webHidden/>
          </w:rPr>
        </w:r>
        <w:r w:rsidR="004E5C09">
          <w:rPr>
            <w:noProof/>
            <w:webHidden/>
          </w:rPr>
          <w:fldChar w:fldCharType="separate"/>
        </w:r>
        <w:r w:rsidR="004E5C09">
          <w:rPr>
            <w:noProof/>
            <w:webHidden/>
          </w:rPr>
          <w:t>69</w:t>
        </w:r>
        <w:r w:rsidR="004E5C09">
          <w:rPr>
            <w:noProof/>
            <w:webHidden/>
          </w:rPr>
          <w:fldChar w:fldCharType="end"/>
        </w:r>
      </w:hyperlink>
    </w:p>
    <w:p w14:paraId="0326E2A4" w14:textId="28B457BC" w:rsidR="004E5C09" w:rsidRDefault="008156D6">
      <w:pPr>
        <w:pStyle w:val="TableofFigures"/>
        <w:rPr>
          <w:rFonts w:asciiTheme="minorHAnsi" w:eastAsiaTheme="minorEastAsia" w:hAnsiTheme="minorHAnsi"/>
          <w:noProof/>
          <w:sz w:val="22"/>
        </w:rPr>
      </w:pPr>
      <w:hyperlink w:anchor="_Toc178600559" w:history="1">
        <w:r w:rsidR="004E5C09" w:rsidRPr="00DD394D">
          <w:rPr>
            <w:rStyle w:val="Hyperlink"/>
            <w:noProof/>
          </w:rPr>
          <w:t>Table C</w:t>
        </w:r>
        <w:r w:rsidR="004E5C09" w:rsidRPr="00DD394D">
          <w:rPr>
            <w:rStyle w:val="Hyperlink"/>
            <w:noProof/>
          </w:rPr>
          <w:noBreakHyphen/>
          <w:t>1. Summary of CCES Deployments.</w:t>
        </w:r>
        <w:r w:rsidR="004E5C09">
          <w:rPr>
            <w:noProof/>
            <w:webHidden/>
          </w:rPr>
          <w:tab/>
        </w:r>
        <w:r w:rsidR="004E5C09">
          <w:rPr>
            <w:noProof/>
            <w:webHidden/>
          </w:rPr>
          <w:fldChar w:fldCharType="begin"/>
        </w:r>
        <w:r w:rsidR="004E5C09">
          <w:rPr>
            <w:noProof/>
            <w:webHidden/>
          </w:rPr>
          <w:instrText xml:space="preserve"> PAGEREF _Toc178600559 \h </w:instrText>
        </w:r>
        <w:r w:rsidR="004E5C09">
          <w:rPr>
            <w:noProof/>
            <w:webHidden/>
          </w:rPr>
        </w:r>
        <w:r w:rsidR="004E5C09">
          <w:rPr>
            <w:noProof/>
            <w:webHidden/>
          </w:rPr>
          <w:fldChar w:fldCharType="separate"/>
        </w:r>
        <w:r w:rsidR="004E5C09">
          <w:rPr>
            <w:noProof/>
            <w:webHidden/>
          </w:rPr>
          <w:t>74</w:t>
        </w:r>
        <w:r w:rsidR="004E5C09">
          <w:rPr>
            <w:noProof/>
            <w:webHidden/>
          </w:rPr>
          <w:fldChar w:fldCharType="end"/>
        </w:r>
      </w:hyperlink>
    </w:p>
    <w:p w14:paraId="17094A27" w14:textId="05D1579E" w:rsidR="008D2DB4" w:rsidRDefault="008D2DB4" w:rsidP="00C814B9">
      <w:r>
        <w:fldChar w:fldCharType="end"/>
      </w:r>
    </w:p>
    <w:p w14:paraId="70133004" w14:textId="0C1C47FF" w:rsidR="008D2DB4" w:rsidRDefault="008D2DB4" w:rsidP="00C814B9">
      <w:pPr>
        <w:sectPr w:rsidR="008D2DB4" w:rsidSect="00EE74BD">
          <w:footerReference w:type="default" r:id="rId12"/>
          <w:pgSz w:w="12240" w:h="15840"/>
          <w:pgMar w:top="1440" w:right="1440" w:bottom="1440" w:left="1440" w:header="990" w:footer="654" w:gutter="0"/>
          <w:pgNumType w:fmt="lowerRoman"/>
          <w:cols w:space="720"/>
          <w:docGrid w:linePitch="360"/>
        </w:sectPr>
      </w:pPr>
    </w:p>
    <w:p w14:paraId="6A5E8260" w14:textId="7A1AC562" w:rsidR="00354256" w:rsidRDefault="00354256" w:rsidP="005D6AC5">
      <w:pPr>
        <w:pStyle w:val="Heading1"/>
        <w:ind w:left="432" w:hanging="432"/>
      </w:pPr>
      <w:bookmarkStart w:id="8" w:name="_Toc177733626"/>
      <w:bookmarkStart w:id="9" w:name="_Toc178600475"/>
      <w:r>
        <w:lastRenderedPageBreak/>
        <w:t>List of Abbreviations and Acronyms</w:t>
      </w:r>
      <w:bookmarkEnd w:id="8"/>
      <w:bookmarkEnd w:id="9"/>
    </w:p>
    <w:tbl>
      <w:tblPr>
        <w:tblStyle w:val="TableGrid"/>
        <w:tblpPr w:leftFromText="187" w:rightFromText="187" w:vertAnchor="text" w:tblpY="2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0" w:type="dxa"/>
          <w:bottom w:w="14" w:type="dxa"/>
          <w:right w:w="0" w:type="dxa"/>
        </w:tblCellMar>
        <w:tblLook w:val="0480" w:firstRow="0" w:lastRow="0" w:firstColumn="1" w:lastColumn="0" w:noHBand="0" w:noVBand="1"/>
      </w:tblPr>
      <w:tblGrid>
        <w:gridCol w:w="1421"/>
        <w:gridCol w:w="7939"/>
      </w:tblGrid>
      <w:tr w:rsidR="004D21B6" w:rsidRPr="008E4B33" w14:paraId="1A939B27" w14:textId="77777777" w:rsidTr="004D21B6">
        <w:trPr>
          <w:cantSplit/>
          <w:trHeight w:val="288"/>
        </w:trPr>
        <w:tc>
          <w:tcPr>
            <w:tcW w:w="1421" w:type="dxa"/>
          </w:tcPr>
          <w:p w14:paraId="46BC8FAA" w14:textId="5977C682" w:rsidR="004D21B6" w:rsidRPr="008E4B33" w:rsidRDefault="004D21B6" w:rsidP="004D21B6">
            <w:pPr>
              <w:pStyle w:val="TableCellleft"/>
            </w:pPr>
            <w:r w:rsidRPr="0092346C">
              <w:t>ACCESS</w:t>
            </w:r>
          </w:p>
        </w:tc>
        <w:tc>
          <w:tcPr>
            <w:tcW w:w="7939" w:type="dxa"/>
          </w:tcPr>
          <w:p w14:paraId="4AE05116" w14:textId="6C1C1035" w:rsidR="004D21B6" w:rsidRPr="008E4B33" w:rsidRDefault="004D21B6" w:rsidP="004D21B6">
            <w:pPr>
              <w:pStyle w:val="TableCellleft"/>
            </w:pPr>
            <w:r w:rsidRPr="00DD2FD4">
              <w:t>Applied California Current Ecosystem Studies</w:t>
            </w:r>
          </w:p>
        </w:tc>
      </w:tr>
      <w:tr w:rsidR="004D21B6" w:rsidRPr="008E4B33" w14:paraId="0C16B609" w14:textId="77777777" w:rsidTr="004D21B6">
        <w:trPr>
          <w:cantSplit/>
          <w:trHeight w:val="288"/>
        </w:trPr>
        <w:tc>
          <w:tcPr>
            <w:tcW w:w="1421" w:type="dxa"/>
          </w:tcPr>
          <w:p w14:paraId="63B7E74F" w14:textId="7102CEFD" w:rsidR="004D21B6" w:rsidRDefault="004D21B6" w:rsidP="004D21B6">
            <w:pPr>
              <w:pStyle w:val="TableCellleft"/>
            </w:pPr>
            <w:r w:rsidRPr="0092346C">
              <w:t>BANTER</w:t>
            </w:r>
          </w:p>
        </w:tc>
        <w:tc>
          <w:tcPr>
            <w:tcW w:w="7939" w:type="dxa"/>
          </w:tcPr>
          <w:p w14:paraId="2131BC6F" w14:textId="04380FCD" w:rsidR="004D21B6" w:rsidRPr="008E4B33" w:rsidRDefault="004D21B6" w:rsidP="004D21B6">
            <w:pPr>
              <w:pStyle w:val="TableCellleft"/>
            </w:pPr>
            <w:proofErr w:type="spellStart"/>
            <w:r w:rsidRPr="00DD2FD4">
              <w:t>BioAcoustic</w:t>
            </w:r>
            <w:proofErr w:type="spellEnd"/>
            <w:r w:rsidRPr="00DD2FD4">
              <w:t xml:space="preserve"> </w:t>
            </w:r>
            <w:proofErr w:type="spellStart"/>
            <w:r w:rsidRPr="00DD2FD4">
              <w:t>EveNT</w:t>
            </w:r>
            <w:proofErr w:type="spellEnd"/>
            <w:r w:rsidRPr="00DD2FD4">
              <w:t xml:space="preserve"> </w:t>
            </w:r>
            <w:proofErr w:type="spellStart"/>
            <w:r w:rsidRPr="00DD2FD4">
              <w:t>ClassifiER</w:t>
            </w:r>
            <w:proofErr w:type="spellEnd"/>
            <w:r w:rsidRPr="00DD2FD4">
              <w:t xml:space="preserve"> </w:t>
            </w:r>
          </w:p>
        </w:tc>
      </w:tr>
      <w:tr w:rsidR="004D21B6" w:rsidRPr="008E4B33" w14:paraId="0BDBDE21" w14:textId="77777777" w:rsidTr="004D21B6">
        <w:trPr>
          <w:cantSplit/>
          <w:trHeight w:val="288"/>
        </w:trPr>
        <w:tc>
          <w:tcPr>
            <w:tcW w:w="1421" w:type="dxa"/>
          </w:tcPr>
          <w:p w14:paraId="0CF87324" w14:textId="3419FD5B" w:rsidR="004D21B6" w:rsidRPr="0092346C" w:rsidRDefault="004D21B6" w:rsidP="004D21B6">
            <w:pPr>
              <w:pStyle w:val="TableCellleft"/>
            </w:pPr>
            <w:r w:rsidRPr="00DD2FD4">
              <w:t>B</w:t>
            </w:r>
            <w:r w:rsidR="00756473">
              <w:t>b</w:t>
            </w:r>
          </w:p>
        </w:tc>
        <w:tc>
          <w:tcPr>
            <w:tcW w:w="7939" w:type="dxa"/>
          </w:tcPr>
          <w:p w14:paraId="3265F103" w14:textId="75C2E683" w:rsidR="004D21B6" w:rsidRPr="004D21B6" w:rsidRDefault="004D21B6" w:rsidP="004D21B6">
            <w:pPr>
              <w:pStyle w:val="TableCellleft"/>
              <w:rPr>
                <w:i/>
                <w:iCs/>
              </w:rPr>
            </w:pPr>
            <w:proofErr w:type="spellStart"/>
            <w:r w:rsidRPr="004D21B6">
              <w:rPr>
                <w:i/>
                <w:iCs/>
              </w:rPr>
              <w:t>Berardius</w:t>
            </w:r>
            <w:proofErr w:type="spellEnd"/>
            <w:r w:rsidRPr="004D21B6">
              <w:rPr>
                <w:i/>
                <w:iCs/>
              </w:rPr>
              <w:t xml:space="preserve"> </w:t>
            </w:r>
            <w:proofErr w:type="spellStart"/>
            <w:r w:rsidRPr="004D21B6">
              <w:rPr>
                <w:i/>
                <w:iCs/>
              </w:rPr>
              <w:t>bairdii</w:t>
            </w:r>
            <w:proofErr w:type="spellEnd"/>
          </w:p>
        </w:tc>
      </w:tr>
      <w:tr w:rsidR="004D21B6" w:rsidRPr="008E4B33" w14:paraId="16B19E73" w14:textId="77777777" w:rsidTr="004D21B6">
        <w:trPr>
          <w:cantSplit/>
          <w:trHeight w:val="288"/>
        </w:trPr>
        <w:tc>
          <w:tcPr>
            <w:tcW w:w="1421" w:type="dxa"/>
          </w:tcPr>
          <w:p w14:paraId="4E5906E0" w14:textId="13CBBB78" w:rsidR="004D21B6" w:rsidRDefault="004D21B6" w:rsidP="004D21B6">
            <w:pPr>
              <w:pStyle w:val="TableCellleft"/>
            </w:pPr>
            <w:r w:rsidRPr="0092346C">
              <w:t>BOEM</w:t>
            </w:r>
          </w:p>
        </w:tc>
        <w:tc>
          <w:tcPr>
            <w:tcW w:w="7939" w:type="dxa"/>
          </w:tcPr>
          <w:p w14:paraId="48699CCF" w14:textId="1868DE3F" w:rsidR="004D21B6" w:rsidRPr="008E4B33" w:rsidRDefault="004D21B6" w:rsidP="004D21B6">
            <w:pPr>
              <w:pStyle w:val="TableCellleft"/>
            </w:pPr>
            <w:r w:rsidRPr="00DD2FD4">
              <w:t>Bureau of Ocean Energy Management</w:t>
            </w:r>
          </w:p>
        </w:tc>
      </w:tr>
      <w:tr w:rsidR="004D21B6" w:rsidRPr="008E4B33" w14:paraId="1EFFAFC5" w14:textId="77777777" w:rsidTr="004D21B6">
        <w:trPr>
          <w:cantSplit/>
          <w:trHeight w:val="288"/>
        </w:trPr>
        <w:tc>
          <w:tcPr>
            <w:tcW w:w="1421" w:type="dxa"/>
          </w:tcPr>
          <w:p w14:paraId="04985967" w14:textId="09E3B24E" w:rsidR="004D21B6" w:rsidRDefault="004D21B6" w:rsidP="004D21B6">
            <w:pPr>
              <w:pStyle w:val="TableCellleft"/>
            </w:pPr>
            <w:r w:rsidRPr="0092346C">
              <w:t>BWC</w:t>
            </w:r>
          </w:p>
        </w:tc>
        <w:tc>
          <w:tcPr>
            <w:tcW w:w="7939" w:type="dxa"/>
          </w:tcPr>
          <w:p w14:paraId="63AA800F" w14:textId="0A22CDBD" w:rsidR="004D21B6" w:rsidRPr="008E4B33" w:rsidRDefault="004D21B6" w:rsidP="004D21B6">
            <w:pPr>
              <w:pStyle w:val="TableCellleft"/>
            </w:pPr>
            <w:r w:rsidRPr="00DD2FD4">
              <w:t>Cross Seamount Beaked Whale</w:t>
            </w:r>
          </w:p>
        </w:tc>
      </w:tr>
      <w:tr w:rsidR="004D21B6" w:rsidRPr="008E4B33" w14:paraId="28A73305" w14:textId="77777777" w:rsidTr="004D21B6">
        <w:trPr>
          <w:cantSplit/>
          <w:trHeight w:val="288"/>
        </w:trPr>
        <w:tc>
          <w:tcPr>
            <w:tcW w:w="1421" w:type="dxa"/>
          </w:tcPr>
          <w:p w14:paraId="42A74BE0" w14:textId="7F3C074A" w:rsidR="004D21B6" w:rsidRDefault="004D21B6" w:rsidP="004D21B6">
            <w:pPr>
              <w:pStyle w:val="TableCellleft"/>
            </w:pPr>
            <w:r w:rsidRPr="0092346C">
              <w:t>BW43</w:t>
            </w:r>
          </w:p>
        </w:tc>
        <w:tc>
          <w:tcPr>
            <w:tcW w:w="7939" w:type="dxa"/>
          </w:tcPr>
          <w:p w14:paraId="271696E2" w14:textId="16CE25C6" w:rsidR="004D21B6" w:rsidRPr="008E4B33" w:rsidRDefault="004D21B6" w:rsidP="004D21B6">
            <w:pPr>
              <w:pStyle w:val="TableCellleft"/>
            </w:pPr>
            <w:r w:rsidRPr="004D21B6">
              <w:rPr>
                <w:i/>
                <w:iCs/>
              </w:rPr>
              <w:t xml:space="preserve">Mesoplodon </w:t>
            </w:r>
            <w:proofErr w:type="spellStart"/>
            <w:r w:rsidRPr="004D21B6">
              <w:rPr>
                <w:i/>
                <w:iCs/>
              </w:rPr>
              <w:t>gink</w:t>
            </w:r>
            <w:r w:rsidR="00565B83">
              <w:rPr>
                <w:i/>
                <w:iCs/>
              </w:rPr>
              <w:t>g</w:t>
            </w:r>
            <w:r w:rsidRPr="004D21B6">
              <w:rPr>
                <w:i/>
                <w:iCs/>
              </w:rPr>
              <w:t>odens</w:t>
            </w:r>
            <w:proofErr w:type="spellEnd"/>
            <w:r w:rsidRPr="00DD2FD4">
              <w:t xml:space="preserve"> (Beaked Whale 43 kHz)</w:t>
            </w:r>
          </w:p>
        </w:tc>
      </w:tr>
      <w:tr w:rsidR="004D21B6" w:rsidRPr="008E4B33" w14:paraId="2CDDA226" w14:textId="77777777" w:rsidTr="004D21B6">
        <w:trPr>
          <w:cantSplit/>
          <w:trHeight w:val="288"/>
        </w:trPr>
        <w:tc>
          <w:tcPr>
            <w:tcW w:w="1421" w:type="dxa"/>
          </w:tcPr>
          <w:p w14:paraId="227544DE" w14:textId="3CF0A17C" w:rsidR="004D21B6" w:rsidRDefault="004D21B6" w:rsidP="004D21B6">
            <w:pPr>
              <w:pStyle w:val="TableCellleft"/>
            </w:pPr>
            <w:r w:rsidRPr="0092346C">
              <w:t>CCC</w:t>
            </w:r>
          </w:p>
        </w:tc>
        <w:tc>
          <w:tcPr>
            <w:tcW w:w="7939" w:type="dxa"/>
          </w:tcPr>
          <w:p w14:paraId="07DFB98A" w14:textId="294FB5FA" w:rsidR="004D21B6" w:rsidRPr="008E4B33" w:rsidRDefault="004D21B6" w:rsidP="004D21B6">
            <w:pPr>
              <w:pStyle w:val="TableCellleft"/>
            </w:pPr>
            <w:r w:rsidRPr="00DD2FD4">
              <w:t>Central Coast Collaborative</w:t>
            </w:r>
          </w:p>
        </w:tc>
      </w:tr>
      <w:tr w:rsidR="004D21B6" w:rsidRPr="008E4B33" w14:paraId="717D2651" w14:textId="77777777" w:rsidTr="004D21B6">
        <w:trPr>
          <w:cantSplit/>
          <w:trHeight w:val="288"/>
        </w:trPr>
        <w:tc>
          <w:tcPr>
            <w:tcW w:w="1421" w:type="dxa"/>
          </w:tcPr>
          <w:p w14:paraId="281CF599" w14:textId="40A79EE5" w:rsidR="004D21B6" w:rsidRDefault="004D21B6" w:rsidP="004D21B6">
            <w:pPr>
              <w:pStyle w:val="TableCellleft"/>
            </w:pPr>
            <w:r w:rsidRPr="0092346C">
              <w:t>CCES</w:t>
            </w:r>
          </w:p>
        </w:tc>
        <w:tc>
          <w:tcPr>
            <w:tcW w:w="7939" w:type="dxa"/>
          </w:tcPr>
          <w:p w14:paraId="7A06C9EB" w14:textId="42928AF8" w:rsidR="004D21B6" w:rsidRPr="008E4B33" w:rsidRDefault="004D21B6" w:rsidP="004D21B6">
            <w:pPr>
              <w:pStyle w:val="TableCellleft"/>
            </w:pPr>
            <w:r w:rsidRPr="00DD2FD4">
              <w:t>California Current Ecosystem Survey</w:t>
            </w:r>
          </w:p>
        </w:tc>
      </w:tr>
      <w:tr w:rsidR="004D21B6" w:rsidRPr="008E4B33" w14:paraId="520775A5" w14:textId="77777777" w:rsidTr="004D21B6">
        <w:trPr>
          <w:cantSplit/>
          <w:trHeight w:val="288"/>
        </w:trPr>
        <w:tc>
          <w:tcPr>
            <w:tcW w:w="1421" w:type="dxa"/>
          </w:tcPr>
          <w:p w14:paraId="5318B957" w14:textId="79877E72" w:rsidR="004D21B6" w:rsidRDefault="004D21B6" w:rsidP="004D21B6">
            <w:pPr>
              <w:pStyle w:val="TableCellleft"/>
            </w:pPr>
            <w:r w:rsidRPr="0092346C">
              <w:t>CHI</w:t>
            </w:r>
          </w:p>
        </w:tc>
        <w:tc>
          <w:tcPr>
            <w:tcW w:w="7939" w:type="dxa"/>
          </w:tcPr>
          <w:p w14:paraId="768B1DE9" w14:textId="0AEA2FD4" w:rsidR="004D21B6" w:rsidRPr="008E4B33" w:rsidRDefault="004D21B6" w:rsidP="004D21B6">
            <w:pPr>
              <w:pStyle w:val="TableCellleft"/>
            </w:pPr>
            <w:r w:rsidRPr="00DD2FD4">
              <w:t>Channel Islands</w:t>
            </w:r>
          </w:p>
        </w:tc>
      </w:tr>
      <w:tr w:rsidR="004D21B6" w:rsidRPr="008E4B33" w14:paraId="119CEB2C" w14:textId="77777777" w:rsidTr="004D21B6">
        <w:trPr>
          <w:cantSplit/>
          <w:trHeight w:val="288"/>
        </w:trPr>
        <w:tc>
          <w:tcPr>
            <w:tcW w:w="1421" w:type="dxa"/>
          </w:tcPr>
          <w:p w14:paraId="7B86A5FE" w14:textId="5E0AD1A6" w:rsidR="004D21B6" w:rsidRDefault="004D21B6" w:rsidP="004D21B6">
            <w:pPr>
              <w:pStyle w:val="TableCellleft"/>
            </w:pPr>
            <w:r w:rsidRPr="0092346C">
              <w:t>COL</w:t>
            </w:r>
          </w:p>
        </w:tc>
        <w:tc>
          <w:tcPr>
            <w:tcW w:w="7939" w:type="dxa"/>
          </w:tcPr>
          <w:p w14:paraId="779B085E" w14:textId="5539826D" w:rsidR="004D21B6" w:rsidRPr="008E4B33" w:rsidRDefault="004D21B6" w:rsidP="004D21B6">
            <w:pPr>
              <w:pStyle w:val="TableCellleft"/>
            </w:pPr>
            <w:r w:rsidRPr="00DD2FD4">
              <w:t>Columbia River</w:t>
            </w:r>
          </w:p>
        </w:tc>
      </w:tr>
      <w:tr w:rsidR="004D21B6" w:rsidRPr="008E4B33" w14:paraId="6A287E80" w14:textId="77777777" w:rsidTr="004D21B6">
        <w:trPr>
          <w:cantSplit/>
          <w:trHeight w:val="288"/>
        </w:trPr>
        <w:tc>
          <w:tcPr>
            <w:tcW w:w="1421" w:type="dxa"/>
          </w:tcPr>
          <w:p w14:paraId="6771FE34" w14:textId="6019BF6B" w:rsidR="004D21B6" w:rsidRDefault="004D21B6" w:rsidP="004D21B6">
            <w:pPr>
              <w:pStyle w:val="TableCellleft"/>
            </w:pPr>
            <w:r w:rsidRPr="0092346C">
              <w:t>CRAN</w:t>
            </w:r>
          </w:p>
        </w:tc>
        <w:tc>
          <w:tcPr>
            <w:tcW w:w="7939" w:type="dxa"/>
          </w:tcPr>
          <w:p w14:paraId="1B320CF9" w14:textId="1A4D6219" w:rsidR="004D21B6" w:rsidRPr="008E4B33" w:rsidRDefault="004D21B6" w:rsidP="004D21B6">
            <w:pPr>
              <w:pStyle w:val="TableCellleft"/>
            </w:pPr>
            <w:r w:rsidRPr="00DD2FD4">
              <w:t>Comprehensive R Archive Network</w:t>
            </w:r>
          </w:p>
        </w:tc>
      </w:tr>
      <w:tr w:rsidR="004D21B6" w:rsidRPr="008E4B33" w14:paraId="65BE0A88" w14:textId="77777777" w:rsidTr="004D21B6">
        <w:trPr>
          <w:cantSplit/>
          <w:trHeight w:val="288"/>
        </w:trPr>
        <w:tc>
          <w:tcPr>
            <w:tcW w:w="1421" w:type="dxa"/>
          </w:tcPr>
          <w:p w14:paraId="466D563D" w14:textId="6D56E904" w:rsidR="004D21B6" w:rsidRDefault="004D21B6" w:rsidP="004D21B6">
            <w:pPr>
              <w:pStyle w:val="TableCellleft"/>
            </w:pPr>
            <w:r w:rsidRPr="0092346C">
              <w:t>DCLDE</w:t>
            </w:r>
          </w:p>
        </w:tc>
        <w:tc>
          <w:tcPr>
            <w:tcW w:w="7939" w:type="dxa"/>
          </w:tcPr>
          <w:p w14:paraId="6B924716" w14:textId="382916EB" w:rsidR="004D21B6" w:rsidRPr="008E4B33" w:rsidRDefault="004D21B6" w:rsidP="004D21B6">
            <w:pPr>
              <w:pStyle w:val="TableCellleft"/>
            </w:pPr>
            <w:r w:rsidRPr="00DD2FD4">
              <w:t>Detection, Classification, Localization and Density Estimation</w:t>
            </w:r>
          </w:p>
        </w:tc>
      </w:tr>
      <w:tr w:rsidR="004D21B6" w:rsidRPr="008E4B33" w14:paraId="747E58BE" w14:textId="77777777" w:rsidTr="004D21B6">
        <w:trPr>
          <w:cantSplit/>
          <w:trHeight w:val="288"/>
        </w:trPr>
        <w:tc>
          <w:tcPr>
            <w:tcW w:w="1421" w:type="dxa"/>
          </w:tcPr>
          <w:p w14:paraId="24AED0E2" w14:textId="3A363A76" w:rsidR="004D21B6" w:rsidRDefault="004D21B6" w:rsidP="004D21B6">
            <w:pPr>
              <w:pStyle w:val="TableCellleft"/>
            </w:pPr>
            <w:r w:rsidRPr="0092346C">
              <w:t>FOSSA</w:t>
            </w:r>
          </w:p>
        </w:tc>
        <w:tc>
          <w:tcPr>
            <w:tcW w:w="7939" w:type="dxa"/>
          </w:tcPr>
          <w:p w14:paraId="61903641" w14:textId="4283C7B3" w:rsidR="004D21B6" w:rsidRPr="008E4B33" w:rsidRDefault="004D21B6" w:rsidP="004D21B6">
            <w:pPr>
              <w:pStyle w:val="TableCellleft"/>
            </w:pPr>
            <w:r w:rsidRPr="00DD2FD4">
              <w:t>Free and Open</w:t>
            </w:r>
            <w:r>
              <w:t>-</w:t>
            </w:r>
            <w:r w:rsidRPr="00DD2FD4">
              <w:t>Source Software for Acoustics</w:t>
            </w:r>
          </w:p>
        </w:tc>
      </w:tr>
      <w:tr w:rsidR="004D21B6" w:rsidRPr="008E4B33" w14:paraId="3EB18035" w14:textId="77777777" w:rsidTr="004D21B6">
        <w:trPr>
          <w:cantSplit/>
          <w:trHeight w:val="288"/>
        </w:trPr>
        <w:tc>
          <w:tcPr>
            <w:tcW w:w="1421" w:type="dxa"/>
          </w:tcPr>
          <w:p w14:paraId="7243072B" w14:textId="4D6D8C05" w:rsidR="004D21B6" w:rsidRDefault="004D21B6" w:rsidP="004D21B6">
            <w:pPr>
              <w:pStyle w:val="TableCellleft"/>
            </w:pPr>
            <w:r w:rsidRPr="0092346C">
              <w:t>FFT</w:t>
            </w:r>
          </w:p>
        </w:tc>
        <w:tc>
          <w:tcPr>
            <w:tcW w:w="7939" w:type="dxa"/>
          </w:tcPr>
          <w:p w14:paraId="1076F569" w14:textId="736F34DC" w:rsidR="004D21B6" w:rsidRPr="008E4B33" w:rsidRDefault="004D21B6" w:rsidP="004D21B6">
            <w:pPr>
              <w:pStyle w:val="TableCellleft"/>
            </w:pPr>
            <w:r w:rsidRPr="00DD2FD4">
              <w:t>Fast Fourier Transform</w:t>
            </w:r>
          </w:p>
        </w:tc>
      </w:tr>
      <w:tr w:rsidR="004D21B6" w:rsidRPr="008E4B33" w14:paraId="1D2B3AA0" w14:textId="77777777" w:rsidTr="004D21B6">
        <w:trPr>
          <w:cantSplit/>
          <w:trHeight w:val="288"/>
        </w:trPr>
        <w:tc>
          <w:tcPr>
            <w:tcW w:w="1421" w:type="dxa"/>
          </w:tcPr>
          <w:p w14:paraId="16D035A1" w14:textId="7EA17CC5" w:rsidR="004D21B6" w:rsidRDefault="004D21B6" w:rsidP="004D21B6">
            <w:pPr>
              <w:pStyle w:val="TableCellleft"/>
            </w:pPr>
            <w:r w:rsidRPr="0092346C">
              <w:t>Gg</w:t>
            </w:r>
          </w:p>
        </w:tc>
        <w:tc>
          <w:tcPr>
            <w:tcW w:w="7939" w:type="dxa"/>
          </w:tcPr>
          <w:p w14:paraId="4CA626CC" w14:textId="0C4BC50D" w:rsidR="004D21B6" w:rsidRPr="008E4B33" w:rsidRDefault="004D21B6" w:rsidP="004D21B6">
            <w:pPr>
              <w:pStyle w:val="TableCellleft"/>
            </w:pPr>
            <w:r w:rsidRPr="00DD2FD4">
              <w:t>Grampus griseus</w:t>
            </w:r>
          </w:p>
        </w:tc>
      </w:tr>
      <w:tr w:rsidR="004D21B6" w:rsidRPr="008E4B33" w14:paraId="3BB7878D" w14:textId="77777777" w:rsidTr="004D21B6">
        <w:trPr>
          <w:cantSplit/>
          <w:trHeight w:val="288"/>
        </w:trPr>
        <w:tc>
          <w:tcPr>
            <w:tcW w:w="1421" w:type="dxa"/>
          </w:tcPr>
          <w:p w14:paraId="7056C58C" w14:textId="143C936C" w:rsidR="004D21B6" w:rsidRDefault="004D21B6" w:rsidP="004D21B6">
            <w:pPr>
              <w:pStyle w:val="TableCellleft"/>
            </w:pPr>
            <w:r w:rsidRPr="0092346C">
              <w:t>GPL</w:t>
            </w:r>
          </w:p>
        </w:tc>
        <w:tc>
          <w:tcPr>
            <w:tcW w:w="7939" w:type="dxa"/>
          </w:tcPr>
          <w:p w14:paraId="4BE56DF1" w14:textId="51D33134" w:rsidR="004D21B6" w:rsidRPr="008E4B33" w:rsidRDefault="004D21B6" w:rsidP="004D21B6">
            <w:pPr>
              <w:pStyle w:val="TableCellleft"/>
            </w:pPr>
            <w:r w:rsidRPr="00DD2FD4">
              <w:t>Generalized Power Law</w:t>
            </w:r>
          </w:p>
        </w:tc>
      </w:tr>
      <w:tr w:rsidR="004D21B6" w:rsidRPr="008E4B33" w14:paraId="56850655" w14:textId="77777777" w:rsidTr="004D21B6">
        <w:trPr>
          <w:cantSplit/>
          <w:trHeight w:val="288"/>
        </w:trPr>
        <w:tc>
          <w:tcPr>
            <w:tcW w:w="1421" w:type="dxa"/>
          </w:tcPr>
          <w:p w14:paraId="1D26345F" w14:textId="72F04177" w:rsidR="004D21B6" w:rsidRDefault="004D21B6" w:rsidP="004D21B6">
            <w:pPr>
              <w:pStyle w:val="TableCellleft"/>
            </w:pPr>
            <w:r w:rsidRPr="0092346C">
              <w:t>GUI</w:t>
            </w:r>
          </w:p>
        </w:tc>
        <w:tc>
          <w:tcPr>
            <w:tcW w:w="7939" w:type="dxa"/>
          </w:tcPr>
          <w:p w14:paraId="5DB3D1D0" w14:textId="2E137B8C" w:rsidR="004D21B6" w:rsidRPr="008E4B33" w:rsidRDefault="004D21B6" w:rsidP="004D21B6">
            <w:pPr>
              <w:pStyle w:val="TableCellleft"/>
            </w:pPr>
            <w:r w:rsidRPr="00DD2FD4">
              <w:t>Graphical User Interface</w:t>
            </w:r>
          </w:p>
        </w:tc>
      </w:tr>
      <w:tr w:rsidR="004D21B6" w:rsidRPr="008E4B33" w14:paraId="447FB191" w14:textId="77777777" w:rsidTr="004D21B6">
        <w:trPr>
          <w:cantSplit/>
          <w:trHeight w:val="288"/>
        </w:trPr>
        <w:tc>
          <w:tcPr>
            <w:tcW w:w="1421" w:type="dxa"/>
          </w:tcPr>
          <w:p w14:paraId="1369427B" w14:textId="060C6B05" w:rsidR="004D21B6" w:rsidRDefault="004D21B6" w:rsidP="004D21B6">
            <w:pPr>
              <w:pStyle w:val="TableCellleft"/>
            </w:pPr>
            <w:r w:rsidRPr="0092346C">
              <w:t>HUM</w:t>
            </w:r>
          </w:p>
        </w:tc>
        <w:tc>
          <w:tcPr>
            <w:tcW w:w="7939" w:type="dxa"/>
          </w:tcPr>
          <w:p w14:paraId="48281378" w14:textId="3C7773AA" w:rsidR="004D21B6" w:rsidRPr="008E4B33" w:rsidRDefault="004D21B6" w:rsidP="004D21B6">
            <w:pPr>
              <w:pStyle w:val="TableCellleft"/>
            </w:pPr>
            <w:r w:rsidRPr="00DD2FD4">
              <w:t>Humboldt</w:t>
            </w:r>
          </w:p>
        </w:tc>
      </w:tr>
      <w:tr w:rsidR="004D21B6" w:rsidRPr="008E4B33" w14:paraId="282E410D" w14:textId="77777777" w:rsidTr="004D21B6">
        <w:trPr>
          <w:cantSplit/>
          <w:trHeight w:val="288"/>
        </w:trPr>
        <w:tc>
          <w:tcPr>
            <w:tcW w:w="1421" w:type="dxa"/>
          </w:tcPr>
          <w:p w14:paraId="65BC6FDE" w14:textId="25724ACD" w:rsidR="004D21B6" w:rsidRDefault="004D21B6" w:rsidP="004D21B6">
            <w:pPr>
              <w:pStyle w:val="TableCellleft"/>
            </w:pPr>
            <w:r w:rsidRPr="0092346C">
              <w:t>ICI</w:t>
            </w:r>
          </w:p>
        </w:tc>
        <w:tc>
          <w:tcPr>
            <w:tcW w:w="7939" w:type="dxa"/>
          </w:tcPr>
          <w:p w14:paraId="091C9289" w14:textId="4D9D1760" w:rsidR="004D21B6" w:rsidRPr="008E4B33" w:rsidRDefault="004D21B6" w:rsidP="004D21B6">
            <w:pPr>
              <w:pStyle w:val="TableCellleft"/>
            </w:pPr>
            <w:r w:rsidRPr="00DD2FD4">
              <w:t>Inter-Click Interval</w:t>
            </w:r>
          </w:p>
        </w:tc>
      </w:tr>
      <w:tr w:rsidR="004D21B6" w:rsidRPr="008E4B33" w14:paraId="7D7E3854" w14:textId="77777777" w:rsidTr="004D21B6">
        <w:trPr>
          <w:cantSplit/>
          <w:trHeight w:val="288"/>
        </w:trPr>
        <w:tc>
          <w:tcPr>
            <w:tcW w:w="1421" w:type="dxa"/>
          </w:tcPr>
          <w:p w14:paraId="6687E140" w14:textId="2CAC65DA" w:rsidR="004D21B6" w:rsidRDefault="004D21B6" w:rsidP="004D21B6">
            <w:pPr>
              <w:pStyle w:val="TableCellleft"/>
            </w:pPr>
            <w:r w:rsidRPr="0092346C">
              <w:t>IPI</w:t>
            </w:r>
          </w:p>
        </w:tc>
        <w:tc>
          <w:tcPr>
            <w:tcW w:w="7939" w:type="dxa"/>
          </w:tcPr>
          <w:p w14:paraId="05D95428" w14:textId="1E9696D1" w:rsidR="004D21B6" w:rsidRPr="008E4B33" w:rsidRDefault="004D21B6" w:rsidP="004D21B6">
            <w:pPr>
              <w:pStyle w:val="TableCellleft"/>
            </w:pPr>
            <w:r w:rsidRPr="00DD2FD4">
              <w:t>Inter-Pulse Interval</w:t>
            </w:r>
          </w:p>
        </w:tc>
      </w:tr>
      <w:tr w:rsidR="004D21B6" w:rsidRPr="008E4B33" w14:paraId="72CF3485" w14:textId="77777777" w:rsidTr="004D21B6">
        <w:trPr>
          <w:cantSplit/>
          <w:trHeight w:val="288"/>
        </w:trPr>
        <w:tc>
          <w:tcPr>
            <w:tcW w:w="1421" w:type="dxa"/>
          </w:tcPr>
          <w:p w14:paraId="03554A68" w14:textId="4929B3CF" w:rsidR="004D21B6" w:rsidRDefault="004D21B6" w:rsidP="004D21B6">
            <w:pPr>
              <w:pStyle w:val="TableCellleft"/>
            </w:pPr>
            <w:proofErr w:type="spellStart"/>
            <w:r w:rsidRPr="0092346C">
              <w:t>K</w:t>
            </w:r>
            <w:r w:rsidR="00134DCE">
              <w:t>.</w:t>
            </w:r>
            <w:r w:rsidRPr="0092346C">
              <w:t>spp</w:t>
            </w:r>
            <w:proofErr w:type="spellEnd"/>
            <w:r w:rsidRPr="0092346C">
              <w:t>.</w:t>
            </w:r>
          </w:p>
        </w:tc>
        <w:tc>
          <w:tcPr>
            <w:tcW w:w="7939" w:type="dxa"/>
          </w:tcPr>
          <w:p w14:paraId="7A142B54" w14:textId="12249AB5" w:rsidR="004D21B6" w:rsidRPr="008E4B33" w:rsidRDefault="004D21B6" w:rsidP="004D21B6">
            <w:pPr>
              <w:pStyle w:val="TableCellleft"/>
            </w:pPr>
            <w:proofErr w:type="spellStart"/>
            <w:r w:rsidRPr="004D21B6">
              <w:rPr>
                <w:i/>
                <w:iCs/>
              </w:rPr>
              <w:t>Kogia</w:t>
            </w:r>
            <w:proofErr w:type="spellEnd"/>
            <w:r w:rsidRPr="00DD2FD4">
              <w:t xml:space="preserve"> species (</w:t>
            </w:r>
            <w:r w:rsidRPr="004D21B6">
              <w:rPr>
                <w:i/>
                <w:iCs/>
              </w:rPr>
              <w:t xml:space="preserve">K. </w:t>
            </w:r>
            <w:proofErr w:type="spellStart"/>
            <w:r w:rsidRPr="004D21B6">
              <w:rPr>
                <w:i/>
                <w:iCs/>
              </w:rPr>
              <w:t>breviceps</w:t>
            </w:r>
            <w:proofErr w:type="spellEnd"/>
            <w:r w:rsidRPr="00DD2FD4">
              <w:t xml:space="preserve"> and </w:t>
            </w:r>
            <w:r w:rsidRPr="004D21B6">
              <w:rPr>
                <w:i/>
                <w:iCs/>
              </w:rPr>
              <w:t xml:space="preserve">K. </w:t>
            </w:r>
            <w:proofErr w:type="spellStart"/>
            <w:r w:rsidRPr="004D21B6">
              <w:rPr>
                <w:i/>
                <w:iCs/>
              </w:rPr>
              <w:t>simus</w:t>
            </w:r>
            <w:proofErr w:type="spellEnd"/>
            <w:r w:rsidRPr="00DD2FD4">
              <w:t>)</w:t>
            </w:r>
          </w:p>
        </w:tc>
      </w:tr>
      <w:tr w:rsidR="004D21B6" w:rsidRPr="008E4B33" w14:paraId="3B44154F" w14:textId="77777777" w:rsidTr="004D21B6">
        <w:trPr>
          <w:cantSplit/>
          <w:trHeight w:val="288"/>
        </w:trPr>
        <w:tc>
          <w:tcPr>
            <w:tcW w:w="1421" w:type="dxa"/>
          </w:tcPr>
          <w:p w14:paraId="2FEED8A8" w14:textId="6FB51AC9" w:rsidR="004D21B6" w:rsidRDefault="004D21B6" w:rsidP="004D21B6">
            <w:pPr>
              <w:pStyle w:val="TableCellleft"/>
            </w:pPr>
            <w:r w:rsidRPr="0092346C">
              <w:t>Lo</w:t>
            </w:r>
          </w:p>
        </w:tc>
        <w:tc>
          <w:tcPr>
            <w:tcW w:w="7939" w:type="dxa"/>
          </w:tcPr>
          <w:p w14:paraId="78FA7414" w14:textId="214FCFDF" w:rsidR="004D21B6" w:rsidRPr="004D21B6" w:rsidRDefault="004D21B6" w:rsidP="004D21B6">
            <w:pPr>
              <w:pStyle w:val="TableCellleft"/>
              <w:rPr>
                <w:i/>
                <w:iCs/>
              </w:rPr>
            </w:pPr>
            <w:proofErr w:type="spellStart"/>
            <w:r w:rsidRPr="004D21B6">
              <w:rPr>
                <w:i/>
                <w:iCs/>
              </w:rPr>
              <w:t>Lagenorhychus</w:t>
            </w:r>
            <w:proofErr w:type="spellEnd"/>
            <w:r w:rsidRPr="004D21B6">
              <w:rPr>
                <w:i/>
                <w:iCs/>
              </w:rPr>
              <w:t xml:space="preserve"> </w:t>
            </w:r>
            <w:proofErr w:type="spellStart"/>
            <w:r w:rsidRPr="004D21B6">
              <w:rPr>
                <w:i/>
                <w:iCs/>
              </w:rPr>
              <w:t>obliquidens</w:t>
            </w:r>
            <w:proofErr w:type="spellEnd"/>
          </w:p>
        </w:tc>
      </w:tr>
      <w:tr w:rsidR="004D21B6" w:rsidRPr="008E4B33" w14:paraId="29C52320" w14:textId="77777777" w:rsidTr="004D21B6">
        <w:trPr>
          <w:cantSplit/>
          <w:trHeight w:val="288"/>
        </w:trPr>
        <w:tc>
          <w:tcPr>
            <w:tcW w:w="1421" w:type="dxa"/>
          </w:tcPr>
          <w:p w14:paraId="2F6520F9" w14:textId="11D18A08" w:rsidR="004D21B6" w:rsidRDefault="004D21B6" w:rsidP="004D21B6">
            <w:pPr>
              <w:pStyle w:val="TableCellleft"/>
            </w:pPr>
            <w:r w:rsidRPr="0092346C">
              <w:t>LTSA</w:t>
            </w:r>
          </w:p>
        </w:tc>
        <w:tc>
          <w:tcPr>
            <w:tcW w:w="7939" w:type="dxa"/>
          </w:tcPr>
          <w:p w14:paraId="55AEB0E5" w14:textId="0DE667BF" w:rsidR="004D21B6" w:rsidRPr="008E4B33" w:rsidRDefault="004D21B6" w:rsidP="004D21B6">
            <w:pPr>
              <w:pStyle w:val="TableCellleft"/>
            </w:pPr>
            <w:r w:rsidRPr="00DD2FD4">
              <w:t>Long Term Spectral Average</w:t>
            </w:r>
          </w:p>
        </w:tc>
      </w:tr>
      <w:tr w:rsidR="004D21B6" w:rsidRPr="008E4B33" w14:paraId="3EA57612" w14:textId="77777777" w:rsidTr="004D21B6">
        <w:trPr>
          <w:cantSplit/>
          <w:trHeight w:val="288"/>
        </w:trPr>
        <w:tc>
          <w:tcPr>
            <w:tcW w:w="1421" w:type="dxa"/>
          </w:tcPr>
          <w:p w14:paraId="6D59EFED" w14:textId="2EA915DF" w:rsidR="004D21B6" w:rsidRDefault="004D21B6" w:rsidP="004D21B6">
            <w:pPr>
              <w:pStyle w:val="TableCellleft"/>
            </w:pPr>
            <w:r w:rsidRPr="0092346C">
              <w:t>MBY</w:t>
            </w:r>
          </w:p>
        </w:tc>
        <w:tc>
          <w:tcPr>
            <w:tcW w:w="7939" w:type="dxa"/>
          </w:tcPr>
          <w:p w14:paraId="2E564518" w14:textId="5B26B3AC" w:rsidR="004D21B6" w:rsidRPr="008E4B33" w:rsidRDefault="004D21B6" w:rsidP="004D21B6">
            <w:pPr>
              <w:pStyle w:val="TableCellleft"/>
            </w:pPr>
            <w:r w:rsidRPr="00DD2FD4">
              <w:t>Monterey Bay</w:t>
            </w:r>
          </w:p>
        </w:tc>
      </w:tr>
      <w:tr w:rsidR="004D21B6" w:rsidRPr="008E4B33" w14:paraId="3407A6A0" w14:textId="77777777" w:rsidTr="004D21B6">
        <w:trPr>
          <w:cantSplit/>
          <w:trHeight w:val="288"/>
        </w:trPr>
        <w:tc>
          <w:tcPr>
            <w:tcW w:w="1421" w:type="dxa"/>
          </w:tcPr>
          <w:p w14:paraId="3C9CF574" w14:textId="575B4062" w:rsidR="004D21B6" w:rsidRDefault="004D21B6" w:rsidP="004D21B6">
            <w:pPr>
              <w:pStyle w:val="TableCellleft"/>
            </w:pPr>
            <w:r w:rsidRPr="0092346C">
              <w:t>M</w:t>
            </w:r>
            <w:r w:rsidR="00EA6076">
              <w:t>c</w:t>
            </w:r>
          </w:p>
        </w:tc>
        <w:tc>
          <w:tcPr>
            <w:tcW w:w="7939" w:type="dxa"/>
          </w:tcPr>
          <w:p w14:paraId="6C813629" w14:textId="76C7AA8B" w:rsidR="004D21B6" w:rsidRPr="004D21B6" w:rsidRDefault="004D21B6" w:rsidP="004D21B6">
            <w:pPr>
              <w:pStyle w:val="TableCellleft"/>
              <w:rPr>
                <w:i/>
                <w:iCs/>
              </w:rPr>
            </w:pPr>
            <w:r w:rsidRPr="004D21B6">
              <w:rPr>
                <w:i/>
                <w:iCs/>
              </w:rPr>
              <w:t xml:space="preserve">Mesoplodon </w:t>
            </w:r>
            <w:proofErr w:type="spellStart"/>
            <w:r w:rsidRPr="004D21B6">
              <w:rPr>
                <w:i/>
                <w:iCs/>
              </w:rPr>
              <w:t>carlhubbsi</w:t>
            </w:r>
            <w:proofErr w:type="spellEnd"/>
          </w:p>
        </w:tc>
      </w:tr>
      <w:tr w:rsidR="004D21B6" w:rsidRPr="008E4B33" w14:paraId="5157315A" w14:textId="77777777" w:rsidTr="004D21B6">
        <w:trPr>
          <w:cantSplit/>
          <w:trHeight w:val="288"/>
        </w:trPr>
        <w:tc>
          <w:tcPr>
            <w:tcW w:w="1421" w:type="dxa"/>
          </w:tcPr>
          <w:p w14:paraId="1B7BB00D" w14:textId="3E1AB414" w:rsidR="004D21B6" w:rsidRDefault="004D21B6" w:rsidP="004D21B6">
            <w:pPr>
              <w:pStyle w:val="TableCellleft"/>
            </w:pPr>
            <w:r w:rsidRPr="0092346C">
              <w:t>M</w:t>
            </w:r>
            <w:r w:rsidR="00EA6076">
              <w:t>d</w:t>
            </w:r>
          </w:p>
        </w:tc>
        <w:tc>
          <w:tcPr>
            <w:tcW w:w="7939" w:type="dxa"/>
          </w:tcPr>
          <w:p w14:paraId="731D97D8" w14:textId="64E68743" w:rsidR="004D21B6" w:rsidRPr="00EA6076" w:rsidRDefault="004D21B6" w:rsidP="004D21B6">
            <w:pPr>
              <w:pStyle w:val="TableCellleft"/>
              <w:rPr>
                <w:i/>
                <w:iCs/>
              </w:rPr>
            </w:pPr>
            <w:r w:rsidRPr="00EA6076">
              <w:rPr>
                <w:i/>
                <w:iCs/>
              </w:rPr>
              <w:t xml:space="preserve">Mesoplodon </w:t>
            </w:r>
            <w:proofErr w:type="spellStart"/>
            <w:r w:rsidRPr="00EA6076">
              <w:rPr>
                <w:i/>
                <w:iCs/>
              </w:rPr>
              <w:t>densirostris</w:t>
            </w:r>
            <w:proofErr w:type="spellEnd"/>
          </w:p>
        </w:tc>
      </w:tr>
      <w:tr w:rsidR="004D21B6" w:rsidRPr="008E4B33" w14:paraId="67438101" w14:textId="77777777" w:rsidTr="004D21B6">
        <w:trPr>
          <w:cantSplit/>
          <w:trHeight w:val="288"/>
        </w:trPr>
        <w:tc>
          <w:tcPr>
            <w:tcW w:w="1421" w:type="dxa"/>
          </w:tcPr>
          <w:p w14:paraId="7F036BC7" w14:textId="0F62AC4E" w:rsidR="004D21B6" w:rsidRDefault="004D21B6" w:rsidP="004D21B6">
            <w:pPr>
              <w:pStyle w:val="TableCellleft"/>
            </w:pPr>
            <w:r w:rsidRPr="0092346C">
              <w:t>M</w:t>
            </w:r>
            <w:r w:rsidR="00EA6076">
              <w:t>g</w:t>
            </w:r>
          </w:p>
        </w:tc>
        <w:tc>
          <w:tcPr>
            <w:tcW w:w="7939" w:type="dxa"/>
          </w:tcPr>
          <w:p w14:paraId="414AA25C" w14:textId="16FA2E47" w:rsidR="004D21B6" w:rsidRPr="004D21B6" w:rsidRDefault="004D21B6" w:rsidP="004D21B6">
            <w:pPr>
              <w:pStyle w:val="TableCellleft"/>
              <w:rPr>
                <w:i/>
                <w:iCs/>
              </w:rPr>
            </w:pPr>
            <w:r w:rsidRPr="004D21B6">
              <w:rPr>
                <w:i/>
                <w:iCs/>
              </w:rPr>
              <w:t xml:space="preserve">Mesoplodon </w:t>
            </w:r>
            <w:proofErr w:type="spellStart"/>
            <w:r w:rsidRPr="004D21B6">
              <w:rPr>
                <w:i/>
                <w:iCs/>
              </w:rPr>
              <w:t>gink</w:t>
            </w:r>
            <w:r w:rsidR="00565B83">
              <w:rPr>
                <w:i/>
                <w:iCs/>
              </w:rPr>
              <w:t>g</w:t>
            </w:r>
            <w:r w:rsidRPr="004D21B6">
              <w:rPr>
                <w:i/>
                <w:iCs/>
              </w:rPr>
              <w:t>odens</w:t>
            </w:r>
            <w:proofErr w:type="spellEnd"/>
          </w:p>
        </w:tc>
      </w:tr>
      <w:tr w:rsidR="004D21B6" w:rsidRPr="008E4B33" w14:paraId="11100075" w14:textId="77777777" w:rsidTr="004D21B6">
        <w:trPr>
          <w:cantSplit/>
          <w:trHeight w:val="288"/>
        </w:trPr>
        <w:tc>
          <w:tcPr>
            <w:tcW w:w="1421" w:type="dxa"/>
          </w:tcPr>
          <w:p w14:paraId="371F1B7F" w14:textId="510B0320" w:rsidR="004D21B6" w:rsidRDefault="004D21B6" w:rsidP="004D21B6">
            <w:pPr>
              <w:pStyle w:val="TableCellleft"/>
            </w:pPr>
            <w:r w:rsidRPr="0092346C">
              <w:t>MND</w:t>
            </w:r>
          </w:p>
        </w:tc>
        <w:tc>
          <w:tcPr>
            <w:tcW w:w="7939" w:type="dxa"/>
          </w:tcPr>
          <w:p w14:paraId="3F6E99D3" w14:textId="7E09B0CF" w:rsidR="004D21B6" w:rsidRPr="008E4B33" w:rsidRDefault="004D21B6" w:rsidP="004D21B6">
            <w:pPr>
              <w:pStyle w:val="TableCellleft"/>
            </w:pPr>
            <w:r w:rsidRPr="00DD2FD4">
              <w:t>Mendocino</w:t>
            </w:r>
          </w:p>
        </w:tc>
      </w:tr>
      <w:tr w:rsidR="004D21B6" w:rsidRPr="008E4B33" w14:paraId="584F85E8" w14:textId="77777777" w:rsidTr="004D21B6">
        <w:trPr>
          <w:cantSplit/>
          <w:trHeight w:val="288"/>
        </w:trPr>
        <w:tc>
          <w:tcPr>
            <w:tcW w:w="1421" w:type="dxa"/>
          </w:tcPr>
          <w:p w14:paraId="5D6604D9" w14:textId="2E83BAE4" w:rsidR="004D21B6" w:rsidRDefault="004D21B6" w:rsidP="004D21B6">
            <w:pPr>
              <w:pStyle w:val="TableCellleft"/>
            </w:pPr>
            <w:r w:rsidRPr="0092346C">
              <w:t>MOB</w:t>
            </w:r>
          </w:p>
        </w:tc>
        <w:tc>
          <w:tcPr>
            <w:tcW w:w="7939" w:type="dxa"/>
          </w:tcPr>
          <w:p w14:paraId="2DD4D080" w14:textId="54D0E537" w:rsidR="004D21B6" w:rsidRPr="008E4B33" w:rsidRDefault="004D21B6" w:rsidP="004D21B6">
            <w:pPr>
              <w:pStyle w:val="TableCellleft"/>
            </w:pPr>
            <w:r w:rsidRPr="00DD2FD4">
              <w:t>Morro Bay</w:t>
            </w:r>
          </w:p>
        </w:tc>
      </w:tr>
      <w:tr w:rsidR="004D21B6" w:rsidRPr="008E4B33" w14:paraId="3672D011" w14:textId="77777777" w:rsidTr="004D21B6">
        <w:trPr>
          <w:cantSplit/>
          <w:trHeight w:val="288"/>
        </w:trPr>
        <w:tc>
          <w:tcPr>
            <w:tcW w:w="1421" w:type="dxa"/>
          </w:tcPr>
          <w:p w14:paraId="6155C080" w14:textId="52296C01" w:rsidR="004D21B6" w:rsidRDefault="004D21B6" w:rsidP="004D21B6">
            <w:pPr>
              <w:pStyle w:val="TableCellleft"/>
            </w:pPr>
            <w:proofErr w:type="spellStart"/>
            <w:r w:rsidRPr="0092346C">
              <w:t>M</w:t>
            </w:r>
            <w:r w:rsidR="00EA6076">
              <w:t>s</w:t>
            </w:r>
            <w:proofErr w:type="spellEnd"/>
          </w:p>
        </w:tc>
        <w:tc>
          <w:tcPr>
            <w:tcW w:w="7939" w:type="dxa"/>
          </w:tcPr>
          <w:p w14:paraId="31C6E603" w14:textId="6CF65E19" w:rsidR="004D21B6" w:rsidRPr="004D21B6" w:rsidRDefault="004D21B6" w:rsidP="004D21B6">
            <w:pPr>
              <w:pStyle w:val="TableCellleft"/>
              <w:rPr>
                <w:i/>
                <w:iCs/>
              </w:rPr>
            </w:pPr>
            <w:r w:rsidRPr="004D21B6">
              <w:rPr>
                <w:i/>
                <w:iCs/>
              </w:rPr>
              <w:t xml:space="preserve">Mesoplodon </w:t>
            </w:r>
            <w:proofErr w:type="spellStart"/>
            <w:r w:rsidRPr="004D21B6">
              <w:rPr>
                <w:i/>
                <w:iCs/>
              </w:rPr>
              <w:t>stejnegeri</w:t>
            </w:r>
            <w:proofErr w:type="spellEnd"/>
          </w:p>
        </w:tc>
      </w:tr>
      <w:tr w:rsidR="004D21B6" w:rsidRPr="008E4B33" w14:paraId="22D388A8" w14:textId="77777777" w:rsidTr="004D21B6">
        <w:trPr>
          <w:cantSplit/>
          <w:trHeight w:val="288"/>
        </w:trPr>
        <w:tc>
          <w:tcPr>
            <w:tcW w:w="1421" w:type="dxa"/>
          </w:tcPr>
          <w:p w14:paraId="1CC46E1C" w14:textId="0169B19C" w:rsidR="004D21B6" w:rsidRDefault="004D21B6" w:rsidP="004D21B6">
            <w:pPr>
              <w:pStyle w:val="TableCellleft"/>
            </w:pPr>
            <w:r w:rsidRPr="0092346C">
              <w:t>MTC</w:t>
            </w:r>
          </w:p>
        </w:tc>
        <w:tc>
          <w:tcPr>
            <w:tcW w:w="7939" w:type="dxa"/>
          </w:tcPr>
          <w:p w14:paraId="36C0F068" w14:textId="4284CD3C" w:rsidR="004D21B6" w:rsidRPr="008E4B33" w:rsidRDefault="004D21B6" w:rsidP="004D21B6">
            <w:pPr>
              <w:pStyle w:val="TableCellleft"/>
            </w:pPr>
            <w:r w:rsidRPr="00DD2FD4">
              <w:t>Matched Template Classifier</w:t>
            </w:r>
          </w:p>
        </w:tc>
      </w:tr>
      <w:tr w:rsidR="004D21B6" w:rsidRPr="008E4B33" w14:paraId="1DA56313" w14:textId="77777777" w:rsidTr="004D21B6">
        <w:trPr>
          <w:cantSplit/>
          <w:trHeight w:val="288"/>
        </w:trPr>
        <w:tc>
          <w:tcPr>
            <w:tcW w:w="1421" w:type="dxa"/>
          </w:tcPr>
          <w:p w14:paraId="7130437B" w14:textId="4ECF4DAA" w:rsidR="004D21B6" w:rsidRDefault="004D21B6" w:rsidP="004D21B6">
            <w:pPr>
              <w:pStyle w:val="TableCellleft"/>
            </w:pPr>
            <w:r w:rsidRPr="0092346C">
              <w:t>NBHF</w:t>
            </w:r>
          </w:p>
        </w:tc>
        <w:tc>
          <w:tcPr>
            <w:tcW w:w="7939" w:type="dxa"/>
          </w:tcPr>
          <w:p w14:paraId="6399C848" w14:textId="7BC23CDA" w:rsidR="004D21B6" w:rsidRPr="008E4B33" w:rsidRDefault="004D21B6" w:rsidP="004D21B6">
            <w:pPr>
              <w:pStyle w:val="TableCellleft"/>
            </w:pPr>
            <w:r w:rsidRPr="00DD2FD4">
              <w:t>Narrow Band High Frequency</w:t>
            </w:r>
          </w:p>
        </w:tc>
      </w:tr>
      <w:tr w:rsidR="004D21B6" w:rsidRPr="008E4B33" w14:paraId="647C9A89" w14:textId="77777777" w:rsidTr="004D21B6">
        <w:trPr>
          <w:cantSplit/>
          <w:trHeight w:val="288"/>
        </w:trPr>
        <w:tc>
          <w:tcPr>
            <w:tcW w:w="1421" w:type="dxa"/>
          </w:tcPr>
          <w:p w14:paraId="764AE8EA" w14:textId="01E3621B" w:rsidR="004D21B6" w:rsidRDefault="004D21B6" w:rsidP="004D21B6">
            <w:pPr>
              <w:pStyle w:val="TableCellleft"/>
            </w:pPr>
            <w:r w:rsidRPr="0092346C">
              <w:t>NCEI</w:t>
            </w:r>
          </w:p>
        </w:tc>
        <w:tc>
          <w:tcPr>
            <w:tcW w:w="7939" w:type="dxa"/>
          </w:tcPr>
          <w:p w14:paraId="32D65B62" w14:textId="65A57107" w:rsidR="004D21B6" w:rsidRPr="008E4B33" w:rsidRDefault="004D21B6" w:rsidP="004D21B6">
            <w:pPr>
              <w:pStyle w:val="TableCellleft"/>
            </w:pPr>
            <w:r w:rsidRPr="00DD2FD4">
              <w:t>National Center for Environmental Information</w:t>
            </w:r>
          </w:p>
        </w:tc>
      </w:tr>
      <w:tr w:rsidR="004D21B6" w:rsidRPr="008E4B33" w14:paraId="3E747675" w14:textId="77777777" w:rsidTr="00BA232D">
        <w:trPr>
          <w:cantSplit/>
          <w:trHeight w:val="288"/>
        </w:trPr>
        <w:tc>
          <w:tcPr>
            <w:tcW w:w="1421" w:type="dxa"/>
            <w:vAlign w:val="center"/>
          </w:tcPr>
          <w:p w14:paraId="0929582F" w14:textId="6912D0C9" w:rsidR="004D21B6" w:rsidRPr="004D21B6" w:rsidRDefault="004D21B6" w:rsidP="004D21B6">
            <w:pPr>
              <w:pStyle w:val="TableCellleft"/>
              <w:rPr>
                <w:szCs w:val="18"/>
              </w:rPr>
            </w:pPr>
            <w:r w:rsidRPr="00762894">
              <w:rPr>
                <w:szCs w:val="18"/>
              </w:rPr>
              <w:t>NOAA</w:t>
            </w:r>
          </w:p>
        </w:tc>
        <w:tc>
          <w:tcPr>
            <w:tcW w:w="7939" w:type="dxa"/>
            <w:vAlign w:val="center"/>
          </w:tcPr>
          <w:p w14:paraId="1228B355" w14:textId="31CF48E7" w:rsidR="004D21B6" w:rsidRPr="004D21B6" w:rsidRDefault="004D21B6" w:rsidP="004D21B6">
            <w:pPr>
              <w:pStyle w:val="TableCellleft"/>
              <w:rPr>
                <w:szCs w:val="18"/>
              </w:rPr>
            </w:pPr>
            <w:r w:rsidRPr="00762894">
              <w:rPr>
                <w:szCs w:val="18"/>
              </w:rPr>
              <w:t>National Oceanographic and Atmospheric Administration</w:t>
            </w:r>
          </w:p>
        </w:tc>
      </w:tr>
      <w:tr w:rsidR="004D21B6" w:rsidRPr="008E4B33" w14:paraId="1F38D2C0" w14:textId="77777777" w:rsidTr="00BA232D">
        <w:trPr>
          <w:cantSplit/>
          <w:trHeight w:val="288"/>
        </w:trPr>
        <w:tc>
          <w:tcPr>
            <w:tcW w:w="1421" w:type="dxa"/>
            <w:vAlign w:val="center"/>
          </w:tcPr>
          <w:p w14:paraId="4DF2DD97" w14:textId="11E0A75C" w:rsidR="004D21B6" w:rsidRPr="004D21B6" w:rsidRDefault="004D21B6" w:rsidP="004D21B6">
            <w:pPr>
              <w:pStyle w:val="TableCellleft"/>
              <w:rPr>
                <w:szCs w:val="18"/>
              </w:rPr>
            </w:pPr>
            <w:r w:rsidRPr="00762894">
              <w:rPr>
                <w:szCs w:val="18"/>
              </w:rPr>
              <w:t>NMFS</w:t>
            </w:r>
          </w:p>
        </w:tc>
        <w:tc>
          <w:tcPr>
            <w:tcW w:w="7939" w:type="dxa"/>
            <w:vAlign w:val="center"/>
          </w:tcPr>
          <w:p w14:paraId="792BC531" w14:textId="782C8EF8" w:rsidR="004D21B6" w:rsidRPr="004D21B6" w:rsidRDefault="004D21B6" w:rsidP="004D21B6">
            <w:pPr>
              <w:pStyle w:val="TableCellleft"/>
              <w:rPr>
                <w:szCs w:val="18"/>
              </w:rPr>
            </w:pPr>
            <w:r w:rsidRPr="00762894">
              <w:rPr>
                <w:szCs w:val="18"/>
              </w:rPr>
              <w:t>National Marine Fisheries Service</w:t>
            </w:r>
          </w:p>
        </w:tc>
      </w:tr>
      <w:tr w:rsidR="004D21B6" w:rsidRPr="008E4B33" w14:paraId="0B3D2477" w14:textId="77777777" w:rsidTr="00BA232D">
        <w:trPr>
          <w:cantSplit/>
          <w:trHeight w:val="288"/>
        </w:trPr>
        <w:tc>
          <w:tcPr>
            <w:tcW w:w="1421" w:type="dxa"/>
            <w:vAlign w:val="center"/>
          </w:tcPr>
          <w:p w14:paraId="7513A6C4" w14:textId="5E40C71B" w:rsidR="004D21B6" w:rsidRPr="004D21B6" w:rsidRDefault="004D21B6" w:rsidP="004D21B6">
            <w:pPr>
              <w:pStyle w:val="TableCellleft"/>
              <w:rPr>
                <w:szCs w:val="18"/>
              </w:rPr>
            </w:pPr>
            <w:r w:rsidRPr="00762894">
              <w:rPr>
                <w:szCs w:val="18"/>
              </w:rPr>
              <w:t>ORE</w:t>
            </w:r>
          </w:p>
        </w:tc>
        <w:tc>
          <w:tcPr>
            <w:tcW w:w="7939" w:type="dxa"/>
            <w:vAlign w:val="center"/>
          </w:tcPr>
          <w:p w14:paraId="0DF1AB16" w14:textId="20F18ED6" w:rsidR="004D21B6" w:rsidRPr="004D21B6" w:rsidRDefault="004D21B6" w:rsidP="004D21B6">
            <w:pPr>
              <w:pStyle w:val="TableCellleft"/>
              <w:rPr>
                <w:szCs w:val="18"/>
              </w:rPr>
            </w:pPr>
            <w:r w:rsidRPr="00762894">
              <w:rPr>
                <w:szCs w:val="18"/>
              </w:rPr>
              <w:t>Oregon</w:t>
            </w:r>
          </w:p>
        </w:tc>
      </w:tr>
      <w:tr w:rsidR="004D21B6" w:rsidRPr="008E4B33" w14:paraId="0BADF689" w14:textId="77777777" w:rsidTr="00BA232D">
        <w:trPr>
          <w:cantSplit/>
          <w:trHeight w:val="288"/>
        </w:trPr>
        <w:tc>
          <w:tcPr>
            <w:tcW w:w="1421" w:type="dxa"/>
            <w:vAlign w:val="center"/>
          </w:tcPr>
          <w:p w14:paraId="6AD14D10" w14:textId="42EAF57D" w:rsidR="004D21B6" w:rsidRPr="004D21B6" w:rsidRDefault="004D21B6" w:rsidP="004D21B6">
            <w:pPr>
              <w:pStyle w:val="TableCellleft"/>
              <w:rPr>
                <w:szCs w:val="18"/>
              </w:rPr>
            </w:pPr>
            <w:r w:rsidRPr="00762894">
              <w:rPr>
                <w:szCs w:val="18"/>
              </w:rPr>
              <w:t>PACM</w:t>
            </w:r>
          </w:p>
        </w:tc>
        <w:tc>
          <w:tcPr>
            <w:tcW w:w="7939" w:type="dxa"/>
            <w:vAlign w:val="center"/>
          </w:tcPr>
          <w:p w14:paraId="7A864264" w14:textId="4A1A2B35" w:rsidR="004D21B6" w:rsidRPr="004D21B6" w:rsidRDefault="004D21B6" w:rsidP="004D21B6">
            <w:pPr>
              <w:pStyle w:val="TableCellleft"/>
              <w:rPr>
                <w:szCs w:val="18"/>
              </w:rPr>
            </w:pPr>
            <w:r w:rsidRPr="00762894">
              <w:rPr>
                <w:szCs w:val="18"/>
              </w:rPr>
              <w:t>Passive Acoustic Cetacean Map</w:t>
            </w:r>
          </w:p>
        </w:tc>
      </w:tr>
      <w:tr w:rsidR="004D21B6" w:rsidRPr="008E4B33" w14:paraId="69832CB9" w14:textId="77777777" w:rsidTr="00BA232D">
        <w:trPr>
          <w:cantSplit/>
          <w:trHeight w:val="288"/>
        </w:trPr>
        <w:tc>
          <w:tcPr>
            <w:tcW w:w="1421" w:type="dxa"/>
            <w:vAlign w:val="center"/>
          </w:tcPr>
          <w:p w14:paraId="6660BF7A" w14:textId="4AD897BF" w:rsidR="004D21B6" w:rsidRPr="004D21B6" w:rsidRDefault="004D21B6" w:rsidP="004D21B6">
            <w:pPr>
              <w:pStyle w:val="TableCellleft"/>
              <w:rPr>
                <w:szCs w:val="18"/>
              </w:rPr>
            </w:pPr>
            <w:r w:rsidRPr="00762894">
              <w:rPr>
                <w:szCs w:val="18"/>
              </w:rPr>
              <w:lastRenderedPageBreak/>
              <w:t>PAM</w:t>
            </w:r>
          </w:p>
        </w:tc>
        <w:tc>
          <w:tcPr>
            <w:tcW w:w="7939" w:type="dxa"/>
            <w:vAlign w:val="center"/>
          </w:tcPr>
          <w:p w14:paraId="289EA741" w14:textId="68F8690B" w:rsidR="004D21B6" w:rsidRPr="004D21B6" w:rsidRDefault="004D21B6" w:rsidP="004D21B6">
            <w:pPr>
              <w:pStyle w:val="TableCellleft"/>
              <w:rPr>
                <w:szCs w:val="18"/>
              </w:rPr>
            </w:pPr>
            <w:r w:rsidRPr="00762894">
              <w:rPr>
                <w:szCs w:val="18"/>
              </w:rPr>
              <w:t>Passive Acoustic Monitoring</w:t>
            </w:r>
          </w:p>
        </w:tc>
      </w:tr>
      <w:tr w:rsidR="004D21B6" w:rsidRPr="008E4B33" w14:paraId="7867A8F2" w14:textId="77777777" w:rsidTr="00BA232D">
        <w:trPr>
          <w:cantSplit/>
          <w:trHeight w:val="288"/>
        </w:trPr>
        <w:tc>
          <w:tcPr>
            <w:tcW w:w="1421" w:type="dxa"/>
            <w:vAlign w:val="center"/>
          </w:tcPr>
          <w:p w14:paraId="01580D6B" w14:textId="78100AEF" w:rsidR="004D21B6" w:rsidRPr="004D21B6" w:rsidRDefault="004D21B6" w:rsidP="004D21B6">
            <w:pPr>
              <w:pStyle w:val="TableCellleft"/>
              <w:rPr>
                <w:szCs w:val="18"/>
              </w:rPr>
            </w:pPr>
            <w:r w:rsidRPr="00762894">
              <w:rPr>
                <w:szCs w:val="18"/>
              </w:rPr>
              <w:t>PASCAL</w:t>
            </w:r>
          </w:p>
        </w:tc>
        <w:tc>
          <w:tcPr>
            <w:tcW w:w="7939" w:type="dxa"/>
            <w:vAlign w:val="center"/>
          </w:tcPr>
          <w:p w14:paraId="2A0762D7" w14:textId="3F41C740" w:rsidR="004D21B6" w:rsidRPr="004D21B6" w:rsidRDefault="004D21B6" w:rsidP="004D21B6">
            <w:pPr>
              <w:pStyle w:val="TableCellleft"/>
              <w:rPr>
                <w:szCs w:val="18"/>
              </w:rPr>
            </w:pPr>
            <w:r w:rsidRPr="00762894">
              <w:rPr>
                <w:szCs w:val="18"/>
              </w:rPr>
              <w:t>Passive Acoustics Survey of Cetacean Abundance Levels</w:t>
            </w:r>
          </w:p>
        </w:tc>
      </w:tr>
      <w:tr w:rsidR="004D21B6" w:rsidRPr="008E4B33" w14:paraId="59DBAF62" w14:textId="77777777" w:rsidTr="00BA232D">
        <w:trPr>
          <w:cantSplit/>
          <w:trHeight w:val="288"/>
        </w:trPr>
        <w:tc>
          <w:tcPr>
            <w:tcW w:w="1421" w:type="dxa"/>
            <w:vAlign w:val="center"/>
          </w:tcPr>
          <w:p w14:paraId="4F5438D4" w14:textId="1A806EFC" w:rsidR="004D21B6" w:rsidRPr="004D21B6" w:rsidRDefault="004D21B6" w:rsidP="004D21B6">
            <w:pPr>
              <w:pStyle w:val="TableCellleft"/>
              <w:rPr>
                <w:szCs w:val="18"/>
              </w:rPr>
            </w:pPr>
            <w:r w:rsidRPr="00762894">
              <w:rPr>
                <w:szCs w:val="18"/>
              </w:rPr>
              <w:t>Pd</w:t>
            </w:r>
          </w:p>
        </w:tc>
        <w:tc>
          <w:tcPr>
            <w:tcW w:w="7939" w:type="dxa"/>
            <w:vAlign w:val="center"/>
          </w:tcPr>
          <w:p w14:paraId="6D150131" w14:textId="5985AB3B" w:rsidR="004D21B6" w:rsidRPr="004D21B6" w:rsidRDefault="004D21B6" w:rsidP="004D21B6">
            <w:pPr>
              <w:pStyle w:val="TableCellleft"/>
              <w:rPr>
                <w:szCs w:val="18"/>
              </w:rPr>
            </w:pPr>
            <w:proofErr w:type="spellStart"/>
            <w:r w:rsidRPr="00762894">
              <w:rPr>
                <w:i/>
                <w:iCs/>
                <w:szCs w:val="18"/>
              </w:rPr>
              <w:t>Phocoenoides</w:t>
            </w:r>
            <w:proofErr w:type="spellEnd"/>
            <w:r w:rsidRPr="00762894">
              <w:rPr>
                <w:i/>
                <w:iCs/>
                <w:szCs w:val="18"/>
              </w:rPr>
              <w:t xml:space="preserve"> dalli</w:t>
            </w:r>
          </w:p>
        </w:tc>
      </w:tr>
      <w:tr w:rsidR="004D21B6" w:rsidRPr="008E4B33" w14:paraId="6122EEDD" w14:textId="77777777" w:rsidTr="00BA232D">
        <w:trPr>
          <w:cantSplit/>
          <w:trHeight w:val="288"/>
        </w:trPr>
        <w:tc>
          <w:tcPr>
            <w:tcW w:w="1421" w:type="dxa"/>
            <w:vAlign w:val="center"/>
          </w:tcPr>
          <w:p w14:paraId="1358CF53" w14:textId="4C2E6C46" w:rsidR="004D21B6" w:rsidRPr="004D21B6" w:rsidRDefault="004D21B6" w:rsidP="004D21B6">
            <w:pPr>
              <w:pStyle w:val="TableCellleft"/>
              <w:rPr>
                <w:szCs w:val="18"/>
              </w:rPr>
            </w:pPr>
            <w:r w:rsidRPr="00762894">
              <w:rPr>
                <w:szCs w:val="18"/>
              </w:rPr>
              <w:t>Pp</w:t>
            </w:r>
          </w:p>
        </w:tc>
        <w:tc>
          <w:tcPr>
            <w:tcW w:w="7939" w:type="dxa"/>
            <w:vAlign w:val="center"/>
          </w:tcPr>
          <w:p w14:paraId="51165760" w14:textId="7806CD1F" w:rsidR="004D21B6" w:rsidRPr="004D21B6" w:rsidRDefault="004D21B6" w:rsidP="004D21B6">
            <w:pPr>
              <w:pStyle w:val="TableCellleft"/>
              <w:rPr>
                <w:szCs w:val="18"/>
              </w:rPr>
            </w:pPr>
            <w:proofErr w:type="spellStart"/>
            <w:r w:rsidRPr="00762894">
              <w:rPr>
                <w:i/>
                <w:iCs/>
                <w:szCs w:val="18"/>
              </w:rPr>
              <w:t>Phocoena</w:t>
            </w:r>
            <w:proofErr w:type="spellEnd"/>
            <w:r w:rsidRPr="00762894">
              <w:rPr>
                <w:i/>
                <w:iCs/>
                <w:szCs w:val="18"/>
              </w:rPr>
              <w:t xml:space="preserve"> </w:t>
            </w:r>
            <w:proofErr w:type="spellStart"/>
            <w:r w:rsidRPr="00762894">
              <w:rPr>
                <w:i/>
                <w:iCs/>
                <w:szCs w:val="18"/>
              </w:rPr>
              <w:t>phocoena</w:t>
            </w:r>
            <w:proofErr w:type="spellEnd"/>
          </w:p>
        </w:tc>
      </w:tr>
      <w:tr w:rsidR="004D21B6" w:rsidRPr="008E4B33" w14:paraId="17EF7143" w14:textId="77777777" w:rsidTr="00BA232D">
        <w:trPr>
          <w:cantSplit/>
          <w:trHeight w:val="288"/>
        </w:trPr>
        <w:tc>
          <w:tcPr>
            <w:tcW w:w="1421" w:type="dxa"/>
            <w:vAlign w:val="center"/>
          </w:tcPr>
          <w:p w14:paraId="60EBB704" w14:textId="137F71AE" w:rsidR="004D21B6" w:rsidRPr="004D21B6" w:rsidRDefault="004D21B6" w:rsidP="004D21B6">
            <w:pPr>
              <w:pStyle w:val="TableCellleft"/>
              <w:rPr>
                <w:szCs w:val="18"/>
              </w:rPr>
            </w:pPr>
            <w:r w:rsidRPr="00762894">
              <w:rPr>
                <w:szCs w:val="18"/>
              </w:rPr>
              <w:t>PTA</w:t>
            </w:r>
          </w:p>
        </w:tc>
        <w:tc>
          <w:tcPr>
            <w:tcW w:w="7939" w:type="dxa"/>
            <w:vAlign w:val="center"/>
          </w:tcPr>
          <w:p w14:paraId="4DD8F9AE" w14:textId="459E626D" w:rsidR="004D21B6" w:rsidRPr="004D21B6" w:rsidRDefault="004D21B6" w:rsidP="004D21B6">
            <w:pPr>
              <w:pStyle w:val="TableCellleft"/>
              <w:rPr>
                <w:szCs w:val="18"/>
              </w:rPr>
            </w:pPr>
            <w:r w:rsidRPr="00762894">
              <w:rPr>
                <w:szCs w:val="18"/>
              </w:rPr>
              <w:t>Point Arena</w:t>
            </w:r>
          </w:p>
        </w:tc>
      </w:tr>
      <w:tr w:rsidR="004D21B6" w:rsidRPr="008E4B33" w14:paraId="585E63D0" w14:textId="77777777" w:rsidTr="00BA232D">
        <w:trPr>
          <w:cantSplit/>
          <w:trHeight w:val="288"/>
        </w:trPr>
        <w:tc>
          <w:tcPr>
            <w:tcW w:w="1421" w:type="dxa"/>
            <w:vAlign w:val="center"/>
          </w:tcPr>
          <w:p w14:paraId="4F2B7E79" w14:textId="719050E7" w:rsidR="004D21B6" w:rsidRPr="004D21B6" w:rsidRDefault="004D21B6" w:rsidP="004D21B6">
            <w:pPr>
              <w:pStyle w:val="TableCellleft"/>
              <w:rPr>
                <w:szCs w:val="18"/>
              </w:rPr>
            </w:pPr>
            <w:proofErr w:type="spellStart"/>
            <w:r w:rsidRPr="00762894">
              <w:rPr>
                <w:szCs w:val="18"/>
              </w:rPr>
              <w:t>RoboJ</w:t>
            </w:r>
            <w:proofErr w:type="spellEnd"/>
          </w:p>
        </w:tc>
        <w:tc>
          <w:tcPr>
            <w:tcW w:w="7939" w:type="dxa"/>
            <w:vAlign w:val="center"/>
          </w:tcPr>
          <w:p w14:paraId="529FD294" w14:textId="010D2C5A" w:rsidR="004D21B6" w:rsidRPr="004D21B6" w:rsidRDefault="004D21B6" w:rsidP="004D21B6">
            <w:pPr>
              <w:pStyle w:val="TableCellleft"/>
              <w:rPr>
                <w:szCs w:val="18"/>
              </w:rPr>
            </w:pPr>
            <w:r w:rsidRPr="00762894">
              <w:rPr>
                <w:szCs w:val="18"/>
              </w:rPr>
              <w:t>Robotic Jay</w:t>
            </w:r>
          </w:p>
        </w:tc>
      </w:tr>
      <w:tr w:rsidR="004D21B6" w:rsidRPr="008E4B33" w14:paraId="15588DA1" w14:textId="77777777" w:rsidTr="00BA232D">
        <w:trPr>
          <w:cantSplit/>
          <w:trHeight w:val="288"/>
        </w:trPr>
        <w:tc>
          <w:tcPr>
            <w:tcW w:w="1421" w:type="dxa"/>
            <w:vAlign w:val="center"/>
          </w:tcPr>
          <w:p w14:paraId="1F1426CE" w14:textId="487CAE7F" w:rsidR="004D21B6" w:rsidRPr="004D21B6" w:rsidRDefault="004D21B6" w:rsidP="004D21B6">
            <w:pPr>
              <w:pStyle w:val="TableCellleft"/>
              <w:rPr>
                <w:szCs w:val="18"/>
              </w:rPr>
            </w:pPr>
            <w:r w:rsidRPr="00762894">
              <w:rPr>
                <w:szCs w:val="18"/>
              </w:rPr>
              <w:t>SFSU</w:t>
            </w:r>
          </w:p>
        </w:tc>
        <w:tc>
          <w:tcPr>
            <w:tcW w:w="7939" w:type="dxa"/>
            <w:vAlign w:val="center"/>
          </w:tcPr>
          <w:p w14:paraId="6321737E" w14:textId="716B33BC" w:rsidR="004D21B6" w:rsidRPr="004D21B6" w:rsidRDefault="004D21B6" w:rsidP="004D21B6">
            <w:pPr>
              <w:pStyle w:val="TableCellleft"/>
              <w:rPr>
                <w:szCs w:val="18"/>
              </w:rPr>
            </w:pPr>
            <w:r w:rsidRPr="00762894">
              <w:rPr>
                <w:szCs w:val="18"/>
              </w:rPr>
              <w:t>San Francisco State University</w:t>
            </w:r>
          </w:p>
        </w:tc>
      </w:tr>
      <w:tr w:rsidR="004D21B6" w:rsidRPr="008E4B33" w14:paraId="7EC77B91" w14:textId="77777777" w:rsidTr="00BA232D">
        <w:trPr>
          <w:cantSplit/>
          <w:trHeight w:val="288"/>
        </w:trPr>
        <w:tc>
          <w:tcPr>
            <w:tcW w:w="1421" w:type="dxa"/>
            <w:vAlign w:val="center"/>
          </w:tcPr>
          <w:p w14:paraId="4C014FE2" w14:textId="723F0C49" w:rsidR="004D21B6" w:rsidRPr="004D21B6" w:rsidRDefault="004D21B6" w:rsidP="004D21B6">
            <w:pPr>
              <w:pStyle w:val="TableCellleft"/>
              <w:rPr>
                <w:szCs w:val="18"/>
              </w:rPr>
            </w:pPr>
            <w:r w:rsidRPr="00762894">
              <w:rPr>
                <w:szCs w:val="18"/>
              </w:rPr>
              <w:t>SND</w:t>
            </w:r>
          </w:p>
        </w:tc>
        <w:tc>
          <w:tcPr>
            <w:tcW w:w="7939" w:type="dxa"/>
            <w:vAlign w:val="center"/>
          </w:tcPr>
          <w:p w14:paraId="696264F2" w14:textId="38ACB899" w:rsidR="004D21B6" w:rsidRPr="004D21B6" w:rsidRDefault="004D21B6" w:rsidP="004D21B6">
            <w:pPr>
              <w:pStyle w:val="TableCellleft"/>
              <w:rPr>
                <w:szCs w:val="18"/>
              </w:rPr>
            </w:pPr>
            <w:r w:rsidRPr="00762894">
              <w:rPr>
                <w:szCs w:val="18"/>
              </w:rPr>
              <w:t>San Diego</w:t>
            </w:r>
          </w:p>
        </w:tc>
      </w:tr>
      <w:tr w:rsidR="004D21B6" w:rsidRPr="008E4B33" w14:paraId="60E39973" w14:textId="77777777" w:rsidTr="00BA232D">
        <w:trPr>
          <w:cantSplit/>
          <w:trHeight w:val="288"/>
        </w:trPr>
        <w:tc>
          <w:tcPr>
            <w:tcW w:w="1421" w:type="dxa"/>
            <w:vAlign w:val="center"/>
          </w:tcPr>
          <w:p w14:paraId="6B946760" w14:textId="77C737AA" w:rsidR="004D21B6" w:rsidRPr="004D21B6" w:rsidRDefault="004D21B6" w:rsidP="004D21B6">
            <w:pPr>
              <w:pStyle w:val="TableCellleft"/>
              <w:rPr>
                <w:szCs w:val="18"/>
              </w:rPr>
            </w:pPr>
            <w:r w:rsidRPr="00762894">
              <w:rPr>
                <w:szCs w:val="18"/>
              </w:rPr>
              <w:t>SNR</w:t>
            </w:r>
          </w:p>
        </w:tc>
        <w:tc>
          <w:tcPr>
            <w:tcW w:w="7939" w:type="dxa"/>
            <w:vAlign w:val="center"/>
          </w:tcPr>
          <w:p w14:paraId="374EB0DB" w14:textId="553289FE" w:rsidR="004D21B6" w:rsidRPr="004D21B6" w:rsidRDefault="004D21B6" w:rsidP="004D21B6">
            <w:pPr>
              <w:pStyle w:val="TableCellleft"/>
              <w:rPr>
                <w:szCs w:val="18"/>
              </w:rPr>
            </w:pPr>
            <w:r w:rsidRPr="00762894">
              <w:rPr>
                <w:szCs w:val="18"/>
              </w:rPr>
              <w:t>Signal to Noise Ratio</w:t>
            </w:r>
          </w:p>
        </w:tc>
      </w:tr>
      <w:tr w:rsidR="004D21B6" w:rsidRPr="008E4B33" w14:paraId="4E71C95D" w14:textId="77777777" w:rsidTr="00BA232D">
        <w:trPr>
          <w:cantSplit/>
          <w:trHeight w:val="288"/>
        </w:trPr>
        <w:tc>
          <w:tcPr>
            <w:tcW w:w="1421" w:type="dxa"/>
            <w:vAlign w:val="center"/>
          </w:tcPr>
          <w:p w14:paraId="481B48DE" w14:textId="30AF6B5F" w:rsidR="004D21B6" w:rsidRPr="004D21B6" w:rsidRDefault="004D21B6" w:rsidP="004D21B6">
            <w:pPr>
              <w:pStyle w:val="TableCellleft"/>
              <w:rPr>
                <w:szCs w:val="18"/>
              </w:rPr>
            </w:pPr>
            <w:r w:rsidRPr="00762894">
              <w:rPr>
                <w:szCs w:val="18"/>
              </w:rPr>
              <w:t>SR</w:t>
            </w:r>
          </w:p>
        </w:tc>
        <w:tc>
          <w:tcPr>
            <w:tcW w:w="7939" w:type="dxa"/>
            <w:vAlign w:val="center"/>
          </w:tcPr>
          <w:p w14:paraId="59C750C0" w14:textId="0EE4A8E6" w:rsidR="004D21B6" w:rsidRPr="004D21B6" w:rsidRDefault="004D21B6" w:rsidP="004D21B6">
            <w:pPr>
              <w:pStyle w:val="TableCellleft"/>
              <w:rPr>
                <w:szCs w:val="18"/>
              </w:rPr>
            </w:pPr>
            <w:r w:rsidRPr="00762894">
              <w:rPr>
                <w:szCs w:val="18"/>
              </w:rPr>
              <w:t>Sample Rate</w:t>
            </w:r>
          </w:p>
        </w:tc>
      </w:tr>
      <w:tr w:rsidR="00F372ED" w:rsidRPr="008E4B33" w14:paraId="51A79869" w14:textId="77777777" w:rsidTr="00BA232D">
        <w:trPr>
          <w:cantSplit/>
          <w:trHeight w:val="288"/>
        </w:trPr>
        <w:tc>
          <w:tcPr>
            <w:tcW w:w="1421" w:type="dxa"/>
            <w:vAlign w:val="center"/>
          </w:tcPr>
          <w:p w14:paraId="75125B74" w14:textId="20E8A303" w:rsidR="00F372ED" w:rsidRPr="00F372ED" w:rsidRDefault="00F372ED" w:rsidP="00F372ED">
            <w:pPr>
              <w:pStyle w:val="TableCellleft"/>
              <w:rPr>
                <w:szCs w:val="18"/>
              </w:rPr>
            </w:pPr>
            <w:r w:rsidRPr="00762894">
              <w:rPr>
                <w:szCs w:val="18"/>
              </w:rPr>
              <w:t>SUD</w:t>
            </w:r>
          </w:p>
        </w:tc>
        <w:tc>
          <w:tcPr>
            <w:tcW w:w="7939" w:type="dxa"/>
            <w:vAlign w:val="center"/>
          </w:tcPr>
          <w:p w14:paraId="5C4B5924" w14:textId="05E94734" w:rsidR="00F372ED" w:rsidRPr="00F372ED" w:rsidRDefault="00F372ED" w:rsidP="00F372ED">
            <w:pPr>
              <w:pStyle w:val="TableCellleft"/>
              <w:rPr>
                <w:szCs w:val="18"/>
              </w:rPr>
            </w:pPr>
            <w:r w:rsidRPr="00762894">
              <w:rPr>
                <w:szCs w:val="18"/>
              </w:rPr>
              <w:t xml:space="preserve">Symantec </w:t>
            </w:r>
            <w:proofErr w:type="spellStart"/>
            <w:r w:rsidRPr="00762894">
              <w:rPr>
                <w:szCs w:val="18"/>
              </w:rPr>
              <w:t>Undodata</w:t>
            </w:r>
            <w:proofErr w:type="spellEnd"/>
          </w:p>
        </w:tc>
      </w:tr>
      <w:tr w:rsidR="00F372ED" w:rsidRPr="008E4B33" w14:paraId="6D9EB04A" w14:textId="77777777" w:rsidTr="00BA232D">
        <w:trPr>
          <w:cantSplit/>
          <w:trHeight w:val="288"/>
        </w:trPr>
        <w:tc>
          <w:tcPr>
            <w:tcW w:w="1421" w:type="dxa"/>
            <w:vAlign w:val="center"/>
          </w:tcPr>
          <w:p w14:paraId="27E414F4" w14:textId="17C2808F" w:rsidR="00F372ED" w:rsidRPr="00F372ED" w:rsidRDefault="00F372ED" w:rsidP="00F372ED">
            <w:pPr>
              <w:pStyle w:val="TableCellleft"/>
              <w:rPr>
                <w:szCs w:val="18"/>
              </w:rPr>
            </w:pPr>
            <w:r w:rsidRPr="00762894">
              <w:rPr>
                <w:szCs w:val="18"/>
              </w:rPr>
              <w:t>SWFSC</w:t>
            </w:r>
          </w:p>
        </w:tc>
        <w:tc>
          <w:tcPr>
            <w:tcW w:w="7939" w:type="dxa"/>
            <w:vAlign w:val="center"/>
          </w:tcPr>
          <w:p w14:paraId="74048CE9" w14:textId="615D471E" w:rsidR="00F372ED" w:rsidRPr="00F372ED" w:rsidRDefault="00F372ED" w:rsidP="00F372ED">
            <w:pPr>
              <w:pStyle w:val="TableCellleft"/>
              <w:rPr>
                <w:szCs w:val="18"/>
              </w:rPr>
            </w:pPr>
            <w:r w:rsidRPr="00762894">
              <w:rPr>
                <w:szCs w:val="18"/>
              </w:rPr>
              <w:t>Southwest Fisheries Science Center</w:t>
            </w:r>
          </w:p>
        </w:tc>
      </w:tr>
      <w:tr w:rsidR="00F372ED" w:rsidRPr="008E4B33" w14:paraId="0FD58F23" w14:textId="77777777" w:rsidTr="00BA232D">
        <w:trPr>
          <w:cantSplit/>
          <w:trHeight w:val="288"/>
        </w:trPr>
        <w:tc>
          <w:tcPr>
            <w:tcW w:w="1421" w:type="dxa"/>
            <w:vAlign w:val="center"/>
          </w:tcPr>
          <w:p w14:paraId="4EED986C" w14:textId="1BCAB8F4" w:rsidR="00F372ED" w:rsidRPr="00F372ED" w:rsidRDefault="00F372ED" w:rsidP="00F372ED">
            <w:pPr>
              <w:pStyle w:val="TableCellleft"/>
              <w:rPr>
                <w:szCs w:val="18"/>
              </w:rPr>
            </w:pPr>
            <w:r w:rsidRPr="00762894">
              <w:rPr>
                <w:szCs w:val="18"/>
              </w:rPr>
              <w:t>UC</w:t>
            </w:r>
          </w:p>
        </w:tc>
        <w:tc>
          <w:tcPr>
            <w:tcW w:w="7939" w:type="dxa"/>
            <w:vAlign w:val="center"/>
          </w:tcPr>
          <w:p w14:paraId="0BFD4F3D" w14:textId="527E30B3" w:rsidR="00F372ED" w:rsidRPr="00F372ED" w:rsidRDefault="00F372ED" w:rsidP="00F372ED">
            <w:pPr>
              <w:pStyle w:val="TableCellleft"/>
              <w:rPr>
                <w:szCs w:val="18"/>
              </w:rPr>
            </w:pPr>
            <w:r w:rsidRPr="00762894">
              <w:rPr>
                <w:szCs w:val="18"/>
              </w:rPr>
              <w:t>University of California</w:t>
            </w:r>
          </w:p>
        </w:tc>
      </w:tr>
      <w:tr w:rsidR="00F372ED" w:rsidRPr="008E4B33" w14:paraId="032D6B1A" w14:textId="77777777" w:rsidTr="00BA232D">
        <w:trPr>
          <w:cantSplit/>
          <w:trHeight w:val="288"/>
        </w:trPr>
        <w:tc>
          <w:tcPr>
            <w:tcW w:w="1421" w:type="dxa"/>
            <w:vAlign w:val="center"/>
          </w:tcPr>
          <w:p w14:paraId="7D604FA3" w14:textId="4B263BA9" w:rsidR="00F372ED" w:rsidRPr="00F372ED" w:rsidRDefault="00F372ED" w:rsidP="00F372ED">
            <w:pPr>
              <w:pStyle w:val="TableCellleft"/>
              <w:rPr>
                <w:szCs w:val="18"/>
              </w:rPr>
            </w:pPr>
            <w:r w:rsidRPr="00762894">
              <w:rPr>
                <w:szCs w:val="18"/>
              </w:rPr>
              <w:t>US</w:t>
            </w:r>
          </w:p>
        </w:tc>
        <w:tc>
          <w:tcPr>
            <w:tcW w:w="7939" w:type="dxa"/>
            <w:vAlign w:val="center"/>
          </w:tcPr>
          <w:p w14:paraId="72DC2968" w14:textId="4E1F24F5" w:rsidR="00F372ED" w:rsidRPr="00F372ED" w:rsidRDefault="00F372ED" w:rsidP="00F372ED">
            <w:pPr>
              <w:pStyle w:val="TableCellleft"/>
              <w:rPr>
                <w:szCs w:val="18"/>
              </w:rPr>
            </w:pPr>
            <w:r w:rsidRPr="00762894">
              <w:rPr>
                <w:szCs w:val="18"/>
              </w:rPr>
              <w:t>United States (of America)</w:t>
            </w:r>
          </w:p>
        </w:tc>
      </w:tr>
      <w:tr w:rsidR="00F372ED" w:rsidRPr="008E4B33" w14:paraId="30484465" w14:textId="77777777" w:rsidTr="00BA232D">
        <w:trPr>
          <w:cantSplit/>
          <w:trHeight w:val="288"/>
        </w:trPr>
        <w:tc>
          <w:tcPr>
            <w:tcW w:w="1421" w:type="dxa"/>
            <w:vAlign w:val="center"/>
          </w:tcPr>
          <w:p w14:paraId="760C64DA" w14:textId="14CBA621" w:rsidR="00F372ED" w:rsidRPr="00F372ED" w:rsidRDefault="00F372ED" w:rsidP="00F372ED">
            <w:pPr>
              <w:pStyle w:val="TableCellleft"/>
              <w:rPr>
                <w:szCs w:val="18"/>
              </w:rPr>
            </w:pPr>
            <w:r w:rsidRPr="00762894">
              <w:rPr>
                <w:szCs w:val="18"/>
              </w:rPr>
              <w:t>UTC</w:t>
            </w:r>
          </w:p>
        </w:tc>
        <w:tc>
          <w:tcPr>
            <w:tcW w:w="7939" w:type="dxa"/>
            <w:vAlign w:val="center"/>
          </w:tcPr>
          <w:p w14:paraId="5485E8FE" w14:textId="1BD9B45B" w:rsidR="00F372ED" w:rsidRPr="00F372ED" w:rsidRDefault="00F372ED" w:rsidP="00F372ED">
            <w:pPr>
              <w:pStyle w:val="TableCellleft"/>
              <w:rPr>
                <w:szCs w:val="18"/>
              </w:rPr>
            </w:pPr>
            <w:r w:rsidRPr="00762894">
              <w:rPr>
                <w:szCs w:val="18"/>
              </w:rPr>
              <w:t>Universal Time Coordinated</w:t>
            </w:r>
          </w:p>
        </w:tc>
      </w:tr>
      <w:tr w:rsidR="00F372ED" w:rsidRPr="008E4B33" w14:paraId="1C8A8AE3" w14:textId="77777777" w:rsidTr="00BA232D">
        <w:trPr>
          <w:cantSplit/>
          <w:trHeight w:val="288"/>
        </w:trPr>
        <w:tc>
          <w:tcPr>
            <w:tcW w:w="1421" w:type="dxa"/>
            <w:vAlign w:val="center"/>
          </w:tcPr>
          <w:p w14:paraId="151ACED3" w14:textId="63B0EA65" w:rsidR="00F372ED" w:rsidRPr="00F372ED" w:rsidRDefault="00F372ED" w:rsidP="00F372ED">
            <w:pPr>
              <w:pStyle w:val="TableCellleft"/>
              <w:rPr>
                <w:szCs w:val="18"/>
              </w:rPr>
            </w:pPr>
            <w:r w:rsidRPr="00762894">
              <w:rPr>
                <w:szCs w:val="18"/>
              </w:rPr>
              <w:t>WAS</w:t>
            </w:r>
          </w:p>
        </w:tc>
        <w:tc>
          <w:tcPr>
            <w:tcW w:w="7939" w:type="dxa"/>
            <w:vAlign w:val="center"/>
          </w:tcPr>
          <w:p w14:paraId="407D2894" w14:textId="09E8C960" w:rsidR="00F372ED" w:rsidRPr="00F372ED" w:rsidRDefault="00F372ED" w:rsidP="00F372ED">
            <w:pPr>
              <w:pStyle w:val="TableCellleft"/>
              <w:rPr>
                <w:szCs w:val="18"/>
              </w:rPr>
            </w:pPr>
            <w:r w:rsidRPr="00762894">
              <w:rPr>
                <w:szCs w:val="18"/>
              </w:rPr>
              <w:t>Washington</w:t>
            </w:r>
          </w:p>
        </w:tc>
      </w:tr>
      <w:tr w:rsidR="00F372ED" w:rsidRPr="008E4B33" w14:paraId="38A2AF6A" w14:textId="77777777" w:rsidTr="00BA232D">
        <w:trPr>
          <w:cantSplit/>
          <w:trHeight w:val="288"/>
        </w:trPr>
        <w:tc>
          <w:tcPr>
            <w:tcW w:w="1421" w:type="dxa"/>
            <w:vAlign w:val="center"/>
          </w:tcPr>
          <w:p w14:paraId="011FB024" w14:textId="151D1D8E" w:rsidR="00F372ED" w:rsidRPr="00F372ED" w:rsidRDefault="00F372ED" w:rsidP="00F372ED">
            <w:pPr>
              <w:pStyle w:val="TableCellleft"/>
              <w:rPr>
                <w:szCs w:val="18"/>
              </w:rPr>
            </w:pPr>
            <w:r w:rsidRPr="00762894">
              <w:rPr>
                <w:szCs w:val="18"/>
              </w:rPr>
              <w:t>WEA</w:t>
            </w:r>
          </w:p>
        </w:tc>
        <w:tc>
          <w:tcPr>
            <w:tcW w:w="7939" w:type="dxa"/>
            <w:vAlign w:val="center"/>
          </w:tcPr>
          <w:p w14:paraId="37B512E5" w14:textId="428211D6" w:rsidR="00F372ED" w:rsidRPr="00F372ED" w:rsidRDefault="00F372ED" w:rsidP="00F372ED">
            <w:pPr>
              <w:pStyle w:val="TableCellleft"/>
              <w:rPr>
                <w:szCs w:val="18"/>
              </w:rPr>
            </w:pPr>
            <w:r w:rsidRPr="00762894">
              <w:rPr>
                <w:szCs w:val="18"/>
              </w:rPr>
              <w:t>Wind Energy Area</w:t>
            </w:r>
          </w:p>
        </w:tc>
      </w:tr>
      <w:tr w:rsidR="00F372ED" w:rsidRPr="008E4B33" w14:paraId="6F133425" w14:textId="77777777" w:rsidTr="00BA232D">
        <w:trPr>
          <w:cantSplit/>
          <w:trHeight w:val="288"/>
        </w:trPr>
        <w:tc>
          <w:tcPr>
            <w:tcW w:w="1421" w:type="dxa"/>
            <w:vAlign w:val="center"/>
          </w:tcPr>
          <w:p w14:paraId="044371BA" w14:textId="1903838A" w:rsidR="00F372ED" w:rsidRPr="00F372ED" w:rsidRDefault="00F372ED" w:rsidP="00F372ED">
            <w:pPr>
              <w:pStyle w:val="TableCellleft"/>
              <w:rPr>
                <w:szCs w:val="18"/>
              </w:rPr>
            </w:pPr>
            <w:r w:rsidRPr="00762894">
              <w:rPr>
                <w:szCs w:val="18"/>
              </w:rPr>
              <w:t>YOLO</w:t>
            </w:r>
          </w:p>
        </w:tc>
        <w:tc>
          <w:tcPr>
            <w:tcW w:w="7939" w:type="dxa"/>
            <w:vAlign w:val="center"/>
          </w:tcPr>
          <w:p w14:paraId="2A6E933C" w14:textId="12F30DCB" w:rsidR="00F372ED" w:rsidRPr="00F372ED" w:rsidRDefault="00F372ED" w:rsidP="00F372ED">
            <w:pPr>
              <w:pStyle w:val="TableCellleft"/>
              <w:rPr>
                <w:szCs w:val="18"/>
              </w:rPr>
            </w:pPr>
            <w:r w:rsidRPr="00762894">
              <w:rPr>
                <w:szCs w:val="18"/>
              </w:rPr>
              <w:t>You Only Look Once</w:t>
            </w:r>
          </w:p>
        </w:tc>
      </w:tr>
      <w:tr w:rsidR="00F372ED" w:rsidRPr="008E4B33" w14:paraId="6C5AC376" w14:textId="77777777" w:rsidTr="00BA232D">
        <w:trPr>
          <w:cantSplit/>
          <w:trHeight w:val="288"/>
        </w:trPr>
        <w:tc>
          <w:tcPr>
            <w:tcW w:w="1421" w:type="dxa"/>
            <w:vAlign w:val="center"/>
          </w:tcPr>
          <w:p w14:paraId="44B5EF16" w14:textId="06B39837" w:rsidR="00F372ED" w:rsidRPr="00F372ED" w:rsidRDefault="00F372ED" w:rsidP="00F372ED">
            <w:pPr>
              <w:pStyle w:val="TableCellleft"/>
              <w:rPr>
                <w:szCs w:val="18"/>
              </w:rPr>
            </w:pPr>
            <w:proofErr w:type="spellStart"/>
            <w:r w:rsidRPr="00762894">
              <w:rPr>
                <w:szCs w:val="18"/>
              </w:rPr>
              <w:t>Z</w:t>
            </w:r>
            <w:r w:rsidR="00EA6076">
              <w:rPr>
                <w:szCs w:val="18"/>
              </w:rPr>
              <w:t>c</w:t>
            </w:r>
            <w:proofErr w:type="spellEnd"/>
          </w:p>
        </w:tc>
        <w:tc>
          <w:tcPr>
            <w:tcW w:w="7939" w:type="dxa"/>
            <w:vAlign w:val="center"/>
          </w:tcPr>
          <w:p w14:paraId="12A20306" w14:textId="1164F06D" w:rsidR="00F372ED" w:rsidRPr="00F372ED" w:rsidRDefault="00F372ED" w:rsidP="00F372ED">
            <w:pPr>
              <w:pStyle w:val="TableCellleft"/>
              <w:rPr>
                <w:szCs w:val="18"/>
              </w:rPr>
            </w:pPr>
            <w:proofErr w:type="spellStart"/>
            <w:r w:rsidRPr="00762894">
              <w:rPr>
                <w:i/>
                <w:iCs/>
                <w:szCs w:val="18"/>
              </w:rPr>
              <w:t>Ziphius</w:t>
            </w:r>
            <w:proofErr w:type="spellEnd"/>
            <w:r w:rsidRPr="00762894">
              <w:rPr>
                <w:i/>
                <w:iCs/>
                <w:szCs w:val="18"/>
              </w:rPr>
              <w:t xml:space="preserve"> </w:t>
            </w:r>
            <w:proofErr w:type="spellStart"/>
            <w:r w:rsidRPr="00762894">
              <w:rPr>
                <w:i/>
                <w:iCs/>
                <w:szCs w:val="18"/>
              </w:rPr>
              <w:t>cavirostris</w:t>
            </w:r>
            <w:proofErr w:type="spellEnd"/>
          </w:p>
        </w:tc>
      </w:tr>
    </w:tbl>
    <w:p w14:paraId="27608CD6" w14:textId="77777777" w:rsidR="002051E6" w:rsidRDefault="002051E6" w:rsidP="00354256"/>
    <w:p w14:paraId="3E07C6D5" w14:textId="77777777" w:rsidR="002051E6" w:rsidRDefault="002051E6" w:rsidP="00354256">
      <w:pPr>
        <w:sectPr w:rsidR="002051E6" w:rsidSect="00EE74BD">
          <w:pgSz w:w="12240" w:h="15840"/>
          <w:pgMar w:top="1440" w:right="1440" w:bottom="1440" w:left="1440" w:header="990" w:footer="654" w:gutter="0"/>
          <w:pgNumType w:fmt="lowerRoman"/>
          <w:cols w:space="720"/>
          <w:docGrid w:linePitch="360"/>
        </w:sectPr>
      </w:pPr>
    </w:p>
    <w:p w14:paraId="4B63B218" w14:textId="42704442" w:rsidR="00354256" w:rsidRDefault="00A65932" w:rsidP="009A2ACB">
      <w:pPr>
        <w:pStyle w:val="Heading1"/>
        <w:numPr>
          <w:ilvl w:val="0"/>
          <w:numId w:val="29"/>
        </w:numPr>
      </w:pPr>
      <w:bookmarkStart w:id="10" w:name="_Toc177733627"/>
      <w:bookmarkStart w:id="11" w:name="_Toc178600476"/>
      <w:r>
        <w:lastRenderedPageBreak/>
        <w:t>Background</w:t>
      </w:r>
      <w:bookmarkEnd w:id="10"/>
      <w:bookmarkEnd w:id="11"/>
    </w:p>
    <w:p w14:paraId="327532A0" w14:textId="42500B97" w:rsidR="00F372ED" w:rsidRDefault="00F372ED" w:rsidP="00F372ED">
      <w:r>
        <w:t>Cetacean distribution and abundance data are traditionally collected by large vessels and aircraft conducting surveys in offshore areas. These surveys provide important data, but due to the expense and difficulty in collecting data during bad weather or during times of low visibility, these surveys are generally conducted intermittently during the summer and fall seasons. As such, these data suffer from spatial and temporal gaps, especially for cryptic species. Since sound is the primary sensory modality of marine mammals, passive acoustic monitoring (PAM) is an efficient approach to monitoring marine mammals as well as simultaneous characterization of the overall soundscape.</w:t>
      </w:r>
    </w:p>
    <w:p w14:paraId="13D97C2C" w14:textId="77777777" w:rsidR="00517359" w:rsidRDefault="00517359" w:rsidP="00F372ED"/>
    <w:p w14:paraId="60544417" w14:textId="197D4F12" w:rsidR="00F372ED" w:rsidRDefault="00F372ED" w:rsidP="00F372ED">
      <w:r>
        <w:t xml:space="preserve">There are a variety of PAM platforms that vary in strengths and limitations: towing hydrophones behind a ship provides good geographic resolution, while seafloor hydrophones allow for good temporal resolution. Passive acoustic drifting recorders can record for weeks or months (depending on recording characteristics and local currents) and their low cost allows for deployment of multiple instruments, which increases spatial coverage and provides a model for intermediate geographic and temporal resolution. Furthermore, the hydrophones for drifting recorders can be positioned near animals in the water column (and away from surface noise), which allows them to collect high-quality data without affecting animal behavior. Drifting recorders have been increasingly deployed during large scale shipboard surveys to augment visual line-transect surveys for cryptic and deep-diving </w:t>
      </w:r>
      <w:r w:rsidRPr="00621C9D">
        <w:t xml:space="preserve">species </w:t>
      </w:r>
      <w:r w:rsidR="00621C9D" w:rsidRPr="00621C9D">
        <w:fldChar w:fldCharType="begin"/>
      </w:r>
      <w:r w:rsidR="00621C9D" w:rsidRPr="00621C9D">
        <w:instrText xml:space="preserve"> ADDIN ZOTERO_ITEM CSL_CITATION {"citationID":"ZDmvHXBL","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621C9D" w:rsidRPr="00621C9D">
        <w:fldChar w:fldCharType="separate"/>
      </w:r>
      <w:r w:rsidR="00621C9D" w:rsidRPr="00621C9D">
        <w:t xml:space="preserve">(Keating et al. 2018; </w:t>
      </w:r>
      <w:proofErr w:type="spellStart"/>
      <w:r w:rsidR="00621C9D" w:rsidRPr="00621C9D">
        <w:t>Simonis</w:t>
      </w:r>
      <w:proofErr w:type="spellEnd"/>
      <w:r w:rsidR="00621C9D" w:rsidRPr="00621C9D">
        <w:t xml:space="preserve"> 2020)</w:t>
      </w:r>
      <w:r w:rsidR="00621C9D" w:rsidRPr="00621C9D">
        <w:fldChar w:fldCharType="end"/>
      </w:r>
      <w:r>
        <w:t>, and methods have been developed to estimate density and abundance of goose-beaked whales (</w:t>
      </w:r>
      <w:proofErr w:type="spellStart"/>
      <w:r w:rsidRPr="00F372ED">
        <w:rPr>
          <w:i/>
          <w:iCs/>
        </w:rPr>
        <w:t>Ziphius</w:t>
      </w:r>
      <w:proofErr w:type="spellEnd"/>
      <w:r w:rsidRPr="00F372ED">
        <w:rPr>
          <w:i/>
          <w:iCs/>
        </w:rPr>
        <w:t xml:space="preserve"> </w:t>
      </w:r>
      <w:proofErr w:type="spellStart"/>
      <w:r w:rsidRPr="00F372ED">
        <w:rPr>
          <w:i/>
          <w:iCs/>
        </w:rPr>
        <w:t>cavirostris</w:t>
      </w:r>
      <w:proofErr w:type="spellEnd"/>
      <w:r>
        <w:t xml:space="preserve">) </w:t>
      </w:r>
      <w:r w:rsidR="00621C9D">
        <w:fldChar w:fldCharType="begin"/>
      </w:r>
      <w:r w:rsidR="00621C9D">
        <w:instrText xml:space="preserve"> ADDIN ZOTERO_ITEM CSL_CITATION {"citationID":"LOevTkzv","properties":{"formattedCitation":"(Barlow et al. 2021)","plainCitation":"(Barlow et al. 2021)","noteIndex":0},"citationItems":[{"id":451,"uris":["http://zotero.org/users/10539369/items/NHAC4Y2U"],"itemData":{"id":451,"type":"article-journal","abstract":"The population density of Cuvier's beaked whales is estimated acoustically with drifting near-surface hydrophone recorders in the Catalina Basin. Three empirical approaches (trial-based, distance-sampling, and spatially explicit capture-recapture) are used to estimate the probability of detecting the echolocation pulses as a function of range. These detection functions are used with two point-transect methods (snapshot and dive-cue) to estimate density. Measurement errors result in a small range of density estimates (3.9–5.4 whales per 1000 km2). Use of multiple approaches and methods allows comparison of the required information and assumptions of each. The distance-sampling approach with snapshot-based density estimates has the most stringent assumptions but would be the easiest to implement for large scale surveys of beaked whale density. Alternative approaches to estimating detection functions help validate this approach. The dive cue method of density estimation has promise, but additional work is needed to understand the potential bias caused by animal movement during a dive. Empirical methods are a viable alternative to the theoretical acoustic modeling approaches that have been used previously to estimate beaked whale density.","container-title":"The Journal of the Acoustical Society of America","DOI":"10.1121/10.0002881","ISSN":"0001-4966","issue":"1","journalAbbreviation":"The Journal of the Acoustical Society of America","page":"111-125","source":"Silverchair","title":"Acoustic detection range and population density of Cuvier's beaked whales estimated from near-surface hydrophones","volume":"149","author":[{"family":"Barlow","given":"Jay"},{"family":"Fregosi","given":"Selene"},{"family":"Thomas","given":"Len"},{"family":"Harris","given":"Danielle"},{"family":"Griffiths","given":"Emily T."}],"issued":{"date-parts":[["2021",1,5]]}}}],"schema":"https://github.com/citation-style-language/schema/raw/master/csl-citation.json"} </w:instrText>
      </w:r>
      <w:r w:rsidR="00621C9D">
        <w:fldChar w:fldCharType="separate"/>
      </w:r>
      <w:r w:rsidR="00621C9D" w:rsidRPr="00621C9D">
        <w:t>(Barlow et al. 2021)</w:t>
      </w:r>
      <w:r w:rsidR="00621C9D">
        <w:fldChar w:fldCharType="end"/>
      </w:r>
      <w:r>
        <w:t>. As drifting recorders are not tethered to the seafloor or to a ship, they have shown potential as an alternative PAM platform for the wind energy areas identified in the deep waters offshore the U.S. West Coast.</w:t>
      </w:r>
    </w:p>
    <w:p w14:paraId="774F2A05" w14:textId="77777777" w:rsidR="00517359" w:rsidRDefault="00517359" w:rsidP="00F372ED"/>
    <w:p w14:paraId="4AB41EF5" w14:textId="017DF6DE" w:rsidR="004F4D47" w:rsidRDefault="00F372ED" w:rsidP="00F372ED">
      <w:r>
        <w:t>The goal of the Adrift in the California Current Project ('Adrift') was to use passive acoustic drifting recorders deployed offshore the U.S. West Coast to assess the distribution of marine mammals and to characterize the marine soundscape. This three-year study was initiated in the Northern California region in 2020, was extended to Central California in 2021, and an additional pilot study off Oregon was initiated in 2022. A concerted effort was made to develop a streamlined open-source workflow for passive acoustic analysis that would promote reproducible research, with all methods, data, and metadata being publicly accessible. This report outlines methods, results, and recommendations for future research.</w:t>
      </w:r>
    </w:p>
    <w:p w14:paraId="2C5DB99E" w14:textId="77777777" w:rsidR="00517359" w:rsidRDefault="00517359" w:rsidP="00A65932">
      <w:pPr>
        <w:pStyle w:val="Heading1"/>
        <w:sectPr w:rsidR="00517359" w:rsidSect="00EE74BD">
          <w:headerReference w:type="default" r:id="rId13"/>
          <w:footerReference w:type="default" r:id="rId14"/>
          <w:pgSz w:w="12240" w:h="15840"/>
          <w:pgMar w:top="1440" w:right="1440" w:bottom="1440" w:left="1440" w:header="810" w:footer="167" w:gutter="0"/>
          <w:pgNumType w:start="1"/>
          <w:cols w:space="720"/>
          <w:docGrid w:linePitch="360"/>
        </w:sectPr>
      </w:pPr>
    </w:p>
    <w:p w14:paraId="7EEF4E36" w14:textId="313DD694" w:rsidR="00A65932" w:rsidRDefault="00A65932" w:rsidP="009A2ACB">
      <w:pPr>
        <w:pStyle w:val="Heading1"/>
        <w:numPr>
          <w:ilvl w:val="0"/>
          <w:numId w:val="29"/>
        </w:numPr>
      </w:pPr>
      <w:bookmarkStart w:id="12" w:name="_Toc177733628"/>
      <w:bookmarkStart w:id="13" w:name="_Toc178600477"/>
      <w:r>
        <w:lastRenderedPageBreak/>
        <w:t>Objectives</w:t>
      </w:r>
      <w:bookmarkEnd w:id="12"/>
      <w:bookmarkEnd w:id="13"/>
    </w:p>
    <w:p w14:paraId="5BF01725" w14:textId="0BFFB29B" w:rsidR="00524B0E" w:rsidRDefault="00524B0E" w:rsidP="00524B0E">
      <w:r>
        <w:t xml:space="preserve">The Adrift study uses passive acoustic drifting recorders to collect acoustic data on marine mammals and the ocean soundscape offshore California and Oregon. This work will complement ongoing studies by </w:t>
      </w:r>
      <w:r w:rsidR="00134DCE">
        <w:t>National Oceanographic and Atmospheric Administration (</w:t>
      </w:r>
      <w:r>
        <w:t>NOAA</w:t>
      </w:r>
      <w:r w:rsidR="00134DCE">
        <w:t>)</w:t>
      </w:r>
      <w:r>
        <w:t xml:space="preserve"> and </w:t>
      </w:r>
      <w:r w:rsidR="00134DCE">
        <w:t>the Bureau of Ocean Energy Management (</w:t>
      </w:r>
      <w:r>
        <w:t>BOEM</w:t>
      </w:r>
      <w:r w:rsidR="00134DCE">
        <w:t>)</w:t>
      </w:r>
      <w:r>
        <w:t xml:space="preserve"> to assess the potential impacts of offshore renewable energy activities on marine mammals in order to inform environmentally responsible management of renewable energy efforts in the California Current.</w:t>
      </w:r>
    </w:p>
    <w:p w14:paraId="4732A574" w14:textId="77777777" w:rsidR="00524B0E" w:rsidRDefault="00524B0E" w:rsidP="00524B0E">
      <w:r>
        <w:t>Specific objectives include:</w:t>
      </w:r>
    </w:p>
    <w:p w14:paraId="59D77015" w14:textId="2D482F65" w:rsidR="00524B0E" w:rsidRDefault="00524B0E" w:rsidP="00DF145C">
      <w:pPr>
        <w:pStyle w:val="ListParagraph"/>
        <w:numPr>
          <w:ilvl w:val="0"/>
          <w:numId w:val="5"/>
        </w:numPr>
      </w:pPr>
      <w:r>
        <w:t>Identification of marine mammal species that frequent the Wind Energy Areas (WEAs)</w:t>
      </w:r>
    </w:p>
    <w:p w14:paraId="7BF4EE58" w14:textId="0BE3AC74" w:rsidR="00524B0E" w:rsidRDefault="00524B0E" w:rsidP="00DF145C">
      <w:pPr>
        <w:pStyle w:val="ListParagraph"/>
        <w:numPr>
          <w:ilvl w:val="0"/>
          <w:numId w:val="5"/>
        </w:numPr>
      </w:pPr>
      <w:r>
        <w:t>Description of the seasonal occurrence/distribution of marine mammal species in the California Current Ecosystem and WEAs</w:t>
      </w:r>
    </w:p>
    <w:p w14:paraId="0CFE574A" w14:textId="242EF4BB" w:rsidR="00524B0E" w:rsidRDefault="00524B0E" w:rsidP="00DF145C">
      <w:pPr>
        <w:pStyle w:val="ListParagraph"/>
        <w:numPr>
          <w:ilvl w:val="0"/>
          <w:numId w:val="5"/>
        </w:numPr>
      </w:pPr>
      <w:r>
        <w:t>Estimate densities for various marine mammal species when data are suitable</w:t>
      </w:r>
    </w:p>
    <w:p w14:paraId="3D986953" w14:textId="69E77845" w:rsidR="00A65932" w:rsidRDefault="00524B0E" w:rsidP="00DF145C">
      <w:pPr>
        <w:pStyle w:val="ListParagraph"/>
        <w:numPr>
          <w:ilvl w:val="0"/>
          <w:numId w:val="5"/>
        </w:numPr>
      </w:pPr>
      <w:r>
        <w:t xml:space="preserve">Describe the ambient noise level(s) in the </w:t>
      </w:r>
      <w:r w:rsidR="00756473">
        <w:t>California Current ecosystem</w:t>
      </w:r>
      <w:r>
        <w:t xml:space="preserve"> and WEA(s) and identify the major contributors to the soundscape</w:t>
      </w:r>
      <w:r w:rsidR="00A65932">
        <w:t>.</w:t>
      </w:r>
    </w:p>
    <w:p w14:paraId="6FFAF410" w14:textId="77777777" w:rsidR="00517359" w:rsidRDefault="00517359" w:rsidP="00A65932">
      <w:pPr>
        <w:pStyle w:val="Heading1"/>
        <w:sectPr w:rsidR="00517359" w:rsidSect="00305B2D">
          <w:pgSz w:w="12240" w:h="15840"/>
          <w:pgMar w:top="1440" w:right="1440" w:bottom="1440" w:left="1440" w:header="810" w:footer="167" w:gutter="0"/>
          <w:cols w:space="720"/>
          <w:docGrid w:linePitch="360"/>
        </w:sectPr>
      </w:pPr>
    </w:p>
    <w:p w14:paraId="5987E145" w14:textId="22A6B1AD" w:rsidR="00A65932" w:rsidRDefault="00A65932" w:rsidP="009A2ACB">
      <w:pPr>
        <w:pStyle w:val="Heading1"/>
        <w:numPr>
          <w:ilvl w:val="0"/>
          <w:numId w:val="29"/>
        </w:numPr>
      </w:pPr>
      <w:bookmarkStart w:id="14" w:name="_Toc177733629"/>
      <w:bookmarkStart w:id="15" w:name="_Toc178600478"/>
      <w:r>
        <w:lastRenderedPageBreak/>
        <w:t>Study Area</w:t>
      </w:r>
      <w:bookmarkEnd w:id="14"/>
      <w:bookmarkEnd w:id="15"/>
    </w:p>
    <w:p w14:paraId="7692237D" w14:textId="27E17B54" w:rsidR="002E3DC5" w:rsidRDefault="002E3DC5" w:rsidP="002E3DC5">
      <w:r>
        <w:t xml:space="preserve">The Adrift project surveyed the California Current between Point Conception to the south and Newport, Oregon to the north. This greater study area was subdivided into three sub-areas: Oregon, Northern California, and Central California. Initial funding (2020) focused on Northern California, ranging from San Francisco to the California-Oregon border, and encompassing the Humboldt Wind Energy Area. In 2021, funding was expanded to include Central California, with focus on the Morro Bay Wind Energy Area. Finally, in 2022 the area studied expanded to include a pilot study in Oregon. In addition to focused data collection efforts, this study analyzed data from two previous offshore surveys: Passive Acoustic Survey of Cetacean Abundance Levels (PASCAL 2016, </w:t>
      </w:r>
      <w:r>
        <w:fldChar w:fldCharType="begin"/>
      </w:r>
      <w:r w:rsidR="00661D59">
        <w:instrText xml:space="preserve"> ADDIN ZOTERO_ITEM CSL_CITATION {"citationID":"y0SWlxy2","properties":{"formattedCitation":"(Keating et al. 2018)","plainCitation":"(Keating et al. 2018)","dontUpdate":true,"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schema":"https://github.com/citation-style-language/schema/raw/master/csl-citation.json"} </w:instrText>
      </w:r>
      <w:r>
        <w:fldChar w:fldCharType="separate"/>
      </w:r>
      <w:r w:rsidRPr="002E3DC5">
        <w:t>Keating et al. 2018)</w:t>
      </w:r>
      <w:r>
        <w:fldChar w:fldCharType="end"/>
      </w:r>
      <w:r>
        <w:t xml:space="preserve"> and the California Current Ecosystem Survey (CCES 2018, </w:t>
      </w:r>
      <w:r>
        <w:fldChar w:fldCharType="begin"/>
      </w:r>
      <w:r w:rsidR="00661D59">
        <w:instrText xml:space="preserve"> ADDIN ZOTERO_ITEM CSL_CITATION {"citationID":"Ix5QaVeT","properties":{"formattedCitation":"(Simonis 2020)","plainCitation":"(Simonis 2020)","dontUpdate":true,"noteIndex":0},"citationItems":[{"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fldChar w:fldCharType="separate"/>
      </w:r>
      <w:proofErr w:type="spellStart"/>
      <w:r w:rsidRPr="002E3DC5">
        <w:t>Simonis</w:t>
      </w:r>
      <w:proofErr w:type="spellEnd"/>
      <w:r w:rsidRPr="002E3DC5">
        <w:t xml:space="preserve"> 2020)</w:t>
      </w:r>
      <w:r>
        <w:fldChar w:fldCharType="end"/>
      </w:r>
      <w:r>
        <w:t>.</w:t>
      </w:r>
    </w:p>
    <w:p w14:paraId="10450150" w14:textId="77777777" w:rsidR="00517359" w:rsidRDefault="00517359" w:rsidP="002E3DC5"/>
    <w:p w14:paraId="42895F3C" w14:textId="4961D15E" w:rsidR="002E3DC5" w:rsidRDefault="002E3DC5" w:rsidP="002E3DC5">
      <w:r>
        <w:t xml:space="preserve">Seasonal and regional designations were selected based on those identified in </w:t>
      </w:r>
      <w:r>
        <w:fldChar w:fldCharType="begin"/>
      </w:r>
      <w:r>
        <w:instrText xml:space="preserve"> ADDIN ZOTERO_ITEM CSL_CITATION {"citationID":"OtfFD2LU","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w:t>
      </w:r>
      <w:proofErr w:type="spellStart"/>
      <w:r w:rsidRPr="002E3DC5">
        <w:t>Southall</w:t>
      </w:r>
      <w:proofErr w:type="spellEnd"/>
      <w:r w:rsidRPr="002E3DC5">
        <w:t xml:space="preserve"> et al. 2023)</w:t>
      </w:r>
      <w:r>
        <w:fldChar w:fldCharType="end"/>
      </w:r>
      <w:r>
        <w:t xml:space="preserve">. For the purpose of identifying approximate location of data collection efforts, we subdivided our larger study area into nine smaller latitudinal regions </w:t>
      </w:r>
      <w:r w:rsidR="00144529">
        <w:t>(</w:t>
      </w:r>
      <w:r w:rsidR="00FE5235">
        <w:fldChar w:fldCharType="begin"/>
      </w:r>
      <w:r w:rsidR="00FE5235">
        <w:instrText xml:space="preserve"> REF _Ref177979458 \h </w:instrText>
      </w:r>
      <w:r w:rsidR="00FE5235">
        <w:fldChar w:fldCharType="separate"/>
      </w:r>
      <w:r w:rsidR="004E5C09">
        <w:t xml:space="preserve">Figure </w:t>
      </w:r>
      <w:r w:rsidR="004E5C09">
        <w:rPr>
          <w:noProof/>
        </w:rPr>
        <w:t>3</w:t>
      </w:r>
      <w:r w:rsidR="004E5C09">
        <w:t>.</w:t>
      </w:r>
      <w:r w:rsidR="004E5C09">
        <w:rPr>
          <w:noProof/>
        </w:rPr>
        <w:t>1</w:t>
      </w:r>
      <w:r w:rsidR="00FE5235">
        <w:fldChar w:fldCharType="end"/>
      </w:r>
      <w:r>
        <w:t xml:space="preserve">). Seasonal variation considered the oceanographic seasons designated in </w:t>
      </w:r>
      <w:r>
        <w:fldChar w:fldCharType="begin"/>
      </w:r>
      <w:r>
        <w:instrText xml:space="preserve"> ADDIN ZOTERO_ITEM CSL_CITATION {"citationID":"piZ1FwIX","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w:t>
      </w:r>
      <w:proofErr w:type="spellStart"/>
      <w:r w:rsidRPr="002E3DC5">
        <w:t>Southall</w:t>
      </w:r>
      <w:proofErr w:type="spellEnd"/>
      <w:r w:rsidRPr="002E3DC5">
        <w:t xml:space="preserve"> et al. 2023)</w:t>
      </w:r>
      <w:r>
        <w:fldChar w:fldCharType="end"/>
      </w:r>
      <w:r>
        <w:t>: upwelling (March - June), post-upwelling (July - November), and winter (December - February).</w:t>
      </w:r>
    </w:p>
    <w:p w14:paraId="2B175312" w14:textId="32D69C4C" w:rsidR="002E3DC5" w:rsidRDefault="002E3DC5" w:rsidP="002E3DC5"/>
    <w:p w14:paraId="7B448F53" w14:textId="77777777" w:rsidR="00FD5F2A" w:rsidRDefault="002C349A" w:rsidP="00FD5F2A">
      <w:pPr>
        <w:keepNext/>
      </w:pPr>
      <w:r>
        <w:rPr>
          <w:noProof/>
        </w:rPr>
        <w:drawing>
          <wp:inline distT="0" distB="0" distL="0" distR="0" wp14:anchorId="771C2270" wp14:editId="69FC20D4">
            <wp:extent cx="5938383" cy="3035808"/>
            <wp:effectExtent l="0" t="0" r="5715" b="0"/>
            <wp:docPr id="25" name="Picture 25" descr="Map of the west coast of the United States, with latitudinal regions segregated by color and a legend linking the color to the region code, Region Name, and Description of the Region.  Regions are provided north to south. Washington (code: WAS, color: orange) ranges from the Washinton/Canada border to the northern boundary of the Columbia River. Oregon has two sub-regions; the ORE/CRR region in light blue ranges from north of the Columbia River to south of the Columbia River and ORE in dark green ranges from south of the Columbia River to the Oregon/California border. Humboldt (code: HUM, color: yellow) ranges from the Oregon/California border to Bodega Bay.  San Francisco (code: SFB, color: dark blue) ranges from Bodega Bay to Santa Cruz. Morro Bay (code: MBY, color: dark orange) ranges from Santa Cruz to Point Conception. Southern California (code: SCB, color: pink) ranges from Point Conception to Tijuana. Baja California Norte (code: BCN, color, light green) ranges from Tijuana to Cedros. Baja California Sur (code: BCS, color, brown) ranges from Cedros to Cabo San Luc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 of the west coast of the United States, with latitudinal regions segregated by color and a legend linking the color to the region code, Region Name, and Description of the Region.  Regions are provided north to south. Washington (code: WAS, color: orange) ranges from the Washinton/Canada border to the northern boundary of the Columbia River. Oregon has two sub-regions; the ORE/CRR region in light blue ranges from north of the Columbia River to south of the Columbia River and ORE in dark green ranges from south of the Columbia River to the Oregon/California border. Humboldt (code: HUM, color: yellow) ranges from the Oregon/California border to Bodega Bay.  San Francisco (code: SFB, color: dark blue) ranges from Bodega Bay to Santa Cruz. Morro Bay (code: MBY, color: dark orange) ranges from Santa Cruz to Point Conception. Southern California (code: SCB, color: pink) ranges from Point Conception to Tijuana. Baja California Norte (code: BCN, color, light green) ranges from Tijuana to Cedros. Baja California Sur (code: BCS, color, brown) ranges from Cedros to Cabo San Lucas."/>
                    <pic:cNvPicPr/>
                  </pic:nvPicPr>
                  <pic:blipFill>
                    <a:blip r:embed="rId15"/>
                    <a:stretch>
                      <a:fillRect/>
                    </a:stretch>
                  </pic:blipFill>
                  <pic:spPr>
                    <a:xfrm>
                      <a:off x="0" y="0"/>
                      <a:ext cx="5938383" cy="3035808"/>
                    </a:xfrm>
                    <a:prstGeom prst="rect">
                      <a:avLst/>
                    </a:prstGeom>
                  </pic:spPr>
                </pic:pic>
              </a:graphicData>
            </a:graphic>
          </wp:inline>
        </w:drawing>
      </w:r>
    </w:p>
    <w:p w14:paraId="2A5BFC19" w14:textId="68473BE1" w:rsidR="00F9243C" w:rsidRDefault="00FD5F2A" w:rsidP="00FD5F2A">
      <w:pPr>
        <w:pStyle w:val="FigureCaption"/>
      </w:pPr>
      <w:bookmarkStart w:id="16" w:name="_Ref177979458"/>
      <w:bookmarkStart w:id="17" w:name="_Ref177981697"/>
      <w:bookmarkStart w:id="18" w:name="_Toc178600514"/>
      <w:r>
        <w:t xml:space="preserve">Figure </w:t>
      </w:r>
      <w:fldSimple w:instr=" STYLEREF 1 \s ">
        <w:r w:rsidR="00974022">
          <w:rPr>
            <w:noProof/>
          </w:rPr>
          <w:t>3</w:t>
        </w:r>
      </w:fldSimple>
      <w:r w:rsidR="00974022">
        <w:t>.</w:t>
      </w:r>
      <w:fldSimple w:instr=" SEQ Figure \* ARABIC \s 1 ">
        <w:r w:rsidR="00974022">
          <w:rPr>
            <w:noProof/>
          </w:rPr>
          <w:t>1</w:t>
        </w:r>
      </w:fldSimple>
      <w:bookmarkEnd w:id="16"/>
      <w:r>
        <w:t xml:space="preserve">. </w:t>
      </w:r>
      <w:r w:rsidRPr="00241761">
        <w:t>Geographical regions for data collected during Adrift and related drifting recorder surveys (PASCAL, CCES).</w:t>
      </w:r>
      <w:bookmarkEnd w:id="17"/>
      <w:bookmarkEnd w:id="18"/>
    </w:p>
    <w:p w14:paraId="2B3D6911" w14:textId="56302341" w:rsidR="00832F14" w:rsidRDefault="00832F14" w:rsidP="00832F14">
      <w:pPr>
        <w:pStyle w:val="FigureNotes"/>
      </w:pPr>
      <w:r w:rsidRPr="00832F14">
        <w:t>Each region is named according to its geographical location, and upper and lower latitudinal bounds are provided in the description.</w:t>
      </w:r>
    </w:p>
    <w:p w14:paraId="3FF9400F" w14:textId="77777777" w:rsidR="00832F14" w:rsidRDefault="00832F14" w:rsidP="00832F14">
      <w:pPr>
        <w:pStyle w:val="FigureCaption"/>
      </w:pPr>
    </w:p>
    <w:p w14:paraId="43B08453" w14:textId="77777777" w:rsidR="002E3DC5" w:rsidRDefault="002E3DC5" w:rsidP="002E3DC5">
      <w:r>
        <w:t xml:space="preserve">The Adrift project started in June 2020, during the COVID-19 Pandemic. All fieldwork in 2020 was canceled due to the pandemic, and these impacts greatly hampered research efforts in 2021. In addition to the initial cessation of all fieldwork efforts, secondary impacts continued to negatively impact fieldwork well into 2022. Secondary impacts included disruptions to the </w:t>
      </w:r>
      <w:r>
        <w:lastRenderedPageBreak/>
        <w:t>supply chain and extreme short-staffing due to outbreaks and exposure, as well as the widespread post-pandemic changes to the workforce.</w:t>
      </w:r>
    </w:p>
    <w:p w14:paraId="65D143C2" w14:textId="77777777" w:rsidR="002E3DC5" w:rsidRDefault="002E3DC5" w:rsidP="002E3DC5"/>
    <w:p w14:paraId="282160FD" w14:textId="280DB536" w:rsidR="002E3DC5" w:rsidRDefault="002E3DC5" w:rsidP="002E3DC5">
      <w:r>
        <w:t>Prior research efforts include the 2016 PASCAL survey and the 2018 CCES survey. These surveys were conducted in late summer through late fall during the post-upwelling season and data collection was not impacted by strong currents or inclement weather. Weather conditions are typically less ideal, and currents stronger, during the upwelling and winter season. The California Current experienced three consecutive years of La Niña between 2020-2022</w:t>
      </w:r>
      <w:r w:rsidR="002C349A">
        <w:t xml:space="preserve"> </w:t>
      </w:r>
      <w:r w:rsidR="002C349A">
        <w:fldChar w:fldCharType="begin"/>
      </w:r>
      <w:r w:rsidR="002C349A">
        <w:instrText xml:space="preserve"> ADDIN ZOTERO_ITEM CSL_CITATION {"citationID":"DBUmrhxz","properties":{"formattedCitation":"(Thompson et al. 2024)","plainCitation":"(Thompson et al. 2024)","noteIndex":0},"citationItems":[{"id":544,"uris":["http://zotero.org/users/10539369/items/R5W5STN8"],"itemData":{"id":544,"type":"article-journal","abstract":"2022 marked the third consecutive La Niña and extended the longest consecutive stretch of negative Oceanic Niño Index since 1998-2001. While physical and biological conditions in winter and spring largely adhered to prior La Niña conditions, summer and fall were very different. Similar to past La Niña events, in winter and spring coastal upwelling was either average or above average, temperature average or below average, salinity generally above average. In summer and fall, however, upwelling and temperature were generally average or slightly below average, salinity was close to average and chlorophyll a was close to average. Again, as during prior La Niña events, biomass of northern/southern copepods was above/below average off Oregon in winter, and body size of North Pacific krill in northern California was above average in winter. By contrast, later in the year the abundance of northern krill dropped off Oregon while southern copepods increased and body sizes of North Pacific krill fell in northern California. Off Oregon and Washington abundances of market squid and Pacific pompano (indicators of warm, non-typical La Niña conditions) were high. In the 20 th century, Northern anchovy recruitment tended to be high during cold conditions, but despite mostly warm conditions from 2015-2021 anchovy populations boomed and remained high in 2022. Resident seabird reproductive success, which tended in the past to increase during productive La Niña conditions was highly variable throughout the system as common murre and pelagic cormorant, experienced complete reproductive failure at Yaquina Head, Oregon while Brandt's cormorant reproduction was average. At three sampling locations off central California, however, common murre reproduction was close to or above average while both pelagic and Brandt's cormorant were above average. California sealion reproduction has been above average each year since 2016, and pup weight was also above average in 2022, likely in response not to La Niña or El Niño but continuous high abundance of anchovy. The highly variable and often unpredictable physical and biological conditions in 2022 highlight a growing disconnect between basin-scale indices and local conditions in the CCE.","container-title":"Frontiers in Marine Science","DOI":"10.3389/fmars.2024.1294011","ISSN":"2296-7745","journalAbbreviation":"Front. Mar. Sci.","language":"English","note":"publisher: Frontiers","source":"Frontiers","title":"State of the California Current Ecosystem report in 2022: a tale of two La Niñas","title-short":"State of the California Current Ecosystem report in 2022","URL":"https://www.frontiersin.org/articles/10.3389/fmars.2024.1294011","volume":"11","author":[{"family":"Thompson","given":"Andrew R."},{"family":"Swalethorp","given":"Rasmus"},{"family":"Alksne","given":"Michaela"},{"family":"Santora","given":"Jarrod A."},{"family":"Hazen","given":"Elliott L."},{"family":"Leising","given":"Andrew"},{"family":"Satterthwaite","given":"Erin"},{"family":"Sydeman","given":"William J."},{"family":"Anderson","given":"Clarissa R."},{"family":"Auth","given":"Toby D."},{"family":"Baumann-Pickering","given":"Simone"},{"family":"Baumgardner","given":"Timothy"},{"family":"Bjorkstedt","given":"Eric P."},{"family":"Bograd","given":"Steven J."},{"family":"Bowlin","given":"Noelle M."},{"family":"Burke","given":"Brian J."},{"family":"Daly","given":"Elizabeth A."},{"family":"Dewar","given":"Heidi"},{"family":"Field","given":"John C."},{"family":"Fisher","given":"Jennifer L."},{"family":"Garfield","given":"Newell"},{"family":"Gidding","given":"Ashlyn"},{"family":"Goericke","given":"Ralf"},{"family":"Golightly","given":"Richard"},{"family":"Gómez-Ocampo","given":"Eliana"},{"family":"Gomez-Valdes","given":"Jose"},{"family":"Hildebrand","given":"John A."},{"family":"Jacobson","given":"Kym C."},{"family":"Jacox","given":"Michael G."},{"family":"Jahncke","given":"Jaime"},{"family":"Johns","given":"Michael"},{"family":"Jones","given":"Joshua M."},{"family":"Lavaniegos","given":"Bertha"},{"family":"Mantua","given":"Nate"},{"family":"McChesney","given":"Gerard J."},{"family":"Medina","given":"Megan E."},{"family":"Melin","given":"Sharon R."},{"family":"Miranda","given":"Luis Erasmo"},{"family":"Morgan","given":"Cheryl A."},{"family":"Nickels","given":"Catherine F."},{"family":"Orben","given":"Rachael A."},{"family":"Porquez","given":"Jessica M."},{"family":"Preti","given":"Antonella"},{"family":"Robertson","given":"Roxanne R."},{"family":"Rudnick","given":"Daniel L."},{"family":"Sakuma","given":"Keith M."},{"family":"Schacter","given":"Carley R."},{"family":"Schroeder","given":"Isaac D."},{"family":"Scopel","given":"Lauren"},{"family":"Snodgrass","given":"Owyn E."},{"family":"Thompson","given":"Sarah Ann"},{"family":"Warzybok","given":"Pete"},{"family":"Whitaker","given":"Katherine"},{"family":"Watson","given":"William"},{"family":"Weber","given":"Edward D."},{"family":"Wells","given":"Brian"}],"accessed":{"date-parts":[["2024",4,18]]},"issued":{"date-parts":[["2024",2,9]]}}}],"schema":"https://github.com/citation-style-language/schema/raw/master/csl-citation.json"} </w:instrText>
      </w:r>
      <w:r w:rsidR="002C349A">
        <w:fldChar w:fldCharType="separate"/>
      </w:r>
      <w:r w:rsidR="002C349A" w:rsidRPr="002C349A">
        <w:t>(Thompson et al. 2024)</w:t>
      </w:r>
      <w:r w:rsidR="002C349A">
        <w:fldChar w:fldCharType="end"/>
      </w:r>
      <w:r>
        <w:t>. The increased wind and currents caused by these conditions led to decreased windows of good weather, even during summer. After the initial loss of several drifting recorders due to extreme weather and current conditions, we limited our deployments to good weather windows, which dramatically decreased the duration of our deployments from ~ 30 days during PASCAL (10-19 days) and CCES (10-79 days), to less than 1 week during most of the Adrift study. Strong currents and high seas also created self-noise such as strumming, which periodically impacted data quality. Use of spar buoys instead of hi-flyer pole buoys may be preferred to minimize strumming.</w:t>
      </w:r>
    </w:p>
    <w:p w14:paraId="30EDA50C" w14:textId="77777777" w:rsidR="00517359" w:rsidRDefault="00517359" w:rsidP="002E3DC5"/>
    <w:p w14:paraId="78682792" w14:textId="2ABA46DE" w:rsidR="002C349A" w:rsidRDefault="002E3DC5" w:rsidP="00836942">
      <w:r>
        <w:t xml:space="preserve">The cumulative impacts of the pandemic and poor environmental conditions ultimately required us to shift our survey approach and abandon our efforts to coordinate data collection using vessels of opportunity. Instead, we focused on directed deployment of drifting recorders in collaboration with regional partners. Our partners in Humboldt (Cal Poly Humboldt) and Oregon (Oregon State University) were able to use a combination of opportunistic and dedicated vessel time for data collection. We partnered with the NOAA Sanctuary </w:t>
      </w:r>
      <w:r w:rsidR="00756473">
        <w:t>Applied California Current Ecosystem Studies (</w:t>
      </w:r>
      <w:r>
        <w:t>ACCESS</w:t>
      </w:r>
      <w:r w:rsidR="00756473">
        <w:t>)</w:t>
      </w:r>
      <w:r>
        <w:t xml:space="preserve"> Surveys to collect data offshore San Francisco up to three times per year, and developed a collaborative partnership for fieldwork in Morro Bay.</w:t>
      </w:r>
    </w:p>
    <w:p w14:paraId="243463DC" w14:textId="77777777" w:rsidR="00EF5609" w:rsidRDefault="00EF5609" w:rsidP="00EF5609">
      <w:pPr>
        <w:pStyle w:val="TableTitle"/>
      </w:pPr>
    </w:p>
    <w:p w14:paraId="00A62887" w14:textId="308C0DED" w:rsidR="00EF5609" w:rsidRDefault="00EF5609" w:rsidP="00EF5609">
      <w:pPr>
        <w:pStyle w:val="TableTitle"/>
      </w:pPr>
      <w:bookmarkStart w:id="19" w:name="_Ref178249323"/>
      <w:bookmarkStart w:id="20" w:name="_Toc177982991"/>
      <w:bookmarkStart w:id="21" w:name="_Toc178600548"/>
      <w:r>
        <w:t xml:space="preserve">Table </w:t>
      </w:r>
      <w:fldSimple w:instr=" STYLEREF 1 \s ">
        <w:r w:rsidR="004E5C09">
          <w:rPr>
            <w:noProof/>
          </w:rPr>
          <w:t>3</w:t>
        </w:r>
      </w:fldSimple>
      <w:r>
        <w:t>.</w:t>
      </w:r>
      <w:fldSimple w:instr=" SEQ Table \* ARABIC \s 1 ">
        <w:r w:rsidR="004E5C09">
          <w:rPr>
            <w:noProof/>
          </w:rPr>
          <w:t>1</w:t>
        </w:r>
      </w:fldSimple>
      <w:bookmarkEnd w:id="19"/>
      <w:r>
        <w:t xml:space="preserve">. </w:t>
      </w:r>
      <w:r w:rsidRPr="00E349B7">
        <w:t>Summary of drifting recorder deployments for Adrift, PASCAL and CCES surveys.</w:t>
      </w:r>
      <w:bookmarkEnd w:id="20"/>
      <w:bookmarkEnd w:id="21"/>
    </w:p>
    <w:tbl>
      <w:tblPr>
        <w:tblStyle w:val="TableGrid"/>
        <w:tblW w:w="0" w:type="auto"/>
        <w:tblLook w:val="04A0" w:firstRow="1" w:lastRow="0" w:firstColumn="1" w:lastColumn="0" w:noHBand="0" w:noVBand="1"/>
      </w:tblPr>
      <w:tblGrid>
        <w:gridCol w:w="2695"/>
        <w:gridCol w:w="1979"/>
        <w:gridCol w:w="2338"/>
        <w:gridCol w:w="2338"/>
      </w:tblGrid>
      <w:tr w:rsidR="002C349A" w:rsidRPr="002C349A" w14:paraId="059686C2" w14:textId="77777777" w:rsidTr="002C349A">
        <w:trPr>
          <w:trHeight w:val="156"/>
        </w:trPr>
        <w:tc>
          <w:tcPr>
            <w:tcW w:w="2695" w:type="dxa"/>
            <w:shd w:val="clear" w:color="auto" w:fill="C6D9F1" w:themeFill="text2" w:themeFillTint="33"/>
            <w:hideMark/>
          </w:tcPr>
          <w:p w14:paraId="5DB59976" w14:textId="77777777"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Characteristic</w:t>
            </w:r>
          </w:p>
        </w:tc>
        <w:tc>
          <w:tcPr>
            <w:tcW w:w="1979" w:type="dxa"/>
            <w:shd w:val="clear" w:color="auto" w:fill="C6D9F1" w:themeFill="text2" w:themeFillTint="33"/>
            <w:hideMark/>
          </w:tcPr>
          <w:p w14:paraId="1ACD2906" w14:textId="3E577A19"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ADRIFT</w:t>
            </w:r>
            <w:r>
              <w:rPr>
                <w:rFonts w:ascii="Arial" w:hAnsi="Arial" w:cs="Arial"/>
                <w:b/>
                <w:bCs/>
                <w:color w:val="333333"/>
                <w:sz w:val="18"/>
                <w:szCs w:val="18"/>
              </w:rPr>
              <w:t xml:space="preserve">, </w:t>
            </w:r>
            <w:r w:rsidRPr="002C349A">
              <w:rPr>
                <w:rFonts w:ascii="Arial" w:hAnsi="Arial" w:cs="Arial"/>
                <w:color w:val="333333"/>
                <w:sz w:val="18"/>
                <w:szCs w:val="18"/>
              </w:rPr>
              <w:t>N = 104</w:t>
            </w:r>
          </w:p>
        </w:tc>
        <w:tc>
          <w:tcPr>
            <w:tcW w:w="2338" w:type="dxa"/>
            <w:shd w:val="clear" w:color="auto" w:fill="C6D9F1" w:themeFill="text2" w:themeFillTint="33"/>
            <w:hideMark/>
          </w:tcPr>
          <w:p w14:paraId="4BAB86E6" w14:textId="7451C124"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CCES</w:t>
            </w:r>
            <w:r>
              <w:rPr>
                <w:rFonts w:ascii="Arial" w:hAnsi="Arial" w:cs="Arial"/>
                <w:b/>
                <w:bCs/>
                <w:color w:val="333333"/>
                <w:sz w:val="18"/>
                <w:szCs w:val="18"/>
              </w:rPr>
              <w:t xml:space="preserve">, </w:t>
            </w:r>
            <w:r w:rsidRPr="002C349A">
              <w:rPr>
                <w:rFonts w:ascii="Arial" w:hAnsi="Arial" w:cs="Arial"/>
                <w:color w:val="333333"/>
                <w:sz w:val="18"/>
                <w:szCs w:val="18"/>
              </w:rPr>
              <w:t>N = 15</w:t>
            </w:r>
          </w:p>
        </w:tc>
        <w:tc>
          <w:tcPr>
            <w:tcW w:w="2338" w:type="dxa"/>
            <w:shd w:val="clear" w:color="auto" w:fill="C6D9F1" w:themeFill="text2" w:themeFillTint="33"/>
            <w:hideMark/>
          </w:tcPr>
          <w:p w14:paraId="0E62F67B" w14:textId="4D3E952C"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PASCAL</w:t>
            </w:r>
            <w:r>
              <w:rPr>
                <w:rFonts w:ascii="Arial" w:hAnsi="Arial" w:cs="Arial"/>
                <w:b/>
                <w:bCs/>
                <w:color w:val="333333"/>
                <w:sz w:val="18"/>
                <w:szCs w:val="18"/>
              </w:rPr>
              <w:t>, N = 30</w:t>
            </w:r>
          </w:p>
        </w:tc>
      </w:tr>
      <w:tr w:rsidR="002C349A" w:rsidRPr="002C349A" w14:paraId="35B3E37D" w14:textId="77777777" w:rsidTr="002C349A">
        <w:trPr>
          <w:trHeight w:val="156"/>
        </w:trPr>
        <w:tc>
          <w:tcPr>
            <w:tcW w:w="2695" w:type="dxa"/>
            <w:hideMark/>
          </w:tcPr>
          <w:p w14:paraId="13623A1F"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Status</w:t>
            </w:r>
          </w:p>
        </w:tc>
        <w:tc>
          <w:tcPr>
            <w:tcW w:w="1979" w:type="dxa"/>
            <w:hideMark/>
          </w:tcPr>
          <w:p w14:paraId="3A5C803E" w14:textId="4BECD4B3" w:rsidR="002C349A" w:rsidRPr="002C349A" w:rsidRDefault="002C349A" w:rsidP="002C349A">
            <w:pPr>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09B0A138" w14:textId="57A8AC4B" w:rsidR="002C349A" w:rsidRPr="002C349A" w:rsidRDefault="002C349A" w:rsidP="002C349A">
            <w:pPr>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58259AE3" w14:textId="7CE6AE35"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6B13FD44" w14:textId="77777777" w:rsidTr="002C349A">
        <w:trPr>
          <w:trHeight w:val="156"/>
        </w:trPr>
        <w:tc>
          <w:tcPr>
            <w:tcW w:w="2695" w:type="dxa"/>
            <w:hideMark/>
          </w:tcPr>
          <w:p w14:paraId="512AF0E6" w14:textId="0F7A960E"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Complete</w:t>
            </w:r>
          </w:p>
        </w:tc>
        <w:tc>
          <w:tcPr>
            <w:tcW w:w="1979" w:type="dxa"/>
            <w:hideMark/>
          </w:tcPr>
          <w:p w14:paraId="7768941F"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90 (86.5%)</w:t>
            </w:r>
          </w:p>
        </w:tc>
        <w:tc>
          <w:tcPr>
            <w:tcW w:w="2338" w:type="dxa"/>
            <w:hideMark/>
          </w:tcPr>
          <w:p w14:paraId="02077109"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15 (100.0%)</w:t>
            </w:r>
          </w:p>
        </w:tc>
        <w:tc>
          <w:tcPr>
            <w:tcW w:w="2338" w:type="dxa"/>
            <w:hideMark/>
          </w:tcPr>
          <w:p w14:paraId="72881ED6"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29 (96.7%)</w:t>
            </w:r>
          </w:p>
        </w:tc>
      </w:tr>
      <w:tr w:rsidR="002C349A" w:rsidRPr="002C349A" w14:paraId="20DF7E05" w14:textId="77777777" w:rsidTr="002C349A">
        <w:trPr>
          <w:trHeight w:val="156"/>
        </w:trPr>
        <w:tc>
          <w:tcPr>
            <w:tcW w:w="2695" w:type="dxa"/>
            <w:hideMark/>
          </w:tcPr>
          <w:p w14:paraId="78E7FE7B" w14:textId="6CDB5FD7"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Failed</w:t>
            </w:r>
          </w:p>
        </w:tc>
        <w:tc>
          <w:tcPr>
            <w:tcW w:w="1979" w:type="dxa"/>
            <w:hideMark/>
          </w:tcPr>
          <w:p w14:paraId="771A9A5C" w14:textId="2586D0FB"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8 (7.7%)</w:t>
            </w:r>
          </w:p>
        </w:tc>
        <w:tc>
          <w:tcPr>
            <w:tcW w:w="2338" w:type="dxa"/>
            <w:hideMark/>
          </w:tcPr>
          <w:p w14:paraId="52A0A7FE" w14:textId="287362FC"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0 (0.0%)</w:t>
            </w:r>
          </w:p>
        </w:tc>
        <w:tc>
          <w:tcPr>
            <w:tcW w:w="2338" w:type="dxa"/>
            <w:hideMark/>
          </w:tcPr>
          <w:p w14:paraId="78599CC1" w14:textId="0A8BBE85"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0 (0.0%)</w:t>
            </w:r>
          </w:p>
        </w:tc>
      </w:tr>
      <w:tr w:rsidR="002C349A" w:rsidRPr="002C349A" w14:paraId="540FB7D5" w14:textId="77777777" w:rsidTr="002C349A">
        <w:trPr>
          <w:trHeight w:val="156"/>
        </w:trPr>
        <w:tc>
          <w:tcPr>
            <w:tcW w:w="2695" w:type="dxa"/>
            <w:hideMark/>
          </w:tcPr>
          <w:p w14:paraId="38F23A7E" w14:textId="36F8A342"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Unusable</w:t>
            </w:r>
          </w:p>
        </w:tc>
        <w:tc>
          <w:tcPr>
            <w:tcW w:w="1979" w:type="dxa"/>
            <w:hideMark/>
          </w:tcPr>
          <w:p w14:paraId="3FBAC1D9" w14:textId="09693E4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6 (5.8%)</w:t>
            </w:r>
          </w:p>
        </w:tc>
        <w:tc>
          <w:tcPr>
            <w:tcW w:w="2338" w:type="dxa"/>
            <w:hideMark/>
          </w:tcPr>
          <w:p w14:paraId="7AAB8602" w14:textId="400C06F3"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0 (0.0%)</w:t>
            </w:r>
          </w:p>
        </w:tc>
        <w:tc>
          <w:tcPr>
            <w:tcW w:w="2338" w:type="dxa"/>
            <w:hideMark/>
          </w:tcPr>
          <w:p w14:paraId="2140F550" w14:textId="6DA914B1"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1 (3.3%)</w:t>
            </w:r>
          </w:p>
        </w:tc>
      </w:tr>
      <w:tr w:rsidR="002C349A" w:rsidRPr="002C349A" w14:paraId="1BE507CC" w14:textId="77777777" w:rsidTr="002C349A">
        <w:trPr>
          <w:trHeight w:val="156"/>
        </w:trPr>
        <w:tc>
          <w:tcPr>
            <w:tcW w:w="2695" w:type="dxa"/>
            <w:hideMark/>
          </w:tcPr>
          <w:p w14:paraId="7A0C41F0"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Deployment Duration (days)</w:t>
            </w:r>
          </w:p>
        </w:tc>
        <w:tc>
          <w:tcPr>
            <w:tcW w:w="1979" w:type="dxa"/>
            <w:hideMark/>
          </w:tcPr>
          <w:p w14:paraId="434A930B" w14:textId="38B615D9" w:rsidR="002C349A" w:rsidRPr="002C349A" w:rsidRDefault="002C349A" w:rsidP="002C349A">
            <w:pPr>
              <w:tabs>
                <w:tab w:val="decimal" w:pos="852"/>
              </w:tabs>
              <w:rPr>
                <w:rFonts w:ascii="Arial" w:hAnsi="Arial" w:cs="Arial"/>
                <w:color w:val="333333"/>
                <w:sz w:val="18"/>
                <w:szCs w:val="18"/>
              </w:rPr>
            </w:pPr>
            <w:r>
              <w:rPr>
                <w:rFonts w:ascii="Arial" w:hAnsi="Arial" w:cs="Arial"/>
                <w:color w:val="333333"/>
                <w:sz w:val="18"/>
                <w:szCs w:val="18"/>
              </w:rPr>
              <w:t>-</w:t>
            </w:r>
          </w:p>
        </w:tc>
        <w:tc>
          <w:tcPr>
            <w:tcW w:w="2338" w:type="dxa"/>
            <w:hideMark/>
          </w:tcPr>
          <w:p w14:paraId="1EF7D468" w14:textId="3C710391" w:rsidR="002C349A" w:rsidRPr="002C349A" w:rsidRDefault="002C349A" w:rsidP="00497281">
            <w:pPr>
              <w:tabs>
                <w:tab w:val="decimal" w:pos="1071"/>
              </w:tabs>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249C513B" w14:textId="56A2B46E"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7471FBE0" w14:textId="77777777" w:rsidTr="002C349A">
        <w:trPr>
          <w:trHeight w:val="156"/>
        </w:trPr>
        <w:tc>
          <w:tcPr>
            <w:tcW w:w="2695" w:type="dxa"/>
            <w:hideMark/>
          </w:tcPr>
          <w:p w14:paraId="3C68DBE6" w14:textId="698F1C36"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Sum</w:t>
            </w:r>
          </w:p>
        </w:tc>
        <w:tc>
          <w:tcPr>
            <w:tcW w:w="1979" w:type="dxa"/>
            <w:hideMark/>
          </w:tcPr>
          <w:p w14:paraId="1DC8E8A3"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493</w:t>
            </w:r>
          </w:p>
        </w:tc>
        <w:tc>
          <w:tcPr>
            <w:tcW w:w="2338" w:type="dxa"/>
            <w:hideMark/>
          </w:tcPr>
          <w:p w14:paraId="3F918623"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529</w:t>
            </w:r>
          </w:p>
        </w:tc>
        <w:tc>
          <w:tcPr>
            <w:tcW w:w="2338" w:type="dxa"/>
            <w:hideMark/>
          </w:tcPr>
          <w:p w14:paraId="4CD3CD26"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421</w:t>
            </w:r>
          </w:p>
        </w:tc>
      </w:tr>
      <w:tr w:rsidR="002C349A" w:rsidRPr="002C349A" w14:paraId="600929E8" w14:textId="77777777" w:rsidTr="002C349A">
        <w:trPr>
          <w:trHeight w:val="156"/>
        </w:trPr>
        <w:tc>
          <w:tcPr>
            <w:tcW w:w="2695" w:type="dxa"/>
            <w:hideMark/>
          </w:tcPr>
          <w:p w14:paraId="53D8AEBE" w14:textId="39721B53"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Median (Min - Max)</w:t>
            </w:r>
          </w:p>
        </w:tc>
        <w:tc>
          <w:tcPr>
            <w:tcW w:w="1979" w:type="dxa"/>
            <w:hideMark/>
          </w:tcPr>
          <w:p w14:paraId="3AB49E4B"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4 (1 - 20)</w:t>
            </w:r>
          </w:p>
        </w:tc>
        <w:tc>
          <w:tcPr>
            <w:tcW w:w="2338" w:type="dxa"/>
            <w:hideMark/>
          </w:tcPr>
          <w:p w14:paraId="3E2972F8"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27 (5 - 80)</w:t>
            </w:r>
          </w:p>
        </w:tc>
        <w:tc>
          <w:tcPr>
            <w:tcW w:w="2338" w:type="dxa"/>
            <w:hideMark/>
          </w:tcPr>
          <w:p w14:paraId="572C781F"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19 (2 - 23)</w:t>
            </w:r>
          </w:p>
        </w:tc>
      </w:tr>
      <w:tr w:rsidR="002C349A" w:rsidRPr="002C349A" w14:paraId="3CAD0998" w14:textId="77777777" w:rsidTr="002C349A">
        <w:trPr>
          <w:trHeight w:val="156"/>
        </w:trPr>
        <w:tc>
          <w:tcPr>
            <w:tcW w:w="2695" w:type="dxa"/>
            <w:hideMark/>
          </w:tcPr>
          <w:p w14:paraId="5A9991A8"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Recording Duration (hours)</w:t>
            </w:r>
          </w:p>
        </w:tc>
        <w:tc>
          <w:tcPr>
            <w:tcW w:w="1979" w:type="dxa"/>
            <w:hideMark/>
          </w:tcPr>
          <w:p w14:paraId="5075B4D8" w14:textId="3AF0C93C" w:rsidR="002C349A" w:rsidRPr="002C349A" w:rsidRDefault="002C349A" w:rsidP="002C349A">
            <w:pPr>
              <w:tabs>
                <w:tab w:val="decimal" w:pos="852"/>
              </w:tabs>
              <w:rPr>
                <w:rFonts w:ascii="Arial" w:hAnsi="Arial" w:cs="Arial"/>
                <w:color w:val="333333"/>
                <w:sz w:val="18"/>
                <w:szCs w:val="18"/>
              </w:rPr>
            </w:pPr>
            <w:r>
              <w:rPr>
                <w:rFonts w:ascii="Arial" w:hAnsi="Arial" w:cs="Arial"/>
                <w:color w:val="333333"/>
                <w:sz w:val="18"/>
                <w:szCs w:val="18"/>
              </w:rPr>
              <w:t>-</w:t>
            </w:r>
          </w:p>
        </w:tc>
        <w:tc>
          <w:tcPr>
            <w:tcW w:w="2338" w:type="dxa"/>
            <w:hideMark/>
          </w:tcPr>
          <w:p w14:paraId="4EA7A200" w14:textId="4264E481" w:rsidR="002C349A" w:rsidRPr="002C349A" w:rsidRDefault="002C349A" w:rsidP="00497281">
            <w:pPr>
              <w:tabs>
                <w:tab w:val="decimal" w:pos="1071"/>
              </w:tabs>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0FFECA8C" w14:textId="339EFD4F"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1E13B70B" w14:textId="77777777" w:rsidTr="002C349A">
        <w:trPr>
          <w:trHeight w:val="156"/>
        </w:trPr>
        <w:tc>
          <w:tcPr>
            <w:tcW w:w="2695" w:type="dxa"/>
            <w:hideMark/>
          </w:tcPr>
          <w:p w14:paraId="5555D08D" w14:textId="6CFA1501"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Sum</w:t>
            </w:r>
          </w:p>
        </w:tc>
        <w:tc>
          <w:tcPr>
            <w:tcW w:w="1979" w:type="dxa"/>
            <w:hideMark/>
          </w:tcPr>
          <w:p w14:paraId="582EA43D" w14:textId="77777777" w:rsidR="002C349A" w:rsidRPr="002C349A" w:rsidRDefault="002C349A" w:rsidP="00497281">
            <w:pPr>
              <w:tabs>
                <w:tab w:val="decimal" w:pos="852"/>
              </w:tabs>
              <w:rPr>
                <w:rFonts w:ascii="Arial" w:hAnsi="Arial" w:cs="Arial"/>
                <w:color w:val="333333"/>
                <w:sz w:val="18"/>
                <w:szCs w:val="18"/>
              </w:rPr>
            </w:pPr>
            <w:r w:rsidRPr="002C349A">
              <w:rPr>
                <w:rFonts w:ascii="Arial" w:hAnsi="Arial" w:cs="Arial"/>
                <w:color w:val="333333"/>
                <w:sz w:val="18"/>
                <w:szCs w:val="18"/>
              </w:rPr>
              <w:t>8,736</w:t>
            </w:r>
          </w:p>
        </w:tc>
        <w:tc>
          <w:tcPr>
            <w:tcW w:w="2338" w:type="dxa"/>
            <w:hideMark/>
          </w:tcPr>
          <w:p w14:paraId="105F8B09"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11,022</w:t>
            </w:r>
          </w:p>
        </w:tc>
        <w:tc>
          <w:tcPr>
            <w:tcW w:w="2338" w:type="dxa"/>
            <w:hideMark/>
          </w:tcPr>
          <w:p w14:paraId="3C6587B3"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9,451</w:t>
            </w:r>
          </w:p>
        </w:tc>
      </w:tr>
      <w:tr w:rsidR="002C349A" w:rsidRPr="002C349A" w14:paraId="47B02957" w14:textId="77777777" w:rsidTr="002C349A">
        <w:trPr>
          <w:trHeight w:val="156"/>
        </w:trPr>
        <w:tc>
          <w:tcPr>
            <w:tcW w:w="2695" w:type="dxa"/>
            <w:hideMark/>
          </w:tcPr>
          <w:p w14:paraId="7561F2BD" w14:textId="7B36109F"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Median (Min - Max)</w:t>
            </w:r>
          </w:p>
        </w:tc>
        <w:tc>
          <w:tcPr>
            <w:tcW w:w="1979" w:type="dxa"/>
            <w:hideMark/>
          </w:tcPr>
          <w:p w14:paraId="49AA4362"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93 (24 - 328)</w:t>
            </w:r>
          </w:p>
        </w:tc>
        <w:tc>
          <w:tcPr>
            <w:tcW w:w="2338" w:type="dxa"/>
            <w:hideMark/>
          </w:tcPr>
          <w:p w14:paraId="23E7D0DC"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581 (125 - 1,800)</w:t>
            </w:r>
          </w:p>
        </w:tc>
        <w:tc>
          <w:tcPr>
            <w:tcW w:w="2338" w:type="dxa"/>
            <w:hideMark/>
          </w:tcPr>
          <w:p w14:paraId="0F443BA0"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362 (36 - 562)</w:t>
            </w:r>
          </w:p>
        </w:tc>
      </w:tr>
    </w:tbl>
    <w:p w14:paraId="0068280D" w14:textId="2CD0D580" w:rsidR="00B66E9E" w:rsidRDefault="00B66E9E" w:rsidP="00B66E9E">
      <w:pPr>
        <w:pStyle w:val="TableNotes"/>
      </w:pPr>
      <w:r>
        <w:t xml:space="preserve">Note: </w:t>
      </w:r>
      <w:r w:rsidRPr="00892CFD">
        <w:t>Unsuccessful buoys are reported for Adrift.</w:t>
      </w:r>
    </w:p>
    <w:p w14:paraId="0B2686BA" w14:textId="09720F30" w:rsidR="002E3DC5" w:rsidRDefault="002E3DC5" w:rsidP="002E3DC5"/>
    <w:p w14:paraId="600B48FD" w14:textId="02E50475" w:rsidR="002E3DC5" w:rsidRDefault="002E3DC5" w:rsidP="002E3DC5">
      <w:r>
        <w:t>A total of 90 drifting recorders were successfully deployed during the Adrift survey, for a total of 493 deployment days which resulted in a total of 8,736 hours of recordings (</w:t>
      </w:r>
      <w:r w:rsidR="00482B96">
        <w:fldChar w:fldCharType="begin"/>
      </w:r>
      <w:r w:rsidR="00482B96">
        <w:instrText xml:space="preserve"> REF _Ref178249323 \h </w:instrText>
      </w:r>
      <w:r w:rsidR="00482B96">
        <w:fldChar w:fldCharType="separate"/>
      </w:r>
      <w:r w:rsidR="004E5C09">
        <w:t xml:space="preserve">Table </w:t>
      </w:r>
      <w:r w:rsidR="004E5C09">
        <w:rPr>
          <w:noProof/>
        </w:rPr>
        <w:t>3</w:t>
      </w:r>
      <w:r w:rsidR="004E5C09">
        <w:t>.</w:t>
      </w:r>
      <w:r w:rsidR="004E5C09">
        <w:rPr>
          <w:noProof/>
        </w:rPr>
        <w:t>1</w:t>
      </w:r>
      <w:r w:rsidR="00482B96">
        <w:fldChar w:fldCharType="end"/>
      </w:r>
      <w:r>
        <w:t>,</w:t>
      </w:r>
      <w:r w:rsidR="005674E6">
        <w:t xml:space="preserve"> </w:t>
      </w:r>
      <w:r w:rsidR="005674E6">
        <w:fldChar w:fldCharType="begin"/>
      </w:r>
      <w:r w:rsidR="005674E6">
        <w:instrText xml:space="preserve"> REF _Ref177567087 \h </w:instrText>
      </w:r>
      <w:r w:rsidR="005674E6">
        <w:fldChar w:fldCharType="separate"/>
      </w:r>
      <w:r w:rsidR="004E5C09">
        <w:t xml:space="preserve">Figure </w:t>
      </w:r>
      <w:r w:rsidR="004E5C09">
        <w:rPr>
          <w:noProof/>
        </w:rPr>
        <w:t>3</w:t>
      </w:r>
      <w:r w:rsidR="004E5C09">
        <w:t>.</w:t>
      </w:r>
      <w:r w:rsidR="004E5C09">
        <w:rPr>
          <w:noProof/>
        </w:rPr>
        <w:t>2</w:t>
      </w:r>
      <w:r w:rsidR="005674E6">
        <w:fldChar w:fldCharType="end"/>
      </w:r>
      <w:r>
        <w:t xml:space="preserve">). Analysis included additional recordings from the 2016 PASCAL Survey (29 successful drifting recorders for a total of 421 deployment days and 9,451 hours of recordings) and the 2018 CCES Survey (15 successful drifting recorders for a total of 529 deployment days and 11,022 </w:t>
      </w:r>
      <w:r>
        <w:lastRenderedPageBreak/>
        <w:t>hours of recordings). Expanded deployment details are provided in</w:t>
      </w:r>
      <w:r w:rsidR="007F0493">
        <w:t xml:space="preserve"> Appendix: </w:t>
      </w:r>
      <w:r w:rsidR="007F0493">
        <w:fldChar w:fldCharType="begin"/>
      </w:r>
      <w:r w:rsidR="007F0493">
        <w:instrText xml:space="preserve"> REF _Ref178250220 \h </w:instrText>
      </w:r>
      <w:r w:rsidR="007F0493">
        <w:fldChar w:fldCharType="separate"/>
      </w:r>
      <w:r w:rsidR="004E5C09">
        <w:t>Adrift Expanded Datasets</w:t>
      </w:r>
      <w:r w:rsidR="007F0493">
        <w:fldChar w:fldCharType="end"/>
      </w:r>
      <w:r w:rsidR="008A5F5E">
        <w:t xml:space="preserve">, </w:t>
      </w:r>
      <w:r w:rsidR="007F0493">
        <w:t xml:space="preserve">Appendix: </w:t>
      </w:r>
      <w:r w:rsidR="007F0493">
        <w:fldChar w:fldCharType="begin"/>
      </w:r>
      <w:r w:rsidR="007F0493">
        <w:instrText xml:space="preserve"> REF _Ref175120319 \h </w:instrText>
      </w:r>
      <w:r w:rsidR="007F0493">
        <w:fldChar w:fldCharType="separate"/>
      </w:r>
      <w:r w:rsidR="004E5C09">
        <w:t>PASCAL Expanded Datasets</w:t>
      </w:r>
      <w:r w:rsidR="007F0493">
        <w:fldChar w:fldCharType="end"/>
      </w:r>
      <w:r w:rsidR="008A5F5E">
        <w:t>,</w:t>
      </w:r>
      <w:r w:rsidR="007F0493">
        <w:t xml:space="preserve"> Appendix: </w:t>
      </w:r>
      <w:r w:rsidR="007F0493">
        <w:fldChar w:fldCharType="begin"/>
      </w:r>
      <w:r w:rsidR="007F0493">
        <w:instrText xml:space="preserve"> REF _Ref175120321 \h </w:instrText>
      </w:r>
      <w:r w:rsidR="007F0493">
        <w:fldChar w:fldCharType="separate"/>
      </w:r>
      <w:r w:rsidR="004E5C09">
        <w:t>CCES Expanded Datasets</w:t>
      </w:r>
      <w:r w:rsidR="007F0493">
        <w:fldChar w:fldCharType="end"/>
      </w:r>
      <w:r w:rsidRPr="008A5F5E">
        <w:t>.</w:t>
      </w:r>
    </w:p>
    <w:p w14:paraId="0330AFD8" w14:textId="77777777" w:rsidR="00FE5235" w:rsidRDefault="00FE5235" w:rsidP="002E3DC5"/>
    <w:p w14:paraId="7ACC53B4" w14:textId="5D980196" w:rsidR="002E3DC5" w:rsidRDefault="002E3DC5" w:rsidP="002E3DC5">
      <w:r>
        <w:t>The primary focal regions included areas of importance to the initial phases of offshore renewable wind energy development, including two locations in Oregon (Coos Bay to the North, and Brookings to the South), Humboldt, and Morro Bay, with sampling of San Francisco as opportunity allowed</w:t>
      </w:r>
      <w:r w:rsidR="00EE60D3">
        <w:t xml:space="preserve"> </w:t>
      </w:r>
      <w:r w:rsidR="00E211D0">
        <w:t>(</w:t>
      </w:r>
      <w:r w:rsidR="005674E6">
        <w:fldChar w:fldCharType="begin"/>
      </w:r>
      <w:r w:rsidR="005674E6">
        <w:instrText xml:space="preserve"> REF _Ref177567087 \h </w:instrText>
      </w:r>
      <w:r w:rsidR="005674E6">
        <w:fldChar w:fldCharType="separate"/>
      </w:r>
      <w:r w:rsidR="004E5C09">
        <w:t xml:space="preserve">Figure </w:t>
      </w:r>
      <w:r w:rsidR="004E5C09">
        <w:rPr>
          <w:noProof/>
        </w:rPr>
        <w:t>3</w:t>
      </w:r>
      <w:r w:rsidR="004E5C09">
        <w:t>.</w:t>
      </w:r>
      <w:r w:rsidR="004E5C09">
        <w:rPr>
          <w:noProof/>
        </w:rPr>
        <w:t>2</w:t>
      </w:r>
      <w:r w:rsidR="005674E6">
        <w:fldChar w:fldCharType="end"/>
      </w:r>
      <w:r w:rsidR="00E211D0">
        <w:t>)</w:t>
      </w:r>
      <w:r>
        <w:t xml:space="preserve">. </w:t>
      </w:r>
      <w:r w:rsidR="00614624">
        <w:t>The 100 m and 200 m isobaths are shown on the maps to identify the shelf break and potential for increased biological activity associated with upwelling (</w:t>
      </w:r>
      <w:r w:rsidR="00E211D0">
        <w:fldChar w:fldCharType="begin"/>
      </w:r>
      <w:r w:rsidR="00E211D0">
        <w:instrText xml:space="preserve"> REF _Ref177567087 \h </w:instrText>
      </w:r>
      <w:r w:rsidR="00E211D0">
        <w:fldChar w:fldCharType="separate"/>
      </w:r>
      <w:r w:rsidR="004E5C09">
        <w:t xml:space="preserve">Figure </w:t>
      </w:r>
      <w:r w:rsidR="004E5C09">
        <w:rPr>
          <w:noProof/>
        </w:rPr>
        <w:t>3</w:t>
      </w:r>
      <w:r w:rsidR="004E5C09">
        <w:t>.</w:t>
      </w:r>
      <w:r w:rsidR="004E5C09">
        <w:rPr>
          <w:noProof/>
        </w:rPr>
        <w:t>2</w:t>
      </w:r>
      <w:r w:rsidR="00E211D0">
        <w:fldChar w:fldCharType="end"/>
      </w:r>
      <w:r w:rsidR="00E211D0">
        <w:t xml:space="preserve"> </w:t>
      </w:r>
      <w:r w:rsidR="00614624">
        <w:t>and regional maps).</w:t>
      </w:r>
      <w:r w:rsidR="008A5F5E">
        <w:t xml:space="preserve"> </w:t>
      </w:r>
      <w:r>
        <w:t>Regional description of partners and data collection efforts will be presented from the northern region (Oregon) to the southern region (Morro Bay).</w:t>
      </w:r>
    </w:p>
    <w:p w14:paraId="0BB41655" w14:textId="77777777" w:rsidR="002E3DC5" w:rsidRDefault="002E3DC5" w:rsidP="002E3DC5"/>
    <w:p w14:paraId="733B0687" w14:textId="77777777" w:rsidR="008727DF" w:rsidRDefault="00EE60D3" w:rsidP="008727DF">
      <w:pPr>
        <w:keepNext/>
      </w:pPr>
      <w:r>
        <w:rPr>
          <w:noProof/>
        </w:rPr>
        <w:drawing>
          <wp:inline distT="0" distB="0" distL="0" distR="0" wp14:anchorId="6C3D120C" wp14:editId="6629EC3F">
            <wp:extent cx="2996004" cy="5619135"/>
            <wp:effectExtent l="0" t="0" r="0" b="635"/>
            <wp:docPr id="26" name="Picture 26" descr="Map of the west coast of the United States with plots of all successful drifts shown as black and white lines that represent their geoposition during the drift. The west coast Wind Energy Areas are outlined in purple, and shipping traffic lanes off San Francisco are outlined in yellow. Latitude is on the x-axis, and Longitude is on the y-axis. Bathymetry is shown with light blue for the shelf and slope waters, and dark blue for deep ocean waters. A 100 m and 200 m isobath line is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 of the west coast of the United States with plots of all successful drifts shown as black and white lines that represent their geoposition during the drift. The west coast Wind Energy Areas are outlined in purple, and shipping traffic lanes off San Francisco are outlined in yellow. Latitude is on the x-axis, and Longitude is on the y-axis. Bathymetry is shown with light blue for the shelf and slope waters, and dark blue for deep ocean waters. A 100 m and 200 m isobath line is provided."/>
                    <pic:cNvPicPr/>
                  </pic:nvPicPr>
                  <pic:blipFill>
                    <a:blip r:embed="rId16"/>
                    <a:stretch>
                      <a:fillRect/>
                    </a:stretch>
                  </pic:blipFill>
                  <pic:spPr>
                    <a:xfrm>
                      <a:off x="0" y="0"/>
                      <a:ext cx="3005498" cy="5636942"/>
                    </a:xfrm>
                    <a:prstGeom prst="rect">
                      <a:avLst/>
                    </a:prstGeom>
                  </pic:spPr>
                </pic:pic>
              </a:graphicData>
            </a:graphic>
          </wp:inline>
        </w:drawing>
      </w:r>
    </w:p>
    <w:p w14:paraId="66EC8C0F" w14:textId="662BA7FE" w:rsidR="00EE60D3" w:rsidRDefault="008727DF" w:rsidP="008727DF">
      <w:pPr>
        <w:pStyle w:val="FigureCaption"/>
      </w:pPr>
      <w:bookmarkStart w:id="22" w:name="_Ref177567087"/>
      <w:bookmarkStart w:id="23" w:name="_Toc177973333"/>
      <w:bookmarkStart w:id="24" w:name="_Toc178600515"/>
      <w:r>
        <w:t xml:space="preserve">Figure </w:t>
      </w:r>
      <w:fldSimple w:instr=" STYLEREF 1 \s ">
        <w:r w:rsidR="00974022">
          <w:rPr>
            <w:noProof/>
          </w:rPr>
          <w:t>3</w:t>
        </w:r>
      </w:fldSimple>
      <w:r w:rsidR="00974022">
        <w:t>.</w:t>
      </w:r>
      <w:fldSimple w:instr=" SEQ Figure \* ARABIC \s 1 ">
        <w:r w:rsidR="00974022">
          <w:rPr>
            <w:noProof/>
          </w:rPr>
          <w:t>2</w:t>
        </w:r>
      </w:fldSimple>
      <w:bookmarkEnd w:id="22"/>
      <w:r>
        <w:t xml:space="preserve">. </w:t>
      </w:r>
      <w:r w:rsidRPr="009B3060">
        <w:t>Plot of all successful drifts deployed during the Adrift in the California Current project.</w:t>
      </w:r>
      <w:bookmarkEnd w:id="23"/>
      <w:bookmarkEnd w:id="24"/>
    </w:p>
    <w:p w14:paraId="1C81BCB9" w14:textId="6630B2A0" w:rsidR="008727DF" w:rsidRDefault="008727DF" w:rsidP="008727DF">
      <w:pPr>
        <w:pStyle w:val="FigureNotes"/>
      </w:pPr>
      <w:r w:rsidRPr="008727DF">
        <w:t>Drifts are shown as black/white lines; Wind Energy Areas are outlined in purple (Coos Bay and Brookings in Oregon, Humboldt, and Morro Bay), and shipping lanes for entry to San Francisco Bay are outlined in yellow.</w:t>
      </w:r>
    </w:p>
    <w:p w14:paraId="4EA7707B" w14:textId="3B4D2299" w:rsidR="002E3DC5" w:rsidRDefault="002E3DC5" w:rsidP="002E3DC5">
      <w:r>
        <w:lastRenderedPageBreak/>
        <w:t xml:space="preserve">We partnered with the Greater </w:t>
      </w:r>
      <w:proofErr w:type="spellStart"/>
      <w:r>
        <w:t>Farallones</w:t>
      </w:r>
      <w:proofErr w:type="spellEnd"/>
      <w:r>
        <w:t xml:space="preserve"> and the Cordell Bank National Marine Sanctuaries and Point Blue to participate in their tri-annual ACCESS surveys. These surveys provided an opportunity to deploy and retrieve 1-2 drifting recorders in the area offshore San Francisco Bay, providing data to inform the Sanctuaries and to provide an additional dataset between the Morro Bay and Humboldt WEAs (total 11 deployments,</w:t>
      </w:r>
      <w:r w:rsidR="00034F09">
        <w:t xml:space="preserve"> </w:t>
      </w:r>
      <w:r w:rsidR="00034F09">
        <w:fldChar w:fldCharType="begin"/>
      </w:r>
      <w:r w:rsidR="00034F09">
        <w:instrText xml:space="preserve"> REF _Ref177568204 \h </w:instrText>
      </w:r>
      <w:r w:rsidR="00034F09">
        <w:fldChar w:fldCharType="separate"/>
      </w:r>
      <w:r w:rsidR="004E5C09">
        <w:t xml:space="preserve">Figure </w:t>
      </w:r>
      <w:r w:rsidR="004E5C09">
        <w:rPr>
          <w:noProof/>
        </w:rPr>
        <w:t>3</w:t>
      </w:r>
      <w:r w:rsidR="004E5C09">
        <w:t>.</w:t>
      </w:r>
      <w:r w:rsidR="004E5C09">
        <w:rPr>
          <w:noProof/>
        </w:rPr>
        <w:t>3</w:t>
      </w:r>
      <w:r w:rsidR="00034F09">
        <w:fldChar w:fldCharType="end"/>
      </w:r>
      <w:r>
        <w:t>). This partnership was mutually beneficial; however, these surveys are only conducted in late spring through late summer.</w:t>
      </w:r>
      <w:r w:rsidR="0025670A">
        <w:t xml:space="preserve"> Deployments in the post-upwelling season extended further south than </w:t>
      </w:r>
      <w:r w:rsidR="007C223C">
        <w:t xml:space="preserve">deployments </w:t>
      </w:r>
      <w:r w:rsidR="0025670A">
        <w:t>in the upwelling season (</w:t>
      </w:r>
      <w:r w:rsidR="00034F09">
        <w:fldChar w:fldCharType="begin"/>
      </w:r>
      <w:r w:rsidR="00034F09">
        <w:instrText xml:space="preserve"> REF _Ref177568204 \h </w:instrText>
      </w:r>
      <w:r w:rsidR="00034F09">
        <w:fldChar w:fldCharType="separate"/>
      </w:r>
      <w:r w:rsidR="004E5C09">
        <w:t xml:space="preserve">Figure </w:t>
      </w:r>
      <w:r w:rsidR="004E5C09">
        <w:rPr>
          <w:noProof/>
        </w:rPr>
        <w:t>3</w:t>
      </w:r>
      <w:r w:rsidR="004E5C09">
        <w:t>.</w:t>
      </w:r>
      <w:r w:rsidR="004E5C09">
        <w:rPr>
          <w:noProof/>
        </w:rPr>
        <w:t>3</w:t>
      </w:r>
      <w:r w:rsidR="00034F09">
        <w:fldChar w:fldCharType="end"/>
      </w:r>
      <w:r w:rsidR="0025670A">
        <w:t xml:space="preserve">); </w:t>
      </w:r>
      <w:r w:rsidR="007C223C">
        <w:t xml:space="preserve">these geographic differences may contribute to seasonal differences in marine mammal detections. </w:t>
      </w:r>
    </w:p>
    <w:p w14:paraId="3A4AA01A" w14:textId="77777777" w:rsidR="00034F09" w:rsidRDefault="00B73AEE" w:rsidP="00034F09">
      <w:pPr>
        <w:keepNext/>
      </w:pPr>
      <w:r>
        <w:rPr>
          <w:noProof/>
        </w:rPr>
        <w:drawing>
          <wp:inline distT="0" distB="0" distL="0" distR="0" wp14:anchorId="44C59B40" wp14:editId="24D86CF4">
            <wp:extent cx="4114800" cy="3950208"/>
            <wp:effectExtent l="0" t="0" r="0" b="0"/>
            <wp:doc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pic:cNvPicPr/>
                  </pic:nvPicPr>
                  <pic:blipFill>
                    <a:blip r:embed="rId17"/>
                    <a:stretch>
                      <a:fillRect/>
                    </a:stretch>
                  </pic:blipFill>
                  <pic:spPr>
                    <a:xfrm>
                      <a:off x="0" y="0"/>
                      <a:ext cx="4119089" cy="3954326"/>
                    </a:xfrm>
                    <a:prstGeom prst="rect">
                      <a:avLst/>
                    </a:prstGeom>
                  </pic:spPr>
                </pic:pic>
              </a:graphicData>
            </a:graphic>
          </wp:inline>
        </w:drawing>
      </w:r>
    </w:p>
    <w:p w14:paraId="5C1E2409" w14:textId="1539D8C8" w:rsidR="00B73AEE" w:rsidRDefault="00034F09" w:rsidP="00034F09">
      <w:pPr>
        <w:pStyle w:val="FigureCaption"/>
      </w:pPr>
      <w:bookmarkStart w:id="25" w:name="_Ref177568204"/>
      <w:bookmarkStart w:id="26" w:name="_Toc177973336"/>
      <w:bookmarkStart w:id="27" w:name="_Toc178600516"/>
      <w:r>
        <w:t xml:space="preserve">Figure </w:t>
      </w:r>
      <w:fldSimple w:instr=" STYLEREF 1 \s ">
        <w:r w:rsidR="00974022">
          <w:rPr>
            <w:noProof/>
          </w:rPr>
          <w:t>3</w:t>
        </w:r>
      </w:fldSimple>
      <w:r w:rsidR="00974022">
        <w:t>.</w:t>
      </w:r>
      <w:fldSimple w:instr=" SEQ Figure \* ARABIC \s 1 ">
        <w:r w:rsidR="00974022">
          <w:rPr>
            <w:noProof/>
          </w:rPr>
          <w:t>3</w:t>
        </w:r>
      </w:fldSimple>
      <w:bookmarkEnd w:id="25"/>
      <w:r>
        <w:t xml:space="preserve">. </w:t>
      </w:r>
      <w:r w:rsidRPr="00EC7DE1">
        <w:t>Plot of all successful drifts deployed in the San Francisco region during the Adrift project.</w:t>
      </w:r>
      <w:bookmarkEnd w:id="26"/>
      <w:bookmarkEnd w:id="27"/>
    </w:p>
    <w:p w14:paraId="2BF04FE5" w14:textId="52C2D4CF" w:rsidR="00034F09" w:rsidRDefault="00034F09" w:rsidP="00034F09">
      <w:pPr>
        <w:pStyle w:val="FigureNotes"/>
      </w:pPr>
      <w:r w:rsidRPr="00034F09">
        <w:t>Drifts deployed during upwelling are green, and post-upwelling are yellow. Wind Energy Areas are outlined in purple, and shipping lanes for entry to San Francisco Bay are outlined in yellow.</w:t>
      </w:r>
    </w:p>
    <w:p w14:paraId="207C6437" w14:textId="77777777" w:rsidR="002E3DC5" w:rsidRDefault="002E3DC5" w:rsidP="002E3DC5"/>
    <w:p w14:paraId="27EF6EF0" w14:textId="77777777" w:rsidR="008A5F5E" w:rsidRDefault="008A5F5E" w:rsidP="00EE60D3">
      <w:pPr>
        <w:pStyle w:val="Heading2"/>
        <w:sectPr w:rsidR="008A5F5E" w:rsidSect="00305B2D">
          <w:pgSz w:w="12240" w:h="15840"/>
          <w:pgMar w:top="1440" w:right="1440" w:bottom="1440" w:left="1440" w:header="810" w:footer="167" w:gutter="0"/>
          <w:cols w:space="720"/>
          <w:docGrid w:linePitch="360"/>
        </w:sectPr>
      </w:pPr>
    </w:p>
    <w:p w14:paraId="6CC6DF2F" w14:textId="6309869A" w:rsidR="00A65932" w:rsidRDefault="00A65932" w:rsidP="00463BF6"/>
    <w:p w14:paraId="0CA6F114" w14:textId="77777777" w:rsidR="0059103A" w:rsidRDefault="0059103A" w:rsidP="00A65932">
      <w:pPr>
        <w:pStyle w:val="Heading1"/>
        <w:sectPr w:rsidR="0059103A" w:rsidSect="00305B2D">
          <w:pgSz w:w="12240" w:h="15840"/>
          <w:pgMar w:top="1440" w:right="1440" w:bottom="1440" w:left="1440" w:header="810" w:footer="167" w:gutter="0"/>
          <w:cols w:space="720"/>
          <w:docGrid w:linePitch="360"/>
        </w:sectPr>
      </w:pPr>
    </w:p>
    <w:p w14:paraId="66251F98" w14:textId="5370F655" w:rsidR="00A65932" w:rsidRDefault="00A65932" w:rsidP="009A2ACB">
      <w:pPr>
        <w:pStyle w:val="Heading1"/>
        <w:numPr>
          <w:ilvl w:val="0"/>
          <w:numId w:val="29"/>
        </w:numPr>
      </w:pPr>
      <w:bookmarkStart w:id="28" w:name="_Toc177733634"/>
      <w:bookmarkStart w:id="29" w:name="_Toc178600479"/>
      <w:r>
        <w:lastRenderedPageBreak/>
        <w:t>Drifting Recorders</w:t>
      </w:r>
      <w:bookmarkEnd w:id="28"/>
      <w:bookmarkEnd w:id="29"/>
    </w:p>
    <w:p w14:paraId="53D28AC0" w14:textId="44DD1411" w:rsidR="00F72A68" w:rsidRDefault="00F72A68" w:rsidP="00F72A68">
      <w:r>
        <w:t>Drifting recorders consist of a hydrophone array and autonomous recorder at depth with a surface buoy and satellite GPS at the surface to allow for tracking and retrieval (</w:t>
      </w:r>
      <w:r w:rsidR="00FD5F2A">
        <w:fldChar w:fldCharType="begin"/>
      </w:r>
      <w:r w:rsidR="00FD5F2A">
        <w:instrText xml:space="preserve"> REF _Ref177976863 \h </w:instrText>
      </w:r>
      <w:r w:rsidR="00FD5F2A">
        <w:fldChar w:fldCharType="separate"/>
      </w:r>
      <w:r w:rsidR="004E5C09">
        <w:t xml:space="preserve">Figure </w:t>
      </w:r>
      <w:r w:rsidR="004E5C09">
        <w:rPr>
          <w:noProof/>
        </w:rPr>
        <w:t>4</w:t>
      </w:r>
      <w:r w:rsidR="004E5C09">
        <w:t>.</w:t>
      </w:r>
      <w:r w:rsidR="004E5C09">
        <w:rPr>
          <w:noProof/>
        </w:rPr>
        <w:t>1</w:t>
      </w:r>
      <w:r w:rsidR="00FD5F2A">
        <w:fldChar w:fldCharType="end"/>
      </w:r>
      <w:r>
        <w:t>). Components are continually modified to address problems and accommodate improved technologies.</w:t>
      </w:r>
    </w:p>
    <w:p w14:paraId="5F899C0C" w14:textId="77777777" w:rsidR="00864FF3" w:rsidRDefault="00864FF3" w:rsidP="00F72A68"/>
    <w:p w14:paraId="4F21DCB6" w14:textId="7B406D8D" w:rsidR="00F72A68" w:rsidRDefault="00F72A68" w:rsidP="00F72A68"/>
    <w:p w14:paraId="1B90A3F2" w14:textId="77777777" w:rsidR="00864FF3" w:rsidRDefault="00F72A68" w:rsidP="00864FF3">
      <w:pPr>
        <w:keepNext/>
      </w:pPr>
      <w:r>
        <w:rPr>
          <w:noProof/>
        </w:rPr>
        <w:drawing>
          <wp:inline distT="0" distB="0" distL="0" distR="0" wp14:anchorId="1D4BF639" wp14:editId="2D8634AD">
            <wp:extent cx="3966344" cy="3570135"/>
            <wp:effectExtent l="0" t="0" r="0" b="0"/>
            <wp:doc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pic:cNvPicPr/>
                  </pic:nvPicPr>
                  <pic:blipFill>
                    <a:blip r:embed="rId18"/>
                    <a:stretch>
                      <a:fillRect/>
                    </a:stretch>
                  </pic:blipFill>
                  <pic:spPr>
                    <a:xfrm>
                      <a:off x="0" y="0"/>
                      <a:ext cx="3994364" cy="3595356"/>
                    </a:xfrm>
                    <a:prstGeom prst="rect">
                      <a:avLst/>
                    </a:prstGeom>
                  </pic:spPr>
                </pic:pic>
              </a:graphicData>
            </a:graphic>
          </wp:inline>
        </w:drawing>
      </w:r>
    </w:p>
    <w:p w14:paraId="71B7AC43" w14:textId="4D109D48" w:rsidR="00F72A68" w:rsidRDefault="00864FF3" w:rsidP="00864FF3">
      <w:pPr>
        <w:pStyle w:val="FigureCaption"/>
      </w:pPr>
      <w:bookmarkStart w:id="30" w:name="_Ref177976863"/>
      <w:bookmarkStart w:id="31" w:name="_Toc177973338"/>
      <w:bookmarkStart w:id="32" w:name="_Toc178600517"/>
      <w:r>
        <w:t xml:space="preserve">Figure </w:t>
      </w:r>
      <w:fldSimple w:instr=" STYLEREF 1 \s ">
        <w:r w:rsidR="00974022">
          <w:rPr>
            <w:noProof/>
          </w:rPr>
          <w:t>4</w:t>
        </w:r>
      </w:fldSimple>
      <w:r w:rsidR="00974022">
        <w:t>.</w:t>
      </w:r>
      <w:fldSimple w:instr=" SEQ Figure \* ARABIC \s 1 ">
        <w:r w:rsidR="00974022">
          <w:rPr>
            <w:noProof/>
          </w:rPr>
          <w:t>1</w:t>
        </w:r>
      </w:fldSimple>
      <w:bookmarkEnd w:id="30"/>
      <w:r>
        <w:t xml:space="preserve">. </w:t>
      </w:r>
      <w:r w:rsidRPr="00A67D7B">
        <w:t>Diagram of drifting recorders used in the Adrift project.</w:t>
      </w:r>
      <w:bookmarkEnd w:id="31"/>
      <w:bookmarkEnd w:id="32"/>
    </w:p>
    <w:p w14:paraId="357CC3DA" w14:textId="0300E8E6" w:rsidR="00F72A68" w:rsidRDefault="00F72A68" w:rsidP="00F72A68"/>
    <w:p w14:paraId="54F365FE" w14:textId="77777777" w:rsidR="00864FF3" w:rsidRDefault="00864FF3" w:rsidP="00F72A68"/>
    <w:p w14:paraId="0E7264F4" w14:textId="51764264" w:rsidR="00F72A68" w:rsidRDefault="00F72A68" w:rsidP="00F72A68">
      <w:r>
        <w:t xml:space="preserve">The surface buoy transitioned from a spar buoy to a high-flyer pole buoy after CCES and prior to Adrift in an effort to minimize buoy loss due to ship strike. The pole buoy includes a radar reflector for visibility and a satellite GPS tracker mounted to the pole. Pole buoys included the now discontinued Lindgren-Pitman high-flyer buoy, a custom high-flyer developed by Fisherman Dick </w:t>
      </w:r>
      <w:proofErr w:type="spellStart"/>
      <w:r>
        <w:t>Ogg</w:t>
      </w:r>
      <w:proofErr w:type="spellEnd"/>
      <w:r>
        <w:t xml:space="preserve">, and a custom in-house high-flyer pole buoy. </w:t>
      </w:r>
      <w:bookmarkStart w:id="33" w:name="_Hlk174960118"/>
      <w:r>
        <w:t>Initial GPS trackers included two SPOT GPS trackers</w:t>
      </w:r>
      <w:r w:rsidR="0059103A">
        <w:t xml:space="preserve"> (for redundancy)</w:t>
      </w:r>
      <w:r>
        <w:t xml:space="preserve"> mounted in a waterproof canister on the pole buoy. The</w:t>
      </w:r>
      <w:r w:rsidR="0059103A">
        <w:t xml:space="preserve"> modifications made to these trackers to </w:t>
      </w:r>
      <w:r>
        <w:t xml:space="preserve">increase their battery power </w:t>
      </w:r>
      <w:r w:rsidR="0059103A">
        <w:t>led</w:t>
      </w:r>
      <w:r>
        <w:t xml:space="preserve"> to increased failure</w:t>
      </w:r>
      <w:r w:rsidR="0059103A">
        <w:t xml:space="preserve"> (modifications weakened the units</w:t>
      </w:r>
      <w:r>
        <w:t xml:space="preserve">). </w:t>
      </w:r>
      <w:bookmarkEnd w:id="33"/>
      <w:r>
        <w:t>These were replaced with Solar GPS that were easier to use, more robust, and could be used for extended periods with solar recharge of the internal battery.</w:t>
      </w:r>
    </w:p>
    <w:p w14:paraId="355DF422" w14:textId="77777777" w:rsidR="00D64A0E" w:rsidRDefault="00F72A68" w:rsidP="00F72A68">
      <w:r>
        <w:t xml:space="preserve">A trawl float was attached to the surface buoy with a short length of floating line to allow for retrieval using a grappling hook. </w:t>
      </w:r>
    </w:p>
    <w:p w14:paraId="6AE3822B" w14:textId="77777777" w:rsidR="00D64A0E" w:rsidRDefault="00D64A0E" w:rsidP="00F72A68"/>
    <w:p w14:paraId="3603ADEE" w14:textId="35059BF1" w:rsidR="00F72A68" w:rsidRDefault="00F72A68" w:rsidP="00F72A68">
      <w:r>
        <w:t xml:space="preserve">The hydrophone array, recorder, and ancillary components were deployed vertically from the surface trawl float, with the hydrophone array and recorder located 100 or 150 m depth. While </w:t>
      </w:r>
      <w:r>
        <w:lastRenderedPageBreak/>
        <w:t xml:space="preserve">movement of the surface buoys would be affected by wind, variable surface currents, and swell height, instrumentation at depth were minimally affected by modest and relatively stable subsurface current. The different forces at the surface and depth occasionally led to strumming of the line and hydrophones. Additional ancillary components were added </w:t>
      </w:r>
      <w:r w:rsidR="0059103A">
        <w:t xml:space="preserve">in 2022 </w:t>
      </w:r>
      <w:r>
        <w:t>to minimize vertical and horizontal movement of the instruments, reduce tension induced strumming, and reduce displacement of hydrophones from a vertical orientation. Also, several initial losses were due (at least in part) to failures in the primary vertical line; this line was replaced with a significantly stronger line that eliminated this failure point.</w:t>
      </w:r>
    </w:p>
    <w:p w14:paraId="333C2AD1" w14:textId="77777777" w:rsidR="00D64A0E" w:rsidRDefault="00D64A0E" w:rsidP="00F72A68"/>
    <w:p w14:paraId="611D2DF4" w14:textId="26436B98" w:rsidR="00F72A68" w:rsidRDefault="00F72A68" w:rsidP="00F72A68">
      <w:r>
        <w:t xml:space="preserve">To improve vertical alignment of the hydrophones at depth, a subsurface trawl float was placed immediately above the instruments, with a 30 </w:t>
      </w:r>
      <w:proofErr w:type="spellStart"/>
      <w:r>
        <w:t>lb</w:t>
      </w:r>
      <w:proofErr w:type="spellEnd"/>
      <w:r>
        <w:t xml:space="preserve"> mushroom anchor below the instruments. This effectively reduced vertical displacement of the hydrophone array. A small drogue was used to decrease horizontal movement of the hydrophone array at depth, and a dampener plate was used to minimize vertical movement. While these helped alleviate tension and movement that attributed to strumming noise, an additional bungee was added to the line to further reduce strumming. The anchor was attached using a small rope with low breaking strength as a 'weak-link' to mitigate entanglement risk.</w:t>
      </w:r>
    </w:p>
    <w:p w14:paraId="03836DA1" w14:textId="77777777" w:rsidR="00D64A0E" w:rsidRDefault="00D64A0E" w:rsidP="00F72A68"/>
    <w:p w14:paraId="3317A782" w14:textId="3296C8AA" w:rsidR="00F72A68" w:rsidRDefault="00F72A68" w:rsidP="00F72A68">
      <w:r>
        <w:t xml:space="preserve">The acoustic recording equipment consisted of a two-element vertical hydrophone array below the recorder. A </w:t>
      </w:r>
      <w:proofErr w:type="spellStart"/>
      <w:r>
        <w:t>Sensus</w:t>
      </w:r>
      <w:proofErr w:type="spellEnd"/>
      <w:r>
        <w:t xml:space="preserve"> Ultra depth sensor was attached directly above the top hydrophone and recorded depth at 60s intervals. The top hydrophone consisted of an HTI-92WB and the lower hydrophone consisted of an HTI-96min positioned 5m below the top hydrophone. Recorders consisted of either the (now discontinued) </w:t>
      </w:r>
      <w:proofErr w:type="spellStart"/>
      <w:r w:rsidR="00E50408">
        <w:t>SoundTrap</w:t>
      </w:r>
      <w:proofErr w:type="spellEnd"/>
      <w:r>
        <w:t xml:space="preserve"> 4300 or the </w:t>
      </w:r>
      <w:proofErr w:type="spellStart"/>
      <w:r w:rsidR="00E50408">
        <w:t>SoundTrap</w:t>
      </w:r>
      <w:proofErr w:type="spellEnd"/>
      <w:r>
        <w:t xml:space="preserve"> 640 which allowed for extended deployments (Ocean Instruments, NZ).</w:t>
      </w:r>
    </w:p>
    <w:p w14:paraId="0C266A8D" w14:textId="77777777" w:rsidR="00D64A0E" w:rsidRDefault="00D64A0E" w:rsidP="00F72A68"/>
    <w:p w14:paraId="6AEE1006" w14:textId="6A446E15" w:rsidR="00F72A68" w:rsidRPr="0085198D" w:rsidRDefault="00F72A68" w:rsidP="0085198D">
      <w:pPr>
        <w:spacing w:after="200" w:line="276" w:lineRule="auto"/>
        <w:rPr>
          <w:rFonts w:ascii="Arial" w:eastAsiaTheme="majorEastAsia" w:hAnsi="Arial" w:cstheme="majorBidi"/>
          <w:b/>
          <w:bCs/>
          <w:sz w:val="28"/>
          <w:szCs w:val="28"/>
          <w:highlight w:val="yellow"/>
        </w:rPr>
      </w:pPr>
      <w:r>
        <w:t>Initial recordings included a duty cycle to extend deployment, and then all recordings shifted to continuous sampling. Sample rate varied according to the instrument, with a minimum sample rate of 288 kHz.</w:t>
      </w:r>
      <w:r w:rsidR="0059103A">
        <w:t xml:space="preserve"> A summary of deployment details can be found in</w:t>
      </w:r>
      <w:r w:rsidR="0085198D">
        <w:t xml:space="preserve"> </w:t>
      </w:r>
      <w:r w:rsidR="007F0493">
        <w:t xml:space="preserve">Appendix: </w:t>
      </w:r>
      <w:r w:rsidR="007F0493">
        <w:fldChar w:fldCharType="begin"/>
      </w:r>
      <w:r w:rsidR="007F0493">
        <w:instrText xml:space="preserve"> REF _Ref178250528 \h </w:instrText>
      </w:r>
      <w:r w:rsidR="007F0493">
        <w:fldChar w:fldCharType="separate"/>
      </w:r>
      <w:r w:rsidR="004E5C09">
        <w:t>Adrift Expanded Datasets</w:t>
      </w:r>
      <w:r w:rsidR="007F0493">
        <w:fldChar w:fldCharType="end"/>
      </w:r>
      <w:r w:rsidR="0059103A" w:rsidRPr="0085198D">
        <w:t>.</w:t>
      </w:r>
    </w:p>
    <w:p w14:paraId="2C59A847" w14:textId="12F838C3" w:rsidR="00F72A68" w:rsidRDefault="00F72A68" w:rsidP="00F72A68">
      <w:r>
        <w:t xml:space="preserve">More information on drifting recorder components and design can be found on our </w:t>
      </w:r>
      <w:r w:rsidR="00442BE6">
        <w:t>GitHub</w:t>
      </w:r>
      <w:r>
        <w:t xml:space="preserve"> pages for Adrift field methods</w:t>
      </w:r>
      <w:r w:rsidR="0085198D">
        <w:rPr>
          <w:rStyle w:val="FootnoteReference"/>
        </w:rPr>
        <w:footnoteReference w:id="1"/>
      </w:r>
      <w:r>
        <w:t xml:space="preserve">. Methods for drifting recorders deployed during PASCAL and CCES can be found in their respective reports </w:t>
      </w:r>
      <w:r w:rsidR="008A5F5E">
        <w:fldChar w:fldCharType="begin"/>
      </w:r>
      <w:r w:rsidR="008A5F5E">
        <w:instrText xml:space="preserve"> ADDIN ZOTERO_ITEM CSL_CITATION {"citationID":"3ZjROqMB","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8A5F5E">
        <w:fldChar w:fldCharType="separate"/>
      </w:r>
      <w:r w:rsidR="008A5F5E" w:rsidRPr="008A5F5E">
        <w:rPr>
          <w:sz w:val="22"/>
        </w:rPr>
        <w:t>(</w:t>
      </w:r>
      <w:r w:rsidR="008A5F5E" w:rsidRPr="00A339DC">
        <w:t>Keating</w:t>
      </w:r>
      <w:r w:rsidR="008A5F5E" w:rsidRPr="008A5F5E">
        <w:rPr>
          <w:sz w:val="22"/>
        </w:rPr>
        <w:t xml:space="preserve"> et al. 2018; </w:t>
      </w:r>
      <w:proofErr w:type="spellStart"/>
      <w:r w:rsidR="008A5F5E" w:rsidRPr="00D64A0E">
        <w:t>Simonis</w:t>
      </w:r>
      <w:proofErr w:type="spellEnd"/>
      <w:r w:rsidR="008A5F5E" w:rsidRPr="008A5F5E">
        <w:rPr>
          <w:sz w:val="22"/>
        </w:rPr>
        <w:t xml:space="preserve"> 2020)</w:t>
      </w:r>
      <w:r w:rsidR="008A5F5E">
        <w:fldChar w:fldCharType="end"/>
      </w:r>
    </w:p>
    <w:p w14:paraId="6C758A8A" w14:textId="77777777" w:rsidR="008A5F5E" w:rsidRDefault="008A5F5E" w:rsidP="00DD70AB">
      <w:pPr>
        <w:rPr>
          <w:b/>
          <w:bCs/>
          <w:i/>
          <w:iCs/>
        </w:rPr>
      </w:pPr>
    </w:p>
    <w:p w14:paraId="069982F0" w14:textId="2C2A43BE" w:rsidR="00F72A68" w:rsidRPr="00D32746" w:rsidRDefault="00F72A68" w:rsidP="00DD70AB">
      <w:pPr>
        <w:rPr>
          <w:b/>
          <w:bCs/>
          <w:i/>
          <w:iCs/>
        </w:rPr>
      </w:pPr>
      <w:r w:rsidRPr="00D32746">
        <w:rPr>
          <w:b/>
          <w:bCs/>
          <w:i/>
          <w:iCs/>
        </w:rPr>
        <w:t>Results</w:t>
      </w:r>
    </w:p>
    <w:p w14:paraId="37FE2F02" w14:textId="00FFCF09" w:rsidR="00F72A68" w:rsidRDefault="00BF5330" w:rsidP="00F72A68">
      <w:bookmarkStart w:id="34" w:name="_Hlk175561437"/>
      <w:r>
        <w:t xml:space="preserve">Clustered drifting recorders provide an opportunity to improve our understanding of the spatial and temporal variability of the contributors to the soundscape. </w:t>
      </w:r>
      <w:r w:rsidR="003338E3">
        <w:t>Preliminary results suggest that clustered drifting recorders can be used to reduce the</w:t>
      </w:r>
      <w:r w:rsidR="00E50408">
        <w:t xml:space="preserve"> possible</w:t>
      </w:r>
      <w:r w:rsidR="003338E3">
        <w:t xml:space="preserve"> range of</w:t>
      </w:r>
      <w:r w:rsidR="00E50408">
        <w:t xml:space="preserve"> sound source</w:t>
      </w:r>
      <w:r w:rsidR="003338E3">
        <w:t xml:space="preserve"> location (see </w:t>
      </w:r>
      <w:r w:rsidR="000F359A">
        <w:t xml:space="preserve">Appendix: </w:t>
      </w:r>
      <w:r w:rsidR="003338E3">
        <w:fldChar w:fldCharType="begin"/>
      </w:r>
      <w:r w:rsidR="003338E3">
        <w:instrText xml:space="preserve"> REF _Ref174963350 \h </w:instrText>
      </w:r>
      <w:r w:rsidR="003338E3">
        <w:fldChar w:fldCharType="separate"/>
      </w:r>
      <w:r w:rsidR="004E5C09">
        <w:rPr>
          <w:b/>
          <w:bCs/>
        </w:rPr>
        <w:t>Error! Reference source not found.</w:t>
      </w:r>
      <w:r w:rsidR="003338E3">
        <w:fldChar w:fldCharType="end"/>
      </w:r>
      <w:r w:rsidR="003338E3">
        <w:t>) and can provide information on the spatial variation in soundscape (see</w:t>
      </w:r>
      <w:r w:rsidR="007F0493">
        <w:t xml:space="preserve"> Appendix: </w:t>
      </w:r>
      <w:r w:rsidR="007F0493">
        <w:fldChar w:fldCharType="begin"/>
      </w:r>
      <w:r w:rsidR="007F0493">
        <w:instrText xml:space="preserve"> REF _Ref178250327 \h </w:instrText>
      </w:r>
      <w:r w:rsidR="007F0493">
        <w:fldChar w:fldCharType="separate"/>
      </w:r>
      <w:r w:rsidR="004E5C09">
        <w:rPr>
          <w:b/>
          <w:bCs/>
        </w:rPr>
        <w:t>Error! Reference source not found.</w:t>
      </w:r>
      <w:r w:rsidR="007F0493">
        <w:fldChar w:fldCharType="end"/>
      </w:r>
      <w:r w:rsidR="003338E3">
        <w:t xml:space="preserve">). </w:t>
      </w:r>
      <w:r w:rsidR="00F72A68">
        <w:t>Drifting recorders were deployed in clusters of 4 in Humboldt and Oregon study areas, and in clusters of 8 in the Morro Bay Study area. In some cases, drifting recorders in close proximity to each other followed dramatically different drift trajectories.</w:t>
      </w:r>
      <w:r w:rsidR="003338E3">
        <w:t xml:space="preserve"> </w:t>
      </w:r>
    </w:p>
    <w:bookmarkEnd w:id="34"/>
    <w:p w14:paraId="1896D516" w14:textId="77777777" w:rsidR="00D13F4D" w:rsidRDefault="00D13F4D" w:rsidP="00F72A68"/>
    <w:p w14:paraId="0F104CAD" w14:textId="47AEF8EC" w:rsidR="00F72A68" w:rsidRDefault="00F72A68" w:rsidP="00F72A68">
      <w:r>
        <w:t>There were multiple cases of equipment and data loss, especially during the initial deployments. Losses were due to a variety of reasons, including inclement weather, strong currents, and recorder failures. We mitigated these problems through modifying components and altering survey methods. A number of gear modifications were made to improve robustness and to decrease self-noise that interfered with recording quality.</w:t>
      </w:r>
      <w:r w:rsidR="003338E3" w:rsidRPr="003338E3">
        <w:t xml:space="preserve"> We recommend additional buoy modification to reduce noise associated with strong currents and inclement weather. S</w:t>
      </w:r>
      <w:r w:rsidR="00106D15">
        <w:t>outhwest Fisheries Science Center (SWFSC)</w:t>
      </w:r>
      <w:r w:rsidR="003338E3" w:rsidRPr="003338E3">
        <w:t xml:space="preserve"> will be using an alternative buoy design developed by </w:t>
      </w:r>
      <w:r w:rsidR="00106D15">
        <w:t>Pacific Islands Fisheries Science Center</w:t>
      </w:r>
      <w:r w:rsidR="003338E3" w:rsidRPr="003338E3">
        <w:t xml:space="preserve"> during the </w:t>
      </w:r>
      <w:proofErr w:type="spellStart"/>
      <w:r w:rsidR="003338E3" w:rsidRPr="003338E3">
        <w:t>CalCurCEAS</w:t>
      </w:r>
      <w:proofErr w:type="spellEnd"/>
      <w:r w:rsidR="003338E3" w:rsidRPr="003338E3">
        <w:t xml:space="preserve"> 2024 survey, which may reduce strumming noise.</w:t>
      </w:r>
    </w:p>
    <w:p w14:paraId="6808C423" w14:textId="77777777" w:rsidR="00D13F4D" w:rsidRDefault="00D13F4D" w:rsidP="00F72A68"/>
    <w:p w14:paraId="43A3AF81" w14:textId="33596C53" w:rsidR="00F72A68" w:rsidRDefault="003338E3" w:rsidP="00F72A68">
      <w:r>
        <w:t xml:space="preserve">Drifting acoustic recorders are not appropriate for all geographic regions. We recommend conducting a regional pilot study to determine the region-specific environmental conditions, and to identify local partners. </w:t>
      </w:r>
      <w:r w:rsidR="00F72A68">
        <w:t>The Humboldt study area was especially affected by strong currents combined with the close proximity of the study area to Cape Mendocino, in which options for retrieval south of Cape Mendocino are rare.</w:t>
      </w:r>
      <w:r>
        <w:t xml:space="preserve"> </w:t>
      </w:r>
      <w:r w:rsidRPr="003338E3">
        <w:t>The success of the CCC-PAM survey in Morro Bay included the financial benefit of sharing vessel resources, improved scientific collaborations, and it provided an opportunity for scientists to share and learn from other community members.</w:t>
      </w:r>
      <w:r>
        <w:t xml:space="preserve"> </w:t>
      </w:r>
      <w:r w:rsidRPr="003338E3">
        <w:t>We recommend consideration of a collaborative fieldwork pilot study in Humboldt and other regions.</w:t>
      </w:r>
    </w:p>
    <w:p w14:paraId="089D7E6D" w14:textId="77777777" w:rsidR="00D13F4D" w:rsidRDefault="00D13F4D" w:rsidP="00F72A68"/>
    <w:p w14:paraId="3939F418" w14:textId="0469D37E" w:rsidR="00A65932" w:rsidRDefault="00F72A68" w:rsidP="00F72A68">
      <w:r>
        <w:t xml:space="preserve">There were multiple recorder failures, and different problems were associated with different recording models, including: failure to start, instrument flooding, and low received levels on one or more channels. Initial deployments (including the previous PASCAL and CCES Surveys) used the multi-channel </w:t>
      </w:r>
      <w:proofErr w:type="spellStart"/>
      <w:r w:rsidR="00E50408">
        <w:t>SoundTrap</w:t>
      </w:r>
      <w:proofErr w:type="spellEnd"/>
      <w:r>
        <w:t xml:space="preserve"> ST4300, which is easy to use and provides high quality recording for up to four channels (max 256 Gb flash drive, battery for 4-5 days continuous recording). Recorder failures for these devices included failure to start (instrument failure or user error) and low received levels on one or more channels. The </w:t>
      </w:r>
      <w:proofErr w:type="spellStart"/>
      <w:r w:rsidR="00E50408">
        <w:t>SoundTrap</w:t>
      </w:r>
      <w:proofErr w:type="spellEnd"/>
      <w:r>
        <w:t xml:space="preserve"> ST4300 was discontinued and replaced by the higher capacity </w:t>
      </w:r>
      <w:proofErr w:type="spellStart"/>
      <w:r w:rsidR="00E50408">
        <w:t>SoundTrap</w:t>
      </w:r>
      <w:proofErr w:type="spellEnd"/>
      <w:r>
        <w:t xml:space="preserve"> ST640 in 2021. The </w:t>
      </w:r>
      <w:proofErr w:type="spellStart"/>
      <w:r w:rsidR="00E50408">
        <w:t>SoundTrap</w:t>
      </w:r>
      <w:proofErr w:type="spellEnd"/>
      <w:r>
        <w:t xml:space="preserve"> ST640 with removable components can accommodate up to 2Tb memory and has battery capacity for up to 90 days. This newer model provided the capacity needed for continuous recordings but required significantly more experience to use and had an increased risk of failure due to leaks. Four 640s were lost during a sea trial and one was lost during Adrift data collection effort.</w:t>
      </w:r>
      <w:r w:rsidR="003338E3">
        <w:t xml:space="preserve"> </w:t>
      </w:r>
    </w:p>
    <w:p w14:paraId="52298059" w14:textId="77777777" w:rsidR="00D13F4D" w:rsidRDefault="00D13F4D" w:rsidP="00F72A68"/>
    <w:p w14:paraId="2FDC45DA" w14:textId="77777777" w:rsidR="00B02C8B" w:rsidRDefault="003338E3" w:rsidP="00B02C8B">
      <w:r>
        <w:t xml:space="preserve">Drifting acoustic recorders contain instrumentation at depth, and are not appropriate for use on the continental shelf. Seafloor recorders should be used for nearshore monitoring in depths less than 300 m. </w:t>
      </w:r>
    </w:p>
    <w:p w14:paraId="02A6A249" w14:textId="4EBBF26C" w:rsidR="00996675" w:rsidRDefault="00996675">
      <w:pPr>
        <w:spacing w:after="200" w:line="276" w:lineRule="auto"/>
      </w:pPr>
      <w:r>
        <w:br w:type="page"/>
      </w:r>
    </w:p>
    <w:p w14:paraId="1B4FF10E" w14:textId="77777777" w:rsidR="00B02C8B" w:rsidRDefault="00B02C8B" w:rsidP="00B02C8B"/>
    <w:p w14:paraId="5198A0F5" w14:textId="77777777" w:rsidR="00B02C8B" w:rsidRPr="00B02C8B" w:rsidRDefault="00B02C8B" w:rsidP="00114645">
      <w:pPr>
        <w:pStyle w:val="Heading1"/>
        <w:numPr>
          <w:ilvl w:val="0"/>
          <w:numId w:val="37"/>
        </w:numPr>
      </w:pPr>
      <w:bookmarkStart w:id="35" w:name="_Toc178600480"/>
      <w:r w:rsidRPr="00B02C8B">
        <w:t>Marine Mammal Detections</w:t>
      </w:r>
      <w:bookmarkEnd w:id="35"/>
      <w:r w:rsidRPr="00B02C8B">
        <w:t xml:space="preserve"> </w:t>
      </w:r>
    </w:p>
    <w:p w14:paraId="0D621811" w14:textId="12A16AC9" w:rsidR="00DD2507" w:rsidRDefault="00DD2507" w:rsidP="00DD2507">
      <w:r>
        <w:t xml:space="preserve">The purpose of the Adrift project was to collect baseline data to identify which marine mammal species frequent the Morro Bay, Humboldt, and Oregon Wind Energy Areas, and to describe their seasonal occurrence and distribution within the greater California Current Ecosystem. Different call types are understood to be associated with specific behaviors and therefore provide information related to habitat use. For </w:t>
      </w:r>
      <w:proofErr w:type="spellStart"/>
      <w:r>
        <w:t>mysticete</w:t>
      </w:r>
      <w:proofErr w:type="spellEnd"/>
      <w:r w:rsidR="008A5F5E">
        <w:t xml:space="preserve"> </w:t>
      </w:r>
      <w:r w:rsidR="00D13F4D">
        <w:t xml:space="preserve">(baleen) </w:t>
      </w:r>
      <w:r w:rsidR="008A5F5E">
        <w:t>whales</w:t>
      </w:r>
      <w:r>
        <w:t xml:space="preserve">, we focused on blue </w:t>
      </w:r>
      <w:r w:rsidR="00A339DC">
        <w:t>whales (</w:t>
      </w:r>
      <w:r w:rsidR="00A339DC" w:rsidRPr="00A339DC">
        <w:rPr>
          <w:i/>
          <w:iCs/>
        </w:rPr>
        <w:t>Balaenoptera musculus</w:t>
      </w:r>
      <w:r w:rsidR="00A339DC">
        <w:t xml:space="preserve">), </w:t>
      </w:r>
      <w:r>
        <w:t xml:space="preserve">fin </w:t>
      </w:r>
      <w:r w:rsidR="00A339DC">
        <w:t xml:space="preserve">whales </w:t>
      </w:r>
      <w:r>
        <w:t>(</w:t>
      </w:r>
      <w:r w:rsidR="00A339DC" w:rsidRPr="00A339DC">
        <w:rPr>
          <w:i/>
          <w:iCs/>
        </w:rPr>
        <w:t>B</w:t>
      </w:r>
      <w:r w:rsidR="00A339DC">
        <w:rPr>
          <w:i/>
          <w:iCs/>
        </w:rPr>
        <w:t>.</w:t>
      </w:r>
      <w:r w:rsidR="00A339DC" w:rsidRPr="00A339DC">
        <w:rPr>
          <w:i/>
          <w:iCs/>
        </w:rPr>
        <w:t xml:space="preserve"> physalus</w:t>
      </w:r>
      <w:r>
        <w:t xml:space="preserve">), </w:t>
      </w:r>
      <w:proofErr w:type="spellStart"/>
      <w:r>
        <w:t>Bryde’s</w:t>
      </w:r>
      <w:proofErr w:type="spellEnd"/>
      <w:r>
        <w:t xml:space="preserve"> </w:t>
      </w:r>
      <w:r w:rsidR="00A339DC">
        <w:t xml:space="preserve">whales </w:t>
      </w:r>
      <w:r>
        <w:t>(</w:t>
      </w:r>
      <w:r w:rsidR="00A339DC" w:rsidRPr="00A339DC">
        <w:rPr>
          <w:i/>
          <w:iCs/>
        </w:rPr>
        <w:t>B</w:t>
      </w:r>
      <w:r w:rsidR="00A339DC">
        <w:rPr>
          <w:i/>
          <w:iCs/>
        </w:rPr>
        <w:t>.</w:t>
      </w:r>
      <w:r w:rsidR="00A339DC" w:rsidRPr="00A339DC">
        <w:rPr>
          <w:i/>
          <w:iCs/>
        </w:rPr>
        <w:t xml:space="preserve"> </w:t>
      </w:r>
      <w:proofErr w:type="spellStart"/>
      <w:r w:rsidR="00A339DC" w:rsidRPr="00A339DC">
        <w:rPr>
          <w:i/>
          <w:iCs/>
        </w:rPr>
        <w:t>edeni</w:t>
      </w:r>
      <w:proofErr w:type="spellEnd"/>
      <w:r>
        <w:t xml:space="preserve">), </w:t>
      </w:r>
      <w:r w:rsidR="00D13F4D">
        <w:t>s</w:t>
      </w:r>
      <w:r>
        <w:t xml:space="preserve">ei </w:t>
      </w:r>
      <w:r w:rsidR="00A339DC">
        <w:t xml:space="preserve">whales </w:t>
      </w:r>
      <w:r>
        <w:t>(</w:t>
      </w:r>
      <w:r w:rsidR="00A339DC" w:rsidRPr="00A339DC">
        <w:rPr>
          <w:i/>
          <w:iCs/>
        </w:rPr>
        <w:t>B</w:t>
      </w:r>
      <w:r w:rsidR="00A339DC">
        <w:rPr>
          <w:i/>
          <w:iCs/>
        </w:rPr>
        <w:t>.</w:t>
      </w:r>
      <w:r w:rsidR="00A339DC" w:rsidRPr="00A339DC">
        <w:rPr>
          <w:i/>
          <w:iCs/>
        </w:rPr>
        <w:t xml:space="preserve"> borealis</w:t>
      </w:r>
      <w:r>
        <w:t xml:space="preserve">), </w:t>
      </w:r>
      <w:r w:rsidR="00D13F4D">
        <w:t>h</w:t>
      </w:r>
      <w:r>
        <w:t>umpback</w:t>
      </w:r>
      <w:r w:rsidR="00A339DC">
        <w:t xml:space="preserve"> whales</w:t>
      </w:r>
      <w:r>
        <w:t xml:space="preserve"> (</w:t>
      </w:r>
      <w:r w:rsidR="00A339DC" w:rsidRPr="00A339DC">
        <w:rPr>
          <w:i/>
          <w:iCs/>
        </w:rPr>
        <w:t>Megaptera nov</w:t>
      </w:r>
      <w:r w:rsidR="00A339DC">
        <w:rPr>
          <w:i/>
          <w:iCs/>
        </w:rPr>
        <w:t>aea</w:t>
      </w:r>
      <w:r w:rsidR="00A339DC" w:rsidRPr="00A339DC">
        <w:rPr>
          <w:i/>
          <w:iCs/>
        </w:rPr>
        <w:t>ngliae</w:t>
      </w:r>
      <w:r>
        <w:t xml:space="preserve">), </w:t>
      </w:r>
      <w:r w:rsidR="00A339DC">
        <w:t>gray whale (</w:t>
      </w:r>
      <w:proofErr w:type="spellStart"/>
      <w:r w:rsidR="00A339DC" w:rsidRPr="00A339DC">
        <w:rPr>
          <w:i/>
          <w:iCs/>
        </w:rPr>
        <w:t>E</w:t>
      </w:r>
      <w:r w:rsidR="00A339DC">
        <w:rPr>
          <w:i/>
          <w:iCs/>
        </w:rPr>
        <w:t>sch</w:t>
      </w:r>
      <w:r w:rsidR="00A339DC" w:rsidRPr="00A339DC">
        <w:rPr>
          <w:i/>
          <w:iCs/>
        </w:rPr>
        <w:t>richtius</w:t>
      </w:r>
      <w:proofErr w:type="spellEnd"/>
      <w:r w:rsidR="00A339DC" w:rsidRPr="00A339DC">
        <w:rPr>
          <w:i/>
          <w:iCs/>
        </w:rPr>
        <w:t xml:space="preserve"> robustus</w:t>
      </w:r>
      <w:r w:rsidR="00A339DC">
        <w:t xml:space="preserve">) </w:t>
      </w:r>
      <w:r>
        <w:t>and minke whales (</w:t>
      </w:r>
      <w:r w:rsidR="00A339DC" w:rsidRPr="00A339DC">
        <w:rPr>
          <w:i/>
          <w:iCs/>
        </w:rPr>
        <w:t xml:space="preserve">B. </w:t>
      </w:r>
      <w:proofErr w:type="spellStart"/>
      <w:r w:rsidR="00A339DC" w:rsidRPr="00A339DC">
        <w:rPr>
          <w:i/>
          <w:iCs/>
        </w:rPr>
        <w:t>acutorostrata</w:t>
      </w:r>
      <w:proofErr w:type="spellEnd"/>
      <w:r>
        <w:t>). For odontocetes (toothed whales), we focused on sperm whales</w:t>
      </w:r>
      <w:r w:rsidR="00A339DC">
        <w:t xml:space="preserve"> (</w:t>
      </w:r>
      <w:r w:rsidR="00A339DC" w:rsidRPr="00A339DC">
        <w:rPr>
          <w:i/>
          <w:iCs/>
        </w:rPr>
        <w:t>Physeter macrocephalus</w:t>
      </w:r>
      <w:r w:rsidR="00A339DC">
        <w:t>)</w:t>
      </w:r>
      <w:r>
        <w:t>, beaked whales (all regional species), dolphins</w:t>
      </w:r>
      <w:r w:rsidR="00D13F4D">
        <w:t xml:space="preserve"> (including </w:t>
      </w:r>
      <w:proofErr w:type="spellStart"/>
      <w:r w:rsidR="00D13F4D">
        <w:t>Risso’s</w:t>
      </w:r>
      <w:proofErr w:type="spellEnd"/>
      <w:r w:rsidR="00D13F4D">
        <w:t xml:space="preserve"> dolphins</w:t>
      </w:r>
      <w:r w:rsidR="00A339DC">
        <w:t xml:space="preserve">, </w:t>
      </w:r>
      <w:r w:rsidR="00A339DC" w:rsidRPr="00A339DC">
        <w:rPr>
          <w:i/>
          <w:iCs/>
        </w:rPr>
        <w:t>Grampus griseus</w:t>
      </w:r>
      <w:r w:rsidR="00A339DC">
        <w:t>,</w:t>
      </w:r>
      <w:r w:rsidR="00D13F4D">
        <w:t xml:space="preserve"> and Pacific white-sided dolphins</w:t>
      </w:r>
      <w:r w:rsidR="00A339DC">
        <w:t xml:space="preserve">, </w:t>
      </w:r>
      <w:proofErr w:type="spellStart"/>
      <w:r w:rsidR="00A339DC" w:rsidRPr="00A339DC">
        <w:rPr>
          <w:i/>
          <w:iCs/>
        </w:rPr>
        <w:t>Lagenorhynchus</w:t>
      </w:r>
      <w:proofErr w:type="spellEnd"/>
      <w:r w:rsidR="00A339DC" w:rsidRPr="00A339DC">
        <w:rPr>
          <w:i/>
          <w:iCs/>
        </w:rPr>
        <w:t xml:space="preserve"> </w:t>
      </w:r>
      <w:proofErr w:type="spellStart"/>
      <w:r w:rsidR="00A339DC" w:rsidRPr="00A339DC">
        <w:rPr>
          <w:i/>
          <w:iCs/>
        </w:rPr>
        <w:t>obliquidens</w:t>
      </w:r>
      <w:proofErr w:type="spellEnd"/>
      <w:r w:rsidR="00D13F4D">
        <w:t>)</w:t>
      </w:r>
      <w:r>
        <w:t>, and narrow band high frequency (NBHF) species (</w:t>
      </w:r>
      <w:r w:rsidR="00D13F4D">
        <w:t xml:space="preserve">harbor </w:t>
      </w:r>
      <w:r>
        <w:t>porpoise,</w:t>
      </w:r>
      <w:r w:rsidR="00D13F4D">
        <w:t xml:space="preserve"> </w:t>
      </w:r>
      <w:proofErr w:type="spellStart"/>
      <w:r w:rsidR="00A339DC" w:rsidRPr="00A339DC">
        <w:rPr>
          <w:i/>
          <w:iCs/>
        </w:rPr>
        <w:t>Phoceona</w:t>
      </w:r>
      <w:proofErr w:type="spellEnd"/>
      <w:r w:rsidR="00A339DC" w:rsidRPr="00A339DC">
        <w:rPr>
          <w:i/>
          <w:iCs/>
        </w:rPr>
        <w:t xml:space="preserve"> </w:t>
      </w:r>
      <w:proofErr w:type="spellStart"/>
      <w:r w:rsidR="00A339DC" w:rsidRPr="00A339DC">
        <w:rPr>
          <w:i/>
          <w:iCs/>
        </w:rPr>
        <w:t>phocoena</w:t>
      </w:r>
      <w:proofErr w:type="spellEnd"/>
      <w:r w:rsidR="00A339DC">
        <w:t xml:space="preserve">, </w:t>
      </w:r>
      <w:r w:rsidR="00D13F4D">
        <w:t>Dall’s porpoise,</w:t>
      </w:r>
      <w:r w:rsidR="00A339DC">
        <w:t xml:space="preserve"> </w:t>
      </w:r>
      <w:proofErr w:type="spellStart"/>
      <w:r w:rsidR="00A339DC" w:rsidRPr="00A339DC">
        <w:rPr>
          <w:i/>
          <w:iCs/>
        </w:rPr>
        <w:t>Phocoenoides</w:t>
      </w:r>
      <w:proofErr w:type="spellEnd"/>
      <w:r w:rsidR="00A339DC" w:rsidRPr="00A339DC">
        <w:rPr>
          <w:i/>
          <w:iCs/>
        </w:rPr>
        <w:t xml:space="preserve"> dalli</w:t>
      </w:r>
      <w:r w:rsidR="00A339DC">
        <w:t>,</w:t>
      </w:r>
      <w:r w:rsidR="00D13F4D">
        <w:t xml:space="preserve"> and</w:t>
      </w:r>
      <w:r>
        <w:t xml:space="preserve"> </w:t>
      </w:r>
      <w:proofErr w:type="spellStart"/>
      <w:r w:rsidRPr="00DD2507">
        <w:rPr>
          <w:i/>
          <w:iCs/>
        </w:rPr>
        <w:t>Kogia</w:t>
      </w:r>
      <w:proofErr w:type="spellEnd"/>
      <w:r>
        <w:t xml:space="preserve"> spp</w:t>
      </w:r>
      <w:r w:rsidR="00F96253">
        <w:t>.</w:t>
      </w:r>
      <w:r>
        <w:t xml:space="preserve">). </w:t>
      </w:r>
      <w:r w:rsidR="00F96253">
        <w:t xml:space="preserve">Passive acoustic monitoring relies on sounds produced by animals for detection, and therefore PAM studies cannot identify the absence of animals. </w:t>
      </w:r>
      <w:r w:rsidR="00267B61">
        <w:t>Data analysis for</w:t>
      </w:r>
      <w:r w:rsidR="00D13F4D">
        <w:t xml:space="preserve"> fin, sei, and</w:t>
      </w:r>
      <w:r w:rsidR="00267B61">
        <w:t xml:space="preserve"> </w:t>
      </w:r>
      <w:proofErr w:type="spellStart"/>
      <w:r w:rsidR="00267B61">
        <w:t>Bryde’s</w:t>
      </w:r>
      <w:proofErr w:type="spellEnd"/>
      <w:r w:rsidR="00D13F4D">
        <w:t xml:space="preserve"> whales</w:t>
      </w:r>
      <w:r w:rsidR="00267B61">
        <w:t xml:space="preserve"> was contracted through O</w:t>
      </w:r>
      <w:r w:rsidR="00D13F4D">
        <w:t>SA (Ocean Science Analytics)</w:t>
      </w:r>
      <w:r w:rsidR="00267B61">
        <w:t>.</w:t>
      </w:r>
      <w:r w:rsidR="00D13F4D">
        <w:rPr>
          <w:rStyle w:val="FootnoteReference"/>
        </w:rPr>
        <w:footnoteReference w:id="2"/>
      </w:r>
      <w:r w:rsidR="00D13F4D">
        <w:t xml:space="preserve">  </w:t>
      </w:r>
      <w:r w:rsidR="00F96253">
        <w:t xml:space="preserve">Specific details on detection methods are provided in our </w:t>
      </w:r>
      <w:r w:rsidR="00442BE6">
        <w:t>GitHub</w:t>
      </w:r>
      <w:r w:rsidR="00F96253">
        <w:t xml:space="preserve"> Analysis Methods.</w:t>
      </w:r>
      <w:r w:rsidR="00F96253">
        <w:rPr>
          <w:rStyle w:val="FootnoteReference"/>
        </w:rPr>
        <w:footnoteReference w:id="3"/>
      </w:r>
      <w:r w:rsidR="00F96253">
        <w:t xml:space="preserve"> </w:t>
      </w:r>
    </w:p>
    <w:p w14:paraId="7B49AA81" w14:textId="77777777" w:rsidR="00D13F4D" w:rsidRDefault="00D13F4D" w:rsidP="00DD2507"/>
    <w:p w14:paraId="0B44B6A2" w14:textId="7134C7AA" w:rsidR="00DD2507" w:rsidRDefault="00DD2507" w:rsidP="00DD2507">
      <w:r>
        <w:t xml:space="preserve">Raw data were shipped from regional partners to SWFSC for archiving, pre-processing, and acoustic analysis of marine mammals and ambient noise (soundscape). Deployment metadata and species detection metadata were stored to a Tethys database stored on a local server. Data and metadata were archived to National Centers for Environmental Information (NCEI) and </w:t>
      </w:r>
      <w:r w:rsidR="00E50408">
        <w:t xml:space="preserve">detection data products were archived at </w:t>
      </w:r>
      <w:r>
        <w:t>the Pacific Acoustic Cetacean Map (PACM) (</w:t>
      </w:r>
      <w:r w:rsidR="00A0201E">
        <w:t xml:space="preserve">see </w:t>
      </w:r>
      <w:r w:rsidR="00A0201E">
        <w:fldChar w:fldCharType="begin"/>
      </w:r>
      <w:r w:rsidR="00A0201E">
        <w:instrText xml:space="preserve"> REF _Ref175040928 \h </w:instrText>
      </w:r>
      <w:r w:rsidR="00A0201E">
        <w:fldChar w:fldCharType="separate"/>
      </w:r>
      <w:r w:rsidR="004E5C09">
        <w:t>Data Sharing</w:t>
      </w:r>
      <w:r w:rsidR="00A0201E">
        <w:fldChar w:fldCharType="end"/>
      </w:r>
      <w:r>
        <w:t>).</w:t>
      </w:r>
    </w:p>
    <w:p w14:paraId="44B9BBE5" w14:textId="77777777" w:rsidR="00D13F4D" w:rsidRDefault="00D13F4D" w:rsidP="00DD2507"/>
    <w:p w14:paraId="52C416E0" w14:textId="75971B55" w:rsidR="00DD2507" w:rsidRDefault="00DD2507" w:rsidP="00DD2507">
      <w:r>
        <w:t xml:space="preserve">Prior to analysis, compressed SUD (Symantec </w:t>
      </w:r>
      <w:proofErr w:type="spellStart"/>
      <w:r>
        <w:t>UndoData</w:t>
      </w:r>
      <w:proofErr w:type="spellEnd"/>
      <w:r>
        <w:t xml:space="preserve">) data files stored on the </w:t>
      </w:r>
      <w:proofErr w:type="spellStart"/>
      <w:r w:rsidR="00E50408">
        <w:t>SoundTrap</w:t>
      </w:r>
      <w:proofErr w:type="spellEnd"/>
      <w:r>
        <w:t xml:space="preserve"> recorders were downloaded, extracted, and decimated to 500Hz, 12 kHz, and 48 kHz. A series of full bandwidth Long Term Spectra Averages (LTSAs) were generated using Triton software with 200 Hz, 5 s resolution. LTSAs were then scanned to assess overall data quality and to identify recording data start and end times. A series of custom quality assurance and quality control functions provided a check for appropriate time format, eliminated spurious GPS tracks, and identified unexpected recording gaps. More information on pre-processing methods can be found on </w:t>
      </w:r>
      <w:r w:rsidR="00442BE6">
        <w:t>GitHub</w:t>
      </w:r>
      <w:r>
        <w:t>.</w:t>
      </w:r>
      <w:r>
        <w:rPr>
          <w:rStyle w:val="FootnoteReference"/>
        </w:rPr>
        <w:footnoteReference w:id="4"/>
      </w:r>
    </w:p>
    <w:p w14:paraId="16080FFC" w14:textId="77777777" w:rsidR="00D13F4D" w:rsidRDefault="00D13F4D" w:rsidP="00DD2507"/>
    <w:p w14:paraId="0A7CE3D8" w14:textId="765991D6" w:rsidR="00DD2507" w:rsidRDefault="00DD2507" w:rsidP="00DD2507">
      <w:r>
        <w:t xml:space="preserve">Our intention was to develop a streamlined open-source workflow for passive acoustic analysis that would promote reproducible research. Raw recording data were processed and analyzed to </w:t>
      </w:r>
      <w:r>
        <w:lastRenderedPageBreak/>
        <w:t xml:space="preserve">detect the presence of calls associated with </w:t>
      </w:r>
      <w:proofErr w:type="spellStart"/>
      <w:r>
        <w:t>mysticete</w:t>
      </w:r>
      <w:proofErr w:type="spellEnd"/>
      <w:r>
        <w:t xml:space="preserve"> species (blue, fin, </w:t>
      </w:r>
      <w:proofErr w:type="spellStart"/>
      <w:r>
        <w:t>Bryde's</w:t>
      </w:r>
      <w:proofErr w:type="spellEnd"/>
      <w:r>
        <w:t xml:space="preserve">, sei, humpback, gray, and minke whales) and odontocete species (sperm whales, beaked whales, dolphins, and species known to produce narrow-band high frequency sounds (porpoise and </w:t>
      </w:r>
      <w:proofErr w:type="spellStart"/>
      <w:r w:rsidRPr="00DD2507">
        <w:rPr>
          <w:i/>
          <w:iCs/>
        </w:rPr>
        <w:t>Kogia</w:t>
      </w:r>
      <w:proofErr w:type="spellEnd"/>
      <w:r w:rsidRPr="00DD2507">
        <w:rPr>
          <w:i/>
          <w:iCs/>
        </w:rPr>
        <w:t xml:space="preserve"> </w:t>
      </w:r>
      <w:r>
        <w:t>spp.)). Presence of sounds were noted in hourly bins; and detection methods varied by species. Analysis was not conducted on recordings deemed unusable due to excessive self-noise.</w:t>
      </w:r>
    </w:p>
    <w:p w14:paraId="653CADEF" w14:textId="77777777" w:rsidR="00881DEE" w:rsidRDefault="00881DEE" w:rsidP="00DD2507"/>
    <w:p w14:paraId="77DDFC08" w14:textId="10ED7B5C" w:rsidR="00DD2507" w:rsidRDefault="00DD2507" w:rsidP="00DD2507">
      <w:r>
        <w:t xml:space="preserve">In addition, an acoustic event of unknown species (possible sei/blue whale) was detected on Adrift-060 off Oregon in 2023. This extended acoustic encounter includes a number of frequency-modulated call types. More information can be found in our </w:t>
      </w:r>
      <w:r w:rsidR="00442BE6">
        <w:t>GitHub</w:t>
      </w:r>
      <w:r>
        <w:t xml:space="preserve"> Repository.</w:t>
      </w:r>
      <w:r>
        <w:rPr>
          <w:rStyle w:val="FootnoteReference"/>
        </w:rPr>
        <w:footnoteReference w:id="5"/>
      </w:r>
    </w:p>
    <w:p w14:paraId="22366EF8" w14:textId="200C6C85" w:rsidR="00A65932" w:rsidRDefault="00DD2507" w:rsidP="00DD2507">
      <w:r>
        <w:t>Initially, our ability to access and process our archived data was extremely limited due to the COVID-19 pandemic. Our archived data was largely inaccessible for the first 6 - 12 months, and we were limited to small scale processing on our laptops. Early on we initiated the purchase of a larger server that would allow larger scale remote processing of archived data, but supply chain issues and a series of technical problems delayed use for an additional 18 months. Between accessibility and supply chain issues associated with the pandemic, processing archived data took significantly more time than expected. The cumulative effect of these problems resulted in decreased opportunity to provide higher level analysis within the timeframe of this study. Where possible, we have provided preliminary analysis within the appendices to understand potential for future analysis.</w:t>
      </w:r>
    </w:p>
    <w:p w14:paraId="17ABFAF1" w14:textId="532850F7" w:rsidR="00DE3435" w:rsidRDefault="00DE3435" w:rsidP="00DD2507">
      <w:r>
        <w:br w:type="page"/>
      </w:r>
    </w:p>
    <w:p w14:paraId="2150CA4C" w14:textId="77777777" w:rsidR="00114645" w:rsidRPr="00114645" w:rsidRDefault="00114645" w:rsidP="00114645">
      <w:pPr>
        <w:pStyle w:val="ListParagraph"/>
        <w:keepNext/>
        <w:numPr>
          <w:ilvl w:val="0"/>
          <w:numId w:val="29"/>
        </w:numPr>
        <w:spacing w:before="360"/>
        <w:contextualSpacing w:val="0"/>
        <w:outlineLvl w:val="1"/>
        <w:rPr>
          <w:rFonts w:ascii="Arial" w:eastAsiaTheme="majorEastAsia" w:hAnsi="Arial" w:cstheme="majorBidi"/>
          <w:b/>
          <w:bCs/>
          <w:vanish/>
          <w:sz w:val="26"/>
          <w:szCs w:val="26"/>
        </w:rPr>
      </w:pPr>
      <w:bookmarkStart w:id="36" w:name="_Toc177979013"/>
      <w:bookmarkStart w:id="37" w:name="_Toc177979273"/>
      <w:bookmarkStart w:id="38" w:name="_Toc177980600"/>
      <w:bookmarkStart w:id="39" w:name="_Toc177982888"/>
      <w:bookmarkStart w:id="40" w:name="_Toc177983514"/>
      <w:bookmarkStart w:id="41" w:name="_Toc178074736"/>
      <w:bookmarkStart w:id="42" w:name="_Toc178251033"/>
      <w:bookmarkStart w:id="43" w:name="_Toc178255136"/>
      <w:bookmarkStart w:id="44" w:name="_Toc178312755"/>
      <w:bookmarkStart w:id="45" w:name="_Toc178600481"/>
      <w:bookmarkStart w:id="46" w:name="_Toc177733636"/>
      <w:bookmarkEnd w:id="36"/>
      <w:bookmarkEnd w:id="37"/>
      <w:bookmarkEnd w:id="38"/>
      <w:bookmarkEnd w:id="39"/>
      <w:bookmarkEnd w:id="40"/>
      <w:bookmarkEnd w:id="41"/>
      <w:bookmarkEnd w:id="42"/>
      <w:bookmarkEnd w:id="43"/>
      <w:bookmarkEnd w:id="44"/>
      <w:bookmarkEnd w:id="45"/>
    </w:p>
    <w:p w14:paraId="38875636" w14:textId="74349BFA" w:rsidR="00A65932" w:rsidRDefault="00A65932" w:rsidP="00114645">
      <w:pPr>
        <w:pStyle w:val="Heading2"/>
        <w:numPr>
          <w:ilvl w:val="1"/>
          <w:numId w:val="29"/>
        </w:numPr>
      </w:pPr>
      <w:bookmarkStart w:id="47" w:name="_Toc178600482"/>
      <w:r>
        <w:t>Sperm Whales</w:t>
      </w:r>
      <w:bookmarkEnd w:id="46"/>
      <w:bookmarkEnd w:id="47"/>
    </w:p>
    <w:p w14:paraId="5C3CB184" w14:textId="3759069E" w:rsidR="00C652EC" w:rsidRPr="00C652EC" w:rsidRDefault="00C652EC" w:rsidP="00114645">
      <w:pPr>
        <w:rPr>
          <w:b/>
          <w:bCs/>
          <w:i/>
          <w:iCs/>
        </w:rPr>
      </w:pPr>
      <w:r w:rsidRPr="00C652EC">
        <w:rPr>
          <w:b/>
          <w:bCs/>
          <w:i/>
          <w:iCs/>
        </w:rPr>
        <w:t>Methods</w:t>
      </w:r>
    </w:p>
    <w:p w14:paraId="186AA5F9" w14:textId="76991A83" w:rsidR="00C652EC" w:rsidRDefault="00C652EC" w:rsidP="00114645">
      <w:r>
        <w:t xml:space="preserve">An experienced analyst manually scanned 1 </w:t>
      </w:r>
      <w:proofErr w:type="spellStart"/>
      <w:r>
        <w:t>hr</w:t>
      </w:r>
      <w:proofErr w:type="spellEnd"/>
      <w:r>
        <w:t xml:space="preserve"> LTSA</w:t>
      </w:r>
      <w:r w:rsidR="00AD3546">
        <w:t xml:space="preserve"> </w:t>
      </w:r>
      <w:r>
        <w:t>windows created with 48 kHz decimated data (Triton</w:t>
      </w:r>
      <w:r w:rsidR="00AD3546">
        <w:rPr>
          <w:rStyle w:val="FootnoteReference"/>
        </w:rPr>
        <w:footnoteReference w:id="6"/>
      </w:r>
      <w:r>
        <w:t xml:space="preserve"> software in </w:t>
      </w:r>
      <w:r w:rsidR="00442BE6">
        <w:t>MATLAB</w:t>
      </w:r>
      <w:r>
        <w:t>, 100 Hz and 5 s resolution) to identify the start and end times of sperm whale encounters. An encounter was defined as a series of clicks separated by no more than 30 min from other clicks. When potential sperm whale clicks were identified in the LTSA, 10 s spectrograms were used to confirm species identification. Opportunistic detections of slow clicks</w:t>
      </w:r>
      <w:r w:rsidR="00FF4ACC">
        <w:t xml:space="preserve"> (lower frequency emphasis at 2-4 kHz, longer </w:t>
      </w:r>
      <w:r w:rsidR="00A046C0">
        <w:t xml:space="preserve">inter-click interval, </w:t>
      </w:r>
      <w:r w:rsidR="00FF4ACC">
        <w:t>ICI)</w:t>
      </w:r>
      <w:r w:rsidR="0071347E">
        <w:t xml:space="preserve"> associated with adult males</w:t>
      </w:r>
      <w:r>
        <w:t xml:space="preserve"> were also logged. Sperm whale clicks can be masked by impulsive signals from ship propeller cavitation or high amplitude ambient noise. </w:t>
      </w:r>
      <w:r w:rsidR="001C5B60">
        <w:t xml:space="preserve">Detailed methods are provided in our </w:t>
      </w:r>
      <w:r w:rsidR="00442BE6">
        <w:t>GitHub</w:t>
      </w:r>
      <w:r w:rsidR="001C5B60">
        <w:t xml:space="preserve"> online analysis </w:t>
      </w:r>
      <w:r>
        <w:t>methods.</w:t>
      </w:r>
      <w:r>
        <w:rPr>
          <w:rStyle w:val="FootnoteReference"/>
        </w:rPr>
        <w:footnoteReference w:id="7"/>
      </w:r>
    </w:p>
    <w:p w14:paraId="7D6C4136" w14:textId="77777777" w:rsidR="00362FA2" w:rsidRDefault="00362FA2" w:rsidP="00114645"/>
    <w:p w14:paraId="6A4C12A7" w14:textId="1E51A178" w:rsidR="00C652EC" w:rsidRDefault="00C652EC" w:rsidP="00114645">
      <w:r>
        <w:t>Additionally, a pilot study was conducted to investigate the potential for assessing sperm whale demographics by analyzing inter-click and inter-pulse intervals (see</w:t>
      </w:r>
      <w:r w:rsidR="007F0493">
        <w:t xml:space="preserve"> Appendix: </w:t>
      </w:r>
      <w:r w:rsidR="007F0493">
        <w:fldChar w:fldCharType="begin"/>
      </w:r>
      <w:r w:rsidR="007F0493">
        <w:instrText xml:space="preserve"> REF _Ref178250551 \h </w:instrText>
      </w:r>
      <w:r w:rsidR="007F0493">
        <w:fldChar w:fldCharType="separate"/>
      </w:r>
      <w:r w:rsidR="004E5C09">
        <w:rPr>
          <w:b/>
          <w:bCs/>
        </w:rPr>
        <w:t>Error! Reference source not found.</w:t>
      </w:r>
      <w:r w:rsidR="007F0493">
        <w:fldChar w:fldCharType="end"/>
      </w:r>
      <w:r>
        <w:t>).</w:t>
      </w:r>
    </w:p>
    <w:p w14:paraId="4AC96B41" w14:textId="77777777" w:rsidR="00C652EC" w:rsidRDefault="00C652EC" w:rsidP="00114645"/>
    <w:p w14:paraId="24A54936" w14:textId="0E346E11" w:rsidR="00C652EC" w:rsidRPr="00C652EC" w:rsidRDefault="00C652EC" w:rsidP="00114645">
      <w:pPr>
        <w:rPr>
          <w:b/>
          <w:bCs/>
          <w:i/>
          <w:iCs/>
        </w:rPr>
      </w:pPr>
      <w:r w:rsidRPr="00C652EC">
        <w:rPr>
          <w:b/>
          <w:bCs/>
          <w:i/>
          <w:iCs/>
        </w:rPr>
        <w:t>Results</w:t>
      </w:r>
    </w:p>
    <w:p w14:paraId="4CECA90F" w14:textId="4A395C6C" w:rsidR="00C652EC" w:rsidRDefault="00C652EC" w:rsidP="00114645">
      <w:r>
        <w:t>Sperm whales were detected in all regions</w:t>
      </w:r>
      <w:r w:rsidR="00A62085">
        <w:t xml:space="preserve"> (</w:t>
      </w:r>
      <w:r w:rsidR="00CD3FDC">
        <w:fldChar w:fldCharType="begin"/>
      </w:r>
      <w:r w:rsidR="00CD3FDC">
        <w:instrText xml:space="preserve"> REF _Ref177569385 \h </w:instrText>
      </w:r>
      <w:r w:rsidR="00CD3FDC">
        <w:fldChar w:fldCharType="separate"/>
      </w:r>
      <w:r w:rsidR="004E5C09">
        <w:t xml:space="preserve">Table </w:t>
      </w:r>
      <w:r w:rsidR="004E5C09">
        <w:rPr>
          <w:noProof/>
        </w:rPr>
        <w:t>5</w:t>
      </w:r>
      <w:r w:rsidR="004E5C09">
        <w:t>.</w:t>
      </w:r>
      <w:r w:rsidR="004E5C09">
        <w:rPr>
          <w:noProof/>
        </w:rPr>
        <w:t>1</w:t>
      </w:r>
      <w:r w:rsidR="00CD3FDC">
        <w:fldChar w:fldCharType="end"/>
      </w:r>
      <w:r>
        <w:t>), with the most consistent detections and highest hourly probability of detection in the Humboldt deployments (</w:t>
      </w:r>
      <w:r w:rsidR="00FE5235">
        <w:fldChar w:fldCharType="begin"/>
      </w:r>
      <w:r w:rsidR="00FE5235">
        <w:instrText xml:space="preserve"> REF _Ref177979604 \h </w:instrText>
      </w:r>
      <w:r w:rsidR="00FE5235">
        <w:fldChar w:fldCharType="separate"/>
      </w:r>
      <w:r w:rsidR="004E5C09">
        <w:t xml:space="preserve">Figure </w:t>
      </w:r>
      <w:r w:rsidR="004E5C09">
        <w:rPr>
          <w:noProof/>
        </w:rPr>
        <w:t>5</w:t>
      </w:r>
      <w:r w:rsidR="004E5C09">
        <w:t>.</w:t>
      </w:r>
      <w:r w:rsidR="004E5C09">
        <w:rPr>
          <w:noProof/>
        </w:rPr>
        <w:t>1</w:t>
      </w:r>
      <w:r w:rsidR="00FE5235">
        <w:fldChar w:fldCharType="end"/>
      </w:r>
      <w:r w:rsidR="0071347E">
        <w:t>,</w:t>
      </w:r>
      <w:r w:rsidR="00CD3FDC">
        <w:t xml:space="preserve"> </w:t>
      </w:r>
      <w:r w:rsidR="00CD3FDC">
        <w:fldChar w:fldCharType="begin"/>
      </w:r>
      <w:r w:rsidR="00CD3FDC">
        <w:instrText xml:space="preserve"> REF _Ref177569385 \h </w:instrText>
      </w:r>
      <w:r w:rsidR="00CD3FDC">
        <w:fldChar w:fldCharType="separate"/>
      </w:r>
      <w:r w:rsidR="004E5C09">
        <w:t xml:space="preserve">Table </w:t>
      </w:r>
      <w:r w:rsidR="004E5C09">
        <w:rPr>
          <w:noProof/>
        </w:rPr>
        <w:t>5</w:t>
      </w:r>
      <w:r w:rsidR="004E5C09">
        <w:t>.</w:t>
      </w:r>
      <w:r w:rsidR="004E5C09">
        <w:rPr>
          <w:noProof/>
        </w:rPr>
        <w:t>1</w:t>
      </w:r>
      <w:r w:rsidR="00CD3FDC">
        <w:fldChar w:fldCharType="end"/>
      </w:r>
      <w:r>
        <w:t xml:space="preserve">). Most sperm whale detections were </w:t>
      </w:r>
      <w:r w:rsidR="00612A5F">
        <w:t>‘regular’</w:t>
      </w:r>
      <w:r>
        <w:t xml:space="preserve"> clicks associated with feeding animals; </w:t>
      </w:r>
      <w:r w:rsidR="00612A5F">
        <w:t>‘</w:t>
      </w:r>
      <w:r>
        <w:t>slow</w:t>
      </w:r>
      <w:r w:rsidR="00612A5F">
        <w:t>’</w:t>
      </w:r>
      <w:r>
        <w:t xml:space="preserve"> clicks </w:t>
      </w:r>
      <w:r w:rsidR="00612A5F">
        <w:t xml:space="preserve">(associated with adult males) </w:t>
      </w:r>
      <w:r>
        <w:t xml:space="preserve">were uncommon but detected in all regions except Morro Bay </w:t>
      </w:r>
      <w:r w:rsidR="00A62085">
        <w:t>(</w:t>
      </w:r>
      <w:r w:rsidR="00CD3FDC">
        <w:fldChar w:fldCharType="begin"/>
      </w:r>
      <w:r w:rsidR="00CD3FDC">
        <w:instrText xml:space="preserve"> REF _Ref177569385 \h </w:instrText>
      </w:r>
      <w:r w:rsidR="00CD3FDC">
        <w:fldChar w:fldCharType="separate"/>
      </w:r>
      <w:r w:rsidR="004E5C09">
        <w:t xml:space="preserve">Table </w:t>
      </w:r>
      <w:r w:rsidR="004E5C09">
        <w:rPr>
          <w:noProof/>
        </w:rPr>
        <w:t>5</w:t>
      </w:r>
      <w:r w:rsidR="004E5C09">
        <w:t>.</w:t>
      </w:r>
      <w:r w:rsidR="004E5C09">
        <w:rPr>
          <w:noProof/>
        </w:rPr>
        <w:t>1</w:t>
      </w:r>
      <w:r w:rsidR="00CD3FDC">
        <w:fldChar w:fldCharType="end"/>
      </w:r>
      <w:r>
        <w:t>). Sperm whales were detected in all regions in PASCAL and/or CCES Surveys (</w:t>
      </w:r>
      <w:r w:rsidR="00FE5235">
        <w:fldChar w:fldCharType="begin"/>
      </w:r>
      <w:r w:rsidR="00FE5235">
        <w:instrText xml:space="preserve"> REF _Ref177979604 \h </w:instrText>
      </w:r>
      <w:r w:rsidR="00FE5235">
        <w:fldChar w:fldCharType="separate"/>
      </w:r>
      <w:r w:rsidR="004E5C09">
        <w:t xml:space="preserve">Figure </w:t>
      </w:r>
      <w:r w:rsidR="004E5C09">
        <w:rPr>
          <w:noProof/>
        </w:rPr>
        <w:t>5</w:t>
      </w:r>
      <w:r w:rsidR="004E5C09">
        <w:t>.</w:t>
      </w:r>
      <w:r w:rsidR="004E5C09">
        <w:rPr>
          <w:noProof/>
        </w:rPr>
        <w:t>1</w:t>
      </w:r>
      <w:r w:rsidR="00FE5235">
        <w:fldChar w:fldCharType="end"/>
      </w:r>
      <w:r>
        <w:t xml:space="preserve">). </w:t>
      </w:r>
    </w:p>
    <w:p w14:paraId="356631BC" w14:textId="77777777" w:rsidR="00362FA2" w:rsidRDefault="00362FA2" w:rsidP="00114645"/>
    <w:p w14:paraId="7F09BD10" w14:textId="236C060A" w:rsidR="009D2869" w:rsidRDefault="009D2869" w:rsidP="00114645">
      <w:r>
        <w:t xml:space="preserve">Sperm whales had been documented only 3 times in the waters offshore San Francisco in over 30 years of ACCESS visual surveys (J. </w:t>
      </w:r>
      <w:proofErr w:type="spellStart"/>
      <w:r>
        <w:t>Roletto</w:t>
      </w:r>
      <w:proofErr w:type="spellEnd"/>
      <w:r>
        <w:t xml:space="preserve">, pers. comm.). Our detection of sperm whales (both regular and slow clicks) from drifting recorders deployed during the ACCESS surveys suggests that passive acoustic monitoring might improve our understanding of sperm whale distribution in the busy shipping lanes off San Francisco as well as within the combined Greater </w:t>
      </w:r>
      <w:proofErr w:type="spellStart"/>
      <w:r>
        <w:t>Farallones</w:t>
      </w:r>
      <w:proofErr w:type="spellEnd"/>
      <w:r>
        <w:t xml:space="preserve"> and Cordell Bank National Marine Sanctuary.</w:t>
      </w:r>
    </w:p>
    <w:p w14:paraId="79F31F6E" w14:textId="77777777" w:rsidR="009D2869" w:rsidRDefault="009D2869" w:rsidP="00114645"/>
    <w:p w14:paraId="75BE37B1" w14:textId="77777777" w:rsidR="009D2869" w:rsidRDefault="009D2869" w:rsidP="00114645"/>
    <w:p w14:paraId="12C15C99" w14:textId="577D1821" w:rsidR="00FD5F2A" w:rsidRDefault="000D51FD" w:rsidP="00114645">
      <w:pPr>
        <w:keepNext/>
      </w:pPr>
      <w:r>
        <w:rPr>
          <w:noProof/>
        </w:rPr>
        <w:lastRenderedPageBreak/>
        <w:drawing>
          <wp:inline distT="0" distB="0" distL="0" distR="0" wp14:anchorId="75138C5E" wp14:editId="5483E8BD">
            <wp:extent cx="4789170" cy="3831336"/>
            <wp:effectExtent l="0" t="0" r="0" b="0"/>
            <wp:docPr id="2" name="Picture 2" descr="Hourly presence of sperm whale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There were sperm whale detections during the upwelling and early post-upwelling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Hourly presence of sperm whale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There were sperm whale detections during the upwelling and early post-upwelling seasons."/>
                    <pic:cNvPicPr/>
                  </pic:nvPicPr>
                  <pic:blipFill>
                    <a:blip r:embed="rId19"/>
                    <a:stretch>
                      <a:fillRect/>
                    </a:stretch>
                  </pic:blipFill>
                  <pic:spPr>
                    <a:xfrm>
                      <a:off x="0" y="0"/>
                      <a:ext cx="4791119" cy="3832895"/>
                    </a:xfrm>
                    <a:prstGeom prst="rect">
                      <a:avLst/>
                    </a:prstGeom>
                  </pic:spPr>
                </pic:pic>
              </a:graphicData>
            </a:graphic>
          </wp:inline>
        </w:drawing>
      </w:r>
    </w:p>
    <w:p w14:paraId="5864A7E4" w14:textId="2DE118CF" w:rsidR="00D73073" w:rsidRDefault="00FD5F2A" w:rsidP="00114645">
      <w:pPr>
        <w:pStyle w:val="FigureCaption"/>
      </w:pPr>
      <w:bookmarkStart w:id="48" w:name="_Ref177979604"/>
      <w:bookmarkStart w:id="49" w:name="_Toc178600518"/>
      <w:r>
        <w:t xml:space="preserve">Figure </w:t>
      </w:r>
      <w:fldSimple w:instr=" STYLEREF 1 \s ">
        <w:r w:rsidR="00974022">
          <w:rPr>
            <w:noProof/>
          </w:rPr>
          <w:t>5</w:t>
        </w:r>
      </w:fldSimple>
      <w:r w:rsidR="00974022">
        <w:t>.</w:t>
      </w:r>
      <w:fldSimple w:instr=" SEQ Figure \* ARABIC \s 1 ">
        <w:r w:rsidR="00974022">
          <w:rPr>
            <w:noProof/>
          </w:rPr>
          <w:t>1</w:t>
        </w:r>
      </w:fldSimple>
      <w:bookmarkEnd w:id="48"/>
      <w:r>
        <w:t xml:space="preserve">. </w:t>
      </w:r>
      <w:r w:rsidRPr="00D53C0D">
        <w:t>Hourly sperm whale events by month</w:t>
      </w:r>
      <w:r w:rsidR="000D51FD">
        <w:t xml:space="preserve"> for Adrift-ACCESS </w:t>
      </w:r>
      <w:r w:rsidRPr="00D53C0D">
        <w:t>surveys.</w:t>
      </w:r>
      <w:bookmarkEnd w:id="49"/>
    </w:p>
    <w:p w14:paraId="0FF10D30" w14:textId="70EA7465" w:rsidR="00D73073" w:rsidRDefault="00D73073" w:rsidP="00114645">
      <w:pPr>
        <w:pStyle w:val="FigureNotes"/>
      </w:pPr>
      <w:r w:rsidRPr="00D73073">
        <w:t xml:space="preserve">Hourly sperm whale events (y axis) for different months for combined years (x axis) </w:t>
      </w:r>
      <w:r w:rsidR="000D51FD">
        <w:t>during the Adrift-ACCESS surveys</w:t>
      </w:r>
      <w:r w:rsidRPr="00D73073">
        <w: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D4C720E" w14:textId="0CFDB724" w:rsidR="009D2869" w:rsidRDefault="009D2869" w:rsidP="00114645"/>
    <w:p w14:paraId="7C67A8D5" w14:textId="77777777" w:rsidR="00D73073" w:rsidRDefault="00D73073" w:rsidP="00114645"/>
    <w:p w14:paraId="3F706A39" w14:textId="495A10C5" w:rsidR="00612A5F" w:rsidRDefault="009D2869" w:rsidP="00114645">
      <w:r>
        <w:t xml:space="preserve">A pilot study examining the potential estimation of body size based on inter-pulse and inter-click intervals found that sperm whale groups detected during November deployments in Morro Bay were comprised of females and juvenile males (see </w:t>
      </w:r>
      <w:r w:rsidR="007F0493">
        <w:t xml:space="preserve">Appendix: </w:t>
      </w:r>
      <w:r w:rsidR="007F0493">
        <w:fldChar w:fldCharType="begin"/>
      </w:r>
      <w:r w:rsidR="007F0493">
        <w:instrText xml:space="preserve"> REF _Ref178250565 \h </w:instrText>
      </w:r>
      <w:r w:rsidR="007F0493">
        <w:fldChar w:fldCharType="separate"/>
      </w:r>
      <w:r w:rsidR="004E5C09">
        <w:rPr>
          <w:b/>
          <w:bCs/>
        </w:rPr>
        <w:t>Error! Reference source not found.</w:t>
      </w:r>
      <w:r w:rsidR="007F0493">
        <w:fldChar w:fldCharType="end"/>
      </w:r>
      <w:r>
        <w:t xml:space="preserve">). Sperm whales are protected under the endangered species act, and </w:t>
      </w:r>
      <w:r w:rsidR="00BA3F80">
        <w:t xml:space="preserve">we recommend applying </w:t>
      </w:r>
      <w:r>
        <w:t xml:space="preserve">these methods to </w:t>
      </w:r>
      <w:r w:rsidR="00BA3F80">
        <w:t xml:space="preserve">archived and future acoustic data to </w:t>
      </w:r>
      <w:r>
        <w:t xml:space="preserve">improve our understanding of sperm whale demographics </w:t>
      </w:r>
      <w:r w:rsidR="00BA3F80">
        <w:t>with</w:t>
      </w:r>
      <w:r>
        <w:t xml:space="preserve">in </w:t>
      </w:r>
      <w:r w:rsidR="00BA3F80">
        <w:t xml:space="preserve">the regional WEAs as well as </w:t>
      </w:r>
      <w:r>
        <w:t>the greater California Current</w:t>
      </w:r>
      <w:r w:rsidR="00BA3F80">
        <w:t>.</w:t>
      </w:r>
    </w:p>
    <w:p w14:paraId="308B4542" w14:textId="43520325" w:rsidR="00D73073" w:rsidRDefault="00D73073" w:rsidP="00114645">
      <w:pPr>
        <w:pStyle w:val="TableHeadercenter"/>
      </w:pPr>
    </w:p>
    <w:p w14:paraId="65AE6B19" w14:textId="5615605C" w:rsidR="00222355" w:rsidRDefault="00222355" w:rsidP="00114645">
      <w:pPr>
        <w:pStyle w:val="TableTitle"/>
      </w:pPr>
      <w:bookmarkStart w:id="50" w:name="_Ref177569385"/>
      <w:bookmarkStart w:id="51" w:name="_Ref177569351"/>
      <w:bookmarkStart w:id="52" w:name="_Toc177982992"/>
      <w:bookmarkStart w:id="53" w:name="_Toc178600549"/>
      <w:r>
        <w:t xml:space="preserve">Table </w:t>
      </w:r>
      <w:fldSimple w:instr=" STYLEREF 1 \s ">
        <w:r w:rsidR="004E5C09">
          <w:rPr>
            <w:noProof/>
          </w:rPr>
          <w:t>5</w:t>
        </w:r>
      </w:fldSimple>
      <w:r w:rsidR="00EF5609">
        <w:t>.</w:t>
      </w:r>
      <w:fldSimple w:instr=" SEQ Table \* ARABIC \s 1 ">
        <w:r w:rsidR="004E5C09">
          <w:rPr>
            <w:noProof/>
          </w:rPr>
          <w:t>1</w:t>
        </w:r>
      </w:fldSimple>
      <w:bookmarkEnd w:id="50"/>
      <w:r>
        <w:t xml:space="preserve">. </w:t>
      </w:r>
      <w:r w:rsidRPr="004F510E">
        <w:t>Summary of sperm whale detections for regular and slow clicks in hourly bins for Adrift</w:t>
      </w:r>
      <w:r w:rsidR="000D51FD">
        <w:t>-ACCESS surveys</w:t>
      </w:r>
      <w:r w:rsidRPr="004F510E">
        <w:t>.</w:t>
      </w:r>
      <w:bookmarkEnd w:id="51"/>
      <w:bookmarkEnd w:id="52"/>
      <w:bookmarkEnd w:id="53"/>
    </w:p>
    <w:tbl>
      <w:tblPr>
        <w:tblStyle w:val="TableGrid"/>
        <w:tblW w:w="0" w:type="auto"/>
        <w:tblLook w:val="04A0" w:firstRow="1" w:lastRow="0" w:firstColumn="1" w:lastColumn="0" w:noHBand="0" w:noVBand="1"/>
      </w:tblPr>
      <w:tblGrid>
        <w:gridCol w:w="1870"/>
        <w:gridCol w:w="1870"/>
        <w:gridCol w:w="1870"/>
        <w:gridCol w:w="1870"/>
      </w:tblGrid>
      <w:tr w:rsidR="00AF1DB1" w:rsidRPr="00AF1DB1" w14:paraId="21EB6677" w14:textId="77777777" w:rsidTr="00A62085">
        <w:trPr>
          <w:trHeight w:val="288"/>
        </w:trPr>
        <w:tc>
          <w:tcPr>
            <w:tcW w:w="1870" w:type="dxa"/>
            <w:shd w:val="clear" w:color="auto" w:fill="C6D9F1" w:themeFill="text2" w:themeFillTint="33"/>
            <w:noWrap/>
            <w:vAlign w:val="center"/>
            <w:hideMark/>
          </w:tcPr>
          <w:p w14:paraId="5B5C7901" w14:textId="77777777" w:rsidR="00AF1DB1" w:rsidRPr="00AF1DB1" w:rsidRDefault="00AF1DB1" w:rsidP="00114645">
            <w:pPr>
              <w:rPr>
                <w:rFonts w:ascii="Arial" w:hAnsi="Arial" w:cs="Arial"/>
                <w:b/>
                <w:bCs/>
                <w:sz w:val="18"/>
                <w:szCs w:val="18"/>
              </w:rPr>
            </w:pPr>
          </w:p>
        </w:tc>
        <w:tc>
          <w:tcPr>
            <w:tcW w:w="1870" w:type="dxa"/>
            <w:shd w:val="clear" w:color="auto" w:fill="C6D9F1" w:themeFill="text2" w:themeFillTint="33"/>
            <w:noWrap/>
            <w:vAlign w:val="center"/>
            <w:hideMark/>
          </w:tcPr>
          <w:p w14:paraId="059B0158"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268F489D"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61E178FD"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Winter</w:t>
            </w:r>
          </w:p>
        </w:tc>
      </w:tr>
      <w:tr w:rsidR="00AF1DB1" w:rsidRPr="00AF1DB1" w14:paraId="4E16A0BC" w14:textId="77777777" w:rsidTr="00A62085">
        <w:trPr>
          <w:trHeight w:val="288"/>
        </w:trPr>
        <w:tc>
          <w:tcPr>
            <w:tcW w:w="1870" w:type="dxa"/>
            <w:noWrap/>
            <w:vAlign w:val="center"/>
            <w:hideMark/>
          </w:tcPr>
          <w:p w14:paraId="683E6D6A" w14:textId="3EC4465B" w:rsidR="00AF1DB1" w:rsidRPr="00B21280" w:rsidRDefault="000D51FD" w:rsidP="00114645">
            <w:pPr>
              <w:rPr>
                <w:rFonts w:ascii="Arial" w:hAnsi="Arial" w:cs="Arial"/>
                <w:b/>
                <w:bCs/>
                <w:color w:val="000000"/>
                <w:sz w:val="18"/>
                <w:szCs w:val="18"/>
              </w:rPr>
            </w:pPr>
            <w:r w:rsidRPr="00B21280">
              <w:rPr>
                <w:rFonts w:ascii="Arial" w:hAnsi="Arial" w:cs="Arial"/>
                <w:b/>
                <w:bCs/>
                <w:color w:val="000000"/>
                <w:sz w:val="18"/>
                <w:szCs w:val="18"/>
              </w:rPr>
              <w:t>Regular Clicks</w:t>
            </w:r>
          </w:p>
        </w:tc>
        <w:tc>
          <w:tcPr>
            <w:tcW w:w="1870" w:type="dxa"/>
            <w:noWrap/>
            <w:vAlign w:val="center"/>
            <w:hideMark/>
          </w:tcPr>
          <w:p w14:paraId="3DF873C5" w14:textId="2C4034A0"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3 (769) </w:t>
            </w:r>
          </w:p>
        </w:tc>
        <w:tc>
          <w:tcPr>
            <w:tcW w:w="1870" w:type="dxa"/>
            <w:noWrap/>
            <w:vAlign w:val="center"/>
            <w:hideMark/>
          </w:tcPr>
          <w:p w14:paraId="7F7E147E" w14:textId="220757C3"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22E5345D" w14:textId="65202BE6"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3BF1A505" w14:textId="77777777" w:rsidTr="00A62085">
        <w:trPr>
          <w:trHeight w:val="288"/>
        </w:trPr>
        <w:tc>
          <w:tcPr>
            <w:tcW w:w="1870" w:type="dxa"/>
            <w:noWrap/>
            <w:vAlign w:val="center"/>
            <w:hideMark/>
          </w:tcPr>
          <w:p w14:paraId="4404AE0C" w14:textId="5EEA5F20" w:rsidR="00AF1DB1" w:rsidRPr="00B21280" w:rsidRDefault="000D51FD" w:rsidP="00114645">
            <w:pPr>
              <w:rPr>
                <w:rFonts w:ascii="Arial" w:hAnsi="Arial" w:cs="Arial"/>
                <w:b/>
                <w:bCs/>
                <w:color w:val="000000"/>
                <w:sz w:val="18"/>
                <w:szCs w:val="18"/>
              </w:rPr>
            </w:pPr>
            <w:r w:rsidRPr="00B21280">
              <w:rPr>
                <w:rFonts w:ascii="Arial" w:hAnsi="Arial" w:cs="Arial"/>
                <w:b/>
                <w:bCs/>
                <w:color w:val="000000"/>
                <w:sz w:val="18"/>
                <w:szCs w:val="18"/>
              </w:rPr>
              <w:t>Slow Clicks</w:t>
            </w:r>
          </w:p>
        </w:tc>
        <w:tc>
          <w:tcPr>
            <w:tcW w:w="1870" w:type="dxa"/>
            <w:noWrap/>
            <w:vAlign w:val="center"/>
            <w:hideMark/>
          </w:tcPr>
          <w:p w14:paraId="0295ECFD" w14:textId="4F9A8D6C"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1 (769)</w:t>
            </w:r>
          </w:p>
        </w:tc>
        <w:tc>
          <w:tcPr>
            <w:tcW w:w="1870" w:type="dxa"/>
            <w:noWrap/>
            <w:vAlign w:val="center"/>
            <w:hideMark/>
          </w:tcPr>
          <w:p w14:paraId="4CB1453B" w14:textId="36B68254"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47B9BF6D" w14:textId="588C958D"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bl>
    <w:p w14:paraId="167F4994" w14:textId="30AE21DA" w:rsidR="00626C52" w:rsidRDefault="00222355" w:rsidP="00114645">
      <w:pPr>
        <w:pStyle w:val="TableNotes"/>
        <w:sectPr w:rsidR="00626C52" w:rsidSect="00305B2D">
          <w:pgSz w:w="12240" w:h="15840"/>
          <w:pgMar w:top="1440" w:right="1440" w:bottom="1440" w:left="1440" w:header="810" w:footer="167" w:gutter="0"/>
          <w:cols w:space="720"/>
          <w:docGrid w:linePitch="360"/>
        </w:sectPr>
      </w:pPr>
      <w:bookmarkStart w:id="54" w:name="_Ref175058360"/>
      <w:r>
        <w:t>Note: Mean hourly probability of sperm whale detection for that call type/region/season; total hourly bins are shown in parenthesis.</w:t>
      </w:r>
    </w:p>
    <w:p w14:paraId="0766FC2C" w14:textId="506D91CD" w:rsidR="00A65932" w:rsidRDefault="00A65932" w:rsidP="00CB3C78">
      <w:pPr>
        <w:pStyle w:val="Heading2"/>
        <w:numPr>
          <w:ilvl w:val="1"/>
          <w:numId w:val="29"/>
        </w:numPr>
      </w:pPr>
      <w:bookmarkStart w:id="55" w:name="_Ref177571200"/>
      <w:bookmarkStart w:id="56" w:name="_Toc177733637"/>
      <w:bookmarkStart w:id="57" w:name="_Toc178600483"/>
      <w:r>
        <w:lastRenderedPageBreak/>
        <w:t>Beaked Whales</w:t>
      </w:r>
      <w:bookmarkEnd w:id="54"/>
      <w:bookmarkEnd w:id="55"/>
      <w:bookmarkEnd w:id="56"/>
      <w:bookmarkEnd w:id="57"/>
    </w:p>
    <w:p w14:paraId="39B596EB" w14:textId="1EEF7913" w:rsidR="003815FA" w:rsidRPr="00AC2020" w:rsidRDefault="003815FA" w:rsidP="003815FA">
      <w:pPr>
        <w:rPr>
          <w:b/>
          <w:bCs/>
          <w:i/>
          <w:iCs/>
        </w:rPr>
      </w:pPr>
      <w:r w:rsidRPr="00AC2020">
        <w:rPr>
          <w:b/>
          <w:bCs/>
          <w:i/>
          <w:iCs/>
        </w:rPr>
        <w:t>Methods</w:t>
      </w:r>
    </w:p>
    <w:p w14:paraId="066B8420" w14:textId="2E0DB416" w:rsidR="003815FA" w:rsidRDefault="003815FA" w:rsidP="003815FA">
      <w:r>
        <w:t xml:space="preserve">Multiple click detectors were run on 288 kHz decimated data using </w:t>
      </w:r>
      <w:proofErr w:type="spellStart"/>
      <w:r w:rsidR="000525C2">
        <w:t>PAMGuard</w:t>
      </w:r>
      <w:proofErr w:type="spellEnd"/>
      <w:r w:rsidR="00AD3546">
        <w:rPr>
          <w:rStyle w:val="FootnoteReference"/>
        </w:rPr>
        <w:footnoteReference w:id="8"/>
      </w:r>
      <w:r>
        <w:t xml:space="preserve"> (v.2.02.09f). The Click Template Classification module in </w:t>
      </w:r>
      <w:proofErr w:type="spellStart"/>
      <w:r w:rsidR="000525C2">
        <w:t>PAMGuard</w:t>
      </w:r>
      <w:proofErr w:type="spellEnd"/>
      <w:r>
        <w:t xml:space="preserve"> was used to assign correlation scores to click templates from the following click types: goose-beaked whales (</w:t>
      </w:r>
      <w:proofErr w:type="spellStart"/>
      <w:r>
        <w:t>Z</w:t>
      </w:r>
      <w:r w:rsidR="00A461BF">
        <w:t>c</w:t>
      </w:r>
      <w:proofErr w:type="spellEnd"/>
      <w:r>
        <w:t>), Baird's beaked whales (B</w:t>
      </w:r>
      <w:r w:rsidR="00A461BF">
        <w:t>b</w:t>
      </w:r>
      <w:r>
        <w:t xml:space="preserve">, </w:t>
      </w:r>
      <w:proofErr w:type="spellStart"/>
      <w:r w:rsidRPr="00A461BF">
        <w:rPr>
          <w:i/>
          <w:iCs/>
        </w:rPr>
        <w:t>Berardius</w:t>
      </w:r>
      <w:proofErr w:type="spellEnd"/>
      <w:r w:rsidRPr="00A461BF">
        <w:rPr>
          <w:i/>
          <w:iCs/>
        </w:rPr>
        <w:t xml:space="preserve"> </w:t>
      </w:r>
      <w:proofErr w:type="spellStart"/>
      <w:r w:rsidRPr="00A461BF">
        <w:rPr>
          <w:i/>
          <w:iCs/>
        </w:rPr>
        <w:t>bairdii</w:t>
      </w:r>
      <w:proofErr w:type="spellEnd"/>
      <w:r>
        <w:t>), Blainville's beaked whales (M</w:t>
      </w:r>
      <w:r w:rsidR="00A461BF">
        <w:t>d</w:t>
      </w:r>
      <w:r>
        <w:t xml:space="preserve">, </w:t>
      </w:r>
      <w:r w:rsidRPr="00A461BF">
        <w:rPr>
          <w:i/>
          <w:iCs/>
        </w:rPr>
        <w:t xml:space="preserve">Mesoplodon </w:t>
      </w:r>
      <w:proofErr w:type="spellStart"/>
      <w:r w:rsidRPr="00A461BF">
        <w:rPr>
          <w:i/>
          <w:iCs/>
        </w:rPr>
        <w:t>densirostris</w:t>
      </w:r>
      <w:proofErr w:type="spellEnd"/>
      <w:r>
        <w:t xml:space="preserve">), </w:t>
      </w:r>
      <w:proofErr w:type="spellStart"/>
      <w:r>
        <w:t>Stejneger's</w:t>
      </w:r>
      <w:proofErr w:type="spellEnd"/>
      <w:r>
        <w:t xml:space="preserve"> beaked whales (</w:t>
      </w:r>
      <w:proofErr w:type="spellStart"/>
      <w:r>
        <w:t>M</w:t>
      </w:r>
      <w:r w:rsidR="00A461BF">
        <w:t>s</w:t>
      </w:r>
      <w:proofErr w:type="spellEnd"/>
      <w:r>
        <w:t xml:space="preserve">, </w:t>
      </w:r>
      <w:r w:rsidRPr="00A461BF">
        <w:rPr>
          <w:i/>
          <w:iCs/>
        </w:rPr>
        <w:t xml:space="preserve">M. </w:t>
      </w:r>
      <w:proofErr w:type="spellStart"/>
      <w:r w:rsidRPr="00A461BF">
        <w:rPr>
          <w:i/>
          <w:iCs/>
        </w:rPr>
        <w:t>stejn</w:t>
      </w:r>
      <w:r w:rsidR="00A461BF">
        <w:rPr>
          <w:i/>
          <w:iCs/>
        </w:rPr>
        <w:t>e</w:t>
      </w:r>
      <w:r w:rsidRPr="00A461BF">
        <w:rPr>
          <w:i/>
          <w:iCs/>
        </w:rPr>
        <w:t>geri</w:t>
      </w:r>
      <w:proofErr w:type="spellEnd"/>
      <w:r>
        <w:t>), Hubb's beaked whales (M</w:t>
      </w:r>
      <w:r w:rsidR="00CB1D2A">
        <w:t>c</w:t>
      </w:r>
      <w:r>
        <w:t xml:space="preserve">, </w:t>
      </w:r>
      <w:r w:rsidRPr="00A461BF">
        <w:rPr>
          <w:i/>
          <w:iCs/>
        </w:rPr>
        <w:t xml:space="preserve">M. </w:t>
      </w:r>
      <w:proofErr w:type="spellStart"/>
      <w:r w:rsidRPr="00A461BF">
        <w:rPr>
          <w:i/>
          <w:iCs/>
        </w:rPr>
        <w:t>carlhubbsi</w:t>
      </w:r>
      <w:proofErr w:type="spellEnd"/>
      <w:r>
        <w:t xml:space="preserve">, formerly BW37V), Cross Seamount Beaked Whale (BWC), and unidentified beaked whale BW43 (BW43, recently identified as </w:t>
      </w:r>
      <w:r w:rsidRPr="00A461BF">
        <w:rPr>
          <w:i/>
          <w:iCs/>
        </w:rPr>
        <w:t xml:space="preserve">M. </w:t>
      </w:r>
      <w:proofErr w:type="spellStart"/>
      <w:r w:rsidRPr="00A461BF">
        <w:rPr>
          <w:i/>
          <w:iCs/>
        </w:rPr>
        <w:t>gin</w:t>
      </w:r>
      <w:r w:rsidRPr="00EA6076">
        <w:rPr>
          <w:i/>
          <w:iCs/>
        </w:rPr>
        <w:t>k</w:t>
      </w:r>
      <w:r w:rsidR="00A461BF" w:rsidRPr="00EA6076">
        <w:rPr>
          <w:i/>
          <w:iCs/>
        </w:rPr>
        <w:t>g</w:t>
      </w:r>
      <w:r w:rsidRPr="00EA6076">
        <w:rPr>
          <w:i/>
          <w:iCs/>
        </w:rPr>
        <w:t>o</w:t>
      </w:r>
      <w:r w:rsidRPr="00A461BF">
        <w:rPr>
          <w:i/>
          <w:iCs/>
        </w:rPr>
        <w:t>den</w:t>
      </w:r>
      <w:r w:rsidR="00A461BF">
        <w:rPr>
          <w:i/>
          <w:iCs/>
        </w:rPr>
        <w:t>s</w:t>
      </w:r>
      <w:proofErr w:type="spellEnd"/>
      <w:r w:rsidR="00CB1D2A" w:rsidRPr="00CB1D2A">
        <w:t>, Mc</w:t>
      </w:r>
      <w:r w:rsidR="00826252">
        <w:t xml:space="preserve">, </w:t>
      </w:r>
      <w:r w:rsidR="00826252">
        <w:fldChar w:fldCharType="begin"/>
      </w:r>
      <w:r w:rsidR="00826252">
        <w:instrText xml:space="preserve"> ADDIN ZOTERO_ITEM CSL_CITATION {"citationID":"zMxfL7Mj","properties":{"formattedCitation":"(Henderson et al.)","plainCitation":"(Henderson et al.)","noteIndex":0},"citationItems":[{"id":644,"uris":["http://zotero.org/users/10539369/items/QCDFL7RK"],"itemData":{"id":644,"type":"article-journal","container-title":"Marine Mammal Science","title":"First at-sea identifications of gingko-toothed beaked whale (Mesoplodon gingkodens): acoustics, genetics, and biological observations off Baja California, Mexico.","volume":"In Prep.","author":[{"family":"Henderson","given":"E. Elizabeth"},{"family":"Ballance","given":"Lisa"},{"family":"Cárdenas-Hinojosa","given":"Gustavo"},{"family":"Barlow","given":"Jay"},{"family":"DeAngelis","given":"Annamaria I"},{"family":"Martinez","given":"Sergio"},{"family":"Hayslip","given":"Craig"},{"family":"Pusser","given":"Todd"},{"family":"Márquez Segovia","given":"Mario"},{"family":"Baker","given":"Scott"},{"family":"Steel","given":"Debbie"},{"family":"Huerta Patino","given":"Rodrigo"},{"family":"Enriquez Paredes","given":"Luis Manuel"},{"family":"Brownell","given":"Robert L."},{"family":"Pitman","given":"Robert"}]}}],"schema":"https://github.com/citation-style-language/schema/raw/master/csl-citation.json"} </w:instrText>
      </w:r>
      <w:r w:rsidR="00826252">
        <w:fldChar w:fldCharType="separate"/>
      </w:r>
      <w:r w:rsidR="00826252" w:rsidRPr="00826252">
        <w:t>(Henderson et al.</w:t>
      </w:r>
      <w:r w:rsidR="00826252">
        <w:t xml:space="preserve">, </w:t>
      </w:r>
      <w:r w:rsidR="00826252" w:rsidRPr="00826252">
        <w:rPr>
          <w:i/>
          <w:iCs/>
        </w:rPr>
        <w:t>in prep.</w:t>
      </w:r>
      <w:r w:rsidR="00826252" w:rsidRPr="00826252">
        <w:t>)</w:t>
      </w:r>
      <w:r w:rsidR="00826252">
        <w:fldChar w:fldCharType="end"/>
      </w:r>
      <w:r>
        <w:t xml:space="preserve">). All potential beaked whale events and species identifications </w:t>
      </w:r>
      <w:r w:rsidR="00A046C0">
        <w:t>were</w:t>
      </w:r>
      <w:r>
        <w:t xml:space="preserve"> manually corrected by an analyst by reviewing detection and event features in </w:t>
      </w:r>
      <w:proofErr w:type="spellStart"/>
      <w:r w:rsidR="000525C2">
        <w:t>PAMGuard</w:t>
      </w:r>
      <w:proofErr w:type="spellEnd"/>
      <w:r>
        <w:t xml:space="preserve">. Detailed </w:t>
      </w:r>
      <w:r w:rsidR="001C5B60">
        <w:t>methods</w:t>
      </w:r>
      <w:r>
        <w:t xml:space="preserve"> are provided in our </w:t>
      </w:r>
      <w:r w:rsidR="00442BE6">
        <w:t>GitHub</w:t>
      </w:r>
      <w:r w:rsidR="001C5B60">
        <w:t xml:space="preserve"> online </w:t>
      </w:r>
      <w:r>
        <w:t>analysis methods.</w:t>
      </w:r>
      <w:r w:rsidR="00AC2020">
        <w:rPr>
          <w:rStyle w:val="FootnoteReference"/>
        </w:rPr>
        <w:footnoteReference w:id="9"/>
      </w:r>
    </w:p>
    <w:p w14:paraId="098DCA28" w14:textId="77777777" w:rsidR="00D64A0E" w:rsidRDefault="00D64A0E" w:rsidP="003815FA"/>
    <w:p w14:paraId="6186712C" w14:textId="55DA38EE" w:rsidR="003815FA" w:rsidRDefault="003815FA" w:rsidP="003815FA">
      <w:r>
        <w:t xml:space="preserve">A protocol for estimating the density of goose-beaked whales from acoustic detections using drifting hydrophone recorders was established by Barlow et al. (2022). We developed an open-source R package </w:t>
      </w:r>
      <w:proofErr w:type="spellStart"/>
      <w:r>
        <w:t>RoboJ</w:t>
      </w:r>
      <w:proofErr w:type="spellEnd"/>
      <w:r w:rsidR="00AC2020">
        <w:rPr>
          <w:rStyle w:val="FootnoteReference"/>
        </w:rPr>
        <w:footnoteReference w:id="10"/>
      </w:r>
      <w:r w:rsidR="00AC2020">
        <w:t xml:space="preserve"> </w:t>
      </w:r>
      <w:r>
        <w:t>(Robotic Jay) for these methods (see</w:t>
      </w:r>
      <w:r w:rsidR="007F0493">
        <w:t xml:space="preserve"> Appendix: </w:t>
      </w:r>
      <w:r w:rsidR="007F0493">
        <w:fldChar w:fldCharType="begin"/>
      </w:r>
      <w:r w:rsidR="007F0493">
        <w:instrText xml:space="preserve"> REF _Ref178250616 \h </w:instrText>
      </w:r>
      <w:r w:rsidR="007F0493">
        <w:fldChar w:fldCharType="separate"/>
      </w:r>
      <w:r w:rsidR="004E5C09">
        <w:rPr>
          <w:b/>
          <w:bCs/>
        </w:rPr>
        <w:t>Error! Reference source not found.</w:t>
      </w:r>
      <w:r w:rsidR="007F0493">
        <w:fldChar w:fldCharType="end"/>
      </w:r>
      <w:r>
        <w:t>). We explored automated event definition based on MTC (matched template classifier) scores and developed a process that identified every manually labeled event, but ultimately included an unacceptable number of false detections. The inclusion of a computer vision model was helpful for separating false detections; however, data processing times and classification rates were not acceptable. Current ideas to improve performance of automated event definition</w:t>
      </w:r>
      <w:r w:rsidR="00A461BF">
        <w:t xml:space="preserve"> </w:t>
      </w:r>
      <w:r>
        <w:t>are discussed in</w:t>
      </w:r>
      <w:r w:rsidR="007F0493">
        <w:t xml:space="preserve"> Appendix: </w:t>
      </w:r>
      <w:r w:rsidR="007F0493">
        <w:fldChar w:fldCharType="begin"/>
      </w:r>
      <w:r w:rsidR="007F0493">
        <w:instrText xml:space="preserve"> REF _Ref178250646 \h </w:instrText>
      </w:r>
      <w:r w:rsidR="007F0493">
        <w:fldChar w:fldCharType="separate"/>
      </w:r>
      <w:r w:rsidR="004E5C09">
        <w:rPr>
          <w:b/>
          <w:bCs/>
        </w:rPr>
        <w:t>Error! Reference source not found.</w:t>
      </w:r>
      <w:r w:rsidR="007F0493">
        <w:fldChar w:fldCharType="end"/>
      </w:r>
      <w:r>
        <w:t>.</w:t>
      </w:r>
      <w:r w:rsidR="00F00053">
        <w:t xml:space="preserve"> Data were prepared for future density estimation, but density estimates were not completed for Adrift or CCES survey data.</w:t>
      </w:r>
    </w:p>
    <w:p w14:paraId="6DE49E4A" w14:textId="77777777" w:rsidR="003815FA" w:rsidRDefault="003815FA" w:rsidP="003815FA"/>
    <w:p w14:paraId="76B46584" w14:textId="2A5D4243" w:rsidR="003815FA" w:rsidRPr="00AC2020" w:rsidRDefault="003815FA" w:rsidP="003815FA">
      <w:pPr>
        <w:rPr>
          <w:b/>
          <w:bCs/>
          <w:i/>
          <w:iCs/>
        </w:rPr>
      </w:pPr>
      <w:r w:rsidRPr="00AC2020">
        <w:rPr>
          <w:b/>
          <w:bCs/>
          <w:i/>
          <w:iCs/>
        </w:rPr>
        <w:t>Results</w:t>
      </w:r>
    </w:p>
    <w:p w14:paraId="34448089" w14:textId="389F4274" w:rsidR="00F00053" w:rsidRDefault="003815FA" w:rsidP="003815FA">
      <w:r>
        <w:t xml:space="preserve">Beaked whales were detected in all regions </w:t>
      </w:r>
      <w:r w:rsidR="00D626D1">
        <w:t>(</w:t>
      </w:r>
      <w:r w:rsidR="00D626D1">
        <w:fldChar w:fldCharType="begin"/>
      </w:r>
      <w:r w:rsidR="00D626D1">
        <w:instrText xml:space="preserve"> REF _Ref177570092 \h </w:instrText>
      </w:r>
      <w:r w:rsidR="00D626D1">
        <w:fldChar w:fldCharType="separate"/>
      </w:r>
      <w:r w:rsidR="004E5C09">
        <w:t xml:space="preserve">Figure </w:t>
      </w:r>
      <w:r w:rsidR="004E5C09">
        <w:rPr>
          <w:noProof/>
        </w:rPr>
        <w:t>5</w:t>
      </w:r>
      <w:r w:rsidR="004E5C09">
        <w:t>.</w:t>
      </w:r>
      <w:r w:rsidR="004E5C09">
        <w:rPr>
          <w:noProof/>
        </w:rPr>
        <w:t>2</w:t>
      </w:r>
      <w:r w:rsidR="00D626D1">
        <w:fldChar w:fldCharType="end"/>
      </w:r>
      <w:r>
        <w:t>), and species detected in Adrift data included Baird's beaked whales (B</w:t>
      </w:r>
      <w:r w:rsidR="00A461BF">
        <w:t>b</w:t>
      </w:r>
      <w:r>
        <w:t>), Hubb's beaked whales (M</w:t>
      </w:r>
      <w:r w:rsidR="00A461BF">
        <w:t>c</w:t>
      </w:r>
      <w:r>
        <w:t xml:space="preserve">), </w:t>
      </w:r>
      <w:proofErr w:type="spellStart"/>
      <w:r>
        <w:t>Stejneger's</w:t>
      </w:r>
      <w:proofErr w:type="spellEnd"/>
      <w:r>
        <w:t xml:space="preserve"> beaked whales (</w:t>
      </w:r>
      <w:proofErr w:type="spellStart"/>
      <w:r>
        <w:t>M</w:t>
      </w:r>
      <w:r w:rsidR="00A461BF">
        <w:t>s</w:t>
      </w:r>
      <w:proofErr w:type="spellEnd"/>
      <w:r>
        <w:t>), and goose-beaked whales (</w:t>
      </w:r>
      <w:proofErr w:type="spellStart"/>
      <w:r>
        <w:t>Z</w:t>
      </w:r>
      <w:r w:rsidR="00A461BF">
        <w:t>c</w:t>
      </w:r>
      <w:proofErr w:type="spellEnd"/>
      <w:r>
        <w:t>)</w:t>
      </w:r>
      <w:r w:rsidR="00E237F9">
        <w:t xml:space="preserve"> </w:t>
      </w:r>
      <w:r w:rsidR="004C4E22">
        <w:t>(</w:t>
      </w:r>
      <w:r w:rsidR="00D626D1">
        <w:fldChar w:fldCharType="begin"/>
      </w:r>
      <w:r w:rsidR="00D626D1">
        <w:instrText xml:space="preserve"> REF _Ref177570242 \h </w:instrText>
      </w:r>
      <w:r w:rsidR="00D626D1">
        <w:fldChar w:fldCharType="separate"/>
      </w:r>
      <w:r w:rsidR="004E5C09">
        <w:t xml:space="preserve">Table </w:t>
      </w:r>
      <w:r w:rsidR="004E5C09">
        <w:rPr>
          <w:noProof/>
        </w:rPr>
        <w:t>5</w:t>
      </w:r>
      <w:r w:rsidR="004E5C09">
        <w:t>.</w:t>
      </w:r>
      <w:r w:rsidR="004E5C09">
        <w:rPr>
          <w:noProof/>
        </w:rPr>
        <w:t>2</w:t>
      </w:r>
      <w:r w:rsidR="00D626D1">
        <w:fldChar w:fldCharType="end"/>
      </w:r>
      <w:r>
        <w:t xml:space="preserve">). </w:t>
      </w:r>
      <w:r w:rsidR="00F00053">
        <w:t>Detection of beaked whales was higher in low latitude regions than in higher latitudes for the combined CCES and PASCAL surveys (</w:t>
      </w:r>
      <w:r w:rsidR="00D626D1">
        <w:fldChar w:fldCharType="begin"/>
      </w:r>
      <w:r w:rsidR="00D626D1">
        <w:instrText xml:space="preserve"> REF _Ref177570092 \h </w:instrText>
      </w:r>
      <w:r w:rsidR="00D626D1">
        <w:fldChar w:fldCharType="separate"/>
      </w:r>
      <w:r w:rsidR="004E5C09">
        <w:t xml:space="preserve">Figure </w:t>
      </w:r>
      <w:r w:rsidR="004E5C09">
        <w:rPr>
          <w:noProof/>
        </w:rPr>
        <w:t>5</w:t>
      </w:r>
      <w:r w:rsidR="004E5C09">
        <w:t>.</w:t>
      </w:r>
      <w:r w:rsidR="004E5C09">
        <w:rPr>
          <w:noProof/>
        </w:rPr>
        <w:t>2</w:t>
      </w:r>
      <w:r w:rsidR="00D626D1">
        <w:fldChar w:fldCharType="end"/>
      </w:r>
      <w:r w:rsidR="00F00053">
        <w:t>).</w:t>
      </w:r>
    </w:p>
    <w:p w14:paraId="1BDBE0D9" w14:textId="77777777" w:rsidR="00D64A0E" w:rsidRDefault="00D64A0E" w:rsidP="003815FA"/>
    <w:p w14:paraId="01A76F1F" w14:textId="33D0C630" w:rsidR="003815FA" w:rsidRDefault="003815FA" w:rsidP="003815FA">
      <w:r>
        <w:t xml:space="preserve">All </w:t>
      </w:r>
      <w:r w:rsidR="00F00053">
        <w:t xml:space="preserve">beaked whale </w:t>
      </w:r>
      <w:r>
        <w:t>species were detected in Morro Bay</w:t>
      </w:r>
      <w:r w:rsidR="00F00053">
        <w:t>,</w:t>
      </w:r>
      <w:r>
        <w:t xml:space="preserve"> with relatively high probability of detection</w:t>
      </w:r>
      <w:r w:rsidR="00F00053">
        <w:t xml:space="preserve"> for goose-beaked whales (</w:t>
      </w:r>
      <w:r w:rsidR="00D626D1">
        <w:fldChar w:fldCharType="begin"/>
      </w:r>
      <w:r w:rsidR="00D626D1">
        <w:instrText xml:space="preserve"> REF _Ref177570153 \h </w:instrText>
      </w:r>
      <w:r w:rsidR="00D626D1">
        <w:fldChar w:fldCharType="separate"/>
      </w:r>
      <w:r w:rsidR="004E5C09">
        <w:t xml:space="preserve">Figure </w:t>
      </w:r>
      <w:r w:rsidR="004E5C09">
        <w:rPr>
          <w:noProof/>
        </w:rPr>
        <w:t>5</w:t>
      </w:r>
      <w:r w:rsidR="004E5C09">
        <w:t>.</w:t>
      </w:r>
      <w:r w:rsidR="004E5C09">
        <w:rPr>
          <w:noProof/>
        </w:rPr>
        <w:t>3</w:t>
      </w:r>
      <w:r w:rsidR="00D626D1">
        <w:fldChar w:fldCharType="end"/>
      </w:r>
      <w:r w:rsidR="00077BE7">
        <w:t>,</w:t>
      </w:r>
      <w:r w:rsidR="00D626D1">
        <w:t xml:space="preserve"> </w:t>
      </w:r>
      <w:r w:rsidR="00D626D1">
        <w:fldChar w:fldCharType="begin"/>
      </w:r>
      <w:r w:rsidR="00D626D1">
        <w:instrText xml:space="preserve"> REF _Ref177570242 \h </w:instrText>
      </w:r>
      <w:r w:rsidR="00D626D1">
        <w:fldChar w:fldCharType="separate"/>
      </w:r>
      <w:r w:rsidR="004E5C09">
        <w:t xml:space="preserve">Table </w:t>
      </w:r>
      <w:r w:rsidR="004E5C09">
        <w:rPr>
          <w:noProof/>
        </w:rPr>
        <w:t>5</w:t>
      </w:r>
      <w:r w:rsidR="004E5C09">
        <w:t>.</w:t>
      </w:r>
      <w:r w:rsidR="004E5C09">
        <w:rPr>
          <w:noProof/>
        </w:rPr>
        <w:t>2</w:t>
      </w:r>
      <w:r w:rsidR="00D626D1">
        <w:fldChar w:fldCharType="end"/>
      </w:r>
      <w:r w:rsidR="00077BE7">
        <w:t>). While goose-beaked whales were the most common species detected overall, there were no detections of this species in either Humboldt or Oregon study areas</w:t>
      </w:r>
      <w:r>
        <w:t xml:space="preserve">. </w:t>
      </w:r>
    </w:p>
    <w:p w14:paraId="14CD93F1" w14:textId="77777777" w:rsidR="00AF3A94" w:rsidRDefault="00AF3A94" w:rsidP="003815FA"/>
    <w:p w14:paraId="7AF4D5C9" w14:textId="3D54109A" w:rsidR="00AF3A94" w:rsidRDefault="00AF3A94" w:rsidP="00AF3A94">
      <w:r>
        <w:lastRenderedPageBreak/>
        <w:t xml:space="preserve">There had been no visual detection of beaked whales during the 30 years of annual ACCESS surveys offshore San Francisco (J. </w:t>
      </w:r>
      <w:proofErr w:type="spellStart"/>
      <w:r>
        <w:t>Roletto</w:t>
      </w:r>
      <w:proofErr w:type="spellEnd"/>
      <w:r>
        <w:t xml:space="preserve">, pers. comm.). The drifting recorders deployed during the ACCESS surveys detected both Baird's and goose-beaked whales, suggesting that beaked whales do occur in and near the shipping lanes and the combined Greater </w:t>
      </w:r>
      <w:proofErr w:type="spellStart"/>
      <w:r>
        <w:t>Farallones</w:t>
      </w:r>
      <w:proofErr w:type="spellEnd"/>
      <w:r>
        <w:t xml:space="preserve"> and Cordell Bank National Marine Sanctuaries (</w:t>
      </w:r>
      <w:r>
        <w:fldChar w:fldCharType="begin"/>
      </w:r>
      <w:r>
        <w:instrText xml:space="preserve"> REF _Ref177570153 \h </w:instrText>
      </w:r>
      <w:r>
        <w:fldChar w:fldCharType="separate"/>
      </w:r>
      <w:r w:rsidR="004E5C09">
        <w:t xml:space="preserve">Figure </w:t>
      </w:r>
      <w:r w:rsidR="004E5C09">
        <w:rPr>
          <w:noProof/>
        </w:rPr>
        <w:t>5</w:t>
      </w:r>
      <w:r w:rsidR="004E5C09">
        <w:t>.</w:t>
      </w:r>
      <w:r w:rsidR="004E5C09">
        <w:rPr>
          <w:noProof/>
        </w:rPr>
        <w:t>3</w:t>
      </w:r>
      <w:r>
        <w:fldChar w:fldCharType="end"/>
      </w:r>
      <w:r>
        <w:t xml:space="preserve">). The discrepancy in these detections is likely due to the typically poor sighting conditions in this region and the cryptic surfacing behavior of beaked whales. Future surveys in this region should consider passive acoustic monitoring with sufficient bandwidth to detect echolocating beaked whales.  </w:t>
      </w:r>
    </w:p>
    <w:p w14:paraId="019163CC" w14:textId="77777777" w:rsidR="00AF3A94" w:rsidRDefault="00AF3A94" w:rsidP="00AF3A94"/>
    <w:p w14:paraId="634C2358" w14:textId="77777777" w:rsidR="00AF3A94" w:rsidRDefault="00AF3A94" w:rsidP="003815FA"/>
    <w:p w14:paraId="56894C7C" w14:textId="7742DEFB" w:rsidR="00CD3FDC" w:rsidRDefault="000D51FD" w:rsidP="00CD3FDC">
      <w:pPr>
        <w:keepNext/>
      </w:pPr>
      <w:r>
        <w:rPr>
          <w:noProof/>
        </w:rPr>
        <w:drawing>
          <wp:inline distT="0" distB="0" distL="0" distR="0" wp14:anchorId="5B712B68" wp14:editId="70F0312F">
            <wp:extent cx="4434840" cy="3547872"/>
            <wp:effectExtent l="0" t="0" r="3810" b="0"/>
            <wp:docPr id="4" name="Picture 4" descr="Hourly presence of beaked whale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Beaked whales were detected during June through October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Hourly presence of beaked whale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Beaked whales were detected during June through October surveys."/>
                    <pic:cNvPicPr/>
                  </pic:nvPicPr>
                  <pic:blipFill>
                    <a:blip r:embed="rId20"/>
                    <a:stretch>
                      <a:fillRect/>
                    </a:stretch>
                  </pic:blipFill>
                  <pic:spPr>
                    <a:xfrm>
                      <a:off x="0" y="0"/>
                      <a:ext cx="4436028" cy="3548822"/>
                    </a:xfrm>
                    <a:prstGeom prst="rect">
                      <a:avLst/>
                    </a:prstGeom>
                  </pic:spPr>
                </pic:pic>
              </a:graphicData>
            </a:graphic>
          </wp:inline>
        </w:drawing>
      </w:r>
    </w:p>
    <w:p w14:paraId="341B5474" w14:textId="08638E80" w:rsidR="00A461BF" w:rsidRDefault="00CD3FDC" w:rsidP="00CD3FDC">
      <w:pPr>
        <w:pStyle w:val="FigureCaption"/>
      </w:pPr>
      <w:bookmarkStart w:id="58" w:name="_Ref177570092"/>
      <w:bookmarkStart w:id="59" w:name="_Ref177570084"/>
      <w:bookmarkStart w:id="60" w:name="_Toc177973340"/>
      <w:bookmarkStart w:id="61" w:name="_Toc178600519"/>
      <w:r>
        <w:t xml:space="preserve">Figure </w:t>
      </w:r>
      <w:fldSimple w:instr=" STYLEREF 1 \s ">
        <w:r w:rsidR="00974022">
          <w:rPr>
            <w:noProof/>
          </w:rPr>
          <w:t>5</w:t>
        </w:r>
      </w:fldSimple>
      <w:r w:rsidR="00974022">
        <w:t>.</w:t>
      </w:r>
      <w:fldSimple w:instr=" SEQ Figure \* ARABIC \s 1 ">
        <w:r w:rsidR="00974022">
          <w:rPr>
            <w:noProof/>
          </w:rPr>
          <w:t>2</w:t>
        </w:r>
      </w:fldSimple>
      <w:bookmarkEnd w:id="58"/>
      <w:r>
        <w:t xml:space="preserve">. </w:t>
      </w:r>
      <w:r w:rsidRPr="00CD3FDC">
        <w:t>Hourly beaked whale events by month for Adrift</w:t>
      </w:r>
      <w:r w:rsidR="00506B76">
        <w:t xml:space="preserve">-ACCESS </w:t>
      </w:r>
      <w:r w:rsidRPr="00CD3FDC">
        <w:t>surveys.</w:t>
      </w:r>
      <w:bookmarkEnd w:id="59"/>
      <w:bookmarkEnd w:id="60"/>
      <w:bookmarkEnd w:id="61"/>
    </w:p>
    <w:p w14:paraId="4CE2EFB3" w14:textId="77777777" w:rsidR="00506B76" w:rsidRDefault="00CD3FDC" w:rsidP="00506B76">
      <w:pPr>
        <w:pStyle w:val="FigureNotes"/>
      </w:pPr>
      <w:r w:rsidRPr="00CD3FDC">
        <w:t xml:space="preserve">Hourly presence of beaked whales (combined species) </w:t>
      </w:r>
      <w:r w:rsidR="00506B76" w:rsidRPr="00D73073">
        <w:t xml:space="preserve">(y axis) for different months for combined years (x axis) </w:t>
      </w:r>
      <w:r w:rsidR="00506B76">
        <w:t>during the Adrift-ACCESS surveys</w:t>
      </w:r>
      <w:r w:rsidR="00506B76" w:rsidRPr="00D73073">
        <w: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3BDCA9FC" w14:textId="39128291" w:rsidR="00AF3A94" w:rsidRDefault="00AF3A94" w:rsidP="00506B76">
      <w:pPr>
        <w:pStyle w:val="FigureNotes"/>
      </w:pPr>
    </w:p>
    <w:p w14:paraId="2FF59322" w14:textId="74A7595B" w:rsidR="00AF3A94" w:rsidRDefault="00AF3A94" w:rsidP="00AF3A94">
      <w:r>
        <w:t xml:space="preserve">Many of the beaked whale detections in Morro Bay occurred during times with large numbers of dolphin detections (see </w:t>
      </w:r>
      <w:r w:rsidR="00DE1178">
        <w:fldChar w:fldCharType="begin"/>
      </w:r>
      <w:r w:rsidR="00DE1178">
        <w:instrText xml:space="preserve"> REF _Ref177979720 \h </w:instrText>
      </w:r>
      <w:r w:rsidR="00DE1178">
        <w:fldChar w:fldCharType="separate"/>
      </w:r>
      <w:r w:rsidR="004E5C09">
        <w:t xml:space="preserve">Figure </w:t>
      </w:r>
      <w:r w:rsidR="004E5C09">
        <w:rPr>
          <w:noProof/>
        </w:rPr>
        <w:t>6</w:t>
      </w:r>
      <w:r w:rsidR="004E5C09">
        <w:t>.</w:t>
      </w:r>
      <w:r w:rsidR="004E5C09">
        <w:rPr>
          <w:noProof/>
        </w:rPr>
        <w:t>10</w:t>
      </w:r>
      <w:r w:rsidR="00DE1178">
        <w:fldChar w:fldCharType="end"/>
      </w:r>
      <w:r w:rsidR="00DE1178">
        <w:t xml:space="preserve">, </w:t>
      </w:r>
      <w:r w:rsidR="00DE1178">
        <w:fldChar w:fldCharType="begin"/>
      </w:r>
      <w:r w:rsidR="00DE1178">
        <w:instrText xml:space="preserve"> REF _Ref177722619 \h </w:instrText>
      </w:r>
      <w:r w:rsidR="00DE1178">
        <w:fldChar w:fldCharType="separate"/>
      </w:r>
      <w:r w:rsidR="004E5C09">
        <w:t xml:space="preserve">Figure </w:t>
      </w:r>
      <w:r w:rsidR="004E5C09">
        <w:rPr>
          <w:noProof/>
        </w:rPr>
        <w:t>6</w:t>
      </w:r>
      <w:r w:rsidR="004E5C09">
        <w:t>.</w:t>
      </w:r>
      <w:r w:rsidR="004E5C09">
        <w:rPr>
          <w:noProof/>
        </w:rPr>
        <w:t>11</w:t>
      </w:r>
      <w:r w:rsidR="00DE1178">
        <w:fldChar w:fldCharType="end"/>
      </w:r>
      <w:r w:rsidR="00DE1178">
        <w:t xml:space="preserve"> </w:t>
      </w:r>
      <w:r w:rsidRPr="00DE1178">
        <w:t>for</w:t>
      </w:r>
      <w:r>
        <w:t xml:space="preserve"> a visualization of this co-occurrence). Dolphins frequently occur in large schools with many animals echolocating simultaneously. It can be very difficult to identify beaked whales (smaller group sizes where fewer clicks are detected from each group) in these situations.  The vertical hydrophone array allows for the estimation of bearing angles of incoming echolocation clicks. Beaked whales echolocate at depths below the vertical array, providing bearing angles &gt; 90⁰ on the hydrophone array, while dolphins are typically above the array (bearing angles &lt; 90⁰). By segregating the data based on bearing angle, we were able to identify groups of echolocating beaked whales during times </w:t>
      </w:r>
      <w:r>
        <w:lastRenderedPageBreak/>
        <w:t xml:space="preserve">where there were large numbers of echolocating dolphins. </w:t>
      </w:r>
      <w:bookmarkStart w:id="62" w:name="_Hlk175568938"/>
      <w:r>
        <w:t>The co-occurrence of dolphins and beaked whales has not been previously reported, and it is unclear what may bring these species together. The likelihood of detecting beaked whales in these mixed species encounters would have been very low if recordings were collected from a single, seafloor sensor or from towed hydrophone arrays.</w:t>
      </w:r>
      <w:bookmarkEnd w:id="62"/>
    </w:p>
    <w:p w14:paraId="4E4CD22F" w14:textId="77777777" w:rsidR="00CD3FDC" w:rsidRDefault="00CD3FDC" w:rsidP="003815FA"/>
    <w:p w14:paraId="08DDF213" w14:textId="77777777" w:rsidR="00D64A0E" w:rsidRDefault="00D64A0E" w:rsidP="003815FA"/>
    <w:p w14:paraId="16543113" w14:textId="77777777" w:rsidR="00077BE7" w:rsidRDefault="00077BE7" w:rsidP="003815FA"/>
    <w:p w14:paraId="4FA066BD" w14:textId="622B57DB" w:rsidR="005A1494" w:rsidRDefault="00506B76" w:rsidP="005A1494">
      <w:pPr>
        <w:keepNext/>
      </w:pPr>
      <w:r>
        <w:rPr>
          <w:noProof/>
        </w:rPr>
        <w:drawing>
          <wp:inline distT="0" distB="0" distL="0" distR="0" wp14:anchorId="33D661F9" wp14:editId="1DC5010D">
            <wp:extent cx="5943600" cy="2377440"/>
            <wp:effectExtent l="0" t="0" r="0" b="3810"/>
            <wp:docPr id="7" name="Picture 7" descr="Hourly presence of goose-beaked whales (left graph) and Baird's beaked whale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Goose-beaked whales were detected during the June-July surveys, and there were a few detections of Baird's beaked whales during June, July, and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Hourly presence of goose-beaked whales (left graph) and Baird's beaked whale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Goose-beaked whales were detected during the June-July surveys, and there were a few detections of Baird's beaked whales during June, July, and October."/>
                    <pic:cNvPicPr/>
                  </pic:nvPicPr>
                  <pic:blipFill>
                    <a:blip r:embed="rId21"/>
                    <a:stretch>
                      <a:fillRect/>
                    </a:stretch>
                  </pic:blipFill>
                  <pic:spPr>
                    <a:xfrm>
                      <a:off x="0" y="0"/>
                      <a:ext cx="5943600" cy="2377440"/>
                    </a:xfrm>
                    <a:prstGeom prst="rect">
                      <a:avLst/>
                    </a:prstGeom>
                  </pic:spPr>
                </pic:pic>
              </a:graphicData>
            </a:graphic>
          </wp:inline>
        </w:drawing>
      </w:r>
    </w:p>
    <w:p w14:paraId="6751BE30" w14:textId="147C7CD8" w:rsidR="00A461BF" w:rsidRDefault="005A1494" w:rsidP="005A1494">
      <w:pPr>
        <w:pStyle w:val="FigureCaption"/>
      </w:pPr>
      <w:bookmarkStart w:id="63" w:name="_Ref177570153"/>
      <w:bookmarkStart w:id="64" w:name="_Toc177973341"/>
      <w:bookmarkStart w:id="65" w:name="_Toc178600520"/>
      <w:r>
        <w:t xml:space="preserve">Figure </w:t>
      </w:r>
      <w:fldSimple w:instr=" STYLEREF 1 \s ">
        <w:r w:rsidR="00974022">
          <w:rPr>
            <w:noProof/>
          </w:rPr>
          <w:t>5</w:t>
        </w:r>
      </w:fldSimple>
      <w:r w:rsidR="00974022">
        <w:t>.</w:t>
      </w:r>
      <w:fldSimple w:instr=" SEQ Figure \* ARABIC \s 1 ">
        <w:r w:rsidR="00974022">
          <w:rPr>
            <w:noProof/>
          </w:rPr>
          <w:t>3</w:t>
        </w:r>
      </w:fldSimple>
      <w:bookmarkEnd w:id="63"/>
      <w:r>
        <w:t xml:space="preserve">. </w:t>
      </w:r>
      <w:r w:rsidRPr="006E4991">
        <w:t>Hourly goose-beaked whales and Baird's beaked whales by month.</w:t>
      </w:r>
      <w:bookmarkEnd w:id="64"/>
      <w:bookmarkEnd w:id="65"/>
    </w:p>
    <w:p w14:paraId="6842A45B" w14:textId="2F5A3AF1" w:rsidR="00B21280" w:rsidRDefault="005A1494" w:rsidP="00B21280">
      <w:pPr>
        <w:pStyle w:val="FigureNotes"/>
      </w:pPr>
      <w:r w:rsidRPr="005A1494">
        <w:t xml:space="preserve">Hourly presence of goose-beaked whales (left) and Baird's beaked whales (right) </w:t>
      </w:r>
      <w:bookmarkStart w:id="66" w:name="_Ref177570242"/>
      <w:bookmarkStart w:id="67" w:name="_Toc177982993"/>
      <w:bookmarkStart w:id="68" w:name="_Toc178600550"/>
      <w:r w:rsidR="00B21280" w:rsidRPr="00D73073">
        <w:t xml:space="preserve">(y axis) for different months for combined years (x axis) </w:t>
      </w:r>
      <w:r w:rsidR="00B21280">
        <w:t>during the Adrift-ACCESS surveys</w:t>
      </w:r>
      <w:r w:rsidR="00B21280" w:rsidRPr="00D73073">
        <w: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26C682C3" w14:textId="77777777" w:rsidR="00B21280" w:rsidRDefault="00B21280" w:rsidP="00B21280">
      <w:pPr>
        <w:pStyle w:val="FigureNotes"/>
      </w:pPr>
    </w:p>
    <w:p w14:paraId="3171DBD8" w14:textId="35A53146" w:rsidR="00332966" w:rsidRDefault="00332966" w:rsidP="00B21280">
      <w:pPr>
        <w:pStyle w:val="TableTitle"/>
      </w:pPr>
      <w:r>
        <w:t xml:space="preserve">Table </w:t>
      </w:r>
      <w:fldSimple w:instr=" STYLEREF 1 \s ">
        <w:r w:rsidR="004E5C09">
          <w:rPr>
            <w:noProof/>
          </w:rPr>
          <w:t>5</w:t>
        </w:r>
      </w:fldSimple>
      <w:r w:rsidR="00EF5609">
        <w:t>.</w:t>
      </w:r>
      <w:fldSimple w:instr=" SEQ Table \* ARABIC \s 1 ">
        <w:r w:rsidR="004E5C09">
          <w:rPr>
            <w:noProof/>
          </w:rPr>
          <w:t>2</w:t>
        </w:r>
      </w:fldSimple>
      <w:bookmarkEnd w:id="66"/>
      <w:r>
        <w:t xml:space="preserve">. </w:t>
      </w:r>
      <w:r w:rsidRPr="00376EDF">
        <w:t>Summary of beaked whale detections Baird’s beaked whales</w:t>
      </w:r>
      <w:r w:rsidR="001E4CBD">
        <w:t xml:space="preserve"> </w:t>
      </w:r>
      <w:r w:rsidRPr="00376EDF">
        <w:t>and goose-beaked whales in hourly bins for Adrift</w:t>
      </w:r>
      <w:r w:rsidR="001E4CBD">
        <w:t>-ACCESS</w:t>
      </w:r>
      <w:r w:rsidRPr="00376EDF">
        <w:t xml:space="preserve"> data.</w:t>
      </w:r>
      <w:bookmarkEnd w:id="67"/>
      <w:bookmarkEnd w:id="68"/>
    </w:p>
    <w:tbl>
      <w:tblPr>
        <w:tblStyle w:val="TableGrid"/>
        <w:tblW w:w="0" w:type="auto"/>
        <w:tblLook w:val="04A0" w:firstRow="1" w:lastRow="0" w:firstColumn="1" w:lastColumn="0" w:noHBand="0" w:noVBand="1"/>
      </w:tblPr>
      <w:tblGrid>
        <w:gridCol w:w="2695"/>
        <w:gridCol w:w="2160"/>
        <w:gridCol w:w="2157"/>
        <w:gridCol w:w="1600"/>
      </w:tblGrid>
      <w:tr w:rsidR="003815FA" w:rsidRPr="003815FA" w14:paraId="689901CF" w14:textId="77777777" w:rsidTr="00AC2020">
        <w:trPr>
          <w:trHeight w:val="288"/>
        </w:trPr>
        <w:tc>
          <w:tcPr>
            <w:tcW w:w="2695" w:type="dxa"/>
            <w:shd w:val="clear" w:color="auto" w:fill="C6D9F1" w:themeFill="text2" w:themeFillTint="33"/>
            <w:noWrap/>
            <w:vAlign w:val="center"/>
            <w:hideMark/>
          </w:tcPr>
          <w:p w14:paraId="34DD7CC4" w14:textId="77777777" w:rsidR="003815FA" w:rsidRPr="003815FA" w:rsidRDefault="003815FA" w:rsidP="003815FA">
            <w:pPr>
              <w:rPr>
                <w:rFonts w:ascii="Arial" w:hAnsi="Arial" w:cs="Arial"/>
                <w:b/>
                <w:bCs/>
                <w:sz w:val="18"/>
                <w:szCs w:val="18"/>
              </w:rPr>
            </w:pPr>
          </w:p>
        </w:tc>
        <w:tc>
          <w:tcPr>
            <w:tcW w:w="2160" w:type="dxa"/>
            <w:shd w:val="clear" w:color="auto" w:fill="C6D9F1" w:themeFill="text2" w:themeFillTint="33"/>
            <w:noWrap/>
            <w:vAlign w:val="center"/>
            <w:hideMark/>
          </w:tcPr>
          <w:p w14:paraId="30082F3D"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Upwelling</w:t>
            </w:r>
          </w:p>
        </w:tc>
        <w:tc>
          <w:tcPr>
            <w:tcW w:w="2157" w:type="dxa"/>
            <w:shd w:val="clear" w:color="auto" w:fill="C6D9F1" w:themeFill="text2" w:themeFillTint="33"/>
            <w:noWrap/>
            <w:vAlign w:val="center"/>
            <w:hideMark/>
          </w:tcPr>
          <w:p w14:paraId="45090E4D"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Post-Upwelling</w:t>
            </w:r>
          </w:p>
        </w:tc>
        <w:tc>
          <w:tcPr>
            <w:tcW w:w="1600" w:type="dxa"/>
            <w:shd w:val="clear" w:color="auto" w:fill="C6D9F1" w:themeFill="text2" w:themeFillTint="33"/>
            <w:noWrap/>
            <w:vAlign w:val="center"/>
            <w:hideMark/>
          </w:tcPr>
          <w:p w14:paraId="07768355"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Winter</w:t>
            </w:r>
          </w:p>
        </w:tc>
      </w:tr>
      <w:tr w:rsidR="00B21280" w:rsidRPr="003815FA" w14:paraId="625B1643" w14:textId="77777777" w:rsidTr="00AC2020">
        <w:trPr>
          <w:trHeight w:val="288"/>
        </w:trPr>
        <w:tc>
          <w:tcPr>
            <w:tcW w:w="2695" w:type="dxa"/>
            <w:noWrap/>
            <w:vAlign w:val="center"/>
            <w:hideMark/>
          </w:tcPr>
          <w:p w14:paraId="44BFCB5B" w14:textId="23E94651" w:rsidR="00B21280" w:rsidRPr="00B21280" w:rsidRDefault="00B21280" w:rsidP="00B21280">
            <w:pPr>
              <w:rPr>
                <w:rFonts w:ascii="Arial" w:hAnsi="Arial" w:cs="Arial"/>
                <w:b/>
                <w:bCs/>
                <w:color w:val="000000"/>
                <w:sz w:val="18"/>
                <w:szCs w:val="18"/>
              </w:rPr>
            </w:pPr>
            <w:r w:rsidRPr="00B21280">
              <w:rPr>
                <w:rFonts w:ascii="Arial" w:hAnsi="Arial" w:cs="Arial"/>
                <w:b/>
                <w:bCs/>
                <w:color w:val="000000"/>
                <w:sz w:val="18"/>
                <w:szCs w:val="18"/>
              </w:rPr>
              <w:t>Baird's beaked whale</w:t>
            </w:r>
          </w:p>
        </w:tc>
        <w:tc>
          <w:tcPr>
            <w:tcW w:w="2160" w:type="dxa"/>
            <w:noWrap/>
            <w:vAlign w:val="center"/>
            <w:hideMark/>
          </w:tcPr>
          <w:p w14:paraId="0CE935AF" w14:textId="19C561D8" w:rsidR="00B21280" w:rsidRPr="003815FA" w:rsidRDefault="00B21280" w:rsidP="00B21280">
            <w:pPr>
              <w:tabs>
                <w:tab w:val="decimal" w:pos="887"/>
              </w:tabs>
              <w:rPr>
                <w:rFonts w:ascii="Arial" w:hAnsi="Arial" w:cs="Arial"/>
                <w:color w:val="000000"/>
                <w:sz w:val="18"/>
                <w:szCs w:val="18"/>
              </w:rPr>
            </w:pPr>
            <w:r w:rsidRPr="003815FA">
              <w:rPr>
                <w:rFonts w:ascii="Arial" w:hAnsi="Arial" w:cs="Arial"/>
                <w:color w:val="000000"/>
                <w:sz w:val="18"/>
                <w:szCs w:val="18"/>
              </w:rPr>
              <w:t>0.0031 (960)</w:t>
            </w:r>
          </w:p>
        </w:tc>
        <w:tc>
          <w:tcPr>
            <w:tcW w:w="2157" w:type="dxa"/>
            <w:noWrap/>
            <w:vAlign w:val="center"/>
            <w:hideMark/>
          </w:tcPr>
          <w:p w14:paraId="69BD22F5" w14:textId="5C4218A8" w:rsidR="00B21280" w:rsidRPr="003815FA" w:rsidRDefault="00B21280" w:rsidP="00B21280">
            <w:pPr>
              <w:tabs>
                <w:tab w:val="decimal" w:pos="887"/>
              </w:tabs>
              <w:rPr>
                <w:rFonts w:ascii="Arial" w:hAnsi="Arial" w:cs="Arial"/>
                <w:color w:val="000000"/>
                <w:sz w:val="18"/>
                <w:szCs w:val="18"/>
              </w:rPr>
            </w:pPr>
            <w:r w:rsidRPr="003815FA">
              <w:rPr>
                <w:rFonts w:ascii="Arial" w:hAnsi="Arial" w:cs="Arial"/>
                <w:color w:val="000000"/>
                <w:sz w:val="18"/>
                <w:szCs w:val="18"/>
              </w:rPr>
              <w:t>0.0176 (688) </w:t>
            </w:r>
          </w:p>
        </w:tc>
        <w:tc>
          <w:tcPr>
            <w:tcW w:w="1600" w:type="dxa"/>
            <w:noWrap/>
            <w:vAlign w:val="center"/>
            <w:hideMark/>
          </w:tcPr>
          <w:p w14:paraId="17F30D8A" w14:textId="5B30B5CC" w:rsidR="00B21280" w:rsidRPr="003815FA" w:rsidRDefault="00B21280" w:rsidP="00B2128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B21280" w:rsidRPr="003815FA" w14:paraId="56C78789" w14:textId="77777777" w:rsidTr="00AC2020">
        <w:trPr>
          <w:trHeight w:val="288"/>
        </w:trPr>
        <w:tc>
          <w:tcPr>
            <w:tcW w:w="2695" w:type="dxa"/>
            <w:noWrap/>
            <w:vAlign w:val="center"/>
            <w:hideMark/>
          </w:tcPr>
          <w:p w14:paraId="22819969" w14:textId="548BF99A" w:rsidR="00B21280" w:rsidRPr="00B21280" w:rsidRDefault="00B21280" w:rsidP="00B21280">
            <w:pPr>
              <w:rPr>
                <w:rFonts w:ascii="Arial" w:hAnsi="Arial" w:cs="Arial"/>
                <w:b/>
                <w:bCs/>
                <w:color w:val="000000"/>
                <w:sz w:val="18"/>
                <w:szCs w:val="18"/>
              </w:rPr>
            </w:pPr>
            <w:r w:rsidRPr="00B21280">
              <w:rPr>
                <w:rFonts w:ascii="Arial" w:hAnsi="Arial" w:cs="Arial"/>
                <w:b/>
                <w:bCs/>
                <w:color w:val="000000"/>
                <w:sz w:val="18"/>
                <w:szCs w:val="18"/>
              </w:rPr>
              <w:t>Goose-beaked whale</w:t>
            </w:r>
          </w:p>
        </w:tc>
        <w:tc>
          <w:tcPr>
            <w:tcW w:w="2160" w:type="dxa"/>
            <w:noWrap/>
            <w:vAlign w:val="center"/>
            <w:hideMark/>
          </w:tcPr>
          <w:p w14:paraId="60E71B19" w14:textId="1D503FB2" w:rsidR="00B21280" w:rsidRPr="003815FA" w:rsidRDefault="00B21280" w:rsidP="00B21280">
            <w:pPr>
              <w:tabs>
                <w:tab w:val="decimal" w:pos="887"/>
              </w:tabs>
              <w:rPr>
                <w:rFonts w:ascii="Arial" w:hAnsi="Arial" w:cs="Arial"/>
                <w:color w:val="000000"/>
                <w:sz w:val="18"/>
                <w:szCs w:val="18"/>
              </w:rPr>
            </w:pPr>
            <w:r w:rsidRPr="003815FA">
              <w:rPr>
                <w:rFonts w:ascii="Arial" w:hAnsi="Arial" w:cs="Arial"/>
                <w:color w:val="000000"/>
                <w:sz w:val="18"/>
                <w:szCs w:val="18"/>
              </w:rPr>
              <w:t>0.0147 (960)</w:t>
            </w:r>
          </w:p>
        </w:tc>
        <w:tc>
          <w:tcPr>
            <w:tcW w:w="2157" w:type="dxa"/>
            <w:noWrap/>
            <w:vAlign w:val="center"/>
            <w:hideMark/>
          </w:tcPr>
          <w:p w14:paraId="1D0772A3" w14:textId="18351EF0" w:rsidR="00B21280" w:rsidRPr="003815FA" w:rsidRDefault="00B21280" w:rsidP="00B21280">
            <w:pPr>
              <w:tabs>
                <w:tab w:val="decimal" w:pos="887"/>
              </w:tabs>
              <w:rPr>
                <w:rFonts w:ascii="Arial" w:hAnsi="Arial" w:cs="Arial"/>
                <w:color w:val="000000"/>
                <w:sz w:val="18"/>
                <w:szCs w:val="18"/>
              </w:rPr>
            </w:pPr>
            <w:r w:rsidRPr="003815FA">
              <w:rPr>
                <w:rFonts w:ascii="Arial" w:hAnsi="Arial" w:cs="Arial"/>
                <w:color w:val="000000"/>
                <w:sz w:val="18"/>
                <w:szCs w:val="18"/>
              </w:rPr>
              <w:t>0.0250 (688)</w:t>
            </w:r>
          </w:p>
        </w:tc>
        <w:tc>
          <w:tcPr>
            <w:tcW w:w="1600" w:type="dxa"/>
            <w:noWrap/>
            <w:vAlign w:val="center"/>
            <w:hideMark/>
          </w:tcPr>
          <w:p w14:paraId="41C5A7EA" w14:textId="0E90A59A" w:rsidR="00B21280" w:rsidRPr="003815FA" w:rsidRDefault="00B21280" w:rsidP="00B21280">
            <w:pPr>
              <w:tabs>
                <w:tab w:val="decimal" w:pos="887"/>
              </w:tabs>
              <w:rPr>
                <w:rFonts w:ascii="Arial" w:hAnsi="Arial" w:cs="Arial"/>
                <w:color w:val="000000"/>
                <w:sz w:val="18"/>
                <w:szCs w:val="18"/>
              </w:rPr>
            </w:pPr>
            <w:r w:rsidRPr="003815FA">
              <w:rPr>
                <w:rFonts w:ascii="Arial" w:hAnsi="Arial" w:cs="Arial"/>
                <w:color w:val="000000"/>
                <w:sz w:val="18"/>
                <w:szCs w:val="18"/>
              </w:rPr>
              <w:t>–</w:t>
            </w:r>
          </w:p>
        </w:tc>
      </w:tr>
    </w:tbl>
    <w:p w14:paraId="496D1A86" w14:textId="190186DD" w:rsidR="00A77AA5" w:rsidRDefault="00332966" w:rsidP="00AF3A94">
      <w:pPr>
        <w:pStyle w:val="TableNotes"/>
      </w:pPr>
      <w:r>
        <w:t xml:space="preserve">Note: </w:t>
      </w:r>
      <w:r w:rsidRPr="00332966">
        <w:t xml:space="preserve">Summary of beaked whale detections for Hubb’s beaked whales, Baird’s beaked whales, </w:t>
      </w:r>
      <w:proofErr w:type="spellStart"/>
      <w:r w:rsidRPr="00332966">
        <w:t>Stejneger’s</w:t>
      </w:r>
      <w:proofErr w:type="spellEnd"/>
      <w:r w:rsidRPr="00332966">
        <w:t xml:space="preserve"> beaked whales, and goose-beaked whales in hourly bins for Adrift data. Mean hourly probability of detection for that species/region/season; total hourly bins are shown in parenthesis.</w:t>
      </w:r>
    </w:p>
    <w:p w14:paraId="6A9F8BAC" w14:textId="77777777" w:rsidR="00B21280" w:rsidRDefault="00B21280" w:rsidP="00AF3A94">
      <w:pPr>
        <w:pStyle w:val="TableNotes"/>
      </w:pPr>
    </w:p>
    <w:p w14:paraId="79BB565C" w14:textId="383CC12B" w:rsidR="00A65932" w:rsidRDefault="00A65932" w:rsidP="00CB3C78">
      <w:pPr>
        <w:pStyle w:val="Heading2"/>
        <w:numPr>
          <w:ilvl w:val="1"/>
          <w:numId w:val="29"/>
        </w:numPr>
      </w:pPr>
      <w:bookmarkStart w:id="69" w:name="_Toc177733638"/>
      <w:bookmarkStart w:id="70" w:name="_Toc178600484"/>
      <w:r>
        <w:t>Dolphins</w:t>
      </w:r>
      <w:bookmarkEnd w:id="69"/>
      <w:bookmarkEnd w:id="70"/>
    </w:p>
    <w:p w14:paraId="5C885895" w14:textId="73FD97A6" w:rsidR="004C4E22" w:rsidRPr="00661D59" w:rsidRDefault="004C4E22" w:rsidP="004C4E22">
      <w:pPr>
        <w:rPr>
          <w:b/>
          <w:bCs/>
          <w:i/>
          <w:iCs/>
        </w:rPr>
      </w:pPr>
      <w:r w:rsidRPr="00661D59">
        <w:rPr>
          <w:b/>
          <w:bCs/>
          <w:i/>
          <w:iCs/>
        </w:rPr>
        <w:t>Methods</w:t>
      </w:r>
    </w:p>
    <w:p w14:paraId="443B244F" w14:textId="2890682B" w:rsidR="004C4E22" w:rsidRDefault="004C4E22" w:rsidP="004C4E22">
      <w:r>
        <w:t xml:space="preserve">An experienced analyst manually scanned 1 </w:t>
      </w:r>
      <w:proofErr w:type="spellStart"/>
      <w:r>
        <w:t>hr</w:t>
      </w:r>
      <w:proofErr w:type="spellEnd"/>
      <w:r>
        <w:t xml:space="preserve"> LTSA windows (Triton software in </w:t>
      </w:r>
      <w:r w:rsidR="00442BE6">
        <w:t>MATLAB</w:t>
      </w:r>
      <w:r>
        <w:t xml:space="preserve">, 200 Hz and 5 s resolution) to identify the start and end times of dolphin acoustic events. The analyst noted the presence of different click types to identify </w:t>
      </w:r>
      <w:proofErr w:type="spellStart"/>
      <w:r>
        <w:t>Risso's</w:t>
      </w:r>
      <w:proofErr w:type="spellEnd"/>
      <w:r>
        <w:t xml:space="preserve"> dolphins (Gg) and Pacific white-sided dolphins (Lo) within these events</w:t>
      </w:r>
      <w:r w:rsidR="00661D59">
        <w:t xml:space="preserve"> </w:t>
      </w:r>
      <w:r w:rsidR="00661D59">
        <w:fldChar w:fldCharType="begin"/>
      </w:r>
      <w:r w:rsidR="00661D59">
        <w:instrText xml:space="preserve"> ADDIN ZOTERO_ITEM CSL_CITATION {"citationID":"EUE0N2VX","properties":{"formattedCitation":"(Soldevilla et al. 2008)","plainCitation":"(Soldevilla et al. 2008)","noteIndex":0},"citationItems":[{"id":8,"uris":["http://zotero.org/users/10539369/items/ERK4IVFA"],"itemData":{"id":8,"type":"article-journal","container-title":"The Journal of the Acoustical Society of America","DOI":"10.1121/1.2932059","ISSN":"0001-4966","issue":"1","note":"publisher: Acoustical Society of America","page":"609-624","source":"asa.scitation.org (Atypon)","title":"Classification of Risso’s and Pacific white-sided dolphins using spectral properties of echolocation clicks","volume":"124","author":[{"family":"Soldevilla","given":"Melissa S."},{"family":"Henderson","given":"E. Elizabeth"},{"family":"Campbell","given":"Gregory S."},{"family":"Wiggins","given":"Sean M."},{"family":"Hildebrand","given":"John A."},{"family":"Roch","given":"Marie A."}],"issued":{"date-parts":[["2008",7]]}}}],"schema":"https://github.com/citation-style-language/schema/raw/master/csl-citation.json"} </w:instrText>
      </w:r>
      <w:r w:rsidR="00661D59">
        <w:fldChar w:fldCharType="separate"/>
      </w:r>
      <w:r w:rsidR="00661D59" w:rsidRPr="00661D59">
        <w:t>(</w:t>
      </w:r>
      <w:proofErr w:type="spellStart"/>
      <w:r w:rsidR="00661D59" w:rsidRPr="00661D59">
        <w:t>Soldevilla</w:t>
      </w:r>
      <w:proofErr w:type="spellEnd"/>
      <w:r w:rsidR="00661D59" w:rsidRPr="00661D59">
        <w:t xml:space="preserve"> et al. 2008)</w:t>
      </w:r>
      <w:r w:rsidR="00661D59">
        <w:fldChar w:fldCharType="end"/>
      </w:r>
      <w:r>
        <w:t xml:space="preserve">. Some dolphin species produce echolocation clicks which cannot currently be classified from the LTSA; those species </w:t>
      </w:r>
      <w:r>
        <w:lastRenderedPageBreak/>
        <w:t xml:space="preserve">are not included in this analysis, but their presence may be identified by the detection of dolphin whistle events. Dolphin whistles appear in the LTSA as scattered, yet distinct pockets of energy between 2 and 20 kHz. There are no established methods to identify dolphin species by their whistles in the LTSA alone; </w:t>
      </w:r>
      <w:r w:rsidR="00661D59">
        <w:t>therefore,</w:t>
      </w:r>
      <w:r>
        <w:t xml:space="preserve"> dolphin whistle events are all attributed to "Unidentified Odontocetes". </w:t>
      </w:r>
      <w:r w:rsidR="001C5B60">
        <w:t xml:space="preserve">Detailed methods are provided in our </w:t>
      </w:r>
      <w:r w:rsidR="00442BE6">
        <w:t>GitHub</w:t>
      </w:r>
      <w:r w:rsidR="001C5B60">
        <w:t xml:space="preserve"> online analysis</w:t>
      </w:r>
      <w:r>
        <w:t xml:space="preserve"> methods.</w:t>
      </w:r>
      <w:r w:rsidR="00661D59">
        <w:rPr>
          <w:rStyle w:val="FootnoteReference"/>
        </w:rPr>
        <w:footnoteReference w:id="11"/>
      </w:r>
    </w:p>
    <w:p w14:paraId="2BC241B6" w14:textId="77777777" w:rsidR="00661D59" w:rsidRDefault="00661D59" w:rsidP="004C4E22"/>
    <w:p w14:paraId="2BECC1EB" w14:textId="45F16F67" w:rsidR="004C4E22" w:rsidRPr="00661D59" w:rsidRDefault="004C4E22" w:rsidP="004C4E22">
      <w:pPr>
        <w:rPr>
          <w:b/>
          <w:bCs/>
          <w:i/>
          <w:iCs/>
        </w:rPr>
      </w:pPr>
      <w:r w:rsidRPr="00661D59">
        <w:rPr>
          <w:b/>
          <w:bCs/>
          <w:i/>
          <w:iCs/>
        </w:rPr>
        <w:t>Results</w:t>
      </w:r>
    </w:p>
    <w:p w14:paraId="4C204F57" w14:textId="671472C0" w:rsidR="00B216AC" w:rsidRDefault="004C4E22" w:rsidP="004C4E22">
      <w:r>
        <w:t>Dolphins were detected during most Adrift deployments</w:t>
      </w:r>
      <w:r w:rsidR="00661D59">
        <w:t xml:space="preserve"> (</w:t>
      </w:r>
      <w:r w:rsidR="0071776F">
        <w:fldChar w:fldCharType="begin"/>
      </w:r>
      <w:r w:rsidR="0071776F">
        <w:instrText xml:space="preserve"> REF _Ref177571002 \h </w:instrText>
      </w:r>
      <w:r w:rsidR="0071776F">
        <w:fldChar w:fldCharType="separate"/>
      </w:r>
      <w:r w:rsidR="004E5C09">
        <w:t xml:space="preserve">Table </w:t>
      </w:r>
      <w:r w:rsidR="004E5C09">
        <w:rPr>
          <w:noProof/>
        </w:rPr>
        <w:t>5</w:t>
      </w:r>
      <w:r w:rsidR="004E5C09">
        <w:t>.</w:t>
      </w:r>
      <w:r w:rsidR="004E5C09">
        <w:rPr>
          <w:noProof/>
        </w:rPr>
        <w:t>3</w:t>
      </w:r>
      <w:r w:rsidR="0071776F">
        <w:fldChar w:fldCharType="end"/>
      </w:r>
      <w:r w:rsidR="00661D59">
        <w:t>)</w:t>
      </w:r>
      <w:r>
        <w:t>, as well as during the</w:t>
      </w:r>
      <w:r w:rsidR="00A47F37">
        <w:t xml:space="preserve"> combined</w:t>
      </w:r>
      <w:r>
        <w:t xml:space="preserve"> PASCAL and CCES survey (</w:t>
      </w:r>
      <w:r w:rsidR="0071776F">
        <w:fldChar w:fldCharType="begin"/>
      </w:r>
      <w:r w:rsidR="0071776F">
        <w:instrText xml:space="preserve"> REF _Ref177571002 \h </w:instrText>
      </w:r>
      <w:r w:rsidR="0071776F">
        <w:fldChar w:fldCharType="separate"/>
      </w:r>
      <w:r w:rsidR="004E5C09">
        <w:t xml:space="preserve">Table </w:t>
      </w:r>
      <w:r w:rsidR="004E5C09">
        <w:rPr>
          <w:noProof/>
        </w:rPr>
        <w:t>5</w:t>
      </w:r>
      <w:r w:rsidR="004E5C09">
        <w:t>.</w:t>
      </w:r>
      <w:r w:rsidR="004E5C09">
        <w:rPr>
          <w:noProof/>
        </w:rPr>
        <w:t>3</w:t>
      </w:r>
      <w:r w:rsidR="0071776F">
        <w:fldChar w:fldCharType="end"/>
      </w:r>
      <w:r w:rsidR="0071776F">
        <w:t>,</w:t>
      </w:r>
      <w:r w:rsidR="00DE1178">
        <w:t xml:space="preserve"> </w:t>
      </w:r>
      <w:r w:rsidR="00DE1178">
        <w:fldChar w:fldCharType="begin"/>
      </w:r>
      <w:r w:rsidR="00DE1178">
        <w:instrText xml:space="preserve"> REF _Ref177979781 \h </w:instrText>
      </w:r>
      <w:r w:rsidR="00DE1178">
        <w:fldChar w:fldCharType="separate"/>
      </w:r>
      <w:r w:rsidR="004E5C09">
        <w:t xml:space="preserve">Figure </w:t>
      </w:r>
      <w:r w:rsidR="004E5C09">
        <w:rPr>
          <w:noProof/>
        </w:rPr>
        <w:t>5</w:t>
      </w:r>
      <w:r w:rsidR="004E5C09">
        <w:t>.</w:t>
      </w:r>
      <w:r w:rsidR="004E5C09">
        <w:rPr>
          <w:noProof/>
        </w:rPr>
        <w:t>4</w:t>
      </w:r>
      <w:r w:rsidR="00DE1178">
        <w:fldChar w:fldCharType="end"/>
      </w:r>
      <w:r w:rsidR="00661D59">
        <w:t>)</w:t>
      </w:r>
      <w:r>
        <w:t>. While dolphins were detected in all regions during the PASCAL and CCES surveys, they were more frequently detected in the San Francisco and Morro Bay regions</w:t>
      </w:r>
      <w:r w:rsidR="001C5B60">
        <w:t xml:space="preserve"> during the Adrift study</w:t>
      </w:r>
      <w:r>
        <w:t>.</w:t>
      </w:r>
      <w:r w:rsidR="0088067C">
        <w:t xml:space="preserve"> Dolphin detections included detections that could be positively attributed to </w:t>
      </w:r>
      <w:proofErr w:type="spellStart"/>
      <w:r w:rsidR="0088067C">
        <w:t>Risso's</w:t>
      </w:r>
      <w:proofErr w:type="spellEnd"/>
      <w:r w:rsidR="0088067C">
        <w:t xml:space="preserve"> dolphins (Gg) and Pacific white-sided Dolphins (Lo), and detections that remained unidentified (UO) (</w:t>
      </w:r>
      <w:r w:rsidR="0071776F">
        <w:fldChar w:fldCharType="begin"/>
      </w:r>
      <w:r w:rsidR="0071776F">
        <w:instrText xml:space="preserve"> REF _Ref177571002 \h </w:instrText>
      </w:r>
      <w:r w:rsidR="0071776F">
        <w:fldChar w:fldCharType="separate"/>
      </w:r>
      <w:r w:rsidR="004E5C09">
        <w:t xml:space="preserve">Table </w:t>
      </w:r>
      <w:r w:rsidR="004E5C09">
        <w:rPr>
          <w:noProof/>
        </w:rPr>
        <w:t>5</w:t>
      </w:r>
      <w:r w:rsidR="004E5C09">
        <w:t>.</w:t>
      </w:r>
      <w:r w:rsidR="004E5C09">
        <w:rPr>
          <w:noProof/>
        </w:rPr>
        <w:t>3</w:t>
      </w:r>
      <w:r w:rsidR="0071776F">
        <w:fldChar w:fldCharType="end"/>
      </w:r>
      <w:r w:rsidR="0088067C">
        <w:t>).</w:t>
      </w:r>
      <w:r w:rsidR="0071776F">
        <w:t xml:space="preserve"> Dolphin acoustic</w:t>
      </w:r>
      <w:r w:rsidR="0088067C">
        <w:t xml:space="preserve"> events attributed to Unidentified Odontocetes (UO) were uncommon relative to the number of detections of </w:t>
      </w:r>
      <w:proofErr w:type="spellStart"/>
      <w:r w:rsidR="0088067C">
        <w:t>Risso's</w:t>
      </w:r>
      <w:proofErr w:type="spellEnd"/>
      <w:r w:rsidR="0088067C">
        <w:t xml:space="preserve"> and/or Pacific white-sided dolphins. </w:t>
      </w:r>
    </w:p>
    <w:p w14:paraId="0C025827" w14:textId="77777777" w:rsidR="00AD3546" w:rsidRDefault="00AD3546" w:rsidP="004C4E22"/>
    <w:p w14:paraId="322C802A" w14:textId="514E6C0D" w:rsidR="0088067C" w:rsidRDefault="0088067C" w:rsidP="004C4E22">
      <w:bookmarkStart w:id="71" w:name="_Hlk175569612"/>
      <w:r>
        <w:t>Dolphin schools in central and northern California are frequently encountered in large, dispersed mixed species groups (</w:t>
      </w:r>
      <w:proofErr w:type="spellStart"/>
      <w:proofErr w:type="gramStart"/>
      <w:r>
        <w:t>S.Rankin</w:t>
      </w:r>
      <w:proofErr w:type="spellEnd"/>
      <w:proofErr w:type="gramEnd"/>
      <w:r>
        <w:t xml:space="preserve">, pers. comm.), and here we do not distinguish mixed species from single-species groups. </w:t>
      </w:r>
      <w:bookmarkEnd w:id="71"/>
      <w:r>
        <w:t xml:space="preserve">So, attribution of an acoustic event to </w:t>
      </w:r>
      <w:proofErr w:type="spellStart"/>
      <w:r>
        <w:t>Risso's</w:t>
      </w:r>
      <w:proofErr w:type="spellEnd"/>
      <w:r>
        <w:t xml:space="preserve"> dolphins does not preclude the presence of other species. We currently lack a comprehensive acoustic classification routine that includes all dolphin schools in the region. Future research should develop a publicly available acoustic classifier for dolphins that considers mixed species groups and can be applied to different passive acoustic platforms. </w:t>
      </w:r>
    </w:p>
    <w:p w14:paraId="4893FF32" w14:textId="70B1FE26" w:rsidR="0096463F" w:rsidRDefault="0096463F" w:rsidP="004C4E22"/>
    <w:p w14:paraId="0E181337" w14:textId="2158F23A" w:rsidR="0096463F" w:rsidRDefault="0096463F" w:rsidP="0096463F">
      <w:r>
        <w:t xml:space="preserve">Previous research identified different click types for Pacific white-sided dolphins </w:t>
      </w:r>
      <w:r>
        <w:fldChar w:fldCharType="begin"/>
      </w:r>
      <w:r>
        <w:instrText xml:space="preserve"> ADDIN ZOTERO_ITEM CSL_CITATION {"citationID":"D3xFp8dj","properties":{"formattedCitation":"(Soldevilla et al. 2010)","plainCitation":"(Soldevilla et al. 2010)","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r w:rsidRPr="004A6F05">
        <w:t>(</w:t>
      </w:r>
      <w:proofErr w:type="spellStart"/>
      <w:r w:rsidRPr="004A6F05">
        <w:t>Soldevilla</w:t>
      </w:r>
      <w:proofErr w:type="spellEnd"/>
      <w:r w:rsidRPr="004A6F05">
        <w:t xml:space="preserve"> et al. 2010)</w:t>
      </w:r>
      <w:r>
        <w:fldChar w:fldCharType="end"/>
      </w:r>
      <w:r>
        <w:t xml:space="preserve">. The dominant click type in Adrift acoustic encounters of Pacific white-sided dolphins was 'Type A'; however, there were some encounters with 'Type B'. Most of these Type A encounters were at night, similar to </w:t>
      </w:r>
      <w:r>
        <w:fldChar w:fldCharType="begin"/>
      </w:r>
      <w:r>
        <w:instrText xml:space="preserve"> ADDIN ZOTERO_ITEM CSL_CITATION {"citationID":"QG6gEiT5","properties":{"formattedCitation":"(Soldevilla et al. 2010)","plainCitation":"(Soldevilla et al. 2010)","dontUpdate":true,"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proofErr w:type="spellStart"/>
      <w:r w:rsidRPr="0088067C">
        <w:rPr>
          <w:sz w:val="22"/>
        </w:rPr>
        <w:t>Soldevilla</w:t>
      </w:r>
      <w:proofErr w:type="spellEnd"/>
      <w:r w:rsidRPr="0088067C">
        <w:rPr>
          <w:sz w:val="22"/>
        </w:rPr>
        <w:t xml:space="preserve"> et al. </w:t>
      </w:r>
      <w:r>
        <w:t>(</w:t>
      </w:r>
      <w:r w:rsidRPr="0088067C">
        <w:rPr>
          <w:sz w:val="22"/>
        </w:rPr>
        <w:t>2010)</w:t>
      </w:r>
      <w:r>
        <w:fldChar w:fldCharType="end"/>
      </w:r>
      <w:r>
        <w:t>, and our research identified a co-occurrence of Click Type A with goose-beaked whale (see</w:t>
      </w:r>
      <w:r w:rsidR="00B216AC">
        <w:t xml:space="preserve"> </w:t>
      </w:r>
      <w:r w:rsidR="00B216AC">
        <w:fldChar w:fldCharType="begin"/>
      </w:r>
      <w:r w:rsidR="00B216AC">
        <w:instrText xml:space="preserve"> REF _Ref177571200 \h </w:instrText>
      </w:r>
      <w:r w:rsidR="00B216AC">
        <w:fldChar w:fldCharType="separate"/>
      </w:r>
      <w:r w:rsidR="004E5C09">
        <w:t>Beaked Whales</w:t>
      </w:r>
      <w:r w:rsidR="00B216AC">
        <w:fldChar w:fldCharType="end"/>
      </w:r>
      <w:r>
        <w:t xml:space="preserve">). Future research could investigate this relationship between Pacific white-sided dolphins and goose-beaked whales by taking advantage of the vertical array for separating animals echolocating at the surface and at depth. </w:t>
      </w:r>
      <w:r>
        <w:fldChar w:fldCharType="begin"/>
      </w:r>
      <w:r>
        <w:instrText xml:space="preserve"> ADDIN ZOTERO_ITEM CSL_CITATION {"citationID":"jHTzg7na","properties":{"formattedCitation":"(Soldevilla et al. 2010)","plainCitation":"(Soldevilla et al. 2010)","dontUpdate":true,"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proofErr w:type="spellStart"/>
      <w:r w:rsidRPr="00661D59">
        <w:t>Soldevilla</w:t>
      </w:r>
      <w:proofErr w:type="spellEnd"/>
      <w:r w:rsidRPr="00661D59">
        <w:t xml:space="preserve"> et al. </w:t>
      </w:r>
      <w:r>
        <w:t>(</w:t>
      </w:r>
      <w:r w:rsidRPr="00661D59">
        <w:t>2010)</w:t>
      </w:r>
      <w:r>
        <w:fldChar w:fldCharType="end"/>
      </w:r>
      <w:r>
        <w:t xml:space="preserve"> suggested Type B echolocation clicks might be attributed to a nearshore population in the southern California Current (Southern California Bight and Baja Mexico); however, our results show that Click Type B can be found in other regions. </w:t>
      </w:r>
      <w:r w:rsidR="00310C4F">
        <w:t>F</w:t>
      </w:r>
      <w:r>
        <w:t>uture investigation in the geographic variation in click types for Pacific white-sided dolphins is merited.</w:t>
      </w:r>
    </w:p>
    <w:p w14:paraId="113174E5" w14:textId="77777777" w:rsidR="0096463F" w:rsidRDefault="0096463F" w:rsidP="0096463F"/>
    <w:p w14:paraId="776FE19A" w14:textId="77777777" w:rsidR="0096463F" w:rsidRDefault="0096463F" w:rsidP="004C4E22"/>
    <w:p w14:paraId="33E845F8" w14:textId="77777777" w:rsidR="00661D59" w:rsidRDefault="00661D59" w:rsidP="00661D59">
      <w:pPr>
        <w:keepNext/>
      </w:pPr>
    </w:p>
    <w:p w14:paraId="41069C73" w14:textId="7D362DA2" w:rsidR="00DE3435" w:rsidRDefault="001E4CBD" w:rsidP="00DE3435">
      <w:pPr>
        <w:keepNext/>
      </w:pPr>
      <w:r>
        <w:rPr>
          <w:noProof/>
        </w:rPr>
        <w:drawing>
          <wp:inline distT="0" distB="0" distL="0" distR="0" wp14:anchorId="22818981" wp14:editId="18E6AFAF">
            <wp:extent cx="4354830" cy="3483864"/>
            <wp:effectExtent l="0" t="0" r="7620" b="2540"/>
            <wp:docPr id="9" name="Picture 9" descr="Hourly presence of dolphin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Dolphins were detected during most surveys, though detections were limited during the May deploy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Hourly presence of dolphin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Dolphins were detected during most surveys, though detections were limited during the May deployment."/>
                    <pic:cNvPicPr/>
                  </pic:nvPicPr>
                  <pic:blipFill>
                    <a:blip r:embed="rId22"/>
                    <a:stretch>
                      <a:fillRect/>
                    </a:stretch>
                  </pic:blipFill>
                  <pic:spPr>
                    <a:xfrm>
                      <a:off x="0" y="0"/>
                      <a:ext cx="4359059" cy="3487247"/>
                    </a:xfrm>
                    <a:prstGeom prst="rect">
                      <a:avLst/>
                    </a:prstGeom>
                  </pic:spPr>
                </pic:pic>
              </a:graphicData>
            </a:graphic>
          </wp:inline>
        </w:drawing>
      </w:r>
    </w:p>
    <w:p w14:paraId="4168F4B4" w14:textId="091B0A81" w:rsidR="00E651ED" w:rsidRDefault="00DE3435" w:rsidP="00EE7CC2">
      <w:pPr>
        <w:pStyle w:val="FigureCaption"/>
      </w:pPr>
      <w:bookmarkStart w:id="72" w:name="_Ref177979781"/>
      <w:bookmarkStart w:id="73" w:name="_Toc178600521"/>
      <w:r>
        <w:t xml:space="preserve">Figure </w:t>
      </w:r>
      <w:fldSimple w:instr=" STYLEREF 1 \s ">
        <w:r w:rsidR="00974022">
          <w:rPr>
            <w:noProof/>
          </w:rPr>
          <w:t>5</w:t>
        </w:r>
      </w:fldSimple>
      <w:r w:rsidR="00974022">
        <w:t>.</w:t>
      </w:r>
      <w:fldSimple w:instr=" SEQ Figure \* ARABIC \s 1 ">
        <w:r w:rsidR="00974022">
          <w:rPr>
            <w:noProof/>
          </w:rPr>
          <w:t>4</w:t>
        </w:r>
      </w:fldSimple>
      <w:bookmarkEnd w:id="72"/>
      <w:r>
        <w:t xml:space="preserve">. </w:t>
      </w:r>
      <w:r w:rsidRPr="00E32D25">
        <w:t>Hourly dolphin events by month for Adrift</w:t>
      </w:r>
      <w:r w:rsidR="001E4CBD">
        <w:t>-ACCES</w:t>
      </w:r>
      <w:r w:rsidRPr="00E32D25">
        <w:t xml:space="preserve"> surveys.</w:t>
      </w:r>
      <w:bookmarkEnd w:id="73"/>
    </w:p>
    <w:p w14:paraId="63592D91" w14:textId="77777777" w:rsidR="001E4CBD" w:rsidRDefault="00E651ED" w:rsidP="001E4CBD">
      <w:pPr>
        <w:pStyle w:val="FigureNotes"/>
      </w:pPr>
      <w:r w:rsidRPr="00E651ED">
        <w:t xml:space="preserve">Hourly presence of dolphins (combined species) </w:t>
      </w:r>
      <w:r w:rsidR="001E4CBD" w:rsidRPr="00D73073">
        <w:t xml:space="preserve">(y axis) for different months for combined years (x axis) </w:t>
      </w:r>
      <w:r w:rsidR="001E4CBD">
        <w:t>during the Adrift-ACCESS surveys</w:t>
      </w:r>
      <w:r w:rsidR="001E4CBD" w:rsidRPr="00D73073">
        <w: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6F35FFDF" w14:textId="77777777" w:rsidR="001E4CBD" w:rsidRDefault="001E4CBD" w:rsidP="001E4CBD">
      <w:pPr>
        <w:pStyle w:val="FigureNotes"/>
      </w:pPr>
    </w:p>
    <w:p w14:paraId="21B41B0A" w14:textId="77777777" w:rsidR="004C4E22" w:rsidRDefault="004C4E22" w:rsidP="004C4E22"/>
    <w:p w14:paraId="090D644B" w14:textId="2ABA91BB" w:rsidR="004C4E22" w:rsidRDefault="004C4E22" w:rsidP="004C4E22">
      <w:r>
        <w:t xml:space="preserve">Multiple click types have been described for </w:t>
      </w:r>
      <w:proofErr w:type="spellStart"/>
      <w:r>
        <w:t>Risso’s</w:t>
      </w:r>
      <w:proofErr w:type="spellEnd"/>
      <w:r>
        <w:t xml:space="preserve"> dolphins</w:t>
      </w:r>
      <w:r w:rsidR="00661D59">
        <w:t xml:space="preserve"> </w:t>
      </w:r>
      <w:r w:rsidR="00661D59">
        <w:fldChar w:fldCharType="begin"/>
      </w:r>
      <w:r w:rsidR="00661D59">
        <w:instrText xml:space="preserve"> ADDIN ZOTERO_ITEM CSL_CITATION {"citationID":"p1BRJt81","properties":{"formattedCitation":"(Soldevilla et al. 2017)","plainCitation":"(Soldevilla et al. 2017)","noteIndex":0},"citationItems":[{"id":532,"uris":["http://zotero.org/users/10539369/items/SCCZEYI9"],"itemData":{"id":532,"type":"article-journal","abstract":"Discrimination of bioacoustic signals to the species or population level is critical for using passive acoustic monitoring to study cetacean ecology. Risso's dolphins off southern California have distinctive peaks and notches in their echolocation clicks, but it was unknown whether Risso's dolphins from other geographic areas have similarly distinctive click spectra and whether populations are acoustically distinct. This study investigates using clicks for species and population identification by characterizing the spectral structure of Risso's dolphin echolocation clicks recorded over wide-ranging geographic regions including the U.S. waters of the North Atlantic Ocean, Gulf of Mexico, and North Pacific Ocean; and international waters of the Eastern Tropical Pacific. All recordings with Risso's dolphin clicks exhibited the spectral peak and notch pattern described off southern California, indicating the presence of peak banding patterns is useful for species discrimination. Geographic regions were a significant explanatory factor for variability in the frequencies of click spectral peaks, with relatively higher frequency peaks and notches found off Hawaii compared to California waters and off the southeast U.S. compared to the Gulf of Mexico. In the North Atlantic Ocean, a latitudinal cline in frequencies was evident. Potential causes of acoustic variation within and among acoustic encounters are evaluated.","container-title":"The Journal of the Acoustical Society of America","DOI":"10.1121/1.4996002","ISSN":"0001-4966","issue":"2","journalAbbreviation":"The Journal of the Acoustical Society of America","page":"599-617","source":"Silverchair","title":"Geographic variation in Risso's dolphin echolocation click spectra","volume":"142","author":[{"family":"Soldevilla","given":"Melissa S."},{"family":"Baumann-Pickering","given":"Simone"},{"family":"Cholewiak","given":"Danielle"},{"family":"Hodge","given":"Lynne E. W."},{"family":"Oleson","given":"Erin M."},{"family":"Rankin","given":"Shannon"}],"issued":{"date-parts":[["2017",8,4]]}}}],"schema":"https://github.com/citation-style-language/schema/raw/master/csl-citation.json"} </w:instrText>
      </w:r>
      <w:r w:rsidR="00661D59">
        <w:fldChar w:fldCharType="separate"/>
      </w:r>
      <w:r w:rsidR="00661D59" w:rsidRPr="00661D59">
        <w:t>(</w:t>
      </w:r>
      <w:proofErr w:type="spellStart"/>
      <w:r w:rsidR="00661D59" w:rsidRPr="00661D59">
        <w:t>Soldevilla</w:t>
      </w:r>
      <w:proofErr w:type="spellEnd"/>
      <w:r w:rsidR="00661D59" w:rsidRPr="00661D59">
        <w:t xml:space="preserve"> et al. 2017)</w:t>
      </w:r>
      <w:r w:rsidR="00661D59">
        <w:fldChar w:fldCharType="end"/>
      </w:r>
      <w:r>
        <w:t xml:space="preserve">. The dominant click type in all acoustic encounters of </w:t>
      </w:r>
      <w:proofErr w:type="spellStart"/>
      <w:r>
        <w:t>Risso’s</w:t>
      </w:r>
      <w:proofErr w:type="spellEnd"/>
      <w:r>
        <w:t xml:space="preserve"> dolphins in our analysis was the “Pelagic Pacific” (</w:t>
      </w:r>
      <w:proofErr w:type="spellStart"/>
      <w:r>
        <w:t>PPac</w:t>
      </w:r>
      <w:proofErr w:type="spellEnd"/>
      <w:r>
        <w:t xml:space="preserve">) click type. Previous models had limited sample sizes from </w:t>
      </w:r>
      <w:proofErr w:type="spellStart"/>
      <w:r>
        <w:t>Risso’s</w:t>
      </w:r>
      <w:proofErr w:type="spellEnd"/>
      <w:r>
        <w:t xml:space="preserve"> dolphins in open ocean waters, and future investigations should incorporate the acoustic detections from Adrift, PASCAL, and CCES to improve the definition of geographic variation in click types throughout the North Pacific Ocean.</w:t>
      </w:r>
    </w:p>
    <w:p w14:paraId="52758D72" w14:textId="77777777" w:rsidR="00D64A0E" w:rsidRDefault="00D64A0E" w:rsidP="004C4E22"/>
    <w:p w14:paraId="522DEF57" w14:textId="77777777" w:rsidR="008A1EFF" w:rsidRDefault="008A1EFF" w:rsidP="008A1EFF">
      <w:r>
        <w:t xml:space="preserve">Opportunistic acoustic recordings were collected in the presence of dolphin groups with visually confirmed species, including single and mixed assemblages of Pacific white-sided, North Pacific right whale, </w:t>
      </w:r>
      <w:proofErr w:type="spellStart"/>
      <w:r>
        <w:t>Risso’s</w:t>
      </w:r>
      <w:proofErr w:type="spellEnd"/>
      <w:r>
        <w:t>, and common dolphins. The sample sizes are currently too low to be used to develop classification models, but these recordings will be useful contributions to training datasets in the future.</w:t>
      </w:r>
    </w:p>
    <w:p w14:paraId="10A9FB32" w14:textId="220F264E" w:rsidR="004C4E22" w:rsidRDefault="004C4E22" w:rsidP="004C4E22"/>
    <w:p w14:paraId="3A3D3110" w14:textId="58900B87" w:rsidR="00974022" w:rsidRDefault="00974022" w:rsidP="004C4E22"/>
    <w:p w14:paraId="39F558D5" w14:textId="77777777" w:rsidR="00974022" w:rsidRDefault="00974022" w:rsidP="00974022">
      <w:pPr>
        <w:keepNext/>
      </w:pPr>
      <w:r>
        <w:rPr>
          <w:noProof/>
        </w:rPr>
        <w:lastRenderedPageBreak/>
        <w:drawing>
          <wp:inline distT="0" distB="0" distL="0" distR="0" wp14:anchorId="0FF93595" wp14:editId="174FF3AF">
            <wp:extent cx="5943600" cy="2377440"/>
            <wp:effectExtent l="0" t="0" r="0" b="3810"/>
            <wp:docPr id="10" name="Picture 10" descr="&#10;Hourly presence of Risso's dolphins (left graph) and Pacific white-sided dolphin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There were few detections from Risso's dolphins, and strong detections from Pacific white-sided dolphins during all but the May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10;Hourly presence of Risso's dolphins (left graph) and Pacific white-sided dolphin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There were few detections from Risso's dolphins, and strong detections from Pacific white-sided dolphins during all but the May survey."/>
                    <pic:cNvPicPr/>
                  </pic:nvPicPr>
                  <pic:blipFill>
                    <a:blip r:embed="rId23"/>
                    <a:stretch>
                      <a:fillRect/>
                    </a:stretch>
                  </pic:blipFill>
                  <pic:spPr>
                    <a:xfrm>
                      <a:off x="0" y="0"/>
                      <a:ext cx="5943600" cy="2377440"/>
                    </a:xfrm>
                    <a:prstGeom prst="rect">
                      <a:avLst/>
                    </a:prstGeom>
                  </pic:spPr>
                </pic:pic>
              </a:graphicData>
            </a:graphic>
          </wp:inline>
        </w:drawing>
      </w:r>
    </w:p>
    <w:p w14:paraId="29171648" w14:textId="0181046B" w:rsidR="00974022" w:rsidRDefault="00974022" w:rsidP="00974022">
      <w:pPr>
        <w:pStyle w:val="FigureCaption"/>
      </w:pPr>
      <w:r>
        <w:t xml:space="preserve">Figure </w:t>
      </w:r>
      <w:fldSimple w:instr=" STYLEREF 1 \s ">
        <w:r>
          <w:rPr>
            <w:noProof/>
          </w:rPr>
          <w:t>5</w:t>
        </w:r>
      </w:fldSimple>
      <w:r>
        <w:t>.</w:t>
      </w:r>
      <w:fldSimple w:instr=" SEQ Figure \* ARABIC \s 1 ">
        <w:r>
          <w:rPr>
            <w:noProof/>
          </w:rPr>
          <w:t>5</w:t>
        </w:r>
      </w:fldSimple>
      <w:r>
        <w:t xml:space="preserve">. </w:t>
      </w:r>
      <w:r w:rsidRPr="006E4991">
        <w:t xml:space="preserve">Hourly </w:t>
      </w:r>
      <w:proofErr w:type="spellStart"/>
      <w:r>
        <w:t>Risso’s</w:t>
      </w:r>
      <w:proofErr w:type="spellEnd"/>
      <w:r w:rsidRPr="006E4991">
        <w:t xml:space="preserve"> </w:t>
      </w:r>
      <w:r>
        <w:t>and Pacific white-sided dolphins</w:t>
      </w:r>
      <w:r w:rsidRPr="006E4991">
        <w:t xml:space="preserve"> by month.</w:t>
      </w:r>
    </w:p>
    <w:p w14:paraId="4A47D7D7" w14:textId="468C3C79" w:rsidR="00974022" w:rsidRDefault="00974022" w:rsidP="00974022">
      <w:pPr>
        <w:pStyle w:val="FigureNotes"/>
      </w:pPr>
      <w:r w:rsidRPr="005A1494">
        <w:t xml:space="preserve">Hourly presence of </w:t>
      </w:r>
      <w:proofErr w:type="spellStart"/>
      <w:r>
        <w:t>Risso’s</w:t>
      </w:r>
      <w:proofErr w:type="spellEnd"/>
      <w:r>
        <w:t xml:space="preserve"> dolphins</w:t>
      </w:r>
      <w:r w:rsidRPr="005A1494">
        <w:t xml:space="preserve"> (left) and </w:t>
      </w:r>
      <w:r>
        <w:t>Pacific white-sided dolphins</w:t>
      </w:r>
      <w:r w:rsidRPr="005A1494">
        <w:t xml:space="preserve"> (right) </w:t>
      </w:r>
      <w:r w:rsidRPr="00D73073">
        <w:t xml:space="preserve">(y axis) for different months for combined years (x axis) </w:t>
      </w:r>
      <w:r>
        <w:t>during the Adrift-ACCESS surveys</w:t>
      </w:r>
      <w:r w:rsidRPr="00D73073">
        <w: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4D933D3D" w14:textId="77777777" w:rsidR="00974022" w:rsidRDefault="00974022" w:rsidP="00974022">
      <w:pPr>
        <w:pStyle w:val="FigureNotes"/>
      </w:pPr>
    </w:p>
    <w:p w14:paraId="747BFC20" w14:textId="06530540" w:rsidR="00540842" w:rsidRDefault="00540842" w:rsidP="00540842">
      <w:pPr>
        <w:pStyle w:val="Caption"/>
        <w:keepNext/>
      </w:pPr>
    </w:p>
    <w:p w14:paraId="39FD1F2C" w14:textId="3EA1BA4B" w:rsidR="00B216AC" w:rsidRDefault="00B216AC" w:rsidP="00B216AC"/>
    <w:p w14:paraId="5D74AAE2" w14:textId="5FCC7F8F" w:rsidR="00B216AC" w:rsidRDefault="00B216AC" w:rsidP="00B216AC"/>
    <w:p w14:paraId="43467A86" w14:textId="01D73DE6" w:rsidR="00B216AC" w:rsidRDefault="00B216AC" w:rsidP="00B216AC"/>
    <w:p w14:paraId="396E6484" w14:textId="77777777" w:rsidR="00B216AC" w:rsidRPr="00B216AC" w:rsidRDefault="00B216AC" w:rsidP="00B216AC"/>
    <w:p w14:paraId="7AADBDD8" w14:textId="77777777" w:rsidR="0096463F" w:rsidRPr="0096463F" w:rsidRDefault="0096463F" w:rsidP="0096463F"/>
    <w:p w14:paraId="6A6CA0D1" w14:textId="5DC16D88" w:rsidR="00E85C83" w:rsidRDefault="00E85C83" w:rsidP="0096463F">
      <w:pPr>
        <w:pStyle w:val="FigureCaption"/>
      </w:pPr>
      <w:bookmarkStart w:id="74" w:name="_Ref177571002"/>
      <w:bookmarkStart w:id="75" w:name="_Ref177571108"/>
      <w:bookmarkStart w:id="76" w:name="_Toc177982994"/>
      <w:bookmarkStart w:id="77" w:name="_Toc178600551"/>
      <w:r>
        <w:t xml:space="preserve">Table </w:t>
      </w:r>
      <w:fldSimple w:instr=" STYLEREF 1 \s ">
        <w:r w:rsidR="004E5C09">
          <w:rPr>
            <w:noProof/>
          </w:rPr>
          <w:t>5</w:t>
        </w:r>
      </w:fldSimple>
      <w:r w:rsidR="00EF5609">
        <w:t>.</w:t>
      </w:r>
      <w:fldSimple w:instr=" SEQ Table \* ARABIC \s 1 ">
        <w:r w:rsidR="004E5C09">
          <w:rPr>
            <w:noProof/>
          </w:rPr>
          <w:t>3</w:t>
        </w:r>
      </w:fldSimple>
      <w:bookmarkEnd w:id="74"/>
      <w:r>
        <w:t xml:space="preserve">. </w:t>
      </w:r>
      <w:r w:rsidRPr="009D5AA7">
        <w:t>Summary of dolphin detections (by species) in hourly bins for Adrift data.</w:t>
      </w:r>
      <w:bookmarkEnd w:id="75"/>
      <w:bookmarkEnd w:id="76"/>
      <w:bookmarkEnd w:id="77"/>
    </w:p>
    <w:tbl>
      <w:tblPr>
        <w:tblStyle w:val="TableGrid"/>
        <w:tblW w:w="0" w:type="auto"/>
        <w:tblLook w:val="04A0" w:firstRow="1" w:lastRow="0" w:firstColumn="1" w:lastColumn="0" w:noHBand="0" w:noVBand="1"/>
      </w:tblPr>
      <w:tblGrid>
        <w:gridCol w:w="2965"/>
        <w:gridCol w:w="1530"/>
        <w:gridCol w:w="1890"/>
        <w:gridCol w:w="1609"/>
      </w:tblGrid>
      <w:tr w:rsidR="00540842" w:rsidRPr="00540842" w14:paraId="77A852BE" w14:textId="77777777" w:rsidTr="00AD3546">
        <w:trPr>
          <w:trHeight w:val="288"/>
        </w:trPr>
        <w:tc>
          <w:tcPr>
            <w:tcW w:w="2965" w:type="dxa"/>
            <w:shd w:val="clear" w:color="auto" w:fill="C6D9F1" w:themeFill="text2" w:themeFillTint="33"/>
            <w:noWrap/>
            <w:vAlign w:val="center"/>
            <w:hideMark/>
          </w:tcPr>
          <w:p w14:paraId="6F8F8982" w14:textId="77777777" w:rsidR="004C4E22" w:rsidRPr="004C4E22" w:rsidRDefault="004C4E22" w:rsidP="004C4E22">
            <w:pPr>
              <w:jc w:val="center"/>
              <w:rPr>
                <w:rFonts w:ascii="Arial" w:hAnsi="Arial" w:cs="Arial"/>
                <w:b/>
                <w:bCs/>
                <w:sz w:val="18"/>
                <w:szCs w:val="18"/>
              </w:rPr>
            </w:pPr>
          </w:p>
        </w:tc>
        <w:tc>
          <w:tcPr>
            <w:tcW w:w="1530" w:type="dxa"/>
            <w:shd w:val="clear" w:color="auto" w:fill="C6D9F1" w:themeFill="text2" w:themeFillTint="33"/>
            <w:noWrap/>
            <w:vAlign w:val="center"/>
            <w:hideMark/>
          </w:tcPr>
          <w:p w14:paraId="709B2946"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Upwelling</w:t>
            </w:r>
          </w:p>
        </w:tc>
        <w:tc>
          <w:tcPr>
            <w:tcW w:w="1890" w:type="dxa"/>
            <w:shd w:val="clear" w:color="auto" w:fill="C6D9F1" w:themeFill="text2" w:themeFillTint="33"/>
            <w:noWrap/>
            <w:vAlign w:val="center"/>
            <w:hideMark/>
          </w:tcPr>
          <w:p w14:paraId="0B8B55BF"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Post-Upwelling</w:t>
            </w:r>
          </w:p>
        </w:tc>
        <w:tc>
          <w:tcPr>
            <w:tcW w:w="1609" w:type="dxa"/>
            <w:shd w:val="clear" w:color="auto" w:fill="C6D9F1" w:themeFill="text2" w:themeFillTint="33"/>
            <w:noWrap/>
            <w:vAlign w:val="center"/>
            <w:hideMark/>
          </w:tcPr>
          <w:p w14:paraId="7B6548D7"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Winter</w:t>
            </w:r>
          </w:p>
        </w:tc>
      </w:tr>
      <w:tr w:rsidR="004C4E22" w:rsidRPr="004C4E22" w14:paraId="50A88CEB" w14:textId="77777777" w:rsidTr="00AD3546">
        <w:trPr>
          <w:trHeight w:val="288"/>
        </w:trPr>
        <w:tc>
          <w:tcPr>
            <w:tcW w:w="2965" w:type="dxa"/>
            <w:noWrap/>
            <w:vAlign w:val="center"/>
            <w:hideMark/>
          </w:tcPr>
          <w:p w14:paraId="331198ED" w14:textId="46B4A0EE" w:rsidR="004C4E22" w:rsidRPr="004C4E22" w:rsidRDefault="006F5C08" w:rsidP="00540842">
            <w:pPr>
              <w:rPr>
                <w:rFonts w:ascii="Arial" w:hAnsi="Arial" w:cs="Arial"/>
                <w:color w:val="000000"/>
                <w:sz w:val="18"/>
                <w:szCs w:val="18"/>
              </w:rPr>
            </w:pPr>
            <w:proofErr w:type="spellStart"/>
            <w:r w:rsidRPr="004C4E22">
              <w:rPr>
                <w:rFonts w:ascii="Arial" w:hAnsi="Arial" w:cs="Arial"/>
                <w:b/>
                <w:bCs/>
                <w:color w:val="000000"/>
                <w:sz w:val="18"/>
                <w:szCs w:val="18"/>
              </w:rPr>
              <w:t>Risso's</w:t>
            </w:r>
            <w:proofErr w:type="spellEnd"/>
            <w:r w:rsidRPr="004C4E22">
              <w:rPr>
                <w:rFonts w:ascii="Arial" w:hAnsi="Arial" w:cs="Arial"/>
                <w:b/>
                <w:bCs/>
                <w:color w:val="000000"/>
                <w:sz w:val="18"/>
                <w:szCs w:val="18"/>
              </w:rPr>
              <w:t xml:space="preserve"> dolphins</w:t>
            </w:r>
          </w:p>
        </w:tc>
        <w:tc>
          <w:tcPr>
            <w:tcW w:w="1530" w:type="dxa"/>
            <w:noWrap/>
            <w:vAlign w:val="center"/>
            <w:hideMark/>
          </w:tcPr>
          <w:p w14:paraId="4524915E" w14:textId="62B8AC94" w:rsidR="004C4E22" w:rsidRPr="00AD3546" w:rsidRDefault="00540842" w:rsidP="00AD3546">
            <w:pPr>
              <w:tabs>
                <w:tab w:val="decimal" w:pos="253"/>
              </w:tabs>
              <w:rPr>
                <w:rFonts w:ascii="Arial" w:hAnsi="Arial" w:cs="Arial"/>
                <w:color w:val="000000"/>
                <w:sz w:val="18"/>
                <w:szCs w:val="18"/>
              </w:rPr>
            </w:pPr>
            <w:r w:rsidRPr="00AD3546">
              <w:rPr>
                <w:rFonts w:ascii="Arial" w:hAnsi="Arial" w:cs="Arial"/>
                <w:color w:val="000000"/>
                <w:sz w:val="18"/>
                <w:szCs w:val="18"/>
              </w:rPr>
              <w:t>0.01 (960)</w:t>
            </w:r>
          </w:p>
        </w:tc>
        <w:tc>
          <w:tcPr>
            <w:tcW w:w="1890" w:type="dxa"/>
            <w:noWrap/>
            <w:vAlign w:val="center"/>
            <w:hideMark/>
          </w:tcPr>
          <w:p w14:paraId="26E991C0" w14:textId="79B7A20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688)</w:t>
            </w:r>
          </w:p>
        </w:tc>
        <w:tc>
          <w:tcPr>
            <w:tcW w:w="1609" w:type="dxa"/>
            <w:noWrap/>
            <w:vAlign w:val="center"/>
            <w:hideMark/>
          </w:tcPr>
          <w:p w14:paraId="69893AFB" w14:textId="467FA1E5"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4A4CDF38" w14:textId="77777777" w:rsidTr="00AD3546">
        <w:trPr>
          <w:trHeight w:val="288"/>
        </w:trPr>
        <w:tc>
          <w:tcPr>
            <w:tcW w:w="2965" w:type="dxa"/>
            <w:noWrap/>
            <w:vAlign w:val="center"/>
            <w:hideMark/>
          </w:tcPr>
          <w:p w14:paraId="2CB15371" w14:textId="6B4B7300" w:rsidR="004C4E22" w:rsidRPr="004C4E22" w:rsidRDefault="006F5C08" w:rsidP="00540842">
            <w:pPr>
              <w:rPr>
                <w:rFonts w:ascii="Arial" w:hAnsi="Arial" w:cs="Arial"/>
                <w:color w:val="000000"/>
                <w:sz w:val="18"/>
                <w:szCs w:val="18"/>
              </w:rPr>
            </w:pPr>
            <w:r w:rsidRPr="004C4E22">
              <w:rPr>
                <w:rFonts w:ascii="Arial" w:hAnsi="Arial" w:cs="Arial"/>
                <w:b/>
                <w:bCs/>
                <w:color w:val="000000"/>
                <w:sz w:val="18"/>
                <w:szCs w:val="18"/>
              </w:rPr>
              <w:t>Pacific white-sided dolphins</w:t>
            </w:r>
          </w:p>
        </w:tc>
        <w:tc>
          <w:tcPr>
            <w:tcW w:w="1530" w:type="dxa"/>
            <w:noWrap/>
            <w:vAlign w:val="center"/>
            <w:hideMark/>
          </w:tcPr>
          <w:p w14:paraId="29DAD3DE" w14:textId="2D493F86"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10 (960)</w:t>
            </w:r>
          </w:p>
        </w:tc>
        <w:tc>
          <w:tcPr>
            <w:tcW w:w="1890" w:type="dxa"/>
            <w:noWrap/>
            <w:vAlign w:val="center"/>
            <w:hideMark/>
          </w:tcPr>
          <w:p w14:paraId="4AFEBFDE" w14:textId="6E16BA97"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23 (688)</w:t>
            </w:r>
          </w:p>
        </w:tc>
        <w:tc>
          <w:tcPr>
            <w:tcW w:w="1609" w:type="dxa"/>
            <w:noWrap/>
            <w:vAlign w:val="center"/>
            <w:hideMark/>
          </w:tcPr>
          <w:p w14:paraId="2A1387C8" w14:textId="7901148F"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760742FA" w14:textId="77777777" w:rsidTr="00AD3546">
        <w:trPr>
          <w:trHeight w:val="288"/>
        </w:trPr>
        <w:tc>
          <w:tcPr>
            <w:tcW w:w="2965" w:type="dxa"/>
            <w:noWrap/>
            <w:vAlign w:val="center"/>
            <w:hideMark/>
          </w:tcPr>
          <w:p w14:paraId="27C0BAF6" w14:textId="6EB79DE2" w:rsidR="004C4E22" w:rsidRPr="004C4E22" w:rsidRDefault="006F5C08" w:rsidP="00540842">
            <w:pPr>
              <w:rPr>
                <w:rFonts w:ascii="Arial" w:hAnsi="Arial" w:cs="Arial"/>
                <w:color w:val="000000"/>
                <w:sz w:val="18"/>
                <w:szCs w:val="18"/>
              </w:rPr>
            </w:pPr>
            <w:r w:rsidRPr="004C4E22">
              <w:rPr>
                <w:rFonts w:ascii="Arial" w:hAnsi="Arial" w:cs="Arial"/>
                <w:b/>
                <w:bCs/>
                <w:color w:val="000000"/>
                <w:sz w:val="18"/>
                <w:szCs w:val="18"/>
              </w:rPr>
              <w:t>Unidentified odontocetes</w:t>
            </w:r>
          </w:p>
        </w:tc>
        <w:tc>
          <w:tcPr>
            <w:tcW w:w="1530" w:type="dxa"/>
            <w:noWrap/>
            <w:vAlign w:val="center"/>
            <w:hideMark/>
          </w:tcPr>
          <w:p w14:paraId="27D1320E" w14:textId="6680F21E"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960)</w:t>
            </w:r>
          </w:p>
        </w:tc>
        <w:tc>
          <w:tcPr>
            <w:tcW w:w="1890" w:type="dxa"/>
            <w:noWrap/>
            <w:vAlign w:val="center"/>
            <w:hideMark/>
          </w:tcPr>
          <w:p w14:paraId="1F7A0FE4" w14:textId="7A87EFC1"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688)</w:t>
            </w:r>
          </w:p>
        </w:tc>
        <w:tc>
          <w:tcPr>
            <w:tcW w:w="1609" w:type="dxa"/>
            <w:noWrap/>
            <w:vAlign w:val="center"/>
            <w:hideMark/>
          </w:tcPr>
          <w:p w14:paraId="28C05846" w14:textId="2D624D8E"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bl>
    <w:p w14:paraId="6F589F3D" w14:textId="7E161846" w:rsidR="00FD309B" w:rsidRDefault="0096463F" w:rsidP="0096463F">
      <w:pPr>
        <w:pStyle w:val="FigureNotes"/>
        <w:sectPr w:rsidR="00FD309B" w:rsidSect="00305B2D">
          <w:pgSz w:w="12240" w:h="15840"/>
          <w:pgMar w:top="1440" w:right="1440" w:bottom="1440" w:left="1440" w:header="810" w:footer="167" w:gutter="0"/>
          <w:cols w:space="720"/>
          <w:docGrid w:linePitch="360"/>
        </w:sectPr>
      </w:pPr>
      <w:r>
        <w:t xml:space="preserve">Note: </w:t>
      </w:r>
      <w:r w:rsidRPr="0096463F">
        <w:t xml:space="preserve">Summary of dolphin detections for </w:t>
      </w:r>
      <w:proofErr w:type="spellStart"/>
      <w:r w:rsidRPr="0096463F">
        <w:t>Risso’s</w:t>
      </w:r>
      <w:proofErr w:type="spellEnd"/>
      <w:r w:rsidRPr="0096463F">
        <w:t xml:space="preserve"> dolphins, Pacific white-sided dolphins, and unidentified odontocetes for hourly bins for Adrift data. Mean hourly probability of detection for that species/region/season; total hourly bins are shown in parenthesis.</w:t>
      </w:r>
    </w:p>
    <w:p w14:paraId="7F4A8E1F" w14:textId="4F118CEF" w:rsidR="00A65932" w:rsidRDefault="00A65932" w:rsidP="00CB3C78">
      <w:pPr>
        <w:pStyle w:val="Heading2"/>
        <w:numPr>
          <w:ilvl w:val="1"/>
          <w:numId w:val="29"/>
        </w:numPr>
      </w:pPr>
      <w:bookmarkStart w:id="78" w:name="_Toc177733639"/>
      <w:bookmarkStart w:id="79" w:name="_Toc178600485"/>
      <w:r>
        <w:lastRenderedPageBreak/>
        <w:t>Narrow Band High Frequency Species (</w:t>
      </w:r>
      <w:proofErr w:type="spellStart"/>
      <w:r w:rsidRPr="00A65932">
        <w:rPr>
          <w:i/>
          <w:iCs/>
        </w:rPr>
        <w:t>Kogia</w:t>
      </w:r>
      <w:proofErr w:type="spellEnd"/>
      <w:r>
        <w:t xml:space="preserve"> spp., porpoise)</w:t>
      </w:r>
      <w:bookmarkEnd w:id="78"/>
      <w:bookmarkEnd w:id="79"/>
    </w:p>
    <w:p w14:paraId="07B3F718" w14:textId="57A3D58F" w:rsidR="001C5B60" w:rsidRPr="001C5B60" w:rsidRDefault="001C5B60" w:rsidP="001C5B60">
      <w:pPr>
        <w:rPr>
          <w:b/>
          <w:bCs/>
          <w:i/>
          <w:iCs/>
        </w:rPr>
      </w:pPr>
      <w:r w:rsidRPr="001C5B60">
        <w:rPr>
          <w:b/>
          <w:bCs/>
          <w:i/>
          <w:iCs/>
        </w:rPr>
        <w:t>Methods</w:t>
      </w:r>
    </w:p>
    <w:p w14:paraId="0F6869E6" w14:textId="558786C7" w:rsidR="001C5B60" w:rsidRDefault="001C5B60" w:rsidP="001C5B60">
      <w:r>
        <w:t xml:space="preserve">A NBHF click detector was run on full bandwidth data using </w:t>
      </w:r>
      <w:proofErr w:type="spellStart"/>
      <w:r w:rsidR="000525C2">
        <w:t>PAMGuard</w:t>
      </w:r>
      <w:proofErr w:type="spellEnd"/>
      <w:r>
        <w:t xml:space="preserve"> (v2.02.09). The matched template classifier module evaluated the similarity of each detection to templates from known click types, including Harbor porpoise, Dall's porpoise, and </w:t>
      </w:r>
      <w:proofErr w:type="spellStart"/>
      <w:r w:rsidRPr="00057BD7">
        <w:rPr>
          <w:i/>
          <w:iCs/>
        </w:rPr>
        <w:t>Kogia</w:t>
      </w:r>
      <w:proofErr w:type="spellEnd"/>
      <w:r>
        <w:t xml:space="preserve"> spp. Potential NBHF acoustic events are automatically defined based on the presence of 3 or more clicks that exceed matched-template thresholds that occur within a 2-minute period. All NBHF events are confirmed by an analyst by reviewing detection and event features in the Click Display window of </w:t>
      </w:r>
      <w:proofErr w:type="spellStart"/>
      <w:r w:rsidR="000525C2">
        <w:t>PAMGuard</w:t>
      </w:r>
      <w:proofErr w:type="spellEnd"/>
      <w:r>
        <w:t xml:space="preserve"> Viewer. </w:t>
      </w:r>
      <w:r w:rsidR="00057BD7">
        <w:t xml:space="preserve">Detailed methods are provided in our </w:t>
      </w:r>
      <w:r w:rsidR="00442BE6">
        <w:t>GitHub</w:t>
      </w:r>
      <w:r w:rsidR="00057BD7">
        <w:t xml:space="preserve"> online analysis </w:t>
      </w:r>
      <w:r>
        <w:t>methods.</w:t>
      </w:r>
      <w:r>
        <w:rPr>
          <w:rStyle w:val="FootnoteReference"/>
        </w:rPr>
        <w:footnoteReference w:id="12"/>
      </w:r>
    </w:p>
    <w:p w14:paraId="27D881DC" w14:textId="77777777" w:rsidR="001C5B60" w:rsidRDefault="001C5B60" w:rsidP="001C5B60"/>
    <w:p w14:paraId="37FA930A" w14:textId="206E0A33" w:rsidR="001C5B60" w:rsidRPr="001C5B60" w:rsidRDefault="001C5B60" w:rsidP="001C5B60">
      <w:pPr>
        <w:rPr>
          <w:b/>
          <w:bCs/>
          <w:i/>
          <w:iCs/>
        </w:rPr>
      </w:pPr>
      <w:r w:rsidRPr="001C5B60">
        <w:rPr>
          <w:b/>
          <w:bCs/>
          <w:i/>
          <w:iCs/>
        </w:rPr>
        <w:t>Results</w:t>
      </w:r>
    </w:p>
    <w:p w14:paraId="2F1EEB8C" w14:textId="33E08CF4" w:rsidR="001C5B60" w:rsidRDefault="001C5B60" w:rsidP="001C5B60">
      <w:r>
        <w:t xml:space="preserve">Calls associated with NBHF species (porpoise and </w:t>
      </w:r>
      <w:proofErr w:type="spellStart"/>
      <w:r w:rsidRPr="00057BD7">
        <w:rPr>
          <w:i/>
          <w:iCs/>
        </w:rPr>
        <w:t>Kogia</w:t>
      </w:r>
      <w:proofErr w:type="spellEnd"/>
      <w:r>
        <w:t xml:space="preserve"> spp.) were detected in all regions in all seasons</w:t>
      </w:r>
      <w:r w:rsidR="00B26FC8">
        <w:t xml:space="preserve"> (</w:t>
      </w:r>
      <w:r w:rsidR="00E1557F">
        <w:fldChar w:fldCharType="begin"/>
      </w:r>
      <w:r w:rsidR="00E1557F">
        <w:instrText xml:space="preserve"> REF _Ref177571439 \h </w:instrText>
      </w:r>
      <w:r w:rsidR="00E1557F">
        <w:fldChar w:fldCharType="separate"/>
      </w:r>
      <w:r w:rsidR="004E5C09">
        <w:t xml:space="preserve">Figure </w:t>
      </w:r>
      <w:r w:rsidR="004E5C09">
        <w:rPr>
          <w:noProof/>
        </w:rPr>
        <w:t>5</w:t>
      </w:r>
      <w:r w:rsidR="004E5C09">
        <w:t>.</w:t>
      </w:r>
      <w:r w:rsidR="004E5C09">
        <w:rPr>
          <w:noProof/>
        </w:rPr>
        <w:t>5</w:t>
      </w:r>
      <w:r w:rsidR="00E1557F">
        <w:fldChar w:fldCharType="end"/>
      </w:r>
      <w:r w:rsidR="00B26FC8">
        <w:t>), and the hourly probability of detection was higher for the post-upwelling season than for the upwelling season in all regions</w:t>
      </w:r>
      <w:r w:rsidR="00A6136B">
        <w:t xml:space="preserve"> (</w:t>
      </w:r>
      <w:r w:rsidR="00C9792F">
        <w:fldChar w:fldCharType="begin"/>
      </w:r>
      <w:r w:rsidR="00C9792F">
        <w:instrText xml:space="preserve"> REF _Ref177571605 \h </w:instrText>
      </w:r>
      <w:r w:rsidR="00C9792F">
        <w:fldChar w:fldCharType="separate"/>
      </w:r>
      <w:r w:rsidR="004E5C09">
        <w:t xml:space="preserve">Table </w:t>
      </w:r>
      <w:r w:rsidR="004E5C09">
        <w:rPr>
          <w:noProof/>
        </w:rPr>
        <w:t>5</w:t>
      </w:r>
      <w:r w:rsidR="004E5C09">
        <w:t>.</w:t>
      </w:r>
      <w:r w:rsidR="004E5C09">
        <w:rPr>
          <w:noProof/>
        </w:rPr>
        <w:t>4</w:t>
      </w:r>
      <w:r w:rsidR="00C9792F">
        <w:fldChar w:fldCharType="end"/>
      </w:r>
      <w:r>
        <w:t>). Detections were made during most drifts; however, there were no NBHF detected during the April deployments in any region (there was no effort in San Francisco during this month</w:t>
      </w:r>
      <w:r w:rsidR="00A6136B">
        <w:t>,</w:t>
      </w:r>
      <w:r w:rsidR="00E1557F">
        <w:t xml:space="preserve"> </w:t>
      </w:r>
      <w:r w:rsidR="00E1557F">
        <w:fldChar w:fldCharType="begin"/>
      </w:r>
      <w:r w:rsidR="00E1557F">
        <w:instrText xml:space="preserve"> REF _Ref177571439 \h </w:instrText>
      </w:r>
      <w:r w:rsidR="00E1557F">
        <w:fldChar w:fldCharType="separate"/>
      </w:r>
      <w:r w:rsidR="004E5C09">
        <w:t xml:space="preserve">Figure </w:t>
      </w:r>
      <w:r w:rsidR="004E5C09">
        <w:rPr>
          <w:noProof/>
        </w:rPr>
        <w:t>5</w:t>
      </w:r>
      <w:r w:rsidR="004E5C09">
        <w:t>.</w:t>
      </w:r>
      <w:r w:rsidR="004E5C09">
        <w:rPr>
          <w:noProof/>
        </w:rPr>
        <w:t>5</w:t>
      </w:r>
      <w:r w:rsidR="00E1557F">
        <w:fldChar w:fldCharType="end"/>
      </w:r>
      <w:r w:rsidR="00A6136B">
        <w:t>)</w:t>
      </w:r>
      <w:r>
        <w:t xml:space="preserve">. During </w:t>
      </w:r>
      <w:r w:rsidR="00742283">
        <w:t>the</w:t>
      </w:r>
      <w:r>
        <w:t xml:space="preserve"> PASCAL and CCES Surveys, most NBHF detections were in the Humboldt region </w:t>
      </w:r>
      <w:r w:rsidR="00A6136B">
        <w:t>(</w:t>
      </w:r>
      <w:r w:rsidR="00E1557F">
        <w:fldChar w:fldCharType="begin"/>
      </w:r>
      <w:r w:rsidR="00E1557F">
        <w:instrText xml:space="preserve"> REF _Ref177571439 \h </w:instrText>
      </w:r>
      <w:r w:rsidR="00E1557F">
        <w:fldChar w:fldCharType="separate"/>
      </w:r>
      <w:r w:rsidR="004E5C09">
        <w:t xml:space="preserve">Figure </w:t>
      </w:r>
      <w:r w:rsidR="004E5C09">
        <w:rPr>
          <w:noProof/>
        </w:rPr>
        <w:t>5</w:t>
      </w:r>
      <w:r w:rsidR="004E5C09">
        <w:t>.</w:t>
      </w:r>
      <w:r w:rsidR="004E5C09">
        <w:rPr>
          <w:noProof/>
        </w:rPr>
        <w:t>5</w:t>
      </w:r>
      <w:r w:rsidR="00E1557F">
        <w:fldChar w:fldCharType="end"/>
      </w:r>
      <w:r>
        <w:t xml:space="preserve">). </w:t>
      </w:r>
    </w:p>
    <w:p w14:paraId="1800784B" w14:textId="3A6E4E8D" w:rsidR="00D64A0E" w:rsidRDefault="00D64A0E" w:rsidP="001C5B60"/>
    <w:p w14:paraId="34C843A7" w14:textId="77777777" w:rsidR="00742283" w:rsidRDefault="00742283" w:rsidP="001C5B60"/>
    <w:p w14:paraId="29374741" w14:textId="77777777" w:rsidR="00057BD7" w:rsidRDefault="00057BD7" w:rsidP="001C5B60"/>
    <w:p w14:paraId="1BAA2F60" w14:textId="77777777" w:rsidR="00E1557F" w:rsidRDefault="001C5B60" w:rsidP="00E1557F">
      <w:pPr>
        <w:keepNext/>
      </w:pPr>
      <w:r>
        <w:rPr>
          <w:noProof/>
        </w:rPr>
        <w:drawing>
          <wp:inline distT="0" distB="0" distL="0" distR="0" wp14:anchorId="7B4C41A8" wp14:editId="04213A6C">
            <wp:extent cx="5943600" cy="2377440"/>
            <wp:effectExtent l="0" t="0" r="0" b="3810"/>
            <wp:docPr id="40" name="Picture 40" descr="Hourly presence of narrow band high frequency (NBHF) speci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 of NBHF varied by drift for Adrift surveys, and detections during PASCAL/CCES were greater in Humboldt and San Francis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Hourly presence of narrow band high frequency (NBHF) speci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 of NBHF varied by drift for Adrift surveys, and detections during PASCAL/CCES were greater in Humboldt and San Francisco."/>
                    <pic:cNvPicPr/>
                  </pic:nvPicPr>
                  <pic:blipFill>
                    <a:blip r:embed="rId24"/>
                    <a:stretch>
                      <a:fillRect/>
                    </a:stretch>
                  </pic:blipFill>
                  <pic:spPr>
                    <a:xfrm>
                      <a:off x="0" y="0"/>
                      <a:ext cx="5943600" cy="2377440"/>
                    </a:xfrm>
                    <a:prstGeom prst="rect">
                      <a:avLst/>
                    </a:prstGeom>
                  </pic:spPr>
                </pic:pic>
              </a:graphicData>
            </a:graphic>
          </wp:inline>
        </w:drawing>
      </w:r>
    </w:p>
    <w:p w14:paraId="166D1E28" w14:textId="36C0BCBF" w:rsidR="001C5B60" w:rsidRDefault="00E1557F" w:rsidP="00E1557F">
      <w:pPr>
        <w:pStyle w:val="FigureCaption"/>
      </w:pPr>
      <w:bookmarkStart w:id="80" w:name="_Ref177571439"/>
      <w:bookmarkStart w:id="81" w:name="_Toc177973343"/>
      <w:bookmarkStart w:id="82" w:name="_Toc178600522"/>
      <w:r>
        <w:t xml:space="preserve">Figure </w:t>
      </w:r>
      <w:fldSimple w:instr=" STYLEREF 1 \s ">
        <w:r w:rsidR="00974022">
          <w:rPr>
            <w:noProof/>
          </w:rPr>
          <w:t>5</w:t>
        </w:r>
      </w:fldSimple>
      <w:r w:rsidR="00974022">
        <w:t>.</w:t>
      </w:r>
      <w:fldSimple w:instr=" SEQ Figure \* ARABIC \s 1 ">
        <w:r w:rsidR="00974022">
          <w:rPr>
            <w:noProof/>
          </w:rPr>
          <w:t>6</w:t>
        </w:r>
      </w:fldSimple>
      <w:bookmarkEnd w:id="80"/>
      <w:r>
        <w:t xml:space="preserve">. </w:t>
      </w:r>
      <w:r w:rsidRPr="00F37351">
        <w:t>Hourly NBHF events by month, region for Adrift and combined PASCAL, CCES surveys.</w:t>
      </w:r>
      <w:bookmarkEnd w:id="81"/>
      <w:bookmarkEnd w:id="82"/>
    </w:p>
    <w:p w14:paraId="27225347" w14:textId="540808BC" w:rsidR="00E1557F" w:rsidRDefault="00E1557F" w:rsidP="00E1557F">
      <w:pPr>
        <w:pStyle w:val="FigureNotes"/>
      </w:pPr>
      <w:r w:rsidRPr="00E1557F">
        <w:t>Hourly presence of NBHF events (y axis) for different month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38995C94" w14:textId="77777777" w:rsidR="00D64A0E" w:rsidRDefault="00D64A0E" w:rsidP="00A65932"/>
    <w:p w14:paraId="67E77897" w14:textId="6E817553" w:rsidR="00E97A40" w:rsidRDefault="00E5270A" w:rsidP="00A65932">
      <w:r>
        <w:t xml:space="preserve">The California Current is home to 4 different species that produce NBHF echolocation clicks: harbor porpoise, Dall’s porpoise, pygmy sperm whales, and dwarf sperm whales. </w:t>
      </w:r>
      <w:bookmarkStart w:id="83" w:name="_Hlk175570069"/>
      <w:r>
        <w:t xml:space="preserve">Despite the similarities in their echolocation clicks, these species inhabit different habitats and have different behaviors and life histories. </w:t>
      </w:r>
      <w:bookmarkEnd w:id="83"/>
      <w:r w:rsidR="007651DD">
        <w:t xml:space="preserve">Harbor porpoise inhabit the nearshore waters north of Point Conception, and are very sensitive to noise and other anthropogenic impacts. Dall’s porpoise </w:t>
      </w:r>
      <w:proofErr w:type="gramStart"/>
      <w:r w:rsidR="007651DD">
        <w:t>are</w:t>
      </w:r>
      <w:proofErr w:type="gramEnd"/>
      <w:r w:rsidR="007651DD">
        <w:t xml:space="preserve"> fast moving and are often found in mixed species aggregations with dolphins. Both the pygmy and dwarf sperm whales are cryptic deep diving species</w:t>
      </w:r>
      <w:r w:rsidR="00E97A40">
        <w:t>. Lumping these very different species into one ‘acoustic’ group is problematic, and acoustic classification to species (or at least genus) is needed.</w:t>
      </w:r>
    </w:p>
    <w:p w14:paraId="777EF001" w14:textId="77777777" w:rsidR="00D64A0E" w:rsidRDefault="00D64A0E" w:rsidP="00A65932"/>
    <w:p w14:paraId="6D88FACB" w14:textId="4FCA1603" w:rsidR="00FB6C14" w:rsidRDefault="00E97A40" w:rsidP="00A65932">
      <w:r>
        <w:t xml:space="preserve">Preliminary </w:t>
      </w:r>
      <w:r w:rsidR="00FB6C14">
        <w:t xml:space="preserve">efforts at developing a genus-level species classifier for NBHF species in the California Current have shown positive results, and future research will further develop this classifier (see </w:t>
      </w:r>
      <w:r w:rsidR="007F0493">
        <w:t xml:space="preserve">Appendix: </w:t>
      </w:r>
      <w:r w:rsidR="007F0493">
        <w:fldChar w:fldCharType="begin"/>
      </w:r>
      <w:r w:rsidR="007F0493">
        <w:instrText xml:space="preserve"> REF _Ref178250674 \h </w:instrText>
      </w:r>
      <w:r w:rsidR="007F0493">
        <w:fldChar w:fldCharType="separate"/>
      </w:r>
      <w:r w:rsidR="004E5C09">
        <w:rPr>
          <w:b/>
          <w:bCs/>
        </w:rPr>
        <w:t>Error! Reference source not found.</w:t>
      </w:r>
      <w:r w:rsidR="007F0493">
        <w:fldChar w:fldCharType="end"/>
      </w:r>
      <w:r w:rsidR="00FB6C14">
        <w:t xml:space="preserve">). With some improvement, this classifier can be applied towards existing archived data to improve our understanding of the distribution of these species in the greater California Current. </w:t>
      </w:r>
    </w:p>
    <w:p w14:paraId="6AB2A57D" w14:textId="1644EEC7" w:rsidR="004A6F05" w:rsidRDefault="00E97A40" w:rsidP="00A65932">
      <w:r>
        <w:t xml:space="preserve"> </w:t>
      </w:r>
    </w:p>
    <w:p w14:paraId="174FA678" w14:textId="3638A3B9" w:rsidR="001C5B60" w:rsidRDefault="001C5B60" w:rsidP="001C5B60">
      <w:pPr>
        <w:pStyle w:val="Caption"/>
        <w:keepNext/>
      </w:pPr>
    </w:p>
    <w:p w14:paraId="1546EAD3" w14:textId="137EB665" w:rsidR="00E1557F" w:rsidRDefault="00E1557F" w:rsidP="00E1557F">
      <w:pPr>
        <w:pStyle w:val="TableTitle"/>
      </w:pPr>
      <w:bookmarkStart w:id="84" w:name="_Ref177571605"/>
      <w:bookmarkStart w:id="85" w:name="_Toc177982995"/>
      <w:bookmarkStart w:id="86" w:name="_Toc178600552"/>
      <w:r>
        <w:t xml:space="preserve">Table </w:t>
      </w:r>
      <w:fldSimple w:instr=" STYLEREF 1 \s ">
        <w:r w:rsidR="004E5C09">
          <w:rPr>
            <w:noProof/>
          </w:rPr>
          <w:t>5</w:t>
        </w:r>
      </w:fldSimple>
      <w:r w:rsidR="00EF5609">
        <w:t>.</w:t>
      </w:r>
      <w:fldSimple w:instr=" SEQ Table \* ARABIC \s 1 ">
        <w:r w:rsidR="004E5C09">
          <w:rPr>
            <w:noProof/>
          </w:rPr>
          <w:t>4</w:t>
        </w:r>
      </w:fldSimple>
      <w:bookmarkEnd w:id="84"/>
      <w:r w:rsidRPr="00E1557F">
        <w:t xml:space="preserve"> Summary of NBHF detections in hourly bins for Adrift data.</w:t>
      </w:r>
      <w:bookmarkEnd w:id="85"/>
      <w:bookmarkEnd w:id="86"/>
    </w:p>
    <w:tbl>
      <w:tblPr>
        <w:tblStyle w:val="TableGrid"/>
        <w:tblW w:w="0" w:type="auto"/>
        <w:tblLook w:val="04A0" w:firstRow="1" w:lastRow="0" w:firstColumn="1" w:lastColumn="0" w:noHBand="0" w:noVBand="1"/>
      </w:tblPr>
      <w:tblGrid>
        <w:gridCol w:w="1870"/>
        <w:gridCol w:w="1870"/>
        <w:gridCol w:w="1870"/>
        <w:gridCol w:w="1870"/>
      </w:tblGrid>
      <w:tr w:rsidR="004A6F05" w:rsidRPr="004A6F05" w14:paraId="3DDBFEAB" w14:textId="77777777" w:rsidTr="004A6F05">
        <w:trPr>
          <w:trHeight w:val="288"/>
        </w:trPr>
        <w:tc>
          <w:tcPr>
            <w:tcW w:w="1870" w:type="dxa"/>
            <w:shd w:val="clear" w:color="auto" w:fill="C6D9F1" w:themeFill="text2" w:themeFillTint="33"/>
            <w:noWrap/>
            <w:vAlign w:val="center"/>
            <w:hideMark/>
          </w:tcPr>
          <w:p w14:paraId="34FE96AC" w14:textId="77777777" w:rsidR="004A6F05" w:rsidRPr="004A6F05" w:rsidRDefault="004A6F05" w:rsidP="004A6F05">
            <w:pPr>
              <w:jc w:val="center"/>
              <w:rPr>
                <w:rFonts w:ascii="Arial" w:hAnsi="Arial" w:cs="Arial"/>
                <w:b/>
                <w:bCs/>
                <w:sz w:val="18"/>
                <w:szCs w:val="18"/>
              </w:rPr>
            </w:pPr>
          </w:p>
        </w:tc>
        <w:tc>
          <w:tcPr>
            <w:tcW w:w="1870" w:type="dxa"/>
            <w:shd w:val="clear" w:color="auto" w:fill="C6D9F1" w:themeFill="text2" w:themeFillTint="33"/>
            <w:noWrap/>
            <w:vAlign w:val="center"/>
            <w:hideMark/>
          </w:tcPr>
          <w:p w14:paraId="25E71F99"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2EB405A1"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4B48AB2F"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Winter</w:t>
            </w:r>
          </w:p>
        </w:tc>
      </w:tr>
      <w:tr w:rsidR="004A6F05" w:rsidRPr="004A6F05" w14:paraId="7C01212F" w14:textId="77777777" w:rsidTr="004A6F05">
        <w:trPr>
          <w:trHeight w:val="288"/>
        </w:trPr>
        <w:tc>
          <w:tcPr>
            <w:tcW w:w="1870" w:type="dxa"/>
            <w:noWrap/>
            <w:vAlign w:val="center"/>
            <w:hideMark/>
          </w:tcPr>
          <w:p w14:paraId="3BC5C2BC"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Oregon</w:t>
            </w:r>
          </w:p>
        </w:tc>
        <w:tc>
          <w:tcPr>
            <w:tcW w:w="1870" w:type="dxa"/>
            <w:noWrap/>
            <w:vAlign w:val="center"/>
            <w:hideMark/>
          </w:tcPr>
          <w:p w14:paraId="2CCC6D41"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4 (1430) </w:t>
            </w:r>
          </w:p>
        </w:tc>
        <w:tc>
          <w:tcPr>
            <w:tcW w:w="1870" w:type="dxa"/>
            <w:noWrap/>
            <w:vAlign w:val="center"/>
            <w:hideMark/>
          </w:tcPr>
          <w:p w14:paraId="398830F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20 (493)</w:t>
            </w:r>
          </w:p>
        </w:tc>
        <w:tc>
          <w:tcPr>
            <w:tcW w:w="1870" w:type="dxa"/>
            <w:noWrap/>
            <w:vAlign w:val="center"/>
            <w:hideMark/>
          </w:tcPr>
          <w:p w14:paraId="38CBC2E8"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r w:rsidR="004A6F05" w:rsidRPr="004A6F05" w14:paraId="77C9FD96" w14:textId="77777777" w:rsidTr="004A6F05">
        <w:trPr>
          <w:trHeight w:val="288"/>
        </w:trPr>
        <w:tc>
          <w:tcPr>
            <w:tcW w:w="1870" w:type="dxa"/>
            <w:noWrap/>
            <w:vAlign w:val="center"/>
            <w:hideMark/>
          </w:tcPr>
          <w:p w14:paraId="5262FF49"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Humboldt</w:t>
            </w:r>
          </w:p>
        </w:tc>
        <w:tc>
          <w:tcPr>
            <w:tcW w:w="1870" w:type="dxa"/>
            <w:noWrap/>
            <w:vAlign w:val="center"/>
            <w:hideMark/>
          </w:tcPr>
          <w:p w14:paraId="3AE86D0F"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7 (489)</w:t>
            </w:r>
          </w:p>
        </w:tc>
        <w:tc>
          <w:tcPr>
            <w:tcW w:w="1870" w:type="dxa"/>
            <w:noWrap/>
            <w:vAlign w:val="center"/>
            <w:hideMark/>
          </w:tcPr>
          <w:p w14:paraId="01ACB49D"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13 (1048) </w:t>
            </w:r>
          </w:p>
        </w:tc>
        <w:tc>
          <w:tcPr>
            <w:tcW w:w="1870" w:type="dxa"/>
            <w:noWrap/>
            <w:vAlign w:val="center"/>
            <w:hideMark/>
          </w:tcPr>
          <w:p w14:paraId="5999AE8B"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7 (308) </w:t>
            </w:r>
          </w:p>
        </w:tc>
      </w:tr>
      <w:tr w:rsidR="004A6F05" w:rsidRPr="004A6F05" w14:paraId="57807AC7" w14:textId="77777777" w:rsidTr="004A6F05">
        <w:trPr>
          <w:trHeight w:val="288"/>
        </w:trPr>
        <w:tc>
          <w:tcPr>
            <w:tcW w:w="1870" w:type="dxa"/>
            <w:noWrap/>
            <w:vAlign w:val="center"/>
            <w:hideMark/>
          </w:tcPr>
          <w:p w14:paraId="1B125456"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San Francisco</w:t>
            </w:r>
          </w:p>
        </w:tc>
        <w:tc>
          <w:tcPr>
            <w:tcW w:w="1870" w:type="dxa"/>
            <w:noWrap/>
            <w:vAlign w:val="center"/>
            <w:hideMark/>
          </w:tcPr>
          <w:p w14:paraId="293A3000"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5 (960)</w:t>
            </w:r>
          </w:p>
        </w:tc>
        <w:tc>
          <w:tcPr>
            <w:tcW w:w="1870" w:type="dxa"/>
            <w:noWrap/>
            <w:vAlign w:val="center"/>
            <w:hideMark/>
          </w:tcPr>
          <w:p w14:paraId="385031C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27 (688)</w:t>
            </w:r>
          </w:p>
        </w:tc>
        <w:tc>
          <w:tcPr>
            <w:tcW w:w="1870" w:type="dxa"/>
            <w:noWrap/>
            <w:vAlign w:val="center"/>
            <w:hideMark/>
          </w:tcPr>
          <w:p w14:paraId="7792D84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r w:rsidR="004A6F05" w:rsidRPr="004A6F05" w14:paraId="57B494A8" w14:textId="77777777" w:rsidTr="004A6F05">
        <w:trPr>
          <w:trHeight w:val="288"/>
        </w:trPr>
        <w:tc>
          <w:tcPr>
            <w:tcW w:w="1870" w:type="dxa"/>
            <w:noWrap/>
            <w:vAlign w:val="center"/>
            <w:hideMark/>
          </w:tcPr>
          <w:p w14:paraId="76F313B5"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Morro Bay</w:t>
            </w:r>
          </w:p>
        </w:tc>
        <w:tc>
          <w:tcPr>
            <w:tcW w:w="1870" w:type="dxa"/>
            <w:noWrap/>
            <w:vAlign w:val="center"/>
            <w:hideMark/>
          </w:tcPr>
          <w:p w14:paraId="66480AC7"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3 (2065) </w:t>
            </w:r>
          </w:p>
        </w:tc>
        <w:tc>
          <w:tcPr>
            <w:tcW w:w="1870" w:type="dxa"/>
            <w:noWrap/>
            <w:vAlign w:val="center"/>
            <w:hideMark/>
          </w:tcPr>
          <w:p w14:paraId="74D2503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8 (1353) </w:t>
            </w:r>
          </w:p>
        </w:tc>
        <w:tc>
          <w:tcPr>
            <w:tcW w:w="1870" w:type="dxa"/>
            <w:noWrap/>
            <w:vAlign w:val="center"/>
            <w:hideMark/>
          </w:tcPr>
          <w:p w14:paraId="435CBC67"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bl>
    <w:p w14:paraId="6C771A44" w14:textId="5A882998" w:rsidR="004A6F05" w:rsidRDefault="00E1557F" w:rsidP="00E1557F">
      <w:pPr>
        <w:pStyle w:val="TableNotes"/>
      </w:pPr>
      <w:r>
        <w:t xml:space="preserve">Note: </w:t>
      </w:r>
      <w:r w:rsidRPr="00E1557F">
        <w:t>Summary of NBHF detections for Adrift data. Mean hourly probability of NBHF detection for that region/season; total hourly bins are shown in parenthesis.</w:t>
      </w:r>
    </w:p>
    <w:p w14:paraId="5E21761A" w14:textId="77777777" w:rsidR="004A6F05" w:rsidRDefault="004A6F05" w:rsidP="00A65932"/>
    <w:p w14:paraId="1D55CA9C" w14:textId="7CE3BBDE" w:rsidR="00A65932" w:rsidRDefault="00A65932">
      <w:pPr>
        <w:spacing w:line="276" w:lineRule="auto"/>
      </w:pPr>
      <w:r>
        <w:br w:type="page"/>
      </w:r>
    </w:p>
    <w:p w14:paraId="0F0217BC" w14:textId="35E1CF03" w:rsidR="00A65932" w:rsidRDefault="00857BEA" w:rsidP="00CB3C78">
      <w:pPr>
        <w:pStyle w:val="Heading2"/>
        <w:numPr>
          <w:ilvl w:val="1"/>
          <w:numId w:val="29"/>
        </w:numPr>
      </w:pPr>
      <w:bookmarkStart w:id="87" w:name="_Toc177733640"/>
      <w:bookmarkStart w:id="88" w:name="_Toc178600486"/>
      <w:r>
        <w:lastRenderedPageBreak/>
        <w:t>Blue Whales</w:t>
      </w:r>
      <w:bookmarkEnd w:id="87"/>
      <w:bookmarkEnd w:id="88"/>
    </w:p>
    <w:p w14:paraId="7E60DC8C" w14:textId="1DAD712D" w:rsidR="005E01A7" w:rsidRPr="005E01A7" w:rsidRDefault="005E01A7" w:rsidP="005E01A7">
      <w:pPr>
        <w:rPr>
          <w:b/>
          <w:bCs/>
          <w:i/>
          <w:iCs/>
        </w:rPr>
      </w:pPr>
      <w:r w:rsidRPr="005E01A7">
        <w:rPr>
          <w:b/>
          <w:bCs/>
          <w:i/>
          <w:iCs/>
        </w:rPr>
        <w:t>Methods</w:t>
      </w:r>
    </w:p>
    <w:p w14:paraId="64F9DBF8" w14:textId="6D00EC64" w:rsidR="005E01A7" w:rsidRDefault="005E01A7" w:rsidP="005E01A7">
      <w:r>
        <w:t xml:space="preserve">Detection of blue whale A, B, and D calls were identified by an experienced analyst scanning hourly LTSA windows created using custom </w:t>
      </w:r>
      <w:r w:rsidR="00442BE6">
        <w:t>MATLAB</w:t>
      </w:r>
      <w:r>
        <w:t xml:space="preserve"> software, Triton (500 Hz decimated data and 1 Hz, 5 s resolution). Detection of at least one call of any call type (A, B, or D) was required to determine presence of blue whales in hourly bins. Deployments with excessive self-noise (such as strumming) that consistently impacted our ability to detect blue whales were eliminated from this analysis. </w:t>
      </w:r>
      <w:r w:rsidR="00B313C3">
        <w:t xml:space="preserve">Detailed methods are provided in our </w:t>
      </w:r>
      <w:r w:rsidR="00442BE6">
        <w:t>GitHub</w:t>
      </w:r>
      <w:r w:rsidR="00B313C3">
        <w:t xml:space="preserve"> online analysis </w:t>
      </w:r>
      <w:r>
        <w:t>methods.</w:t>
      </w:r>
      <w:r>
        <w:rPr>
          <w:rStyle w:val="FootnoteReference"/>
        </w:rPr>
        <w:footnoteReference w:id="13"/>
      </w:r>
    </w:p>
    <w:p w14:paraId="461D373F" w14:textId="77777777" w:rsidR="0092699C" w:rsidRDefault="0092699C" w:rsidP="005E01A7"/>
    <w:p w14:paraId="26C8C809" w14:textId="133E6184" w:rsidR="005E01A7" w:rsidRPr="005E01A7" w:rsidRDefault="005E01A7" w:rsidP="005E01A7">
      <w:pPr>
        <w:rPr>
          <w:b/>
          <w:bCs/>
          <w:i/>
          <w:iCs/>
        </w:rPr>
      </w:pPr>
      <w:r w:rsidRPr="005E01A7">
        <w:rPr>
          <w:b/>
          <w:bCs/>
          <w:i/>
          <w:iCs/>
        </w:rPr>
        <w:t>Results</w:t>
      </w:r>
    </w:p>
    <w:p w14:paraId="7FAEC4DA" w14:textId="5598B862" w:rsidR="005E01A7" w:rsidRDefault="005E01A7" w:rsidP="005E01A7">
      <w:r>
        <w:t>Blue whales were detected in all regions</w:t>
      </w:r>
      <w:r w:rsidR="005A2564">
        <w:t xml:space="preserve"> except Oregon</w:t>
      </w:r>
      <w:r>
        <w:t xml:space="preserve"> (</w:t>
      </w:r>
      <w:r w:rsidR="00F72FAA">
        <w:fldChar w:fldCharType="begin"/>
      </w:r>
      <w:r w:rsidR="00F72FAA">
        <w:instrText xml:space="preserve"> REF _Ref177571878 \h </w:instrText>
      </w:r>
      <w:r w:rsidR="00F72FAA">
        <w:fldChar w:fldCharType="separate"/>
      </w:r>
      <w:r w:rsidR="004E5C09">
        <w:t xml:space="preserve">Figure </w:t>
      </w:r>
      <w:r w:rsidR="004E5C09">
        <w:rPr>
          <w:noProof/>
        </w:rPr>
        <w:t>5</w:t>
      </w:r>
      <w:r w:rsidR="004E5C09">
        <w:t>.</w:t>
      </w:r>
      <w:r w:rsidR="004E5C09">
        <w:rPr>
          <w:noProof/>
        </w:rPr>
        <w:t>6</w:t>
      </w:r>
      <w:r w:rsidR="00F72FAA">
        <w:fldChar w:fldCharType="end"/>
      </w:r>
      <w:r>
        <w:t xml:space="preserve">), with most detections </w:t>
      </w:r>
      <w:r w:rsidR="00B370D3">
        <w:t>during</w:t>
      </w:r>
      <w:r>
        <w:t xml:space="preserve"> the post-upwelling season (</w:t>
      </w:r>
      <w:r w:rsidR="00FA18A1">
        <w:fldChar w:fldCharType="begin"/>
      </w:r>
      <w:r w:rsidR="00FA18A1">
        <w:instrText xml:space="preserve"> REF _Ref177572147 \h </w:instrText>
      </w:r>
      <w:r w:rsidR="00FA18A1">
        <w:fldChar w:fldCharType="separate"/>
      </w:r>
      <w:r w:rsidR="004E5C09">
        <w:t xml:space="preserve">Table </w:t>
      </w:r>
      <w:r w:rsidR="004E5C09">
        <w:rPr>
          <w:noProof/>
        </w:rPr>
        <w:t>5</w:t>
      </w:r>
      <w:r w:rsidR="004E5C09">
        <w:t>.</w:t>
      </w:r>
      <w:r w:rsidR="004E5C09">
        <w:rPr>
          <w:noProof/>
        </w:rPr>
        <w:t>5</w:t>
      </w:r>
      <w:r w:rsidR="00FA18A1">
        <w:fldChar w:fldCharType="end"/>
      </w:r>
      <w:r>
        <w:t>). Similar to the overall Adrift project, blue whales were detected in all regions during the combined PASCAL/CCES surveys, with low detections of blue whales off Oregon (</w:t>
      </w:r>
      <w:r w:rsidR="00F72FAA">
        <w:fldChar w:fldCharType="begin"/>
      </w:r>
      <w:r w:rsidR="00F72FAA">
        <w:instrText xml:space="preserve"> REF _Ref177571878 \h </w:instrText>
      </w:r>
      <w:r w:rsidR="00F72FAA">
        <w:fldChar w:fldCharType="separate"/>
      </w:r>
      <w:r w:rsidR="004E5C09">
        <w:t xml:space="preserve">Figure </w:t>
      </w:r>
      <w:r w:rsidR="004E5C09">
        <w:rPr>
          <w:noProof/>
        </w:rPr>
        <w:t>5</w:t>
      </w:r>
      <w:r w:rsidR="004E5C09">
        <w:t>.</w:t>
      </w:r>
      <w:r w:rsidR="004E5C09">
        <w:rPr>
          <w:noProof/>
        </w:rPr>
        <w:t>6</w:t>
      </w:r>
      <w:r w:rsidR="00F72FAA">
        <w:fldChar w:fldCharType="end"/>
      </w:r>
      <w:r>
        <w:t>).</w:t>
      </w:r>
    </w:p>
    <w:p w14:paraId="61AE9684" w14:textId="77777777" w:rsidR="00B370D3" w:rsidRDefault="00B370D3" w:rsidP="005E01A7"/>
    <w:p w14:paraId="3ED26B12" w14:textId="296262B0" w:rsidR="00B370D3" w:rsidRDefault="00B370D3" w:rsidP="005E01A7"/>
    <w:p w14:paraId="3E70C8EA" w14:textId="07D87DB9" w:rsidR="00B370D3" w:rsidRDefault="00B370D3" w:rsidP="005E01A7"/>
    <w:p w14:paraId="0AB4B853" w14:textId="77777777" w:rsidR="00F72FAA" w:rsidRDefault="00B370D3" w:rsidP="00F72FAA">
      <w:pPr>
        <w:keepNext/>
      </w:pPr>
      <w:r>
        <w:rPr>
          <w:noProof/>
        </w:rPr>
        <w:drawing>
          <wp:inline distT="0" distB="0" distL="0" distR="0" wp14:anchorId="4465E4AD" wp14:editId="14028D47">
            <wp:extent cx="5943600" cy="2377440"/>
            <wp:effectExtent l="0" t="0" r="0" b="3810"/>
            <wp:docPr id="44" name="Picture 44" descr="Hourly presence of blue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blue whales were high in all regions except Oregon during the post-upwelling season for Adrift, PASCAL, and CCES surveys. Detections were low in the upwelling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Hourly presence of blue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blue whales were high in all regions except Oregon during the post-upwelling season for Adrift, PASCAL, and CCES surveys. Detections were low in the upwelling season."/>
                    <pic:cNvPicPr/>
                  </pic:nvPicPr>
                  <pic:blipFill>
                    <a:blip r:embed="rId25"/>
                    <a:stretch>
                      <a:fillRect/>
                    </a:stretch>
                  </pic:blipFill>
                  <pic:spPr>
                    <a:xfrm>
                      <a:off x="0" y="0"/>
                      <a:ext cx="5943600" cy="2377440"/>
                    </a:xfrm>
                    <a:prstGeom prst="rect">
                      <a:avLst/>
                    </a:prstGeom>
                  </pic:spPr>
                </pic:pic>
              </a:graphicData>
            </a:graphic>
          </wp:inline>
        </w:drawing>
      </w:r>
    </w:p>
    <w:p w14:paraId="3C2038CF" w14:textId="1CAEE682" w:rsidR="00B370D3" w:rsidRDefault="00F72FAA" w:rsidP="00F72FAA">
      <w:pPr>
        <w:pStyle w:val="FigureCaption"/>
      </w:pPr>
      <w:bookmarkStart w:id="89" w:name="_Ref177571878"/>
      <w:bookmarkStart w:id="90" w:name="_Toc177973344"/>
      <w:bookmarkStart w:id="91" w:name="_Toc178600523"/>
      <w:r>
        <w:t xml:space="preserve">Figure </w:t>
      </w:r>
      <w:fldSimple w:instr=" STYLEREF 1 \s ">
        <w:r w:rsidR="00974022">
          <w:rPr>
            <w:noProof/>
          </w:rPr>
          <w:t>5</w:t>
        </w:r>
      </w:fldSimple>
      <w:r w:rsidR="00974022">
        <w:t>.</w:t>
      </w:r>
      <w:fldSimple w:instr=" SEQ Figure \* ARABIC \s 1 ">
        <w:r w:rsidR="00974022">
          <w:rPr>
            <w:noProof/>
          </w:rPr>
          <w:t>7</w:t>
        </w:r>
      </w:fldSimple>
      <w:bookmarkEnd w:id="89"/>
      <w:r>
        <w:t xml:space="preserve">. </w:t>
      </w:r>
      <w:r w:rsidRPr="007D695E">
        <w:t>Hourly blue whale events by month, region for Adrift and combined PASCAL, CCES surveys.</w:t>
      </w:r>
      <w:bookmarkEnd w:id="90"/>
      <w:bookmarkEnd w:id="91"/>
    </w:p>
    <w:p w14:paraId="76C463C8" w14:textId="6D82A995" w:rsidR="00F72FAA" w:rsidRDefault="00F72FAA" w:rsidP="00F72FAA">
      <w:pPr>
        <w:pStyle w:val="FigureNotes"/>
      </w:pPr>
      <w:r w:rsidRPr="00F72FAA">
        <w:t>Hourly presence of blue whale calls (A, B, and D types, combined)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071670EF" w14:textId="77777777" w:rsidR="00B370D3" w:rsidRDefault="00B370D3" w:rsidP="00B370D3"/>
    <w:p w14:paraId="2DDA4477" w14:textId="77777777" w:rsidR="00F72FAA" w:rsidRDefault="00F72FAA" w:rsidP="00B370D3"/>
    <w:p w14:paraId="10583D33" w14:textId="7C6E0F3B" w:rsidR="00F72FAA" w:rsidRDefault="00F72FAA" w:rsidP="00F72FAA">
      <w:r>
        <w:t>Detection of blue whale calls were primarily A and B calls associated with song, with few detections of D calls during the summer months (</w:t>
      </w:r>
      <w:r>
        <w:fldChar w:fldCharType="begin"/>
      </w:r>
      <w:r>
        <w:instrText xml:space="preserve"> REF _Ref177571996 \h </w:instrText>
      </w:r>
      <w:r>
        <w:fldChar w:fldCharType="separate"/>
      </w:r>
      <w:r w:rsidR="004E5C09">
        <w:t xml:space="preserve">Figure </w:t>
      </w:r>
      <w:r w:rsidR="004E5C09">
        <w:rPr>
          <w:noProof/>
        </w:rPr>
        <w:t>5</w:t>
      </w:r>
      <w:r w:rsidR="004E5C09">
        <w:t>.</w:t>
      </w:r>
      <w:r w:rsidR="004E5C09">
        <w:rPr>
          <w:noProof/>
        </w:rPr>
        <w:t>7</w:t>
      </w:r>
      <w:r>
        <w:fldChar w:fldCharType="end"/>
      </w:r>
      <w:r>
        <w:t>).</w:t>
      </w:r>
    </w:p>
    <w:p w14:paraId="5F530E4B" w14:textId="77777777" w:rsidR="00F72FAA" w:rsidRDefault="00F72FAA" w:rsidP="00B370D3"/>
    <w:p w14:paraId="2F5913AF" w14:textId="77777777" w:rsidR="00B370D3" w:rsidRDefault="00B370D3" w:rsidP="008F11C8"/>
    <w:p w14:paraId="0517E710" w14:textId="77777777" w:rsidR="00F72FAA" w:rsidRDefault="005E01A7" w:rsidP="00F72FAA">
      <w:pPr>
        <w:keepNext/>
      </w:pPr>
      <w:r>
        <w:rPr>
          <w:noProof/>
        </w:rPr>
        <w:drawing>
          <wp:inline distT="0" distB="0" distL="0" distR="0" wp14:anchorId="1BEFC49D" wp14:editId="48751D60">
            <wp:extent cx="3099817" cy="2479853"/>
            <wp:effectExtent l="0" t="0" r="5715" b="0"/>
            <wp:docPr id="43" name="Picture 43" descr="Hourly presence of blue whale ‘D’ calls detected during the Adrift study.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Non-song ‘D’ calls were detected in late upwelling (San Francisco) and early post-upwelling seasons and account for a fraction of the overall calls presented in Fig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Hourly presence of blue whale ‘D’ calls detected during the Adrift study.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Non-song ‘D’ calls were detected in late upwelling (San Francisco) and early post-upwelling seasons and account for a fraction of the overall calls presented in Figure 10.1."/>
                    <pic:cNvPicPr/>
                  </pic:nvPicPr>
                  <pic:blipFill>
                    <a:blip r:embed="rId26"/>
                    <a:stretch>
                      <a:fillRect/>
                    </a:stretch>
                  </pic:blipFill>
                  <pic:spPr>
                    <a:xfrm>
                      <a:off x="0" y="0"/>
                      <a:ext cx="3105106" cy="2484084"/>
                    </a:xfrm>
                    <a:prstGeom prst="rect">
                      <a:avLst/>
                    </a:prstGeom>
                  </pic:spPr>
                </pic:pic>
              </a:graphicData>
            </a:graphic>
          </wp:inline>
        </w:drawing>
      </w:r>
    </w:p>
    <w:p w14:paraId="5A0B0A91" w14:textId="79B4FDE5" w:rsidR="005E01A7" w:rsidRDefault="00F72FAA" w:rsidP="00F72FAA">
      <w:pPr>
        <w:pStyle w:val="FigureCaption"/>
      </w:pPr>
      <w:bookmarkStart w:id="92" w:name="_Ref177571996"/>
      <w:bookmarkStart w:id="93" w:name="_Toc177973345"/>
      <w:bookmarkStart w:id="94" w:name="_Toc178600524"/>
      <w:r>
        <w:t xml:space="preserve">Figure </w:t>
      </w:r>
      <w:fldSimple w:instr=" STYLEREF 1 \s ">
        <w:r w:rsidR="00974022">
          <w:rPr>
            <w:noProof/>
          </w:rPr>
          <w:t>5</w:t>
        </w:r>
      </w:fldSimple>
      <w:r w:rsidR="00974022">
        <w:t>.</w:t>
      </w:r>
      <w:fldSimple w:instr=" SEQ Figure \* ARABIC \s 1 ">
        <w:r w:rsidR="00974022">
          <w:rPr>
            <w:noProof/>
          </w:rPr>
          <w:t>8</w:t>
        </w:r>
      </w:fldSimple>
      <w:bookmarkEnd w:id="92"/>
      <w:r>
        <w:t xml:space="preserve">. </w:t>
      </w:r>
      <w:r w:rsidRPr="00E6013B">
        <w:t>Hourly presence of blue whale D calls by month, region for Adrift.</w:t>
      </w:r>
      <w:bookmarkEnd w:id="93"/>
      <w:bookmarkEnd w:id="94"/>
    </w:p>
    <w:p w14:paraId="20D4A333" w14:textId="4B0659F9" w:rsidR="00F72FAA" w:rsidRDefault="00F72FAA" w:rsidP="00F72FAA">
      <w:pPr>
        <w:pStyle w:val="FigureNotes"/>
      </w:pPr>
      <w:r w:rsidRPr="00F72FAA">
        <w:t xml:space="preserve">Hourly presence of blue whale D calls (y axis) for different months for combined years (x axis) and for each region (Oregon, Humboldt, San Francisco, and Morro Bay). </w:t>
      </w:r>
      <w:proofErr w:type="spellStart"/>
      <w:r w:rsidRPr="00F72FAA">
        <w:t>Adrifts</w:t>
      </w:r>
      <w:proofErr w:type="spellEnd"/>
      <w:r w:rsidRPr="00F72FAA">
        <w:t xml:space="preserve">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2740F43C" w14:textId="77777777" w:rsidR="00F72FAA" w:rsidRDefault="00F72FAA" w:rsidP="005E01A7">
      <w:pPr>
        <w:keepNext/>
      </w:pPr>
    </w:p>
    <w:p w14:paraId="07440119" w14:textId="1BCCA4C0" w:rsidR="00F72FAA" w:rsidRDefault="00F72FAA" w:rsidP="00F72FAA">
      <w:r>
        <w:t>Blue whale ‘song’ consists of both A and B calls, which can occur individually or in A-B pairs. Detection of both A and B calls were higher during the post-upwelling seasons in all areas (</w:t>
      </w:r>
      <w:r w:rsidR="00FA18A1">
        <w:fldChar w:fldCharType="begin"/>
      </w:r>
      <w:r w:rsidR="00FA18A1">
        <w:instrText xml:space="preserve"> REF _Ref177572147 \h </w:instrText>
      </w:r>
      <w:r w:rsidR="00FA18A1">
        <w:fldChar w:fldCharType="separate"/>
      </w:r>
      <w:r w:rsidR="004E5C09">
        <w:t xml:space="preserve">Table </w:t>
      </w:r>
      <w:r w:rsidR="004E5C09">
        <w:rPr>
          <w:noProof/>
        </w:rPr>
        <w:t>5</w:t>
      </w:r>
      <w:r w:rsidR="004E5C09">
        <w:t>.</w:t>
      </w:r>
      <w:r w:rsidR="004E5C09">
        <w:rPr>
          <w:noProof/>
        </w:rPr>
        <w:t>5</w:t>
      </w:r>
      <w:r w:rsidR="00FA18A1">
        <w:fldChar w:fldCharType="end"/>
      </w:r>
      <w:r>
        <w:t xml:space="preserve">). The hourly probability of detecting blue whale A and B calls during the limited data off Humboldt in the winter were higher than during the upwelling season, but lower than the post-upwelling season. There were only a few blue whale B calls detected during the upwelling season off San Francisco; no other calls associated with song were detected during the upwelling season in any region. The probability of detecting blue whale B calls was consistently higher than A calls for all regions (and seasons), which reflects research showing that blue whale B calls can be detected at greater ranges than blue whale A calls </w:t>
      </w:r>
      <w:r>
        <w:fldChar w:fldCharType="begin"/>
      </w:r>
      <w:r>
        <w:instrText xml:space="preserve"> ADDIN ZOTERO_ITEM CSL_CITATION {"citationID":"vYeGIWXF","properties":{"formattedCitation":"(McDonald et al. 2001)","plainCitation":"(McDonald et al. 2001)","noteIndex":0},"citationItems":[{"id":611,"uris":["http://zotero.org/users/10539369/items/8TDUS47G"],"itemData":{"id":611,"type":"article-journal","abstract":"The acoustic calls of blue whales off California are described with visual observations of behavior and with acoustic tracking. Acoustic call data with corresponding position tracks are analyzed for five calling blue whales during one 100-min time period. Three of the five animals produced type A-B calls while two produced another call type which we refer to as type D. One of the animals producing the A-B call type was identified as male. Pauses in call production corresponded to visually observed breathing intervals. There was no apparent coordination between the calling whales. The average call source level was calculated to be 186 dB re: 1 μPa at 1 m over the 10–110-Hz band for the type B calls. On two separate days, female blue whales were observed to be silent during respective monitoring periods of 20 min and 1 h.","container-title":"The Journal of the Acoustical Society of America","DOI":"10.1121/1.1353593","ISSN":"0001-4966, 1520-8524","issue":"4","language":"en","page":"1728-1735","source":"DOI.org (Crossref)","title":"The acoustic calls of blue whales off California with gender data","volume":"109","author":[{"family":"McDonald","given":"Mark A."},{"family":"Calambokidis","given":"John"},{"family":"Teranishi","given":"Arthur M."},{"family":"Hildebrand","given":"John A."}],"issued":{"date-parts":[["2001",4,1]]}}}],"schema":"https://github.com/citation-style-language/schema/raw/master/csl-citation.json"} </w:instrText>
      </w:r>
      <w:r>
        <w:fldChar w:fldCharType="separate"/>
      </w:r>
      <w:r w:rsidRPr="008F11C8">
        <w:t>(McDonald et al. 2001)</w:t>
      </w:r>
      <w:r>
        <w:fldChar w:fldCharType="end"/>
      </w:r>
      <w:r>
        <w:t>. Blue whale B calls can be readily classified by an experienced analyst when the SNR</w:t>
      </w:r>
      <w:r w:rsidR="00106D15">
        <w:t xml:space="preserve"> (signal to noise ratio)</w:t>
      </w:r>
      <w:r>
        <w:t xml:space="preserve"> is low.</w:t>
      </w:r>
    </w:p>
    <w:p w14:paraId="56EACE6F" w14:textId="77777777" w:rsidR="00F72FAA" w:rsidRDefault="00F72FAA" w:rsidP="00F72FAA"/>
    <w:p w14:paraId="08FE5491" w14:textId="17A9A207" w:rsidR="00F72FAA" w:rsidRDefault="00F72FAA" w:rsidP="00F72FAA">
      <w:r>
        <w:t xml:space="preserve">Blue whale D calls have been associated with feeding behavior </w:t>
      </w:r>
      <w:r>
        <w:fldChar w:fldCharType="begin"/>
      </w:r>
      <w:r>
        <w:instrText xml:space="preserve"> ADDIN ZOTERO_ITEM CSL_CITATION {"citationID":"ErjLdIgc","properties":{"formattedCitation":"(Oleson et al. 2007)","plainCitation":"(Oleson et al. 2007)","noteIndex":0},"citationItems":[{"id":614,"uris":["http://zotero.org/users/10539369/items/FGFFMKW3"],"itemData":{"id":614,"type":"article-journal","abstract":"Northeast Pacific blue whales, Balaenoptera musculus, migrate annually between productive summer feeding grounds off North America and tropical winter breeding grounds off Central America. These migratory movements have been confirmed through acoustic monitoring of the long-duration, low-frequency sounds produced by males (type B calls). However, other calls in the species' repertoire might prove a better proxy for the migratory and foraging behaviour of the population as a whole. To explore the seasonal and daily calling behaviour of this population, we evaluated the occurrence of three blue whale call types (song B, singular B and D) recorded between 2000 and 2004 at Cortez and Tanner Banks, a summer feeding area offshore of southern California. We recorded a significant temporal separation among the type B and D calls, both seasonally and daily, suggesting preferred use of certain call types during different behavioural states. A consistent seasonal pattern was evident, with D calling from April to November and song and singular B calling from June to January. In addition, D calls were heard primarily from dawn through to dusk, in contrast to the crepuscular pattern of song, suggesting that the production of D calls is related to feeding behaviour, which occurs primarily during the day on aggregated krill at depth. An increase in the length of the overall calling season was also observed from 2000 to 2004 and may be related to increased prey availability in the Southern California Bight relative to more southerly feeding areas.","container-title":"Animal Behaviour","DOI":"10.1016/j.anbehav.2007.01.022","ISSN":"0003-3472","issue":"4","journalAbbreviation":"Animal Behaviour","page":"881-894","source":"ScienceDirect","title":"Temporal separation of blue whale call types on a southern California feeding ground","volume":"74","author":[{"family":"Oleson","given":"Erin M."},{"family":"Wiggins","given":"Sean M."},{"family":"Hildebrand","given":"John A."}],"issued":{"date-parts":[["2007",10,1]]}}}],"schema":"https://github.com/citation-style-language/schema/raw/master/csl-citation.json"} </w:instrText>
      </w:r>
      <w:r>
        <w:fldChar w:fldCharType="separate"/>
      </w:r>
      <w:r w:rsidRPr="008F11C8">
        <w:t>(Oleson et al. 2007)</w:t>
      </w:r>
      <w:r>
        <w:fldChar w:fldCharType="end"/>
      </w:r>
      <w:r>
        <w:t>, and detection of D calls were primarily during the post-upwelling season (</w:t>
      </w:r>
      <w:r>
        <w:fldChar w:fldCharType="begin"/>
      </w:r>
      <w:r>
        <w:instrText xml:space="preserve"> REF _Ref177571996 \h </w:instrText>
      </w:r>
      <w:r>
        <w:fldChar w:fldCharType="separate"/>
      </w:r>
      <w:r w:rsidR="004E5C09">
        <w:t xml:space="preserve">Figure </w:t>
      </w:r>
      <w:r w:rsidR="004E5C09">
        <w:rPr>
          <w:noProof/>
        </w:rPr>
        <w:t>5</w:t>
      </w:r>
      <w:r w:rsidR="004E5C09">
        <w:t>.</w:t>
      </w:r>
      <w:r w:rsidR="004E5C09">
        <w:rPr>
          <w:noProof/>
        </w:rPr>
        <w:t>7</w:t>
      </w:r>
      <w:r>
        <w:fldChar w:fldCharType="end"/>
      </w:r>
      <w:r>
        <w:t>). The probability of detecting D calls was much lower than detecting A and/or B calls, and there were no detection of D calls off Oregon (</w:t>
      </w:r>
      <w:r w:rsidR="00FA18A1">
        <w:fldChar w:fldCharType="begin"/>
      </w:r>
      <w:r w:rsidR="00FA18A1">
        <w:instrText xml:space="preserve"> REF _Ref177572147 \h </w:instrText>
      </w:r>
      <w:r w:rsidR="00FA18A1">
        <w:fldChar w:fldCharType="separate"/>
      </w:r>
      <w:r w:rsidR="004E5C09">
        <w:t xml:space="preserve">Table </w:t>
      </w:r>
      <w:r w:rsidR="004E5C09">
        <w:rPr>
          <w:noProof/>
        </w:rPr>
        <w:t>5</w:t>
      </w:r>
      <w:r w:rsidR="004E5C09">
        <w:t>.</w:t>
      </w:r>
      <w:r w:rsidR="004E5C09">
        <w:rPr>
          <w:noProof/>
        </w:rPr>
        <w:t>5</w:t>
      </w:r>
      <w:r w:rsidR="00FA18A1">
        <w:fldChar w:fldCharType="end"/>
      </w:r>
      <w:r>
        <w:t xml:space="preserve">). Low SNR D calls are more readily confused with low frequency </w:t>
      </w:r>
      <w:proofErr w:type="spellStart"/>
      <w:r>
        <w:t>downsweep</w:t>
      </w:r>
      <w:proofErr w:type="spellEnd"/>
      <w:r>
        <w:t xml:space="preserve"> calls produced by other species, reducing the overall effective detection range for these calls.  </w:t>
      </w:r>
    </w:p>
    <w:p w14:paraId="47AB3AF8" w14:textId="079425E8" w:rsidR="00A65932" w:rsidRDefault="00A65932" w:rsidP="00A65932"/>
    <w:p w14:paraId="5934BDA4" w14:textId="115DED05" w:rsidR="00B370D3" w:rsidRDefault="00B370D3" w:rsidP="00B370D3">
      <w:r>
        <w:lastRenderedPageBreak/>
        <w:t>There were an additional 227 ad hoc detections of blue whales during the OSA analysis of other low-frequency baleen whale species.</w:t>
      </w:r>
      <w:r>
        <w:rPr>
          <w:rStyle w:val="FootnoteReference"/>
        </w:rPr>
        <w:footnoteReference w:id="14"/>
      </w:r>
      <w:r>
        <w:t xml:space="preserve"> The majority of those detections were either low SNR</w:t>
      </w:r>
      <w:r w:rsidR="00106D15">
        <w:t xml:space="preserve"> </w:t>
      </w:r>
      <w:r>
        <w:t>calls or were masked by noise while scanning the LTSAs.</w:t>
      </w:r>
    </w:p>
    <w:p w14:paraId="768FB6F2" w14:textId="77777777" w:rsidR="00F72FAA" w:rsidRDefault="00F72FAA" w:rsidP="00F72FAA"/>
    <w:p w14:paraId="4717A113" w14:textId="090B327E" w:rsidR="00F72FAA" w:rsidRDefault="00F72FAA" w:rsidP="00F72FAA">
      <w:pPr>
        <w:pStyle w:val="Caption"/>
        <w:keepNext/>
      </w:pPr>
    </w:p>
    <w:p w14:paraId="14CA01BC" w14:textId="4F9DC723" w:rsidR="00F72FAA" w:rsidRDefault="00F72FAA" w:rsidP="00F72FAA">
      <w:pPr>
        <w:pStyle w:val="TableTitle"/>
      </w:pPr>
      <w:bookmarkStart w:id="95" w:name="_Ref177572147"/>
      <w:bookmarkStart w:id="96" w:name="_Toc177982996"/>
      <w:bookmarkStart w:id="97" w:name="_Toc178600553"/>
      <w:r>
        <w:t xml:space="preserve">Table </w:t>
      </w:r>
      <w:fldSimple w:instr=" STYLEREF 1 \s ">
        <w:r w:rsidR="004E5C09">
          <w:rPr>
            <w:noProof/>
          </w:rPr>
          <w:t>5</w:t>
        </w:r>
      </w:fldSimple>
      <w:r w:rsidR="00EF5609">
        <w:t>.</w:t>
      </w:r>
      <w:fldSimple w:instr=" SEQ Table \* ARABIC \s 1 ">
        <w:r w:rsidR="004E5C09">
          <w:rPr>
            <w:noProof/>
          </w:rPr>
          <w:t>5</w:t>
        </w:r>
      </w:fldSimple>
      <w:bookmarkEnd w:id="95"/>
      <w:r>
        <w:t xml:space="preserve">. </w:t>
      </w:r>
      <w:r w:rsidRPr="009C4FAF">
        <w:t>Summary of blue whale detections in hourly bins for Adrift data.</w:t>
      </w:r>
      <w:bookmarkEnd w:id="96"/>
      <w:bookmarkEnd w:id="97"/>
    </w:p>
    <w:tbl>
      <w:tblPr>
        <w:tblStyle w:val="TableGrid"/>
        <w:tblW w:w="0" w:type="auto"/>
        <w:tblLook w:val="04A0" w:firstRow="1" w:lastRow="0" w:firstColumn="1" w:lastColumn="0" w:noHBand="0" w:noVBand="1"/>
      </w:tblPr>
      <w:tblGrid>
        <w:gridCol w:w="1870"/>
        <w:gridCol w:w="1870"/>
        <w:gridCol w:w="1870"/>
        <w:gridCol w:w="1870"/>
      </w:tblGrid>
      <w:tr w:rsidR="00F72FAA" w:rsidRPr="00224F59" w14:paraId="66FBCDB1" w14:textId="77777777" w:rsidTr="00BB5D7D">
        <w:trPr>
          <w:trHeight w:val="288"/>
        </w:trPr>
        <w:tc>
          <w:tcPr>
            <w:tcW w:w="1870" w:type="dxa"/>
            <w:shd w:val="clear" w:color="auto" w:fill="C6D9F1" w:themeFill="text2" w:themeFillTint="33"/>
            <w:noWrap/>
            <w:vAlign w:val="center"/>
            <w:hideMark/>
          </w:tcPr>
          <w:p w14:paraId="708B3835" w14:textId="77777777" w:rsidR="00F72FAA" w:rsidRPr="00224F59" w:rsidRDefault="00F72FAA" w:rsidP="00BB5D7D">
            <w:pPr>
              <w:jc w:val="center"/>
              <w:rPr>
                <w:rFonts w:ascii="Arial" w:hAnsi="Arial" w:cs="Arial"/>
                <w:b/>
                <w:bCs/>
                <w:sz w:val="18"/>
                <w:szCs w:val="18"/>
              </w:rPr>
            </w:pPr>
          </w:p>
        </w:tc>
        <w:tc>
          <w:tcPr>
            <w:tcW w:w="1870" w:type="dxa"/>
            <w:shd w:val="clear" w:color="auto" w:fill="C6D9F1" w:themeFill="text2" w:themeFillTint="33"/>
            <w:noWrap/>
            <w:vAlign w:val="center"/>
            <w:hideMark/>
          </w:tcPr>
          <w:p w14:paraId="27F84616"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7AA58524"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3AF1BD66"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Winter</w:t>
            </w:r>
          </w:p>
        </w:tc>
      </w:tr>
      <w:tr w:rsidR="00F72FAA" w:rsidRPr="00224F59" w14:paraId="227029C4" w14:textId="77777777" w:rsidTr="00BB5D7D">
        <w:trPr>
          <w:trHeight w:val="288"/>
        </w:trPr>
        <w:tc>
          <w:tcPr>
            <w:tcW w:w="1870" w:type="dxa"/>
            <w:noWrap/>
            <w:vAlign w:val="center"/>
            <w:hideMark/>
          </w:tcPr>
          <w:p w14:paraId="650EDEC2"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A</w:t>
            </w:r>
            <w:r w:rsidRPr="00FF754E">
              <w:rPr>
                <w:rFonts w:ascii="Arial" w:hAnsi="Arial" w:cs="Arial"/>
                <w:b/>
                <w:bCs/>
                <w:color w:val="000000"/>
                <w:sz w:val="18"/>
                <w:szCs w:val="18"/>
              </w:rPr>
              <w:t xml:space="preserve"> Calls</w:t>
            </w:r>
          </w:p>
        </w:tc>
        <w:tc>
          <w:tcPr>
            <w:tcW w:w="1870" w:type="dxa"/>
            <w:noWrap/>
            <w:vAlign w:val="center"/>
            <w:hideMark/>
          </w:tcPr>
          <w:p w14:paraId="0684A20E" w14:textId="77777777" w:rsidR="00F72FAA" w:rsidRPr="00224F59" w:rsidRDefault="00F72FAA" w:rsidP="00BB5D7D">
            <w:pPr>
              <w:rPr>
                <w:rFonts w:ascii="Arial" w:hAnsi="Arial" w:cs="Arial"/>
                <w:color w:val="000000"/>
                <w:sz w:val="18"/>
                <w:szCs w:val="18"/>
              </w:rPr>
            </w:pPr>
          </w:p>
        </w:tc>
        <w:tc>
          <w:tcPr>
            <w:tcW w:w="1870" w:type="dxa"/>
            <w:noWrap/>
            <w:vAlign w:val="center"/>
            <w:hideMark/>
          </w:tcPr>
          <w:p w14:paraId="2949A3F1" w14:textId="77777777" w:rsidR="00F72FAA" w:rsidRPr="00224F59" w:rsidRDefault="00F72FAA" w:rsidP="00BB5D7D">
            <w:pPr>
              <w:rPr>
                <w:rFonts w:ascii="Arial" w:hAnsi="Arial" w:cs="Arial"/>
                <w:sz w:val="18"/>
                <w:szCs w:val="18"/>
              </w:rPr>
            </w:pPr>
          </w:p>
        </w:tc>
        <w:tc>
          <w:tcPr>
            <w:tcW w:w="1870" w:type="dxa"/>
            <w:noWrap/>
            <w:vAlign w:val="center"/>
            <w:hideMark/>
          </w:tcPr>
          <w:p w14:paraId="09231884" w14:textId="77777777" w:rsidR="00F72FAA" w:rsidRPr="00224F59" w:rsidRDefault="00F72FAA" w:rsidP="00BB5D7D">
            <w:pPr>
              <w:rPr>
                <w:rFonts w:ascii="Arial" w:hAnsi="Arial" w:cs="Arial"/>
                <w:sz w:val="18"/>
                <w:szCs w:val="18"/>
              </w:rPr>
            </w:pPr>
          </w:p>
        </w:tc>
      </w:tr>
      <w:tr w:rsidR="00F72FAA" w:rsidRPr="00224F59" w14:paraId="0C3CA2EA" w14:textId="77777777" w:rsidTr="00BB5D7D">
        <w:trPr>
          <w:trHeight w:val="288"/>
        </w:trPr>
        <w:tc>
          <w:tcPr>
            <w:tcW w:w="1870" w:type="dxa"/>
            <w:noWrap/>
            <w:vAlign w:val="center"/>
            <w:hideMark/>
          </w:tcPr>
          <w:p w14:paraId="43FF0551"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297BC859"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0CC1C29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005306E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10BCEC0E" w14:textId="77777777" w:rsidTr="00BB5D7D">
        <w:trPr>
          <w:trHeight w:val="288"/>
        </w:trPr>
        <w:tc>
          <w:tcPr>
            <w:tcW w:w="1870" w:type="dxa"/>
            <w:noWrap/>
            <w:vAlign w:val="center"/>
            <w:hideMark/>
          </w:tcPr>
          <w:p w14:paraId="0D429A11"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4F1D42BA"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3095ABD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50 (1048) </w:t>
            </w:r>
          </w:p>
        </w:tc>
        <w:tc>
          <w:tcPr>
            <w:tcW w:w="1870" w:type="dxa"/>
            <w:noWrap/>
            <w:vAlign w:val="center"/>
            <w:hideMark/>
          </w:tcPr>
          <w:p w14:paraId="78EF55D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1 (308) </w:t>
            </w:r>
          </w:p>
        </w:tc>
      </w:tr>
      <w:tr w:rsidR="00F72FAA" w:rsidRPr="00224F59" w14:paraId="330F6305" w14:textId="77777777" w:rsidTr="00BB5D7D">
        <w:trPr>
          <w:trHeight w:val="288"/>
        </w:trPr>
        <w:tc>
          <w:tcPr>
            <w:tcW w:w="1870" w:type="dxa"/>
            <w:noWrap/>
            <w:vAlign w:val="center"/>
            <w:hideMark/>
          </w:tcPr>
          <w:p w14:paraId="3AB88B8F"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54CEC8C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960)</w:t>
            </w:r>
          </w:p>
        </w:tc>
        <w:tc>
          <w:tcPr>
            <w:tcW w:w="1870" w:type="dxa"/>
            <w:noWrap/>
            <w:vAlign w:val="center"/>
            <w:hideMark/>
          </w:tcPr>
          <w:p w14:paraId="1BFAA19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31 (688)</w:t>
            </w:r>
          </w:p>
        </w:tc>
        <w:tc>
          <w:tcPr>
            <w:tcW w:w="1870" w:type="dxa"/>
            <w:noWrap/>
            <w:vAlign w:val="center"/>
            <w:hideMark/>
          </w:tcPr>
          <w:p w14:paraId="7914EE8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43042128" w14:textId="77777777" w:rsidTr="00BB5D7D">
        <w:trPr>
          <w:trHeight w:val="288"/>
        </w:trPr>
        <w:tc>
          <w:tcPr>
            <w:tcW w:w="1870" w:type="dxa"/>
            <w:noWrap/>
            <w:vAlign w:val="center"/>
            <w:hideMark/>
          </w:tcPr>
          <w:p w14:paraId="705696A6"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44DE445B"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1DF1402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31 (1353) </w:t>
            </w:r>
          </w:p>
        </w:tc>
        <w:tc>
          <w:tcPr>
            <w:tcW w:w="1870" w:type="dxa"/>
            <w:noWrap/>
            <w:vAlign w:val="center"/>
            <w:hideMark/>
          </w:tcPr>
          <w:p w14:paraId="4B381ED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564DF696" w14:textId="77777777" w:rsidTr="00BB5D7D">
        <w:trPr>
          <w:trHeight w:val="288"/>
        </w:trPr>
        <w:tc>
          <w:tcPr>
            <w:tcW w:w="1870" w:type="dxa"/>
            <w:noWrap/>
            <w:vAlign w:val="center"/>
            <w:hideMark/>
          </w:tcPr>
          <w:p w14:paraId="1078C976"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B</w:t>
            </w:r>
            <w:r w:rsidRPr="00FF754E">
              <w:rPr>
                <w:rFonts w:ascii="Arial" w:hAnsi="Arial" w:cs="Arial"/>
                <w:b/>
                <w:bCs/>
                <w:color w:val="000000"/>
                <w:sz w:val="18"/>
                <w:szCs w:val="18"/>
              </w:rPr>
              <w:t xml:space="preserve"> Calls</w:t>
            </w:r>
          </w:p>
        </w:tc>
        <w:tc>
          <w:tcPr>
            <w:tcW w:w="1870" w:type="dxa"/>
            <w:noWrap/>
            <w:vAlign w:val="center"/>
            <w:hideMark/>
          </w:tcPr>
          <w:p w14:paraId="04D563C0" w14:textId="77777777" w:rsidR="00F72FAA" w:rsidRPr="00224F59" w:rsidRDefault="00F72FAA" w:rsidP="00BB5D7D">
            <w:pPr>
              <w:tabs>
                <w:tab w:val="decimal" w:pos="708"/>
              </w:tabs>
              <w:rPr>
                <w:rFonts w:ascii="Arial" w:hAnsi="Arial" w:cs="Arial"/>
                <w:color w:val="000000"/>
                <w:sz w:val="18"/>
                <w:szCs w:val="18"/>
              </w:rPr>
            </w:pPr>
          </w:p>
        </w:tc>
        <w:tc>
          <w:tcPr>
            <w:tcW w:w="1870" w:type="dxa"/>
            <w:noWrap/>
            <w:vAlign w:val="center"/>
            <w:hideMark/>
          </w:tcPr>
          <w:p w14:paraId="096072DA" w14:textId="77777777" w:rsidR="00F72FAA" w:rsidRPr="00224F59" w:rsidRDefault="00F72FAA" w:rsidP="00BB5D7D">
            <w:pPr>
              <w:tabs>
                <w:tab w:val="decimal" w:pos="708"/>
              </w:tabs>
              <w:rPr>
                <w:rFonts w:ascii="Arial" w:hAnsi="Arial" w:cs="Arial"/>
                <w:sz w:val="18"/>
                <w:szCs w:val="18"/>
              </w:rPr>
            </w:pPr>
          </w:p>
        </w:tc>
        <w:tc>
          <w:tcPr>
            <w:tcW w:w="1870" w:type="dxa"/>
            <w:noWrap/>
            <w:vAlign w:val="center"/>
            <w:hideMark/>
          </w:tcPr>
          <w:p w14:paraId="5422CE37" w14:textId="77777777" w:rsidR="00F72FAA" w:rsidRPr="00224F59" w:rsidRDefault="00F72FAA" w:rsidP="00BB5D7D">
            <w:pPr>
              <w:tabs>
                <w:tab w:val="decimal" w:pos="708"/>
              </w:tabs>
              <w:rPr>
                <w:rFonts w:ascii="Arial" w:hAnsi="Arial" w:cs="Arial"/>
                <w:sz w:val="18"/>
                <w:szCs w:val="18"/>
              </w:rPr>
            </w:pPr>
          </w:p>
        </w:tc>
      </w:tr>
      <w:tr w:rsidR="00F72FAA" w:rsidRPr="00224F59" w14:paraId="0B9FEC7A" w14:textId="77777777" w:rsidTr="00BB5D7D">
        <w:trPr>
          <w:trHeight w:val="288"/>
        </w:trPr>
        <w:tc>
          <w:tcPr>
            <w:tcW w:w="1870" w:type="dxa"/>
            <w:noWrap/>
            <w:vAlign w:val="center"/>
            <w:hideMark/>
          </w:tcPr>
          <w:p w14:paraId="07F9B3D5"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1174B5F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4575986D"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4B65635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787FD9AF" w14:textId="77777777" w:rsidTr="00BB5D7D">
        <w:trPr>
          <w:trHeight w:val="288"/>
        </w:trPr>
        <w:tc>
          <w:tcPr>
            <w:tcW w:w="1870" w:type="dxa"/>
            <w:noWrap/>
            <w:vAlign w:val="center"/>
            <w:hideMark/>
          </w:tcPr>
          <w:p w14:paraId="113FB3D4"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53E285A2"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342D8BD7"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74 (1048) </w:t>
            </w:r>
          </w:p>
        </w:tc>
        <w:tc>
          <w:tcPr>
            <w:tcW w:w="1870" w:type="dxa"/>
            <w:noWrap/>
            <w:vAlign w:val="center"/>
            <w:hideMark/>
          </w:tcPr>
          <w:p w14:paraId="525A97D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7 (308) </w:t>
            </w:r>
          </w:p>
        </w:tc>
      </w:tr>
      <w:tr w:rsidR="00F72FAA" w:rsidRPr="00224F59" w14:paraId="30EB2E5E" w14:textId="77777777" w:rsidTr="00BB5D7D">
        <w:trPr>
          <w:trHeight w:val="288"/>
        </w:trPr>
        <w:tc>
          <w:tcPr>
            <w:tcW w:w="1870" w:type="dxa"/>
            <w:noWrap/>
            <w:vAlign w:val="center"/>
            <w:hideMark/>
          </w:tcPr>
          <w:p w14:paraId="5BCF12D2"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3211F30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2 (960)</w:t>
            </w:r>
          </w:p>
        </w:tc>
        <w:tc>
          <w:tcPr>
            <w:tcW w:w="1870" w:type="dxa"/>
            <w:noWrap/>
            <w:vAlign w:val="center"/>
            <w:hideMark/>
          </w:tcPr>
          <w:p w14:paraId="75A6481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50 (688)</w:t>
            </w:r>
          </w:p>
        </w:tc>
        <w:tc>
          <w:tcPr>
            <w:tcW w:w="1870" w:type="dxa"/>
            <w:noWrap/>
            <w:vAlign w:val="center"/>
            <w:hideMark/>
          </w:tcPr>
          <w:p w14:paraId="0728525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6AEBFE38" w14:textId="77777777" w:rsidTr="00BB5D7D">
        <w:trPr>
          <w:trHeight w:val="288"/>
        </w:trPr>
        <w:tc>
          <w:tcPr>
            <w:tcW w:w="1870" w:type="dxa"/>
            <w:noWrap/>
            <w:vAlign w:val="center"/>
            <w:hideMark/>
          </w:tcPr>
          <w:p w14:paraId="495E9B6C"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4D7D5ED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5DAB56E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63 (1353) </w:t>
            </w:r>
          </w:p>
        </w:tc>
        <w:tc>
          <w:tcPr>
            <w:tcW w:w="1870" w:type="dxa"/>
            <w:noWrap/>
            <w:vAlign w:val="center"/>
            <w:hideMark/>
          </w:tcPr>
          <w:p w14:paraId="1132F4F4"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5A05B445" w14:textId="77777777" w:rsidTr="00BB5D7D">
        <w:trPr>
          <w:trHeight w:val="288"/>
        </w:trPr>
        <w:tc>
          <w:tcPr>
            <w:tcW w:w="1870" w:type="dxa"/>
            <w:noWrap/>
            <w:vAlign w:val="center"/>
            <w:hideMark/>
          </w:tcPr>
          <w:p w14:paraId="7A84926A"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D</w:t>
            </w:r>
            <w:r w:rsidRPr="00FF754E">
              <w:rPr>
                <w:rFonts w:ascii="Arial" w:hAnsi="Arial" w:cs="Arial"/>
                <w:b/>
                <w:bCs/>
                <w:color w:val="000000"/>
                <w:sz w:val="18"/>
                <w:szCs w:val="18"/>
              </w:rPr>
              <w:t xml:space="preserve"> Calls</w:t>
            </w:r>
          </w:p>
        </w:tc>
        <w:tc>
          <w:tcPr>
            <w:tcW w:w="1870" w:type="dxa"/>
            <w:noWrap/>
            <w:vAlign w:val="center"/>
            <w:hideMark/>
          </w:tcPr>
          <w:p w14:paraId="4AF1F840" w14:textId="77777777" w:rsidR="00F72FAA" w:rsidRPr="00224F59" w:rsidRDefault="00F72FAA" w:rsidP="00BB5D7D">
            <w:pPr>
              <w:tabs>
                <w:tab w:val="decimal" w:pos="708"/>
              </w:tabs>
              <w:rPr>
                <w:rFonts w:ascii="Arial" w:hAnsi="Arial" w:cs="Arial"/>
                <w:color w:val="000000"/>
                <w:sz w:val="18"/>
                <w:szCs w:val="18"/>
              </w:rPr>
            </w:pPr>
          </w:p>
        </w:tc>
        <w:tc>
          <w:tcPr>
            <w:tcW w:w="1870" w:type="dxa"/>
            <w:noWrap/>
            <w:vAlign w:val="center"/>
            <w:hideMark/>
          </w:tcPr>
          <w:p w14:paraId="3FCD7FF3" w14:textId="77777777" w:rsidR="00F72FAA" w:rsidRPr="00224F59" w:rsidRDefault="00F72FAA" w:rsidP="00BB5D7D">
            <w:pPr>
              <w:tabs>
                <w:tab w:val="decimal" w:pos="708"/>
              </w:tabs>
              <w:rPr>
                <w:rFonts w:ascii="Arial" w:hAnsi="Arial" w:cs="Arial"/>
                <w:sz w:val="18"/>
                <w:szCs w:val="18"/>
              </w:rPr>
            </w:pPr>
          </w:p>
        </w:tc>
        <w:tc>
          <w:tcPr>
            <w:tcW w:w="1870" w:type="dxa"/>
            <w:noWrap/>
            <w:vAlign w:val="center"/>
            <w:hideMark/>
          </w:tcPr>
          <w:p w14:paraId="49B258CE" w14:textId="77777777" w:rsidR="00F72FAA" w:rsidRPr="00224F59" w:rsidRDefault="00F72FAA" w:rsidP="00BB5D7D">
            <w:pPr>
              <w:tabs>
                <w:tab w:val="decimal" w:pos="708"/>
              </w:tabs>
              <w:rPr>
                <w:rFonts w:ascii="Arial" w:hAnsi="Arial" w:cs="Arial"/>
                <w:sz w:val="18"/>
                <w:szCs w:val="18"/>
              </w:rPr>
            </w:pPr>
          </w:p>
        </w:tc>
      </w:tr>
      <w:tr w:rsidR="00F72FAA" w:rsidRPr="00224F59" w14:paraId="78221CAC" w14:textId="77777777" w:rsidTr="00BB5D7D">
        <w:trPr>
          <w:trHeight w:val="288"/>
        </w:trPr>
        <w:tc>
          <w:tcPr>
            <w:tcW w:w="1870" w:type="dxa"/>
            <w:noWrap/>
            <w:vAlign w:val="center"/>
            <w:hideMark/>
          </w:tcPr>
          <w:p w14:paraId="27E1A850"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1702D87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6336E0B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4B5788A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1E51F94B" w14:textId="77777777" w:rsidTr="00BB5D7D">
        <w:trPr>
          <w:trHeight w:val="288"/>
        </w:trPr>
        <w:tc>
          <w:tcPr>
            <w:tcW w:w="1870" w:type="dxa"/>
            <w:noWrap/>
            <w:vAlign w:val="center"/>
            <w:hideMark/>
          </w:tcPr>
          <w:p w14:paraId="4FB2E08E"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1C5D7AF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4943CF64"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7 (1048) </w:t>
            </w:r>
          </w:p>
        </w:tc>
        <w:tc>
          <w:tcPr>
            <w:tcW w:w="1870" w:type="dxa"/>
            <w:noWrap/>
            <w:vAlign w:val="center"/>
            <w:hideMark/>
          </w:tcPr>
          <w:p w14:paraId="497811D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308) </w:t>
            </w:r>
          </w:p>
        </w:tc>
      </w:tr>
      <w:tr w:rsidR="00F72FAA" w:rsidRPr="00224F59" w14:paraId="2CBCEF5D" w14:textId="77777777" w:rsidTr="00BB5D7D">
        <w:trPr>
          <w:trHeight w:val="288"/>
        </w:trPr>
        <w:tc>
          <w:tcPr>
            <w:tcW w:w="1870" w:type="dxa"/>
            <w:noWrap/>
            <w:vAlign w:val="center"/>
            <w:hideMark/>
          </w:tcPr>
          <w:p w14:paraId="49D579F4"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1DB458F7"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3 (960)</w:t>
            </w:r>
          </w:p>
        </w:tc>
        <w:tc>
          <w:tcPr>
            <w:tcW w:w="1870" w:type="dxa"/>
            <w:noWrap/>
            <w:vAlign w:val="center"/>
            <w:hideMark/>
          </w:tcPr>
          <w:p w14:paraId="2AC5AE9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6 (688)</w:t>
            </w:r>
          </w:p>
        </w:tc>
        <w:tc>
          <w:tcPr>
            <w:tcW w:w="1870" w:type="dxa"/>
            <w:noWrap/>
            <w:vAlign w:val="center"/>
            <w:hideMark/>
          </w:tcPr>
          <w:p w14:paraId="7CC856F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22DC57BD" w14:textId="77777777" w:rsidTr="00BB5D7D">
        <w:trPr>
          <w:trHeight w:val="288"/>
        </w:trPr>
        <w:tc>
          <w:tcPr>
            <w:tcW w:w="1870" w:type="dxa"/>
            <w:noWrap/>
            <w:vAlign w:val="center"/>
            <w:hideMark/>
          </w:tcPr>
          <w:p w14:paraId="67378E16"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5952D0E3"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592467B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9 (1353) </w:t>
            </w:r>
          </w:p>
        </w:tc>
        <w:tc>
          <w:tcPr>
            <w:tcW w:w="1870" w:type="dxa"/>
            <w:noWrap/>
            <w:vAlign w:val="center"/>
            <w:hideMark/>
          </w:tcPr>
          <w:p w14:paraId="64AB8363"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bl>
    <w:p w14:paraId="1AA96A4D" w14:textId="3D1DF5E9" w:rsidR="00F72FAA" w:rsidRPr="00F72FAA" w:rsidRDefault="00F72FAA" w:rsidP="00F72FAA">
      <w:pPr>
        <w:pStyle w:val="TableNotes"/>
        <w:sectPr w:rsidR="00F72FAA" w:rsidRPr="00F72FAA" w:rsidSect="00305B2D">
          <w:pgSz w:w="12240" w:h="15840"/>
          <w:pgMar w:top="1440" w:right="1440" w:bottom="1440" w:left="1440" w:header="810" w:footer="167" w:gutter="0"/>
          <w:cols w:space="720"/>
          <w:docGrid w:linePitch="360"/>
        </w:sectPr>
      </w:pPr>
      <w:r>
        <w:t xml:space="preserve">Note: </w:t>
      </w:r>
      <w:r w:rsidRPr="00F72FAA">
        <w:t>Summary of blue whale detections for A, B, and D calls in hourly bins for Adrift data. Mean hourly probability of blue whale detection for that call type/region/season; total hourly bins are shown in parenthesis.</w:t>
      </w:r>
    </w:p>
    <w:p w14:paraId="744F90AC" w14:textId="5C072F2B" w:rsidR="00A65932" w:rsidRDefault="00857BEA" w:rsidP="00CB3C78">
      <w:pPr>
        <w:pStyle w:val="Heading2"/>
        <w:numPr>
          <w:ilvl w:val="1"/>
          <w:numId w:val="29"/>
        </w:numPr>
      </w:pPr>
      <w:bookmarkStart w:id="98" w:name="_Toc177733641"/>
      <w:bookmarkStart w:id="99" w:name="_Toc178600487"/>
      <w:r>
        <w:lastRenderedPageBreak/>
        <w:t>Fin Whales</w:t>
      </w:r>
      <w:bookmarkEnd w:id="98"/>
      <w:bookmarkEnd w:id="99"/>
    </w:p>
    <w:p w14:paraId="77741CC8" w14:textId="5A017C20" w:rsidR="00B313C3" w:rsidRPr="00AF21E8" w:rsidRDefault="00B313C3" w:rsidP="00B313C3">
      <w:pPr>
        <w:rPr>
          <w:b/>
          <w:bCs/>
          <w:i/>
          <w:iCs/>
        </w:rPr>
      </w:pPr>
      <w:r w:rsidRPr="00AF21E8">
        <w:rPr>
          <w:b/>
          <w:bCs/>
          <w:i/>
          <w:iCs/>
        </w:rPr>
        <w:t>Methods</w:t>
      </w:r>
    </w:p>
    <w:p w14:paraId="41F417B8" w14:textId="771BD4AB" w:rsidR="00B313C3" w:rsidRDefault="00B313C3" w:rsidP="00B313C3">
      <w:r>
        <w:t xml:space="preserve">Due to complications associated with fin whale call structure, we implemented multiple methods to detect fin whale 20 and 40 Hz calls. </w:t>
      </w:r>
      <w:r w:rsidR="009C186F">
        <w:t xml:space="preserve">Fin whale 20 Hz calls consist of low frequency pulses; we used both a tonal </w:t>
      </w:r>
      <w:r w:rsidR="00D13F4D">
        <w:t xml:space="preserve">and click detector to identify fin whale 20 Hz pulses in our datasets. Tonal </w:t>
      </w:r>
      <w:r w:rsidR="009C186F">
        <w:t>detector</w:t>
      </w:r>
      <w:r w:rsidR="00D13F4D">
        <w:t xml:space="preserve">s are </w:t>
      </w:r>
      <w:r w:rsidR="009C186F">
        <w:t>commonly used for detecting tonal baleen whale call</w:t>
      </w:r>
      <w:r w:rsidR="00D13F4D">
        <w:t xml:space="preserve">, whereas </w:t>
      </w:r>
      <w:r w:rsidR="009C186F">
        <w:t>click detector</w:t>
      </w:r>
      <w:r w:rsidR="00D13F4D">
        <w:t xml:space="preserve">s are typically used for echolocation clicks, but are suitable for detecting </w:t>
      </w:r>
      <w:r w:rsidR="009C186F">
        <w:t>short duration fin whale 20 Hz pulses. Fin whale 40 Hz calls were detected using a tonal detector.</w:t>
      </w:r>
    </w:p>
    <w:p w14:paraId="594AED7C" w14:textId="77777777" w:rsidR="00B313C3" w:rsidRDefault="00B313C3" w:rsidP="00B313C3"/>
    <w:p w14:paraId="2A8581BE" w14:textId="55BEC504" w:rsidR="00B313C3" w:rsidRDefault="00B313C3" w:rsidP="00B313C3">
      <w:r>
        <w:t>For all datasets, fin whale 20 and 40 Hz calls were analyzed by</w:t>
      </w:r>
      <w:r w:rsidR="00D13F4D">
        <w:t xml:space="preserve"> our research partner OSA</w:t>
      </w:r>
      <w:r>
        <w:t xml:space="preserve"> using a </w:t>
      </w:r>
      <w:proofErr w:type="spellStart"/>
      <w:r w:rsidR="000525C2">
        <w:t>PAMGuard</w:t>
      </w:r>
      <w:proofErr w:type="spellEnd"/>
      <w:r>
        <w:t xml:space="preserve"> whistle and moan detector (v2.02.09) and reviewed by an experienced analyst in </w:t>
      </w:r>
      <w:proofErr w:type="spellStart"/>
      <w:r w:rsidR="000525C2">
        <w:t>PAMGuard</w:t>
      </w:r>
      <w:r>
        <w:t>'s</w:t>
      </w:r>
      <w:proofErr w:type="spellEnd"/>
      <w:r>
        <w:t xml:space="preserve"> Viewer Mode. Detections were grouped into acoustic events using the Detection Group </w:t>
      </w:r>
      <w:proofErr w:type="spellStart"/>
      <w:r>
        <w:t>Localiser</w:t>
      </w:r>
      <w:proofErr w:type="spellEnd"/>
      <w:r>
        <w:t xml:space="preserve"> module. Acoustic events were then binned into hourly presence for the 40</w:t>
      </w:r>
      <w:r w:rsidR="005770D6">
        <w:t xml:space="preserve"> </w:t>
      </w:r>
      <w:r>
        <w:t xml:space="preserve">Hz fin whale call type. Due to the variability in sampling rates and duty cycles during the CCES and PASCAL datasets, presence of fin whale 20 Hz calls were detected by manual scanning of LTSAs using Triton (500 Hz decimated data and 1 Hz, 5 s resolution). Identification of at least three fin whale 20 Hz calls by an experienced analyst were required to consider this species 'present' during any given hour. </w:t>
      </w:r>
    </w:p>
    <w:p w14:paraId="7E91F353" w14:textId="4030C1EB" w:rsidR="00D13F4D" w:rsidRDefault="00D13F4D" w:rsidP="00B313C3"/>
    <w:p w14:paraId="042004E9" w14:textId="6CD682BC" w:rsidR="00D13F4D" w:rsidRDefault="005770D6" w:rsidP="00D13F4D">
      <w:r>
        <w:t>F</w:t>
      </w:r>
      <w:r w:rsidR="00D13F4D">
        <w:t xml:space="preserve">in whale 20 Hz calls were </w:t>
      </w:r>
      <w:r>
        <w:t xml:space="preserve">also </w:t>
      </w:r>
      <w:r w:rsidR="00D13F4D">
        <w:t xml:space="preserve">detected using the click detector in </w:t>
      </w:r>
      <w:proofErr w:type="spellStart"/>
      <w:r w:rsidR="00D13F4D">
        <w:t>PAMGuard</w:t>
      </w:r>
      <w:proofErr w:type="spellEnd"/>
      <w:r w:rsidR="00D13F4D">
        <w:t xml:space="preserve"> (v2.02.09). A stratified sub-sampling method was used to validate 20% of the wav files in each drift. A random forest model was developed using validated data from 14 drifts from three different geographic areas between 2021-2023. This model was used to predict the presence of fin whales in hourly bins. For each hourly bin, if there were less than 3 predictions with scores over 0.5, these classifications were automatically rejected to eliminate false positives. Hourly bins with at least 3 predictions with scores greater than 0.5 were manually reviewed by an experienced analyst for final classification.</w:t>
      </w:r>
    </w:p>
    <w:p w14:paraId="298C3D7F" w14:textId="77777777" w:rsidR="00D13F4D" w:rsidRDefault="00D13F4D" w:rsidP="00B313C3"/>
    <w:p w14:paraId="4CCDEA12" w14:textId="1F04F83D" w:rsidR="00B313C3" w:rsidRDefault="00B313C3" w:rsidP="00B313C3">
      <w:r>
        <w:t xml:space="preserve">Deployments with excessive self-noise (such as strumming) that consistently impacted our ability to detect fin whales were eliminated from this analysis. </w:t>
      </w:r>
      <w:r w:rsidR="0092699C">
        <w:t xml:space="preserve">Detailed methods are provided in our </w:t>
      </w:r>
      <w:r w:rsidR="00442BE6">
        <w:t>GitHub</w:t>
      </w:r>
      <w:r w:rsidR="0092699C">
        <w:t xml:space="preserve"> online analysis</w:t>
      </w:r>
      <w:r>
        <w:t xml:space="preserve"> methods</w:t>
      </w:r>
      <w:r w:rsidR="00AF21E8">
        <w:rPr>
          <w:rStyle w:val="FootnoteReference"/>
        </w:rPr>
        <w:footnoteReference w:id="15"/>
      </w:r>
      <w:r w:rsidR="00E237F9">
        <w:t xml:space="preserve">, </w:t>
      </w:r>
      <w:r w:rsidR="005770D6">
        <w:t>in a report provided by</w:t>
      </w:r>
      <w:r>
        <w:t xml:space="preserve"> OSA </w:t>
      </w:r>
      <w:r w:rsidR="005770D6">
        <w:t xml:space="preserve">and archived on our </w:t>
      </w:r>
      <w:r w:rsidR="00442BE6">
        <w:t>GitHub</w:t>
      </w:r>
      <w:r w:rsidR="005770D6">
        <w:t xml:space="preserve"> Repository</w:t>
      </w:r>
      <w:r>
        <w:t>.</w:t>
      </w:r>
      <w:r w:rsidR="00AF21E8">
        <w:rPr>
          <w:rStyle w:val="FootnoteReference"/>
        </w:rPr>
        <w:footnoteReference w:id="16"/>
      </w:r>
    </w:p>
    <w:p w14:paraId="12998A69" w14:textId="77777777" w:rsidR="00B313C3" w:rsidRDefault="00B313C3" w:rsidP="00B313C3"/>
    <w:p w14:paraId="275F97C4" w14:textId="5EA33C68" w:rsidR="00B313C3" w:rsidRDefault="00B313C3" w:rsidP="00B313C3">
      <w:r>
        <w:t xml:space="preserve">A pilot study to develop a deep learning network to detect and classify fin whale 20 and 40 Hz calls was initiated by Ocean Science Analytics and </w:t>
      </w:r>
      <w:r w:rsidR="00AF21E8">
        <w:t>preliminary</w:t>
      </w:r>
      <w:r>
        <w:t xml:space="preserve"> results can be found in</w:t>
      </w:r>
      <w:r w:rsidR="005770D6">
        <w:t xml:space="preserve"> </w:t>
      </w:r>
      <w:r w:rsidR="007F0493">
        <w:t xml:space="preserve">Appendix: </w:t>
      </w:r>
      <w:r w:rsidR="007F0493">
        <w:fldChar w:fldCharType="begin"/>
      </w:r>
      <w:r w:rsidR="007F0493">
        <w:instrText xml:space="preserve"> REF _Ref178250691 \h </w:instrText>
      </w:r>
      <w:r w:rsidR="007F0493">
        <w:fldChar w:fldCharType="separate"/>
      </w:r>
      <w:r w:rsidR="004E5C09">
        <w:rPr>
          <w:b/>
          <w:bCs/>
        </w:rPr>
        <w:t>Error! Reference source not found.</w:t>
      </w:r>
      <w:r w:rsidR="007F0493">
        <w:fldChar w:fldCharType="end"/>
      </w:r>
      <w:r>
        <w:t>.</w:t>
      </w:r>
    </w:p>
    <w:p w14:paraId="1537CC8C" w14:textId="18AED9D9" w:rsidR="00AD3546" w:rsidRDefault="00AD3546" w:rsidP="00B313C3"/>
    <w:p w14:paraId="06E81C26" w14:textId="3ECA9D32" w:rsidR="00AD3546" w:rsidRDefault="00AD3546" w:rsidP="00B313C3"/>
    <w:p w14:paraId="7DFD620C" w14:textId="7CA77339" w:rsidR="00310C4F" w:rsidRDefault="00310C4F" w:rsidP="00B313C3"/>
    <w:p w14:paraId="3EFC3E21" w14:textId="77777777" w:rsidR="00310C4F" w:rsidRDefault="00310C4F" w:rsidP="00B313C3"/>
    <w:p w14:paraId="3A4E4A1A" w14:textId="48AF0911" w:rsidR="00B313C3" w:rsidRPr="00AF21E8" w:rsidRDefault="00B313C3" w:rsidP="00B313C3">
      <w:pPr>
        <w:rPr>
          <w:b/>
          <w:bCs/>
          <w:i/>
          <w:iCs/>
        </w:rPr>
      </w:pPr>
      <w:r w:rsidRPr="00AF21E8">
        <w:rPr>
          <w:b/>
          <w:bCs/>
          <w:i/>
          <w:iCs/>
        </w:rPr>
        <w:lastRenderedPageBreak/>
        <w:t>Results</w:t>
      </w:r>
    </w:p>
    <w:p w14:paraId="08765137" w14:textId="1A1E03D9" w:rsidR="00034FBE" w:rsidRDefault="00B313C3" w:rsidP="00B313C3">
      <w:r>
        <w:t>Fin whales were detected throughout the study area and at different times of year</w:t>
      </w:r>
      <w:r w:rsidR="005419B5">
        <w:t xml:space="preserve"> (</w:t>
      </w:r>
      <w:r w:rsidR="005419B5">
        <w:fldChar w:fldCharType="begin"/>
      </w:r>
      <w:r w:rsidR="005419B5">
        <w:instrText xml:space="preserve"> REF _Ref177572685 \h </w:instrText>
      </w:r>
      <w:r w:rsidR="005419B5">
        <w:fldChar w:fldCharType="separate"/>
      </w:r>
      <w:r w:rsidR="004E5C09">
        <w:t xml:space="preserve">Figure </w:t>
      </w:r>
      <w:r w:rsidR="004E5C09">
        <w:rPr>
          <w:noProof/>
        </w:rPr>
        <w:t>5</w:t>
      </w:r>
      <w:r w:rsidR="004E5C09">
        <w:t>.</w:t>
      </w:r>
      <w:r w:rsidR="004E5C09">
        <w:rPr>
          <w:noProof/>
        </w:rPr>
        <w:t>8</w:t>
      </w:r>
      <w:r w:rsidR="005419B5">
        <w:fldChar w:fldCharType="end"/>
      </w:r>
      <w:r>
        <w:t>). Detection of fin whales during the combined PASCAL/CCES surveys showed strong presence in the Morro Bay and San Francisco regions, with low detections in Humboldt and</w:t>
      </w:r>
      <w:r w:rsidR="00E237F9">
        <w:t xml:space="preserve"> Oregon</w:t>
      </w:r>
      <w:r>
        <w:t xml:space="preserve"> </w:t>
      </w:r>
      <w:r w:rsidR="00D93D01">
        <w:t>(</w:t>
      </w:r>
      <w:r w:rsidR="005419B5">
        <w:fldChar w:fldCharType="begin"/>
      </w:r>
      <w:r w:rsidR="005419B5">
        <w:instrText xml:space="preserve"> REF _Ref177572685 \h </w:instrText>
      </w:r>
      <w:r w:rsidR="005419B5">
        <w:fldChar w:fldCharType="separate"/>
      </w:r>
      <w:r w:rsidR="004E5C09">
        <w:t xml:space="preserve">Figure </w:t>
      </w:r>
      <w:r w:rsidR="004E5C09">
        <w:rPr>
          <w:noProof/>
        </w:rPr>
        <w:t>5</w:t>
      </w:r>
      <w:r w:rsidR="004E5C09">
        <w:t>.</w:t>
      </w:r>
      <w:r w:rsidR="004E5C09">
        <w:rPr>
          <w:noProof/>
        </w:rPr>
        <w:t>8</w:t>
      </w:r>
      <w:r w:rsidR="005419B5">
        <w:fldChar w:fldCharType="end"/>
      </w:r>
      <w:r w:rsidR="00D93D01">
        <w:t>).</w:t>
      </w:r>
    </w:p>
    <w:p w14:paraId="5293EAD4" w14:textId="77777777" w:rsidR="005419B5" w:rsidRDefault="005419B5" w:rsidP="00B313C3"/>
    <w:p w14:paraId="013144E4" w14:textId="77777777" w:rsidR="00D93D01" w:rsidRDefault="00D93D01" w:rsidP="00B313C3"/>
    <w:p w14:paraId="72968C05" w14:textId="7F30A14E" w:rsidR="00B313C3" w:rsidRDefault="00B313C3" w:rsidP="00B313C3"/>
    <w:p w14:paraId="3BF2DAD4" w14:textId="77777777" w:rsidR="00B70E00" w:rsidRDefault="00AF21E8" w:rsidP="00B70E00">
      <w:pPr>
        <w:keepNext/>
      </w:pPr>
      <w:r>
        <w:rPr>
          <w:noProof/>
        </w:rPr>
        <w:drawing>
          <wp:inline distT="0" distB="0" distL="0" distR="0" wp14:anchorId="48423187" wp14:editId="6202D7DD">
            <wp:extent cx="5943600" cy="2377440"/>
            <wp:effectExtent l="0" t="0" r="0" b="3810"/>
            <wp:docPr id="48" name="Picture 48" descr="Hourly presence of fin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fin whales varied by drift for the Adrift survey. Detections of fin whales were very strong in San Francisco and Morro Bay for PASCAL/CCES surveys, with few detections in Oregon and Humbol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Hourly presence of fin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fin whales varied by drift for the Adrift survey. Detections of fin whales were very strong in San Francisco and Morro Bay for PASCAL/CCES surveys, with few detections in Oregon and Humboldt."/>
                    <pic:cNvPicPr/>
                  </pic:nvPicPr>
                  <pic:blipFill>
                    <a:blip r:embed="rId27"/>
                    <a:stretch>
                      <a:fillRect/>
                    </a:stretch>
                  </pic:blipFill>
                  <pic:spPr>
                    <a:xfrm>
                      <a:off x="0" y="0"/>
                      <a:ext cx="5943600" cy="2377440"/>
                    </a:xfrm>
                    <a:prstGeom prst="rect">
                      <a:avLst/>
                    </a:prstGeom>
                  </pic:spPr>
                </pic:pic>
              </a:graphicData>
            </a:graphic>
          </wp:inline>
        </w:drawing>
      </w:r>
    </w:p>
    <w:p w14:paraId="07A9181D" w14:textId="1DADFCE0" w:rsidR="00AF21E8" w:rsidRDefault="00B70E00" w:rsidP="00B70E00">
      <w:pPr>
        <w:pStyle w:val="FigureCaption"/>
      </w:pPr>
      <w:bookmarkStart w:id="100" w:name="_Ref177572685"/>
      <w:bookmarkStart w:id="101" w:name="_Toc177973346"/>
      <w:bookmarkStart w:id="102" w:name="_Toc178600525"/>
      <w:r>
        <w:t xml:space="preserve">Figure </w:t>
      </w:r>
      <w:fldSimple w:instr=" STYLEREF 1 \s ">
        <w:r w:rsidR="00974022">
          <w:rPr>
            <w:noProof/>
          </w:rPr>
          <w:t>5</w:t>
        </w:r>
      </w:fldSimple>
      <w:r w:rsidR="00974022">
        <w:t>.</w:t>
      </w:r>
      <w:fldSimple w:instr=" SEQ Figure \* ARABIC \s 1 ">
        <w:r w:rsidR="00974022">
          <w:rPr>
            <w:noProof/>
          </w:rPr>
          <w:t>9</w:t>
        </w:r>
      </w:fldSimple>
      <w:bookmarkEnd w:id="100"/>
      <w:r>
        <w:t xml:space="preserve">. </w:t>
      </w:r>
      <w:r w:rsidRPr="008E7416">
        <w:t>Hourly fin whale events by month, region for Adrift and combined PASCAL, CCES surveys.</w:t>
      </w:r>
      <w:bookmarkEnd w:id="101"/>
      <w:bookmarkEnd w:id="102"/>
    </w:p>
    <w:p w14:paraId="77E45971" w14:textId="753CE352" w:rsidR="00B70E00" w:rsidRDefault="00B70E00" w:rsidP="00B70E00">
      <w:pPr>
        <w:pStyle w:val="FigureNotes"/>
      </w:pPr>
      <w:r w:rsidRPr="00B70E00">
        <w:t>Hourly presence of fin whales (combined call typ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53C3048" w14:textId="77777777" w:rsidR="000E343F" w:rsidRDefault="000E343F" w:rsidP="000E343F"/>
    <w:p w14:paraId="1F322C2A" w14:textId="1D8B33B4" w:rsidR="000E343F" w:rsidRDefault="000E343F" w:rsidP="000E343F">
      <w:r>
        <w:t>Fin whale 20 Hz pulses had higher detection probabilities in the post-upwelling seasons for all locations</w:t>
      </w:r>
      <w:r w:rsidR="00B70E00">
        <w:t xml:space="preserve"> (</w:t>
      </w:r>
      <w:r w:rsidR="00B70E00">
        <w:fldChar w:fldCharType="begin"/>
      </w:r>
      <w:r w:rsidR="00B70E00">
        <w:instrText xml:space="preserve"> REF _Ref177572599 \h </w:instrText>
      </w:r>
      <w:r w:rsidR="00B70E00">
        <w:fldChar w:fldCharType="separate"/>
      </w:r>
      <w:r w:rsidR="004E5C09">
        <w:t xml:space="preserve">Figure </w:t>
      </w:r>
      <w:r w:rsidR="004E5C09">
        <w:rPr>
          <w:noProof/>
        </w:rPr>
        <w:t>5</w:t>
      </w:r>
      <w:r w:rsidR="004E5C09">
        <w:t>.</w:t>
      </w:r>
      <w:r w:rsidR="004E5C09">
        <w:rPr>
          <w:noProof/>
        </w:rPr>
        <w:t>9</w:t>
      </w:r>
      <w:r w:rsidR="00B70E00">
        <w:fldChar w:fldCharType="end"/>
      </w:r>
      <w:r>
        <w:t>,</w:t>
      </w:r>
      <w:r w:rsidR="00B70E00">
        <w:t xml:space="preserve"> </w:t>
      </w:r>
      <w:r w:rsidR="00B70E00">
        <w:fldChar w:fldCharType="begin"/>
      </w:r>
      <w:r w:rsidR="00B70E00">
        <w:instrText xml:space="preserve"> REF _Ref177572338 \h </w:instrText>
      </w:r>
      <w:r w:rsidR="00B70E00">
        <w:fldChar w:fldCharType="separate"/>
      </w:r>
      <w:r w:rsidR="004E5C09">
        <w:t xml:space="preserve">Table </w:t>
      </w:r>
      <w:r w:rsidR="004E5C09">
        <w:rPr>
          <w:noProof/>
        </w:rPr>
        <w:t>5</w:t>
      </w:r>
      <w:r w:rsidR="004E5C09">
        <w:t>.</w:t>
      </w:r>
      <w:r w:rsidR="004E5C09">
        <w:rPr>
          <w:noProof/>
        </w:rPr>
        <w:t>6</w:t>
      </w:r>
      <w:r w:rsidR="00B70E00">
        <w:fldChar w:fldCharType="end"/>
      </w:r>
      <w:r>
        <w:t xml:space="preserve">). This detection probability dropped during the (limited) winter data for Humboldt. Fin whale 20 Hz detections were lower off San Francisco than other areas, though detection of low frequency fin whale calls in this area may be compromised by low frequency noise associated with high levels of low frequency noise associated with large shipping traffic (container ships). The fin whale 20 Hz call is the most commonly reported and is thought to be used as a social call to establish and maintain contact when produced in irregular sequences </w:t>
      </w:r>
      <w:r>
        <w:fldChar w:fldCharType="begin"/>
      </w:r>
      <w:r>
        <w:instrText xml:space="preserve"> ADDIN ZOTERO_ITEM CSL_CITATION {"citationID":"gVbJpZtt","properties":{"formattedCitation":"(Edds-Walton 1997)","plainCitation":"(Edds-Walton 1997)","noteIndex":0},"citationItems":[{"id":526,"uris":["http://zotero.org/users/10539369/items/I5PAM2IU"],"itemData":{"id":526,"type":"article-journal","abstract":"Mysticete (baleen) whales produce a variety of vocalizations and sounds, but relatively few of these have been well described with accompanying behavior. This review concentrates on the vocalizations consistently associated with behavioral interactions or acoustic exchanges between or among conspecifics. These communication “signals” have been categorized for this review as contact calls of single animals outside of the breeding season (including cow-calf pairs), vocalizations reported during the breeding season (often designated as “songs”), and calls produced by active groups of whales that may or may not have a reproductive function. While much remains unknown, the data obtained thus far indicate that the social vocalizations of baleen whales have structural/functional similarities with those of other mammals and birds.","container-title":"Bioacoustics","DOI":"10.1080/09524622.1997.9753353","ISSN":"0952-4622","issue":"1-2","note":"publisher: Taylor &amp; Francis\n_eprint: https://doi.org/10.1080/09524622.1997.9753353","page":"47–60","source":"Taylor and Francis+NEJM","title":"Acoustic Communication Signals of Mysticete Whales","volume":"8","author":[{"family":"Edds-Walton","given":"PEGGY L."}],"issued":{"date-parts":[["1997",1,1]]}}}],"schema":"https://github.com/citation-style-language/schema/raw/master/csl-citation.json"} </w:instrText>
      </w:r>
      <w:r>
        <w:fldChar w:fldCharType="separate"/>
      </w:r>
      <w:r w:rsidRPr="001849BA">
        <w:t>(</w:t>
      </w:r>
      <w:proofErr w:type="spellStart"/>
      <w:r w:rsidRPr="001849BA">
        <w:t>Edds</w:t>
      </w:r>
      <w:proofErr w:type="spellEnd"/>
      <w:r w:rsidRPr="001849BA">
        <w:t>-Walton 1997)</w:t>
      </w:r>
      <w:r>
        <w:fldChar w:fldCharType="end"/>
      </w:r>
      <w:r>
        <w:t xml:space="preserve"> and it may serve a reproductive function when produced by males in a regular sequence forming song </w:t>
      </w:r>
      <w:r>
        <w:fldChar w:fldCharType="begin"/>
      </w:r>
      <w:r>
        <w:instrText xml:space="preserve"> ADDIN ZOTERO_ITEM CSL_CITATION {"citationID":"EyLfcCnP","properties":{"formattedCitation":"(Croll et al. 2002)","plainCitation":"(Croll et al. 2002)","noteIndex":0},"citationItems":[{"id":511,"uris":["http://zotero.org/users/10539369/items/JTRFFHUA"],"itemData":{"id":511,"type":"article-journal","abstract":"These mammals need to call long-distance when it comes to attracting females.","container-title":"Nature","DOI":"10.1038/417809a","ISSN":"1476-4687","issue":"6891","language":"en","license":"2002 Springer Nature Limited","note":"publisher: Nature Publishing Group","page":"809-809","source":"www.nature.com","title":"Only male fin whales sing loud songs","volume":"417","author":[{"family":"Croll","given":"Donald A."},{"family":"Clark","given":"Christopher W."},{"family":"Acevedo","given":"Alejandro"},{"family":"Tershy","given":"Bernie"},{"family":"Flores","given":"Sergio"},{"family":"Gedamke","given":"Jason"},{"family":"Urban","given":"Jorge"}],"issued":{"date-parts":[["2002",6]]}}}],"schema":"https://github.com/citation-style-language/schema/raw/master/csl-citation.json"} </w:instrText>
      </w:r>
      <w:r>
        <w:fldChar w:fldCharType="separate"/>
      </w:r>
      <w:r w:rsidRPr="001849BA">
        <w:t>(</w:t>
      </w:r>
      <w:proofErr w:type="spellStart"/>
      <w:r w:rsidRPr="001849BA">
        <w:t>Croll</w:t>
      </w:r>
      <w:proofErr w:type="spellEnd"/>
      <w:r w:rsidRPr="001849BA">
        <w:t xml:space="preserve"> et al. 2002)</w:t>
      </w:r>
      <w:r>
        <w:fldChar w:fldCharType="end"/>
      </w:r>
      <w:r>
        <w:t xml:space="preserve">. Here we did not differentiate between irregular and regular sequencing. </w:t>
      </w:r>
    </w:p>
    <w:p w14:paraId="3C8F2B0D" w14:textId="77777777" w:rsidR="000E343F" w:rsidRDefault="000E343F" w:rsidP="00B313C3">
      <w:pPr>
        <w:keepNext/>
      </w:pPr>
    </w:p>
    <w:p w14:paraId="7728B704" w14:textId="77777777" w:rsidR="000E343F" w:rsidRDefault="000E343F" w:rsidP="00B313C3">
      <w:pPr>
        <w:keepNext/>
      </w:pPr>
    </w:p>
    <w:p w14:paraId="48F0E8F8" w14:textId="77777777" w:rsidR="00B70E00" w:rsidRDefault="00B313C3" w:rsidP="00B70E00">
      <w:pPr>
        <w:keepNext/>
      </w:pPr>
      <w:r>
        <w:rPr>
          <w:noProof/>
        </w:rPr>
        <w:drawing>
          <wp:inline distT="0" distB="0" distL="0" distR="0" wp14:anchorId="0DCCD7EF" wp14:editId="60FC2A27">
            <wp:extent cx="5943600" cy="2377440"/>
            <wp:effectExtent l="0" t="0" r="0" b="3810"/>
            <wp:docPr id="47" name="Picture 47" descr="Hourly presence of fin whale 20 Hz calls detected during the Adrift study (left graph) and fin whale 40 Hz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Most fin whale calls detected were 20 Hz calls; detection of fin whale 40 Hz calls were primarily from Oregon and Morro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Hourly presence of fin whale 20 Hz calls detected during the Adrift study (left graph) and fin whale 40 Hz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Most fin whale calls detected were 20 Hz calls; detection of fin whale 40 Hz calls were primarily from Oregon and Morro Bay."/>
                    <pic:cNvPicPr/>
                  </pic:nvPicPr>
                  <pic:blipFill>
                    <a:blip r:embed="rId28"/>
                    <a:stretch>
                      <a:fillRect/>
                    </a:stretch>
                  </pic:blipFill>
                  <pic:spPr>
                    <a:xfrm>
                      <a:off x="0" y="0"/>
                      <a:ext cx="5943600" cy="2377440"/>
                    </a:xfrm>
                    <a:prstGeom prst="rect">
                      <a:avLst/>
                    </a:prstGeom>
                  </pic:spPr>
                </pic:pic>
              </a:graphicData>
            </a:graphic>
          </wp:inline>
        </w:drawing>
      </w:r>
    </w:p>
    <w:p w14:paraId="5F2527E9" w14:textId="1AB2D036" w:rsidR="00B313C3" w:rsidRDefault="00B70E00" w:rsidP="00B70E00">
      <w:pPr>
        <w:pStyle w:val="FigureCaption"/>
      </w:pPr>
      <w:bookmarkStart w:id="103" w:name="_Ref177572599"/>
      <w:bookmarkStart w:id="104" w:name="_Toc177973347"/>
      <w:bookmarkStart w:id="105" w:name="_Toc178600526"/>
      <w:r>
        <w:t xml:space="preserve">Figure </w:t>
      </w:r>
      <w:fldSimple w:instr=" STYLEREF 1 \s ">
        <w:r w:rsidR="00974022">
          <w:rPr>
            <w:noProof/>
          </w:rPr>
          <w:t>5</w:t>
        </w:r>
      </w:fldSimple>
      <w:r w:rsidR="00974022">
        <w:t>.</w:t>
      </w:r>
      <w:fldSimple w:instr=" SEQ Figure \* ARABIC \s 1 ">
        <w:r w:rsidR="00974022">
          <w:rPr>
            <w:noProof/>
          </w:rPr>
          <w:t>10</w:t>
        </w:r>
      </w:fldSimple>
      <w:bookmarkEnd w:id="103"/>
      <w:r>
        <w:t xml:space="preserve">. </w:t>
      </w:r>
      <w:r w:rsidRPr="00A63784">
        <w:t>Hourly presence of fin whale 20, 40 Hz calls by month, region for Adrift.</w:t>
      </w:r>
      <w:bookmarkEnd w:id="104"/>
      <w:bookmarkEnd w:id="105"/>
    </w:p>
    <w:p w14:paraId="4B4D44C6" w14:textId="55FA1006" w:rsidR="00B70E00" w:rsidRPr="00B70E00" w:rsidRDefault="00B70E00" w:rsidP="00B70E00">
      <w:pPr>
        <w:pStyle w:val="FigureNotes"/>
      </w:pPr>
      <w:r w:rsidRPr="00B70E00">
        <w:t xml:space="preserve">Hourly presence of fin 20 Hz calls (left) and fin 40 Hz calls (right) (y axis) for different months for combined years (x axis) and for each region (Oregon, Humboldt, San Francisco, and Morro Bay). </w:t>
      </w:r>
      <w:proofErr w:type="spellStart"/>
      <w:r w:rsidRPr="00B70E00">
        <w:t>Adrifts</w:t>
      </w:r>
      <w:proofErr w:type="spellEnd"/>
      <w:r w:rsidRPr="00B70E00">
        <w:t xml:space="preserve">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52938907" w14:textId="77777777" w:rsidR="000E343F" w:rsidRPr="000E343F" w:rsidRDefault="000E343F" w:rsidP="000E343F"/>
    <w:p w14:paraId="090353CA" w14:textId="77777777" w:rsidR="000E343F" w:rsidRDefault="000E343F" w:rsidP="000E343F">
      <w:r>
        <w:t xml:space="preserve">The 40 Hz call has a more irregular pattern and has been positively associated with prey biomass, providing evidence that it is associated with a foraging function </w:t>
      </w:r>
      <w:r>
        <w:fldChar w:fldCharType="begin"/>
      </w:r>
      <w:r>
        <w:instrText xml:space="preserve"> ADDIN ZOTERO_ITEM CSL_CITATION {"citationID":"M3g3Id7i","properties":{"formattedCitation":"(Romagosa et al. 2021)","plainCitation":"(Romagosa et al. 2021)","noteIndex":0},"citationItems":[{"id":510,"uris":["http://zotero.org/users/10539369/items/TD3QCA5H"],"itemData":{"id":510,"type":"article-journal","abstract":"Animals use varied acoustic signals that play critical roles in their lives. Understanding the function of these signals may inform about key life-history processes relevant for conservation. In the case of fin whales (Balaenoptera physalus), that produce different call types associated with different behaviours, several hypotheses have emerged regarding call function, but the topic still remains in its infancy. Here, we investigate the potential function of two fin whale vocalizations, the song-forming 20-Hz call and the 40-Hz call, by examining their production in relation to season, year and prey biomass. Our results showed that the production of 20-Hz calls was strongly influenced by season, with a clear peak during the breeding months, and secondarily by year, likely due to changes in whale abundance. These results support the reproductive function of the 20-Hz song used as an acoustic display. Conversely, season and year had no effect on variation in 40-Hz calling rates, but prey biomass did. This is the first study linking 40-Hz call activity to prey biomass, supporting the previously suggested food-associated function of this call. Understanding the functions of animal signals can help identifying functional habitats and predict the negative effects of human activities with important implications for conservation.","container-title":"Proceedings of the Royal Society B: Biological Sciences","DOI":"10.1098/rspb.2021.1156","issue":"1954","note":"publisher: Royal Society","page":"20211156","source":"royalsocietypublishing.org (Atypon)","title":"Food talk: 40-Hz fin whale calls are associated with prey biomass","title-short":"Food talk","volume":"288","author":[{"family":"Romagosa","given":"Miriam"},{"family":"Pérez-Jorge","given":"Sergi"},{"family":"Cascão","given":"Irma"},{"family":"Mouriño","given":"Helena"},{"family":"Lehodey","given":"Patrick"},{"family":"Pereira","given":"Andreia"},{"family":"Marques","given":"Tiago A."},{"family":"Matias","given":"Luís"},{"family":"Silva","given":"Mónica A."}],"issued":{"date-parts":[["2021",7,7]]}}}],"schema":"https://github.com/citation-style-language/schema/raw/master/csl-citation.json"} </w:instrText>
      </w:r>
      <w:r>
        <w:fldChar w:fldCharType="separate"/>
      </w:r>
      <w:r w:rsidRPr="001849BA">
        <w:t>(</w:t>
      </w:r>
      <w:proofErr w:type="spellStart"/>
      <w:r w:rsidRPr="001849BA">
        <w:t>Romagosa</w:t>
      </w:r>
      <w:proofErr w:type="spellEnd"/>
      <w:r w:rsidRPr="001849BA">
        <w:t xml:space="preserve"> et al. 2021)</w:t>
      </w:r>
      <w:r>
        <w:fldChar w:fldCharType="end"/>
      </w:r>
      <w:r>
        <w:t xml:space="preserve">. Most 40 Hz fin whale detections occurred off Oregon, with a few detections off Morro Bay. Detection probability was highest during the post-upwelling season for both Oregon and Morro Bay (there were no detections during the upwelling season off Morro Bay). </w:t>
      </w:r>
    </w:p>
    <w:p w14:paraId="5C50B9C6" w14:textId="77777777" w:rsidR="00B70E00" w:rsidRDefault="00B70E00">
      <w:pPr>
        <w:spacing w:line="276" w:lineRule="auto"/>
      </w:pPr>
    </w:p>
    <w:p w14:paraId="1FF3D572" w14:textId="77777777" w:rsidR="00B70E00" w:rsidRDefault="00B70E00" w:rsidP="00B70E00"/>
    <w:p w14:paraId="481DBEBF" w14:textId="6B60A192" w:rsidR="00B70E00" w:rsidRDefault="00B70E00" w:rsidP="00B70E00">
      <w:pPr>
        <w:pStyle w:val="TableTitle"/>
      </w:pPr>
      <w:bookmarkStart w:id="106" w:name="_Ref177572338"/>
      <w:bookmarkStart w:id="107" w:name="_Toc177982997"/>
      <w:bookmarkStart w:id="108" w:name="_Toc178600554"/>
      <w:r>
        <w:t xml:space="preserve">Table </w:t>
      </w:r>
      <w:fldSimple w:instr=" STYLEREF 1 \s ">
        <w:r w:rsidR="004E5C09">
          <w:rPr>
            <w:noProof/>
          </w:rPr>
          <w:t>5</w:t>
        </w:r>
      </w:fldSimple>
      <w:r w:rsidR="00EF5609">
        <w:t>.</w:t>
      </w:r>
      <w:fldSimple w:instr=" SEQ Table \* ARABIC \s 1 ">
        <w:r w:rsidR="004E5C09">
          <w:rPr>
            <w:noProof/>
          </w:rPr>
          <w:t>6</w:t>
        </w:r>
      </w:fldSimple>
      <w:bookmarkEnd w:id="106"/>
      <w:r>
        <w:t xml:space="preserve">. </w:t>
      </w:r>
      <w:r w:rsidRPr="00D10473">
        <w:t>Summary of fin whale detections in hourly bins for Adrift data.</w:t>
      </w:r>
      <w:bookmarkEnd w:id="107"/>
      <w:bookmarkEnd w:id="108"/>
    </w:p>
    <w:tbl>
      <w:tblPr>
        <w:tblStyle w:val="TableGrid"/>
        <w:tblW w:w="0" w:type="auto"/>
        <w:tblLook w:val="04A0" w:firstRow="1" w:lastRow="0" w:firstColumn="1" w:lastColumn="0" w:noHBand="0" w:noVBand="1"/>
      </w:tblPr>
      <w:tblGrid>
        <w:gridCol w:w="1870"/>
        <w:gridCol w:w="1870"/>
        <w:gridCol w:w="1870"/>
        <w:gridCol w:w="1870"/>
      </w:tblGrid>
      <w:tr w:rsidR="00B70E00" w:rsidRPr="00B313C3" w14:paraId="7F948C78" w14:textId="77777777" w:rsidTr="00BB5D7D">
        <w:trPr>
          <w:trHeight w:val="288"/>
        </w:trPr>
        <w:tc>
          <w:tcPr>
            <w:tcW w:w="1870" w:type="dxa"/>
            <w:shd w:val="clear" w:color="auto" w:fill="C6D9F1" w:themeFill="text2" w:themeFillTint="33"/>
            <w:noWrap/>
            <w:hideMark/>
          </w:tcPr>
          <w:p w14:paraId="68FBE3A0" w14:textId="77777777" w:rsidR="00B70E00" w:rsidRPr="00B313C3" w:rsidRDefault="00B70E00" w:rsidP="00BB5D7D">
            <w:pPr>
              <w:jc w:val="center"/>
              <w:rPr>
                <w:rFonts w:ascii="Arial" w:hAnsi="Arial" w:cs="Arial"/>
                <w:b/>
                <w:bCs/>
                <w:sz w:val="18"/>
                <w:szCs w:val="18"/>
              </w:rPr>
            </w:pPr>
          </w:p>
        </w:tc>
        <w:tc>
          <w:tcPr>
            <w:tcW w:w="1870" w:type="dxa"/>
            <w:shd w:val="clear" w:color="auto" w:fill="C6D9F1" w:themeFill="text2" w:themeFillTint="33"/>
            <w:noWrap/>
            <w:hideMark/>
          </w:tcPr>
          <w:p w14:paraId="225851A3"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Upwelling</w:t>
            </w:r>
          </w:p>
        </w:tc>
        <w:tc>
          <w:tcPr>
            <w:tcW w:w="1870" w:type="dxa"/>
            <w:shd w:val="clear" w:color="auto" w:fill="C6D9F1" w:themeFill="text2" w:themeFillTint="33"/>
            <w:noWrap/>
            <w:hideMark/>
          </w:tcPr>
          <w:p w14:paraId="31408BE5"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Post-Upwelling</w:t>
            </w:r>
          </w:p>
        </w:tc>
        <w:tc>
          <w:tcPr>
            <w:tcW w:w="1870" w:type="dxa"/>
            <w:shd w:val="clear" w:color="auto" w:fill="C6D9F1" w:themeFill="text2" w:themeFillTint="33"/>
            <w:noWrap/>
            <w:hideMark/>
          </w:tcPr>
          <w:p w14:paraId="14439414"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Winter</w:t>
            </w:r>
          </w:p>
        </w:tc>
      </w:tr>
      <w:tr w:rsidR="00B70E00" w:rsidRPr="00B313C3" w14:paraId="79B501FB" w14:textId="77777777" w:rsidTr="00BB5D7D">
        <w:trPr>
          <w:trHeight w:val="288"/>
        </w:trPr>
        <w:tc>
          <w:tcPr>
            <w:tcW w:w="1870" w:type="dxa"/>
            <w:noWrap/>
            <w:hideMark/>
          </w:tcPr>
          <w:p w14:paraId="00DDC332" w14:textId="77777777" w:rsidR="00B70E00" w:rsidRPr="00B313C3" w:rsidRDefault="00B70E00" w:rsidP="00BB5D7D">
            <w:pPr>
              <w:rPr>
                <w:rFonts w:ascii="Arial" w:hAnsi="Arial" w:cs="Arial"/>
                <w:b/>
                <w:bCs/>
                <w:color w:val="000000"/>
                <w:sz w:val="18"/>
                <w:szCs w:val="18"/>
              </w:rPr>
            </w:pPr>
            <w:r w:rsidRPr="00B313C3">
              <w:rPr>
                <w:rFonts w:ascii="Arial" w:hAnsi="Arial" w:cs="Arial"/>
                <w:b/>
                <w:bCs/>
                <w:color w:val="000000"/>
                <w:sz w:val="18"/>
                <w:szCs w:val="18"/>
              </w:rPr>
              <w:t>20 Hz</w:t>
            </w:r>
          </w:p>
        </w:tc>
        <w:tc>
          <w:tcPr>
            <w:tcW w:w="1870" w:type="dxa"/>
            <w:noWrap/>
            <w:hideMark/>
          </w:tcPr>
          <w:p w14:paraId="56960258" w14:textId="77777777" w:rsidR="00B70E00" w:rsidRPr="00B313C3" w:rsidRDefault="00B70E00" w:rsidP="00BB5D7D">
            <w:pPr>
              <w:rPr>
                <w:rFonts w:ascii="Arial" w:hAnsi="Arial" w:cs="Arial"/>
                <w:color w:val="000000"/>
                <w:sz w:val="18"/>
                <w:szCs w:val="18"/>
              </w:rPr>
            </w:pPr>
          </w:p>
        </w:tc>
        <w:tc>
          <w:tcPr>
            <w:tcW w:w="1870" w:type="dxa"/>
            <w:noWrap/>
            <w:hideMark/>
          </w:tcPr>
          <w:p w14:paraId="53E4D81D" w14:textId="77777777" w:rsidR="00B70E00" w:rsidRPr="00B313C3" w:rsidRDefault="00B70E00" w:rsidP="00BB5D7D">
            <w:pPr>
              <w:rPr>
                <w:rFonts w:ascii="Arial" w:hAnsi="Arial" w:cs="Arial"/>
                <w:sz w:val="18"/>
                <w:szCs w:val="18"/>
              </w:rPr>
            </w:pPr>
          </w:p>
        </w:tc>
        <w:tc>
          <w:tcPr>
            <w:tcW w:w="1870" w:type="dxa"/>
            <w:noWrap/>
            <w:hideMark/>
          </w:tcPr>
          <w:p w14:paraId="0D43B64B" w14:textId="77777777" w:rsidR="00B70E00" w:rsidRPr="00B313C3" w:rsidRDefault="00B70E00" w:rsidP="00BB5D7D">
            <w:pPr>
              <w:rPr>
                <w:rFonts w:ascii="Arial" w:hAnsi="Arial" w:cs="Arial"/>
                <w:sz w:val="18"/>
                <w:szCs w:val="18"/>
              </w:rPr>
            </w:pPr>
          </w:p>
        </w:tc>
      </w:tr>
      <w:tr w:rsidR="00B70E00" w:rsidRPr="00B313C3" w14:paraId="67A5C3EB" w14:textId="77777777" w:rsidTr="00BB5D7D">
        <w:trPr>
          <w:trHeight w:val="288"/>
        </w:trPr>
        <w:tc>
          <w:tcPr>
            <w:tcW w:w="1870" w:type="dxa"/>
            <w:noWrap/>
            <w:hideMark/>
          </w:tcPr>
          <w:p w14:paraId="3019F6DE"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Oregon</w:t>
            </w:r>
          </w:p>
        </w:tc>
        <w:tc>
          <w:tcPr>
            <w:tcW w:w="1870" w:type="dxa"/>
            <w:noWrap/>
            <w:hideMark/>
          </w:tcPr>
          <w:p w14:paraId="6F205FB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8 (1430) </w:t>
            </w:r>
          </w:p>
        </w:tc>
        <w:tc>
          <w:tcPr>
            <w:tcW w:w="1870" w:type="dxa"/>
            <w:noWrap/>
            <w:hideMark/>
          </w:tcPr>
          <w:p w14:paraId="4804CAB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37 (493)</w:t>
            </w:r>
          </w:p>
        </w:tc>
        <w:tc>
          <w:tcPr>
            <w:tcW w:w="1870" w:type="dxa"/>
            <w:noWrap/>
            <w:hideMark/>
          </w:tcPr>
          <w:p w14:paraId="7AE2BE2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1D0A03B9" w14:textId="77777777" w:rsidTr="00BB5D7D">
        <w:trPr>
          <w:trHeight w:val="288"/>
        </w:trPr>
        <w:tc>
          <w:tcPr>
            <w:tcW w:w="1870" w:type="dxa"/>
            <w:noWrap/>
            <w:hideMark/>
          </w:tcPr>
          <w:p w14:paraId="5D5A01FC"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Humboldt</w:t>
            </w:r>
          </w:p>
        </w:tc>
        <w:tc>
          <w:tcPr>
            <w:tcW w:w="1870" w:type="dxa"/>
            <w:noWrap/>
            <w:hideMark/>
          </w:tcPr>
          <w:p w14:paraId="610B04C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6 (489)</w:t>
            </w:r>
          </w:p>
        </w:tc>
        <w:tc>
          <w:tcPr>
            <w:tcW w:w="1870" w:type="dxa"/>
            <w:noWrap/>
            <w:hideMark/>
          </w:tcPr>
          <w:p w14:paraId="7EC407A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31 (1048) </w:t>
            </w:r>
          </w:p>
        </w:tc>
        <w:tc>
          <w:tcPr>
            <w:tcW w:w="1870" w:type="dxa"/>
            <w:noWrap/>
            <w:hideMark/>
          </w:tcPr>
          <w:p w14:paraId="4166BA6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9 (308) </w:t>
            </w:r>
          </w:p>
        </w:tc>
      </w:tr>
      <w:tr w:rsidR="00B70E00" w:rsidRPr="00B313C3" w14:paraId="7D118A95" w14:textId="77777777" w:rsidTr="00BB5D7D">
        <w:trPr>
          <w:trHeight w:val="288"/>
        </w:trPr>
        <w:tc>
          <w:tcPr>
            <w:tcW w:w="1870" w:type="dxa"/>
            <w:noWrap/>
            <w:hideMark/>
          </w:tcPr>
          <w:p w14:paraId="243D7ED1"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San Francisco</w:t>
            </w:r>
          </w:p>
        </w:tc>
        <w:tc>
          <w:tcPr>
            <w:tcW w:w="1870" w:type="dxa"/>
            <w:noWrap/>
            <w:hideMark/>
          </w:tcPr>
          <w:p w14:paraId="6636CAA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4 (960)</w:t>
            </w:r>
          </w:p>
        </w:tc>
        <w:tc>
          <w:tcPr>
            <w:tcW w:w="1870" w:type="dxa"/>
            <w:noWrap/>
            <w:hideMark/>
          </w:tcPr>
          <w:p w14:paraId="5F094162"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12 (688)</w:t>
            </w:r>
          </w:p>
        </w:tc>
        <w:tc>
          <w:tcPr>
            <w:tcW w:w="1870" w:type="dxa"/>
            <w:noWrap/>
            <w:hideMark/>
          </w:tcPr>
          <w:p w14:paraId="011E28D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2D822DA7" w14:textId="77777777" w:rsidTr="00BB5D7D">
        <w:trPr>
          <w:trHeight w:val="288"/>
        </w:trPr>
        <w:tc>
          <w:tcPr>
            <w:tcW w:w="1870" w:type="dxa"/>
            <w:noWrap/>
            <w:hideMark/>
          </w:tcPr>
          <w:p w14:paraId="24FE651A"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Morro Bay</w:t>
            </w:r>
          </w:p>
        </w:tc>
        <w:tc>
          <w:tcPr>
            <w:tcW w:w="1870" w:type="dxa"/>
            <w:noWrap/>
            <w:hideMark/>
          </w:tcPr>
          <w:p w14:paraId="4E7955E9"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15 (2034) </w:t>
            </w:r>
          </w:p>
        </w:tc>
        <w:tc>
          <w:tcPr>
            <w:tcW w:w="1870" w:type="dxa"/>
            <w:noWrap/>
            <w:hideMark/>
          </w:tcPr>
          <w:p w14:paraId="1FE19FB7"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54 (1353) </w:t>
            </w:r>
          </w:p>
        </w:tc>
        <w:tc>
          <w:tcPr>
            <w:tcW w:w="1870" w:type="dxa"/>
            <w:noWrap/>
            <w:hideMark/>
          </w:tcPr>
          <w:p w14:paraId="2DB901A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7C59E3AA" w14:textId="77777777" w:rsidTr="00BB5D7D">
        <w:trPr>
          <w:trHeight w:val="288"/>
        </w:trPr>
        <w:tc>
          <w:tcPr>
            <w:tcW w:w="1870" w:type="dxa"/>
            <w:noWrap/>
            <w:hideMark/>
          </w:tcPr>
          <w:p w14:paraId="761E3768" w14:textId="77777777" w:rsidR="00B70E00" w:rsidRPr="00B313C3" w:rsidRDefault="00B70E00" w:rsidP="00BB5D7D">
            <w:pPr>
              <w:rPr>
                <w:rFonts w:ascii="Arial" w:hAnsi="Arial" w:cs="Arial"/>
                <w:b/>
                <w:bCs/>
                <w:color w:val="000000"/>
                <w:sz w:val="18"/>
                <w:szCs w:val="18"/>
              </w:rPr>
            </w:pPr>
            <w:r w:rsidRPr="00B313C3">
              <w:rPr>
                <w:rFonts w:ascii="Arial" w:hAnsi="Arial" w:cs="Arial"/>
                <w:b/>
                <w:bCs/>
                <w:color w:val="000000"/>
                <w:sz w:val="18"/>
                <w:szCs w:val="18"/>
              </w:rPr>
              <w:t>40 Hz</w:t>
            </w:r>
          </w:p>
        </w:tc>
        <w:tc>
          <w:tcPr>
            <w:tcW w:w="1870" w:type="dxa"/>
            <w:noWrap/>
            <w:hideMark/>
          </w:tcPr>
          <w:p w14:paraId="00408586" w14:textId="77777777" w:rsidR="00B70E00" w:rsidRPr="00B313C3" w:rsidRDefault="00B70E00" w:rsidP="00BB5D7D">
            <w:pPr>
              <w:tabs>
                <w:tab w:val="decimal" w:pos="714"/>
              </w:tabs>
              <w:rPr>
                <w:rFonts w:ascii="Arial" w:hAnsi="Arial" w:cs="Arial"/>
                <w:color w:val="000000"/>
                <w:sz w:val="18"/>
                <w:szCs w:val="18"/>
              </w:rPr>
            </w:pPr>
          </w:p>
        </w:tc>
        <w:tc>
          <w:tcPr>
            <w:tcW w:w="1870" w:type="dxa"/>
            <w:noWrap/>
            <w:hideMark/>
          </w:tcPr>
          <w:p w14:paraId="464F1928" w14:textId="77777777" w:rsidR="00B70E00" w:rsidRPr="00B313C3" w:rsidRDefault="00B70E00" w:rsidP="00BB5D7D">
            <w:pPr>
              <w:tabs>
                <w:tab w:val="decimal" w:pos="714"/>
              </w:tabs>
              <w:rPr>
                <w:rFonts w:ascii="Arial" w:hAnsi="Arial" w:cs="Arial"/>
                <w:sz w:val="18"/>
                <w:szCs w:val="18"/>
              </w:rPr>
            </w:pPr>
          </w:p>
        </w:tc>
        <w:tc>
          <w:tcPr>
            <w:tcW w:w="1870" w:type="dxa"/>
            <w:noWrap/>
            <w:hideMark/>
          </w:tcPr>
          <w:p w14:paraId="6384E534" w14:textId="77777777" w:rsidR="00B70E00" w:rsidRPr="00B313C3" w:rsidRDefault="00B70E00" w:rsidP="00BB5D7D">
            <w:pPr>
              <w:tabs>
                <w:tab w:val="decimal" w:pos="714"/>
              </w:tabs>
              <w:rPr>
                <w:rFonts w:ascii="Arial" w:hAnsi="Arial" w:cs="Arial"/>
                <w:sz w:val="18"/>
                <w:szCs w:val="18"/>
              </w:rPr>
            </w:pPr>
          </w:p>
        </w:tc>
      </w:tr>
      <w:tr w:rsidR="00B70E00" w:rsidRPr="00B313C3" w14:paraId="4FE2C3B9" w14:textId="77777777" w:rsidTr="00BB5D7D">
        <w:trPr>
          <w:trHeight w:val="288"/>
        </w:trPr>
        <w:tc>
          <w:tcPr>
            <w:tcW w:w="1870" w:type="dxa"/>
            <w:noWrap/>
            <w:hideMark/>
          </w:tcPr>
          <w:p w14:paraId="1F7FE08E"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Oregon</w:t>
            </w:r>
          </w:p>
        </w:tc>
        <w:tc>
          <w:tcPr>
            <w:tcW w:w="1870" w:type="dxa"/>
            <w:noWrap/>
            <w:hideMark/>
          </w:tcPr>
          <w:p w14:paraId="07D65B5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4 (1430) </w:t>
            </w:r>
          </w:p>
        </w:tc>
        <w:tc>
          <w:tcPr>
            <w:tcW w:w="1870" w:type="dxa"/>
            <w:noWrap/>
            <w:hideMark/>
          </w:tcPr>
          <w:p w14:paraId="457BC5F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20 (493)</w:t>
            </w:r>
          </w:p>
        </w:tc>
        <w:tc>
          <w:tcPr>
            <w:tcW w:w="1870" w:type="dxa"/>
            <w:noWrap/>
            <w:hideMark/>
          </w:tcPr>
          <w:p w14:paraId="38668400"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32B320AE" w14:textId="77777777" w:rsidTr="00BB5D7D">
        <w:trPr>
          <w:trHeight w:val="288"/>
        </w:trPr>
        <w:tc>
          <w:tcPr>
            <w:tcW w:w="1870" w:type="dxa"/>
            <w:noWrap/>
            <w:hideMark/>
          </w:tcPr>
          <w:p w14:paraId="497B743C"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Humboldt</w:t>
            </w:r>
          </w:p>
        </w:tc>
        <w:tc>
          <w:tcPr>
            <w:tcW w:w="1870" w:type="dxa"/>
            <w:noWrap/>
            <w:hideMark/>
          </w:tcPr>
          <w:p w14:paraId="20270E72"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489)</w:t>
            </w:r>
          </w:p>
        </w:tc>
        <w:tc>
          <w:tcPr>
            <w:tcW w:w="1870" w:type="dxa"/>
            <w:noWrap/>
            <w:hideMark/>
          </w:tcPr>
          <w:p w14:paraId="1561ED6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1048) </w:t>
            </w:r>
          </w:p>
        </w:tc>
        <w:tc>
          <w:tcPr>
            <w:tcW w:w="1870" w:type="dxa"/>
            <w:noWrap/>
            <w:hideMark/>
          </w:tcPr>
          <w:p w14:paraId="68DE4969"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308) </w:t>
            </w:r>
          </w:p>
        </w:tc>
      </w:tr>
      <w:tr w:rsidR="00B70E00" w:rsidRPr="00B313C3" w14:paraId="26A0DD31" w14:textId="77777777" w:rsidTr="00BB5D7D">
        <w:trPr>
          <w:trHeight w:val="288"/>
        </w:trPr>
        <w:tc>
          <w:tcPr>
            <w:tcW w:w="1870" w:type="dxa"/>
            <w:noWrap/>
            <w:hideMark/>
          </w:tcPr>
          <w:p w14:paraId="1CF97D64"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San Francisco</w:t>
            </w:r>
          </w:p>
        </w:tc>
        <w:tc>
          <w:tcPr>
            <w:tcW w:w="1870" w:type="dxa"/>
            <w:noWrap/>
            <w:hideMark/>
          </w:tcPr>
          <w:p w14:paraId="2A4C386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960)</w:t>
            </w:r>
          </w:p>
        </w:tc>
        <w:tc>
          <w:tcPr>
            <w:tcW w:w="1870" w:type="dxa"/>
            <w:noWrap/>
            <w:hideMark/>
          </w:tcPr>
          <w:p w14:paraId="491D71EF"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688)</w:t>
            </w:r>
          </w:p>
        </w:tc>
        <w:tc>
          <w:tcPr>
            <w:tcW w:w="1870" w:type="dxa"/>
            <w:noWrap/>
            <w:hideMark/>
          </w:tcPr>
          <w:p w14:paraId="09A8AA7B"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7794FCA9" w14:textId="77777777" w:rsidTr="00BB5D7D">
        <w:trPr>
          <w:trHeight w:val="288"/>
        </w:trPr>
        <w:tc>
          <w:tcPr>
            <w:tcW w:w="1870" w:type="dxa"/>
            <w:noWrap/>
            <w:hideMark/>
          </w:tcPr>
          <w:p w14:paraId="04527699"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Morro Bay</w:t>
            </w:r>
          </w:p>
        </w:tc>
        <w:tc>
          <w:tcPr>
            <w:tcW w:w="1870" w:type="dxa"/>
            <w:noWrap/>
            <w:hideMark/>
          </w:tcPr>
          <w:p w14:paraId="6A9C7E3B"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2034) </w:t>
            </w:r>
          </w:p>
        </w:tc>
        <w:tc>
          <w:tcPr>
            <w:tcW w:w="1870" w:type="dxa"/>
            <w:noWrap/>
            <w:hideMark/>
          </w:tcPr>
          <w:p w14:paraId="10A3958C"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9 (1353) </w:t>
            </w:r>
          </w:p>
        </w:tc>
        <w:tc>
          <w:tcPr>
            <w:tcW w:w="1870" w:type="dxa"/>
            <w:noWrap/>
            <w:hideMark/>
          </w:tcPr>
          <w:p w14:paraId="6EACD5DA"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bl>
    <w:p w14:paraId="597EE622" w14:textId="0FA4B1CB" w:rsidR="00A65932" w:rsidRDefault="00B70E00" w:rsidP="005419B5">
      <w:pPr>
        <w:pStyle w:val="TableNotes"/>
      </w:pPr>
      <w:r>
        <w:t xml:space="preserve">Note: </w:t>
      </w:r>
      <w:r w:rsidRPr="00B70E00">
        <w:t>Summary of fin whale 20 Hz and 40 Hz detections in hourly bins for Adrift data. Mean hourly probability of fin whale detection for that call type/region/season; total hourly bins are shown in parenthesis.</w:t>
      </w:r>
      <w:r w:rsidR="00A65932">
        <w:br w:type="page"/>
      </w:r>
    </w:p>
    <w:p w14:paraId="573596A9" w14:textId="705FD21A" w:rsidR="00A65932" w:rsidRDefault="00857BEA" w:rsidP="00CB3C78">
      <w:pPr>
        <w:pStyle w:val="Heading2"/>
        <w:numPr>
          <w:ilvl w:val="1"/>
          <w:numId w:val="29"/>
        </w:numPr>
      </w:pPr>
      <w:bookmarkStart w:id="109" w:name="_Toc177733642"/>
      <w:bookmarkStart w:id="110" w:name="_Toc178600488"/>
      <w:r>
        <w:lastRenderedPageBreak/>
        <w:t>Humpback Whales</w:t>
      </w:r>
      <w:bookmarkEnd w:id="109"/>
      <w:bookmarkEnd w:id="110"/>
    </w:p>
    <w:p w14:paraId="5E07DFC7" w14:textId="4AC96335" w:rsidR="0092699C" w:rsidRPr="0092699C" w:rsidRDefault="0092699C" w:rsidP="0092699C">
      <w:pPr>
        <w:rPr>
          <w:b/>
          <w:bCs/>
          <w:i/>
          <w:iCs/>
        </w:rPr>
      </w:pPr>
      <w:r w:rsidRPr="0092699C">
        <w:rPr>
          <w:b/>
          <w:bCs/>
          <w:i/>
          <w:iCs/>
        </w:rPr>
        <w:t>Methods</w:t>
      </w:r>
    </w:p>
    <w:p w14:paraId="58BCA58B" w14:textId="0A84D793" w:rsidR="0092699C" w:rsidRDefault="0092699C" w:rsidP="0092699C">
      <w:r>
        <w:t>An experienced analyst manually scanned spectrograms of 12 kHz decimated data using Raven Pro v. 1.6.4</w:t>
      </w:r>
      <w:r>
        <w:rPr>
          <w:rStyle w:val="FootnoteReference"/>
        </w:rPr>
        <w:footnoteReference w:id="17"/>
      </w:r>
      <w:r>
        <w:t xml:space="preserve"> (4096pt FFT length, Hann window</w:t>
      </w:r>
      <w:r w:rsidR="009523E5">
        <w:t xml:space="preserve">, </w:t>
      </w:r>
      <w:r>
        <w:t xml:space="preserve">90% overlap resulting in a resolution of 341 </w:t>
      </w:r>
      <w:proofErr w:type="spellStart"/>
      <w:r>
        <w:t>ms</w:t>
      </w:r>
      <w:proofErr w:type="spellEnd"/>
      <w:r>
        <w:t xml:space="preserve"> and 4.21 Hz) to detect the presence of humpback whale calls. Humpback whale calls were categorized as song, social, or undetermined</w:t>
      </w:r>
      <w:r w:rsidR="009523E5">
        <w:t xml:space="preserve"> calls</w:t>
      </w:r>
      <w:r>
        <w:t xml:space="preserve">. </w:t>
      </w:r>
      <w:r w:rsidR="00D018EB">
        <w:t xml:space="preserve">Cross validation of a portion of calls was completed with Dr. Alison </w:t>
      </w:r>
      <w:proofErr w:type="spellStart"/>
      <w:r w:rsidR="00D018EB">
        <w:t>Stimpert</w:t>
      </w:r>
      <w:proofErr w:type="spellEnd"/>
      <w:r w:rsidR="00D018EB">
        <w:t xml:space="preserve"> to ensure consistency with expert annotations</w:t>
      </w:r>
      <w:r>
        <w:t xml:space="preserve">. Detailed methods are provided in our </w:t>
      </w:r>
      <w:r w:rsidR="00442BE6">
        <w:t>GitHub</w:t>
      </w:r>
      <w:r>
        <w:t xml:space="preserve"> online analysis methods.</w:t>
      </w:r>
      <w:r>
        <w:rPr>
          <w:rStyle w:val="FootnoteReference"/>
        </w:rPr>
        <w:footnoteReference w:id="18"/>
      </w:r>
    </w:p>
    <w:p w14:paraId="58279BBD" w14:textId="77777777" w:rsidR="0092699C" w:rsidRDefault="0092699C" w:rsidP="0092699C"/>
    <w:p w14:paraId="694D612B" w14:textId="326A4D0E" w:rsidR="0092699C" w:rsidRPr="0092699C" w:rsidRDefault="0092699C" w:rsidP="0092699C">
      <w:pPr>
        <w:rPr>
          <w:b/>
          <w:bCs/>
          <w:i/>
          <w:iCs/>
        </w:rPr>
      </w:pPr>
      <w:r w:rsidRPr="0092699C">
        <w:rPr>
          <w:b/>
          <w:bCs/>
          <w:i/>
          <w:iCs/>
        </w:rPr>
        <w:t>Results</w:t>
      </w:r>
    </w:p>
    <w:p w14:paraId="6FACCDB0" w14:textId="2565248F" w:rsidR="00310C4F" w:rsidRDefault="009523E5" w:rsidP="003D44C5">
      <w:r>
        <w:t>Humpback whales</w:t>
      </w:r>
      <w:r w:rsidR="0092699C">
        <w:t xml:space="preserve"> were </w:t>
      </w:r>
      <w:r w:rsidR="007E294C">
        <w:t>detected</w:t>
      </w:r>
      <w:r w:rsidR="0092699C">
        <w:t xml:space="preserve"> during most deployments</w:t>
      </w:r>
      <w:r w:rsidR="007E294C">
        <w:t xml:space="preserve"> (</w:t>
      </w:r>
      <w:r w:rsidR="006F11DD">
        <w:fldChar w:fldCharType="begin"/>
      </w:r>
      <w:r w:rsidR="006F11DD">
        <w:instrText xml:space="preserve"> REF _Ref177572826 \h </w:instrText>
      </w:r>
      <w:r w:rsidR="006F11DD">
        <w:fldChar w:fldCharType="separate"/>
      </w:r>
      <w:r w:rsidR="004E5C09">
        <w:t xml:space="preserve">Figure </w:t>
      </w:r>
      <w:r w:rsidR="004E5C09">
        <w:rPr>
          <w:noProof/>
        </w:rPr>
        <w:t>5</w:t>
      </w:r>
      <w:r w:rsidR="004E5C09">
        <w:t>.</w:t>
      </w:r>
      <w:r w:rsidR="004E5C09">
        <w:rPr>
          <w:noProof/>
        </w:rPr>
        <w:t>10</w:t>
      </w:r>
      <w:r w:rsidR="006F11DD">
        <w:fldChar w:fldCharType="end"/>
      </w:r>
      <w:r w:rsidR="007E294C">
        <w:t>)</w:t>
      </w:r>
      <w:r w:rsidR="0092699C">
        <w:t>, with higher probability of detection in the post-upwelling season in Humboldt and San Francisco (</w:t>
      </w:r>
      <w:r w:rsidR="006F11DD">
        <w:fldChar w:fldCharType="begin"/>
      </w:r>
      <w:r w:rsidR="006F11DD">
        <w:instrText xml:space="preserve"> REF _Ref177573276 \h </w:instrText>
      </w:r>
      <w:r w:rsidR="006F11DD">
        <w:fldChar w:fldCharType="separate"/>
      </w:r>
      <w:r w:rsidR="004E5C09">
        <w:t xml:space="preserve">Table </w:t>
      </w:r>
      <w:r w:rsidR="004E5C09">
        <w:rPr>
          <w:noProof/>
        </w:rPr>
        <w:t>5</w:t>
      </w:r>
      <w:r w:rsidR="004E5C09">
        <w:t>.</w:t>
      </w:r>
      <w:r w:rsidR="004E5C09">
        <w:rPr>
          <w:noProof/>
        </w:rPr>
        <w:t>7</w:t>
      </w:r>
      <w:r w:rsidR="006F11DD">
        <w:fldChar w:fldCharType="end"/>
      </w:r>
      <w:r w:rsidR="0092699C">
        <w:t xml:space="preserve">). </w:t>
      </w:r>
      <w:r w:rsidR="003D44C5">
        <w:t>Hourly detection rates were lower for the PASCAL and CCES surveys (</w:t>
      </w:r>
      <w:r w:rsidR="006F11DD">
        <w:fldChar w:fldCharType="begin"/>
      </w:r>
      <w:r w:rsidR="006F11DD">
        <w:instrText xml:space="preserve"> REF _Ref177573276 \h </w:instrText>
      </w:r>
      <w:r w:rsidR="006F11DD">
        <w:fldChar w:fldCharType="separate"/>
      </w:r>
      <w:r w:rsidR="004E5C09">
        <w:t xml:space="preserve">Table </w:t>
      </w:r>
      <w:r w:rsidR="004E5C09">
        <w:rPr>
          <w:noProof/>
        </w:rPr>
        <w:t>5</w:t>
      </w:r>
      <w:r w:rsidR="004E5C09">
        <w:t>.</w:t>
      </w:r>
      <w:r w:rsidR="004E5C09">
        <w:rPr>
          <w:noProof/>
        </w:rPr>
        <w:t>7</w:t>
      </w:r>
      <w:r w:rsidR="006F11DD">
        <w:fldChar w:fldCharType="end"/>
      </w:r>
      <w:r w:rsidR="003D44C5">
        <w:t>)</w:t>
      </w:r>
      <w:r w:rsidR="00A00A6E">
        <w:t xml:space="preserve">; these </w:t>
      </w:r>
      <w:r w:rsidR="003D44C5">
        <w:t xml:space="preserve">deployments were further offshore (west) of the Adrift study areas (see </w:t>
      </w:r>
      <w:r w:rsidR="007F0493">
        <w:t>Appendi</w:t>
      </w:r>
      <w:r w:rsidR="00A00A6E">
        <w:t>ces</w:t>
      </w:r>
      <w:r w:rsidR="007F0493">
        <w:t xml:space="preserve">: </w:t>
      </w:r>
      <w:r w:rsidR="007F0493">
        <w:fldChar w:fldCharType="begin"/>
      </w:r>
      <w:r w:rsidR="007F0493">
        <w:instrText xml:space="preserve"> REF _Ref175120319 \h </w:instrText>
      </w:r>
      <w:r w:rsidR="007F0493">
        <w:fldChar w:fldCharType="separate"/>
      </w:r>
      <w:r w:rsidR="004E5C09">
        <w:t>PASCAL Expanded Datasets</w:t>
      </w:r>
      <w:r w:rsidR="007F0493">
        <w:fldChar w:fldCharType="end"/>
      </w:r>
      <w:r w:rsidR="007F0493">
        <w:t xml:space="preserve">, </w:t>
      </w:r>
      <w:r w:rsidR="007F0493">
        <w:fldChar w:fldCharType="begin"/>
      </w:r>
      <w:r w:rsidR="007F0493">
        <w:instrText xml:space="preserve"> REF _Ref175120321 \h </w:instrText>
      </w:r>
      <w:r w:rsidR="007F0493">
        <w:fldChar w:fldCharType="separate"/>
      </w:r>
      <w:r w:rsidR="004E5C09">
        <w:t>CCES Expanded Datasets</w:t>
      </w:r>
      <w:r w:rsidR="007F0493">
        <w:fldChar w:fldCharType="end"/>
      </w:r>
      <w:r w:rsidR="003D44C5">
        <w:t>)</w:t>
      </w:r>
      <w:r w:rsidR="00D018EB">
        <w:t xml:space="preserve">. Historical sighting data shows </w:t>
      </w:r>
      <w:r w:rsidR="00A00A6E">
        <w:t>fewer</w:t>
      </w:r>
      <w:r w:rsidR="00D018EB">
        <w:t xml:space="preserve"> humpback whales in these offshore waters </w:t>
      </w:r>
      <w:r w:rsidR="003D44C5">
        <w:t xml:space="preserve">(see </w:t>
      </w:r>
      <w:r w:rsidR="00134DCE" w:rsidRPr="00134DCE">
        <w:t>Ocean Biodiversity Information System</w:t>
      </w:r>
      <w:r w:rsidR="003D44C5">
        <w:t xml:space="preserve"> </w:t>
      </w:r>
      <w:proofErr w:type="spellStart"/>
      <w:r w:rsidR="003D44C5">
        <w:t>Seamap</w:t>
      </w:r>
      <w:proofErr w:type="spellEnd"/>
      <w:r w:rsidR="003D44C5">
        <w:rPr>
          <w:rStyle w:val="FootnoteReference"/>
        </w:rPr>
        <w:footnoteReference w:id="19"/>
      </w:r>
      <w:r w:rsidR="003D44C5">
        <w:t>). Humpback whales were not detected in Oregon during the PASCAL and CCES Surveys (</w:t>
      </w:r>
      <w:r w:rsidR="006F11DD">
        <w:fldChar w:fldCharType="begin"/>
      </w:r>
      <w:r w:rsidR="006F11DD">
        <w:instrText xml:space="preserve"> REF _Ref177572826 \h </w:instrText>
      </w:r>
      <w:r w:rsidR="006F11DD">
        <w:fldChar w:fldCharType="separate"/>
      </w:r>
      <w:r w:rsidR="004E5C09">
        <w:t xml:space="preserve">Figure </w:t>
      </w:r>
      <w:r w:rsidR="004E5C09">
        <w:rPr>
          <w:noProof/>
        </w:rPr>
        <w:t>5</w:t>
      </w:r>
      <w:r w:rsidR="004E5C09">
        <w:t>.</w:t>
      </w:r>
      <w:r w:rsidR="004E5C09">
        <w:rPr>
          <w:noProof/>
        </w:rPr>
        <w:t>10</w:t>
      </w:r>
      <w:r w:rsidR="006F11DD">
        <w:fldChar w:fldCharType="end"/>
      </w:r>
      <w:r w:rsidR="003D44C5">
        <w:t>).</w:t>
      </w:r>
    </w:p>
    <w:p w14:paraId="33CABEA5" w14:textId="040094FD" w:rsidR="009523E5" w:rsidRDefault="009523E5" w:rsidP="003D44C5"/>
    <w:p w14:paraId="2560679B" w14:textId="77777777" w:rsidR="009523E5" w:rsidRDefault="009523E5" w:rsidP="003D44C5"/>
    <w:p w14:paraId="55D1DE40" w14:textId="77777777" w:rsidR="009523E5" w:rsidRDefault="009523E5" w:rsidP="009523E5">
      <w:pPr>
        <w:keepNext/>
      </w:pPr>
      <w:r>
        <w:rPr>
          <w:noProof/>
        </w:rPr>
        <w:drawing>
          <wp:inline distT="0" distB="0" distL="0" distR="0" wp14:anchorId="48994978" wp14:editId="3BA46B24">
            <wp:extent cx="5943600" cy="2377440"/>
            <wp:effectExtent l="0" t="0" r="0" b="3810"/>
            <wp:docPr id="50" name="Picture 50" descr="Hourly presence of humpback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humpbacks varied by drift, with fewer detections off Oregon for all surveys. Humpback whale detections were strong off Humboldt for most drifts during Adrift, but there were few humpback detections in Humboldt (and Oregon) for the PASCAL/CCES surve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urly presence of humpback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humpbacks varied by drift, with fewer detections off Oregon for all surveys. Humpback whale detections were strong off Humboldt for most drifts during Adrift, but there were few humpback detections in Humboldt (and Oregon) for the PASCAL/CCES surveys. "/>
                    <pic:cNvPicPr/>
                  </pic:nvPicPr>
                  <pic:blipFill>
                    <a:blip r:embed="rId29"/>
                    <a:stretch>
                      <a:fillRect/>
                    </a:stretch>
                  </pic:blipFill>
                  <pic:spPr>
                    <a:xfrm>
                      <a:off x="0" y="0"/>
                      <a:ext cx="5943600" cy="2377440"/>
                    </a:xfrm>
                    <a:prstGeom prst="rect">
                      <a:avLst/>
                    </a:prstGeom>
                  </pic:spPr>
                </pic:pic>
              </a:graphicData>
            </a:graphic>
          </wp:inline>
        </w:drawing>
      </w:r>
    </w:p>
    <w:p w14:paraId="6F48246C" w14:textId="5A033ED0" w:rsidR="009523E5" w:rsidRDefault="009523E5" w:rsidP="009523E5">
      <w:pPr>
        <w:pStyle w:val="FigureCaption"/>
      </w:pPr>
      <w:bookmarkStart w:id="111" w:name="_Ref177572826"/>
      <w:bookmarkStart w:id="112" w:name="_Toc177973348"/>
      <w:bookmarkStart w:id="113" w:name="_Toc178600527"/>
      <w:r>
        <w:t xml:space="preserve">Figure </w:t>
      </w:r>
      <w:fldSimple w:instr=" STYLEREF 1 \s ">
        <w:r w:rsidR="00974022">
          <w:rPr>
            <w:noProof/>
          </w:rPr>
          <w:t>5</w:t>
        </w:r>
      </w:fldSimple>
      <w:r w:rsidR="00974022">
        <w:t>.</w:t>
      </w:r>
      <w:fldSimple w:instr=" SEQ Figure \* ARABIC \s 1 ">
        <w:r w:rsidR="00974022">
          <w:rPr>
            <w:noProof/>
          </w:rPr>
          <w:t>11</w:t>
        </w:r>
      </w:fldSimple>
      <w:bookmarkEnd w:id="111"/>
      <w:r>
        <w:t xml:space="preserve">. </w:t>
      </w:r>
      <w:r w:rsidRPr="00685D40">
        <w:t>Hourly humpback whale events by month, region for Adrift and combined PASCAL, CCES surveys.</w:t>
      </w:r>
      <w:bookmarkEnd w:id="112"/>
      <w:bookmarkEnd w:id="113"/>
    </w:p>
    <w:p w14:paraId="3DAA4802" w14:textId="6CC80B63" w:rsidR="009523E5" w:rsidRDefault="009523E5" w:rsidP="009523E5">
      <w:pPr>
        <w:pStyle w:val="FigureNotes"/>
      </w:pPr>
      <w:r w:rsidRPr="006F11DD">
        <w:t xml:space="preserve">Hourly presence of </w:t>
      </w:r>
      <w:r w:rsidR="00D018EB">
        <w:t xml:space="preserve">combined </w:t>
      </w:r>
      <w:r w:rsidRPr="006F11DD">
        <w:t xml:space="preserve">humpback whales </w:t>
      </w:r>
      <w:proofErr w:type="gramStart"/>
      <w:r w:rsidRPr="006F11DD">
        <w:t>call</w:t>
      </w:r>
      <w:proofErr w:type="gramEnd"/>
      <w:r w:rsidRPr="006F11DD">
        <w:t xml:space="preserve"> typ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5088FE59" w14:textId="762B5BD1" w:rsidR="00310C4F" w:rsidRDefault="00310C4F" w:rsidP="00310C4F">
      <w:r>
        <w:lastRenderedPageBreak/>
        <w:t>There were few acoustic detections of humpback whales during the late June/early July surveys off Morro Bay (</w:t>
      </w:r>
      <w:r>
        <w:fldChar w:fldCharType="begin"/>
      </w:r>
      <w:r>
        <w:instrText xml:space="preserve"> REF _Ref177572826 \h </w:instrText>
      </w:r>
      <w:r>
        <w:fldChar w:fldCharType="separate"/>
      </w:r>
      <w:r w:rsidR="004E5C09">
        <w:t xml:space="preserve">Figure </w:t>
      </w:r>
      <w:r w:rsidR="004E5C09">
        <w:rPr>
          <w:noProof/>
        </w:rPr>
        <w:t>5</w:t>
      </w:r>
      <w:r w:rsidR="004E5C09">
        <w:t>.</w:t>
      </w:r>
      <w:r w:rsidR="004E5C09">
        <w:rPr>
          <w:noProof/>
        </w:rPr>
        <w:t>10</w:t>
      </w:r>
      <w:r>
        <w:fldChar w:fldCharType="end"/>
      </w:r>
      <w:r>
        <w:t xml:space="preserve">). Multiple humpback whales were visually sighted during the June 2022 and July 2023 CCC surveys in Morro Bay; however, the bulk of the visual survey effort (and sightings) were south of the area acoustically surveyed. The disconnect between the visual sightings and acoustic detections could be due to local differences in the sampling areas or that the animals were not particularly vocal during this sampling period. </w:t>
      </w:r>
    </w:p>
    <w:p w14:paraId="32927772" w14:textId="77777777" w:rsidR="00310C4F" w:rsidRDefault="00310C4F" w:rsidP="00310C4F"/>
    <w:p w14:paraId="37FD2575" w14:textId="5F456B94" w:rsidR="00310C4F" w:rsidRDefault="00310C4F" w:rsidP="00310C4F">
      <w:r>
        <w:t>Hourly probability of detecting song was higher in the post-upwelling than the upwelling season for Humboldt and San Francisco, but the opposite was true for Morro Bay (</w:t>
      </w:r>
      <w:r>
        <w:fldChar w:fldCharType="begin"/>
      </w:r>
      <w:r>
        <w:instrText xml:space="preserve"> REF _Ref177573276 \h </w:instrText>
      </w:r>
      <w:r>
        <w:fldChar w:fldCharType="separate"/>
      </w:r>
      <w:r w:rsidR="004E5C09">
        <w:t xml:space="preserve">Table </w:t>
      </w:r>
      <w:r w:rsidR="004E5C09">
        <w:rPr>
          <w:noProof/>
        </w:rPr>
        <w:t>5</w:t>
      </w:r>
      <w:r w:rsidR="004E5C09">
        <w:t>.</w:t>
      </w:r>
      <w:r w:rsidR="004E5C09">
        <w:rPr>
          <w:noProof/>
        </w:rPr>
        <w:t>7</w:t>
      </w:r>
      <w:r>
        <w:fldChar w:fldCharType="end"/>
      </w:r>
      <w:r>
        <w:t xml:space="preserve">). Deployments were limited in winter, but high probability of detecting humpback song aligns with the production of song during the southern winter migration </w:t>
      </w:r>
      <w:r>
        <w:fldChar w:fldCharType="begin"/>
      </w:r>
      <w:r>
        <w:instrText xml:space="preserve"> ADDIN ZOTERO_ITEM CSL_CITATION {"citationID":"wDVl0uXk","properties":{"formattedCitation":"(Clapham and Mattila 1990)","plainCitation":"(Clapham and Mattila 1990)","noteIndex":0},"citationItems":[{"id":605,"uris":["http://zotero.org/users/10539369/items/U6GEX4UX"],"itemData":{"id":605,"type":"article-journal","container-title":"Marine Mammal Science","DOI":"10.1111/j.1748-7692.1990.tb00238.x","ISSN":"1748-7692","issue":"2","language":"en","note":"_eprint: https://onlinelibrary.wiley.com/doi/pdf/10.1111/j.1748-7692.1990.tb00238.x","page":"155-160","source":"Wiley Online Library","title":"Humpback Whale Songs as Indicators of Migration Routes","volume":"6","author":[{"family":"Clapham","given":"P. J.hillip"},{"family":"Mattila","given":"David K."}],"issued":{"date-parts":[["1990"]]}}}],"schema":"https://github.com/citation-style-language/schema/raw/master/csl-citation.json"} </w:instrText>
      </w:r>
      <w:r>
        <w:fldChar w:fldCharType="separate"/>
      </w:r>
      <w:r w:rsidRPr="006D2951">
        <w:t>(</w:t>
      </w:r>
      <w:proofErr w:type="spellStart"/>
      <w:r w:rsidRPr="006D2951">
        <w:t>Clapham</w:t>
      </w:r>
      <w:proofErr w:type="spellEnd"/>
      <w:r w:rsidRPr="006D2951">
        <w:t xml:space="preserve"> and Mattila 1990)</w:t>
      </w:r>
      <w:r>
        <w:fldChar w:fldCharType="end"/>
      </w:r>
      <w:r>
        <w:t>.  There were several drifts in which humpback song dominated the recordings (</w:t>
      </w:r>
      <w:r>
        <w:fldChar w:fldCharType="begin"/>
      </w:r>
      <w:r>
        <w:instrText xml:space="preserve"> REF _Ref177573246 \h </w:instrText>
      </w:r>
      <w:r>
        <w:fldChar w:fldCharType="separate"/>
      </w:r>
      <w:r w:rsidR="004E5C09">
        <w:t xml:space="preserve">Figure </w:t>
      </w:r>
      <w:r w:rsidR="004E5C09">
        <w:rPr>
          <w:noProof/>
        </w:rPr>
        <w:t>5</w:t>
      </w:r>
      <w:r w:rsidR="004E5C09">
        <w:t>.</w:t>
      </w:r>
      <w:r w:rsidR="004E5C09">
        <w:rPr>
          <w:noProof/>
        </w:rPr>
        <w:t>11</w:t>
      </w:r>
      <w:r>
        <w:fldChar w:fldCharType="end"/>
      </w:r>
      <w:r>
        <w:t xml:space="preserve">). The acoustic features of humpback whale song, including high source level and series of calls produced over long time spans, naturally lead to high detection rates </w:t>
      </w:r>
      <w:r>
        <w:fldChar w:fldCharType="begin"/>
      </w:r>
      <w:r>
        <w:instrText xml:space="preserve"> ADDIN ZOTERO_ITEM CSL_CITATION {"citationID":"MvYti45t","properties":{"formattedCitation":"(Au et al. 2006)","plainCitation":"(Au et al. 2006)","noteIndex":0},"citationItems":[{"id":537,"uris":["http://zotero.org/users/10539369/items/QLDR4E8T"],"itemData":{"id":537,"type":"article-journal","abstract":"A vertical array of five hydrophones was used to measure the acoustic field in the vertical plane of singing humpback whales. Once a singer was located, two swimmers with snorkel gear were deployed to determine the orientation of the whale and position the boat so that the array could be deployed in front of the whale at a minimum standoff distance of at least 10m. The spacing of the hydrophones was 7m with the deepest hydrophone deployed at a depth of 35m. An eight-channel TASCAM recorder with a bandwidth of 24kHz was used to record the hydrophone signals. The location (distance and depth) of the singer was determined by computing the time of arrival differences between the hydrophone signals. The maximum source level varied between individual units in a song, with values between 151 and 173dB re 1μPa. One of the purposes of this study was to estimate potential sound exposure of nearby conspecifics. The acoustic field determined by considering the relative intensity of higher frequency harmonics in the signals indicated that the sounds are projected in the horizontal direction despite the singer being canted head downward anywhere from about 25° to 90°. High-frequency harmonics extended beyond 24kHz, suggesting that humpback whales may have an upper frequency limit of hearing as high as 24kHz.","container-title":"The Journal of the Acoustical Society of America","DOI":"10.1121/1.2211547","ISSN":"0001-4966","issue":"2","journalAbbreviation":"The Journal of the Acoustical Society of America","page":"1103-1110","source":"Silverchair","title":"Acoustic properties of humpback whale songs","volume":"120","author":[{"family":"Au","given":"Whitlow W. L."},{"family":"Pack","given":"Adam A."},{"family":"Lammers","given":"Marc O."},{"family":"Herman","given":"Louis M."},{"family":"Deakos","given":"Mark H."},{"family":"Andrews","given":"Kim"}],"issued":{"date-parts":[["2006",8,1]]}}}],"schema":"https://github.com/citation-style-language/schema/raw/master/csl-citation.json"} </w:instrText>
      </w:r>
      <w:r>
        <w:fldChar w:fldCharType="separate"/>
      </w:r>
      <w:r w:rsidRPr="001849BA">
        <w:t>(Au et al. 2006)</w:t>
      </w:r>
      <w:r>
        <w:fldChar w:fldCharType="end"/>
      </w:r>
      <w:r>
        <w:t xml:space="preserve">. While recordings dominated by song may be attributed to one or a few animals, social sounds may be attributed to larger numbers of animals </w:t>
      </w:r>
      <w:r>
        <w:fldChar w:fldCharType="begin"/>
      </w:r>
      <w:r>
        <w:instrText xml:space="preserve"> ADDIN ZOTERO_ITEM CSL_CITATION {"citationID":"VB84VtgL","properties":{"formattedCitation":"(Ryan et al. 2019)","plainCitation":"(Ryan et al. 2019)","noteIndex":0},"citationItems":[{"id":642,"uris":["http://zotero.org/users/10539369/items/R23892LS"],"itemData":{"id":642,"type":"article-journal","abstract":"This study examines the occurrence of humpback whale (Megaptera novaeangliae) song in the northeast Pacific from three years of continuous recordings off central California (36.713°N, 122.186°W). Song is prevalent in this feeding and migratory habitat, spanning nine months of the year (September–May), peaking in winter (November–January), and reaching a maximum of 86% temporal coverage (during November 2017). From the rise of song in fall through the end of peak occurrence in winter, song length increases significantly from month to month. The seasonal peak in song coincides with the seasonal trough in day length and sighting-based evidence of whales leaving Monterey Bay, consistent with seasonal migration. During the seasonal song peak, diel variation shows maximum occurrence at night (69% of the time), decreasing during dawn and dusk (52%), and further decreasing with increasing solar elevation during the day, reaching a minimum near solar noon (30%). Song occurrence increased 44% and 55% between successive years. Sighting data within the acoustic detection range of the hydrophone indicate that variation in local population density was an unlikely cause of this large interannual variation. Hydrographic data and modeling of acoustic transmission indicate that changes in neither habitat occupancy nor acoustic transmission were probable causes. Conversely, the positive interannual trend in song paralleled major ecosystem variations, including similarly large positive trends in wind-driven upwelling, primary productivity, and krill abundance. Further, the lowest song occurrence during the first year coincided with anomalously warm ocean temperatures and an extremely toxic harmful algal bloom that affected whales and other marine mammals in the region. These major ecosystem variations may have influenced the health and behavior of humpback whales during the study period.","container-title":"PLOS ONE","DOI":"10.1371/journal.pone.0222456","ISSN":"1932-6203","issue":"9","journalAbbreviation":"PLOS ONE","language":"en","note":"publisher: Public Library of Science","page":"e0222456","source":"PLoS Journals","title":"Humpback whale song occurrence reflects ecosystem variability in feeding and migratory habitat of the northeast Pacific","volume":"14","author":[{"family":"Ryan","given":"John P."},{"family":"Cline","given":"Danelle E."},{"family":"Joseph","given":"John E."},{"family":"Margolina","given":"Tetyana"},{"family":"Santora","given":"Jarrod A."},{"family":"Kudela","given":"Raphael M."},{"family":"Chavez","given":"Francisco P."},{"family":"Pennington","given":"J. Timothy"},{"family":"Wahl","given":"Christopher"},{"family":"Michisaki","given":"Reiko"},{"family":"Benoit-Bird","given":"Kelly"},{"family":"Forney","given":"Karin A."},{"family":"Stimpert","given":"Alison K."},{"family":"DeVogelaere","given":"Andrew"},{"family":"Black","given":"Nancy"},{"family":"Fischer","given":"Mark"}],"issued":{"date-parts":[["2019",9,16]]}}}],"schema":"https://github.com/citation-style-language/schema/raw/master/csl-citation.json"} </w:instrText>
      </w:r>
      <w:r>
        <w:fldChar w:fldCharType="separate"/>
      </w:r>
      <w:r w:rsidRPr="00265550">
        <w:t>(Ryan et al. 2019)</w:t>
      </w:r>
      <w:r>
        <w:fldChar w:fldCharType="end"/>
      </w:r>
      <w:r>
        <w:t>. There were few detections of humpback song in Oregon.</w:t>
      </w:r>
    </w:p>
    <w:p w14:paraId="4862B687" w14:textId="77777777" w:rsidR="00382EFD" w:rsidRDefault="00382EFD" w:rsidP="00382EFD"/>
    <w:p w14:paraId="64D69387" w14:textId="043628C8" w:rsidR="006F11DD" w:rsidRDefault="006F11DD" w:rsidP="006F11DD">
      <w:r>
        <w:t xml:space="preserve">Humpback whales produce </w:t>
      </w:r>
      <w:r w:rsidR="00D018EB">
        <w:t>many</w:t>
      </w:r>
      <w:r>
        <w:t xml:space="preserve"> non-song (social) calls that may be associated with feeding or social behaviors.  Humpback whale social sounds most frequently detected in these analyses included the grunts, 'wops' and '</w:t>
      </w:r>
      <w:proofErr w:type="spellStart"/>
      <w:r>
        <w:t>thwops</w:t>
      </w:r>
      <w:proofErr w:type="spellEnd"/>
      <w:r>
        <w:t xml:space="preserve">' </w:t>
      </w:r>
      <w:r>
        <w:fldChar w:fldCharType="begin"/>
      </w:r>
      <w:r>
        <w:instrText xml:space="preserve"> ADDIN ZOTERO_ITEM CSL_CITATION {"citationID":"4oVus9Qt","properties":{"formattedCitation":"(Dunlop et al. 2008)","plainCitation":"(Dunlop et al. 2008)","noteIndex":0},"citationItems":[{"id":539,"uris":["http://zotero.org/users/10539369/items/5BUHITCP"],"itemData":{"id":539,"type":"article-journal","abstract":"Humpback whales are renowned for the complex structured songs produced by males. A second, relatively understudied area of humpback acoustic communication concerns un-patterned sounds known as “social sounds,” produced by both males and females. These include vocalizations as well as sounds produced at the surface of the water as a result of surface behaviors (e.g., breaching, pectoral slapping). This study describes a portion of the non-song social sound repertoire of southward migrating humpbacks in Australian waters, and explores the social relevance of these sounds. On migration, humpback whales travel in social groups of varying compositions. These social groups are not stable in that humpback whales continually change group composition by splitting from, or joining with, other groups. The results of this study suggest that “breaching” and “slapping” have a communicative function. Other sounds such as “underwater blows” and “cries” were heard mainly in competitive groups while other low-frequency sounds such as “grumbles,”“snorts,”“thwops,” and “wops” may function in intra- or inter-group communication. Particular sounds (“grunts,”“groans,” and “barks”) were almost exclusive to joining pods suggesting a role in social integration. Social sounds in humpbacks may have specific social and behavioral functions relating to social group composition, and the mediation of interactions between these social groups.","container-title":"Marine Mammal Science","DOI":"10.1111/j.1748-7692.2008.00208.x","ISSN":"1748-7692","issue":"3","language":"en","license":"© 2008 by the Society for Marine Mammalogy","note":"_eprint: https://onlinelibrary.wiley.com/doi/pdf/10.1111/j.1748-7692.2008.00208.x","page":"613-629","source":"Wiley Online Library","title":"Non-song acoustic communication in migrating humpback whales (Megaptera novaeangliae)","volume":"24","author":[{"family":"Dunlop","given":"Rebecca A."},{"family":"Cato","given":"Douglas H."},{"family":"Noad","given":"Michael J."}],"issued":{"date-parts":[["2008"]]}}}],"schema":"https://github.com/citation-style-language/schema/raw/master/csl-citation.json"} </w:instrText>
      </w:r>
      <w:r>
        <w:fldChar w:fldCharType="separate"/>
      </w:r>
      <w:r w:rsidRPr="001849BA">
        <w:t>(Dunlop et al. 2008)</w:t>
      </w:r>
      <w:r>
        <w:fldChar w:fldCharType="end"/>
      </w:r>
      <w:r>
        <w:t xml:space="preserve">. We were unable to dedicate the time required to differentiate these sounds during this study. Highly annotated datasets exist, and we recommend </w:t>
      </w:r>
      <w:r w:rsidR="00D018EB">
        <w:t>development of</w:t>
      </w:r>
      <w:r>
        <w:t xml:space="preserve"> machine learning models to classify </w:t>
      </w:r>
      <w:r w:rsidR="00D018EB">
        <w:t xml:space="preserve">humpback non-song, which </w:t>
      </w:r>
      <w:r>
        <w:t xml:space="preserve">may allow for an improved understanding of spatial and temporal variation in habitat use in the California Current, allowing us to identify potential critical habitat.  </w:t>
      </w:r>
    </w:p>
    <w:p w14:paraId="7B854C3E" w14:textId="77777777" w:rsidR="00310C4F" w:rsidRDefault="00310C4F" w:rsidP="006F11DD"/>
    <w:p w14:paraId="28783C38" w14:textId="77777777" w:rsidR="009523E5" w:rsidRDefault="009523E5" w:rsidP="006F11DD"/>
    <w:p w14:paraId="06F44A64" w14:textId="77777777" w:rsidR="006F11DD" w:rsidRDefault="006F11DD" w:rsidP="006F11DD"/>
    <w:p w14:paraId="0C02E3D2" w14:textId="77777777" w:rsidR="006F11DD" w:rsidRDefault="006F11DD" w:rsidP="006F11DD">
      <w:pPr>
        <w:keepNext/>
      </w:pPr>
      <w:r>
        <w:rPr>
          <w:noProof/>
        </w:rPr>
        <w:drawing>
          <wp:inline distT="0" distB="0" distL="0" distR="0" wp14:anchorId="50190994" wp14:editId="6B9144BC">
            <wp:extent cx="5943600" cy="2377440"/>
            <wp:effectExtent l="0" t="0" r="0" b="3810"/>
            <wp:docPr id="49" name="Picture 49" descr="Hourly presence of humpback whale song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Humpback song and social calls were stronger during the post-upwelling drifts deployed off Humboldt and San Francisco. Detection of humpback social calls mirrored detection of song in all regions except Morro Bay, where there were few detections of humpback social c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Hourly presence of humpback whale song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Humpback song and social calls were stronger during the post-upwelling drifts deployed off Humboldt and San Francisco. Detection of humpback social calls mirrored detection of song in all regions except Morro Bay, where there were few detections of humpback social calls."/>
                    <pic:cNvPicPr/>
                  </pic:nvPicPr>
                  <pic:blipFill>
                    <a:blip r:embed="rId30"/>
                    <a:stretch>
                      <a:fillRect/>
                    </a:stretch>
                  </pic:blipFill>
                  <pic:spPr>
                    <a:xfrm>
                      <a:off x="0" y="0"/>
                      <a:ext cx="5943600" cy="2377440"/>
                    </a:xfrm>
                    <a:prstGeom prst="rect">
                      <a:avLst/>
                    </a:prstGeom>
                  </pic:spPr>
                </pic:pic>
              </a:graphicData>
            </a:graphic>
          </wp:inline>
        </w:drawing>
      </w:r>
    </w:p>
    <w:p w14:paraId="470E822C" w14:textId="2BEDB29A" w:rsidR="006F11DD" w:rsidRDefault="006F11DD" w:rsidP="006F11DD">
      <w:pPr>
        <w:pStyle w:val="FigureCaption"/>
      </w:pPr>
      <w:bookmarkStart w:id="114" w:name="_Ref177573246"/>
      <w:bookmarkStart w:id="115" w:name="_Toc177973349"/>
      <w:bookmarkStart w:id="116" w:name="_Toc178600528"/>
      <w:r>
        <w:t xml:space="preserve">Figure </w:t>
      </w:r>
      <w:fldSimple w:instr=" STYLEREF 1 \s ">
        <w:r w:rsidR="00974022">
          <w:rPr>
            <w:noProof/>
          </w:rPr>
          <w:t>5</w:t>
        </w:r>
      </w:fldSimple>
      <w:r w:rsidR="00974022">
        <w:t>.</w:t>
      </w:r>
      <w:fldSimple w:instr=" SEQ Figure \* ARABIC \s 1 ">
        <w:r w:rsidR="00974022">
          <w:rPr>
            <w:noProof/>
          </w:rPr>
          <w:t>12</w:t>
        </w:r>
      </w:fldSimple>
      <w:bookmarkEnd w:id="114"/>
      <w:r>
        <w:t xml:space="preserve">. </w:t>
      </w:r>
      <w:r w:rsidRPr="00EC6035">
        <w:t>Hourly presence of humpback song, social calls by month, region for Adrift.</w:t>
      </w:r>
      <w:bookmarkEnd w:id="115"/>
      <w:bookmarkEnd w:id="116"/>
    </w:p>
    <w:p w14:paraId="1394313F" w14:textId="5009235B" w:rsidR="006F11DD" w:rsidRDefault="006F11DD" w:rsidP="006F11DD">
      <w:pPr>
        <w:pStyle w:val="FigureNotes"/>
      </w:pPr>
      <w:r w:rsidRPr="006F11DD">
        <w:t>Hourly presence of humpback song (left) and humpback social calls (right</w:t>
      </w:r>
      <w:proofErr w:type="gramStart"/>
      <w:r w:rsidRPr="006F11DD">
        <w:t>)(</w:t>
      </w:r>
      <w:proofErr w:type="gramEnd"/>
      <w:r w:rsidRPr="006F11DD">
        <w:t xml:space="preserve">y axis) for different months for combined years (x axis) and for each region (Oregon, Humboldt, San Francisco, and Morro Bay). </w:t>
      </w:r>
      <w:proofErr w:type="spellStart"/>
      <w:r w:rsidRPr="006F11DD">
        <w:t>Adrifts</w:t>
      </w:r>
      <w:proofErr w:type="spellEnd"/>
      <w:r w:rsidRPr="006F11DD">
        <w:t xml:space="preserve">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1489A5D8" w14:textId="27AAEC10" w:rsidR="006F11DD" w:rsidRDefault="006F11DD" w:rsidP="006F11DD"/>
    <w:p w14:paraId="5BBCA308" w14:textId="43E17268" w:rsidR="006F11DD" w:rsidRDefault="006F11DD" w:rsidP="006F11DD">
      <w:pPr>
        <w:pStyle w:val="TableTitle"/>
      </w:pPr>
      <w:bookmarkStart w:id="117" w:name="_Ref177573276"/>
      <w:bookmarkStart w:id="118" w:name="_Toc177982998"/>
      <w:bookmarkStart w:id="119" w:name="_Toc178600555"/>
      <w:r>
        <w:t xml:space="preserve">Table </w:t>
      </w:r>
      <w:fldSimple w:instr=" STYLEREF 1 \s ">
        <w:r w:rsidR="004E5C09">
          <w:rPr>
            <w:noProof/>
          </w:rPr>
          <w:t>5</w:t>
        </w:r>
      </w:fldSimple>
      <w:r w:rsidR="00EF5609">
        <w:t>.</w:t>
      </w:r>
      <w:fldSimple w:instr=" SEQ Table \* ARABIC \s 1 ">
        <w:r w:rsidR="004E5C09">
          <w:rPr>
            <w:noProof/>
          </w:rPr>
          <w:t>7</w:t>
        </w:r>
      </w:fldSimple>
      <w:bookmarkEnd w:id="117"/>
      <w:r>
        <w:t xml:space="preserve">. </w:t>
      </w:r>
      <w:r w:rsidRPr="00D82FB1">
        <w:t>Summary of humpback whale detections in hourly bins for Adrift data.</w:t>
      </w:r>
      <w:bookmarkEnd w:id="118"/>
      <w:bookmarkEnd w:id="119"/>
    </w:p>
    <w:tbl>
      <w:tblPr>
        <w:tblStyle w:val="TableGrid"/>
        <w:tblW w:w="0" w:type="auto"/>
        <w:tblLook w:val="04A0" w:firstRow="1" w:lastRow="0" w:firstColumn="1" w:lastColumn="0" w:noHBand="0" w:noVBand="1"/>
      </w:tblPr>
      <w:tblGrid>
        <w:gridCol w:w="1975"/>
        <w:gridCol w:w="1765"/>
        <w:gridCol w:w="1870"/>
        <w:gridCol w:w="1870"/>
      </w:tblGrid>
      <w:tr w:rsidR="00382EFD" w:rsidRPr="00832886" w14:paraId="0EDFCC80" w14:textId="77777777" w:rsidTr="003C4380">
        <w:trPr>
          <w:trHeight w:val="341"/>
        </w:trPr>
        <w:tc>
          <w:tcPr>
            <w:tcW w:w="1975" w:type="dxa"/>
            <w:shd w:val="clear" w:color="auto" w:fill="C6D9F1" w:themeFill="text2" w:themeFillTint="33"/>
            <w:noWrap/>
            <w:vAlign w:val="center"/>
            <w:hideMark/>
          </w:tcPr>
          <w:p w14:paraId="1A97EB2F" w14:textId="77777777" w:rsidR="00382EFD" w:rsidRPr="00832886" w:rsidRDefault="00382EFD" w:rsidP="003C4380">
            <w:pPr>
              <w:jc w:val="center"/>
              <w:rPr>
                <w:rFonts w:ascii="Arial" w:hAnsi="Arial" w:cs="Arial"/>
                <w:b/>
                <w:bCs/>
                <w:color w:val="000000"/>
                <w:sz w:val="18"/>
                <w:szCs w:val="18"/>
              </w:rPr>
            </w:pPr>
          </w:p>
        </w:tc>
        <w:tc>
          <w:tcPr>
            <w:tcW w:w="1765" w:type="dxa"/>
            <w:shd w:val="clear" w:color="auto" w:fill="C6D9F1" w:themeFill="text2" w:themeFillTint="33"/>
            <w:noWrap/>
            <w:vAlign w:val="center"/>
            <w:hideMark/>
          </w:tcPr>
          <w:p w14:paraId="5126371A"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421CAFCB"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6190E64C"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Winter</w:t>
            </w:r>
          </w:p>
        </w:tc>
      </w:tr>
      <w:tr w:rsidR="00382EFD" w14:paraId="6CB56B28" w14:textId="77777777" w:rsidTr="003C4380">
        <w:trPr>
          <w:trHeight w:val="368"/>
        </w:trPr>
        <w:tc>
          <w:tcPr>
            <w:tcW w:w="1975" w:type="dxa"/>
            <w:noWrap/>
            <w:vAlign w:val="center"/>
            <w:hideMark/>
          </w:tcPr>
          <w:p w14:paraId="3AB50AA4"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Song</w:t>
            </w:r>
          </w:p>
        </w:tc>
        <w:tc>
          <w:tcPr>
            <w:tcW w:w="1765" w:type="dxa"/>
            <w:noWrap/>
            <w:vAlign w:val="center"/>
            <w:hideMark/>
          </w:tcPr>
          <w:p w14:paraId="4E65FBA3"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39736FB0"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1C9073C1"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r>
      <w:tr w:rsidR="00382EFD" w14:paraId="0DEF144C" w14:textId="77777777" w:rsidTr="003C4380">
        <w:trPr>
          <w:trHeight w:val="456"/>
        </w:trPr>
        <w:tc>
          <w:tcPr>
            <w:tcW w:w="1975" w:type="dxa"/>
            <w:noWrap/>
            <w:vAlign w:val="center"/>
            <w:hideMark/>
          </w:tcPr>
          <w:p w14:paraId="06DCD8A4"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616FCFD6"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1430) </w:t>
            </w:r>
          </w:p>
        </w:tc>
        <w:tc>
          <w:tcPr>
            <w:tcW w:w="1870" w:type="dxa"/>
            <w:noWrap/>
            <w:vAlign w:val="center"/>
            <w:hideMark/>
          </w:tcPr>
          <w:p w14:paraId="198530C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0 (493)  </w:t>
            </w:r>
          </w:p>
        </w:tc>
        <w:tc>
          <w:tcPr>
            <w:tcW w:w="1870" w:type="dxa"/>
            <w:noWrap/>
            <w:vAlign w:val="center"/>
            <w:hideMark/>
          </w:tcPr>
          <w:p w14:paraId="25AD8C6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6DACCEF1" w14:textId="77777777" w:rsidTr="003C4380">
        <w:trPr>
          <w:trHeight w:val="456"/>
        </w:trPr>
        <w:tc>
          <w:tcPr>
            <w:tcW w:w="1975" w:type="dxa"/>
            <w:noWrap/>
            <w:vAlign w:val="center"/>
            <w:hideMark/>
          </w:tcPr>
          <w:p w14:paraId="27EA5DC9"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651CA802"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3 (489)  </w:t>
            </w:r>
          </w:p>
        </w:tc>
        <w:tc>
          <w:tcPr>
            <w:tcW w:w="1870" w:type="dxa"/>
            <w:noWrap/>
            <w:vAlign w:val="center"/>
            <w:hideMark/>
          </w:tcPr>
          <w:p w14:paraId="17663337"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42 (1048) </w:t>
            </w:r>
          </w:p>
        </w:tc>
        <w:tc>
          <w:tcPr>
            <w:tcW w:w="1870" w:type="dxa"/>
            <w:noWrap/>
            <w:vAlign w:val="center"/>
            <w:hideMark/>
          </w:tcPr>
          <w:p w14:paraId="46C77A5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58 (308) </w:t>
            </w:r>
          </w:p>
        </w:tc>
      </w:tr>
      <w:tr w:rsidR="00382EFD" w14:paraId="03953FF1" w14:textId="77777777" w:rsidTr="003C4380">
        <w:trPr>
          <w:trHeight w:val="456"/>
        </w:trPr>
        <w:tc>
          <w:tcPr>
            <w:tcW w:w="1975" w:type="dxa"/>
            <w:noWrap/>
            <w:vAlign w:val="center"/>
            <w:hideMark/>
          </w:tcPr>
          <w:p w14:paraId="198BD902"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2510D31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960)  </w:t>
            </w:r>
          </w:p>
        </w:tc>
        <w:tc>
          <w:tcPr>
            <w:tcW w:w="1870" w:type="dxa"/>
            <w:noWrap/>
            <w:vAlign w:val="center"/>
            <w:hideMark/>
          </w:tcPr>
          <w:p w14:paraId="117F813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36 (688)  </w:t>
            </w:r>
          </w:p>
        </w:tc>
        <w:tc>
          <w:tcPr>
            <w:tcW w:w="1870" w:type="dxa"/>
            <w:noWrap/>
            <w:vAlign w:val="center"/>
            <w:hideMark/>
          </w:tcPr>
          <w:p w14:paraId="638BC1C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326F97CA" w14:textId="77777777" w:rsidTr="003C4380">
        <w:trPr>
          <w:trHeight w:val="456"/>
        </w:trPr>
        <w:tc>
          <w:tcPr>
            <w:tcW w:w="1975" w:type="dxa"/>
            <w:noWrap/>
            <w:vAlign w:val="center"/>
            <w:hideMark/>
          </w:tcPr>
          <w:p w14:paraId="0FC2BBD3"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3CAC34C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40 (2034) </w:t>
            </w:r>
          </w:p>
        </w:tc>
        <w:tc>
          <w:tcPr>
            <w:tcW w:w="1870" w:type="dxa"/>
            <w:noWrap/>
            <w:vAlign w:val="center"/>
            <w:hideMark/>
          </w:tcPr>
          <w:p w14:paraId="3571160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4 (1353) </w:t>
            </w:r>
          </w:p>
        </w:tc>
        <w:tc>
          <w:tcPr>
            <w:tcW w:w="1870" w:type="dxa"/>
            <w:noWrap/>
            <w:vAlign w:val="center"/>
            <w:hideMark/>
          </w:tcPr>
          <w:p w14:paraId="4E65CCD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4B32DF6D" w14:textId="77777777" w:rsidTr="003C4380">
        <w:trPr>
          <w:trHeight w:val="476"/>
        </w:trPr>
        <w:tc>
          <w:tcPr>
            <w:tcW w:w="1975" w:type="dxa"/>
            <w:noWrap/>
            <w:vAlign w:val="center"/>
            <w:hideMark/>
          </w:tcPr>
          <w:p w14:paraId="7E1EF1C0"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Social</w:t>
            </w:r>
            <w:r>
              <w:rPr>
                <w:rFonts w:ascii="Arial" w:hAnsi="Arial" w:cs="Arial"/>
                <w:b/>
                <w:bCs/>
                <w:color w:val="000000"/>
                <w:sz w:val="18"/>
                <w:szCs w:val="18"/>
              </w:rPr>
              <w:t xml:space="preserve"> Calls</w:t>
            </w:r>
          </w:p>
        </w:tc>
        <w:tc>
          <w:tcPr>
            <w:tcW w:w="1765" w:type="dxa"/>
            <w:noWrap/>
            <w:vAlign w:val="center"/>
            <w:hideMark/>
          </w:tcPr>
          <w:p w14:paraId="042D5CFF"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5B555B0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74931FA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r>
      <w:tr w:rsidR="00382EFD" w14:paraId="1E3B70DD" w14:textId="77777777" w:rsidTr="003C4380">
        <w:trPr>
          <w:trHeight w:val="456"/>
        </w:trPr>
        <w:tc>
          <w:tcPr>
            <w:tcW w:w="1975" w:type="dxa"/>
            <w:noWrap/>
            <w:vAlign w:val="center"/>
            <w:hideMark/>
          </w:tcPr>
          <w:p w14:paraId="79B23F9F"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463FAD9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1430) </w:t>
            </w:r>
          </w:p>
        </w:tc>
        <w:tc>
          <w:tcPr>
            <w:tcW w:w="1870" w:type="dxa"/>
            <w:noWrap/>
            <w:vAlign w:val="center"/>
            <w:hideMark/>
          </w:tcPr>
          <w:p w14:paraId="13F3A3B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4 (493)  </w:t>
            </w:r>
          </w:p>
        </w:tc>
        <w:tc>
          <w:tcPr>
            <w:tcW w:w="1870" w:type="dxa"/>
            <w:noWrap/>
            <w:vAlign w:val="center"/>
            <w:hideMark/>
          </w:tcPr>
          <w:p w14:paraId="04DC9B38"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142522A0" w14:textId="77777777" w:rsidTr="003C4380">
        <w:trPr>
          <w:trHeight w:val="456"/>
        </w:trPr>
        <w:tc>
          <w:tcPr>
            <w:tcW w:w="1975" w:type="dxa"/>
            <w:noWrap/>
            <w:vAlign w:val="center"/>
            <w:hideMark/>
          </w:tcPr>
          <w:p w14:paraId="696586A1"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76EABF1A"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489)  </w:t>
            </w:r>
          </w:p>
        </w:tc>
        <w:tc>
          <w:tcPr>
            <w:tcW w:w="1870" w:type="dxa"/>
            <w:noWrap/>
            <w:vAlign w:val="center"/>
            <w:hideMark/>
          </w:tcPr>
          <w:p w14:paraId="26B248E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6 (1048) </w:t>
            </w:r>
          </w:p>
        </w:tc>
        <w:tc>
          <w:tcPr>
            <w:tcW w:w="1870" w:type="dxa"/>
            <w:noWrap/>
            <w:vAlign w:val="center"/>
            <w:hideMark/>
          </w:tcPr>
          <w:p w14:paraId="20A279B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0 (308) </w:t>
            </w:r>
          </w:p>
        </w:tc>
      </w:tr>
      <w:tr w:rsidR="00382EFD" w14:paraId="4B53E41A" w14:textId="77777777" w:rsidTr="003C4380">
        <w:trPr>
          <w:trHeight w:val="456"/>
        </w:trPr>
        <w:tc>
          <w:tcPr>
            <w:tcW w:w="1975" w:type="dxa"/>
            <w:noWrap/>
            <w:vAlign w:val="center"/>
            <w:hideMark/>
          </w:tcPr>
          <w:p w14:paraId="6FAE1B3B"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05578EB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960)  </w:t>
            </w:r>
          </w:p>
        </w:tc>
        <w:tc>
          <w:tcPr>
            <w:tcW w:w="1870" w:type="dxa"/>
            <w:noWrap/>
            <w:vAlign w:val="center"/>
            <w:hideMark/>
          </w:tcPr>
          <w:p w14:paraId="0B0B9625"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4 (688)  </w:t>
            </w:r>
          </w:p>
        </w:tc>
        <w:tc>
          <w:tcPr>
            <w:tcW w:w="1870" w:type="dxa"/>
            <w:noWrap/>
            <w:vAlign w:val="center"/>
            <w:hideMark/>
          </w:tcPr>
          <w:p w14:paraId="568BC6B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7CF32951" w14:textId="77777777" w:rsidTr="003C4380">
        <w:trPr>
          <w:trHeight w:val="456"/>
        </w:trPr>
        <w:tc>
          <w:tcPr>
            <w:tcW w:w="1975" w:type="dxa"/>
            <w:noWrap/>
            <w:vAlign w:val="center"/>
            <w:hideMark/>
          </w:tcPr>
          <w:p w14:paraId="6C62900F"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1C3D8EC1"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2 (2034) </w:t>
            </w:r>
          </w:p>
        </w:tc>
        <w:tc>
          <w:tcPr>
            <w:tcW w:w="1870" w:type="dxa"/>
            <w:noWrap/>
            <w:vAlign w:val="center"/>
            <w:hideMark/>
          </w:tcPr>
          <w:p w14:paraId="009A4CF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2 (1353) </w:t>
            </w:r>
          </w:p>
        </w:tc>
        <w:tc>
          <w:tcPr>
            <w:tcW w:w="1870" w:type="dxa"/>
            <w:noWrap/>
            <w:vAlign w:val="center"/>
            <w:hideMark/>
          </w:tcPr>
          <w:p w14:paraId="3A878B2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6C27F375" w14:textId="77777777" w:rsidTr="003C4380">
        <w:trPr>
          <w:trHeight w:val="228"/>
        </w:trPr>
        <w:tc>
          <w:tcPr>
            <w:tcW w:w="1975" w:type="dxa"/>
            <w:noWrap/>
            <w:vAlign w:val="center"/>
            <w:hideMark/>
          </w:tcPr>
          <w:p w14:paraId="17850A48"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Un</w:t>
            </w:r>
            <w:r>
              <w:rPr>
                <w:rFonts w:ascii="Arial" w:hAnsi="Arial" w:cs="Arial"/>
                <w:b/>
                <w:bCs/>
                <w:color w:val="000000"/>
                <w:sz w:val="18"/>
                <w:szCs w:val="18"/>
              </w:rPr>
              <w:t xml:space="preserve">determined </w:t>
            </w:r>
            <w:r w:rsidRPr="00832886">
              <w:rPr>
                <w:rFonts w:ascii="Arial" w:hAnsi="Arial" w:cs="Arial"/>
                <w:b/>
                <w:bCs/>
                <w:color w:val="000000"/>
                <w:sz w:val="18"/>
                <w:szCs w:val="18"/>
              </w:rPr>
              <w:t>Humpback Calls</w:t>
            </w:r>
          </w:p>
        </w:tc>
        <w:tc>
          <w:tcPr>
            <w:tcW w:w="1765" w:type="dxa"/>
            <w:noWrap/>
            <w:vAlign w:val="center"/>
            <w:hideMark/>
          </w:tcPr>
          <w:p w14:paraId="65E8176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13D629C1"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vAlign w:val="center"/>
          </w:tcPr>
          <w:p w14:paraId="1A0C7D19" w14:textId="77777777" w:rsidR="00382EFD" w:rsidRDefault="00382EFD" w:rsidP="003C4380">
            <w:pPr>
              <w:tabs>
                <w:tab w:val="decimal" w:pos="713"/>
              </w:tabs>
              <w:spacing w:after="200" w:line="276" w:lineRule="auto"/>
              <w:rPr>
                <w:sz w:val="20"/>
                <w:szCs w:val="20"/>
              </w:rPr>
            </w:pPr>
            <w:r>
              <w:rPr>
                <w:rFonts w:ascii="Arial" w:hAnsi="Arial" w:cs="Arial"/>
                <w:color w:val="000000"/>
                <w:sz w:val="18"/>
                <w:szCs w:val="18"/>
              </w:rPr>
              <w:t> </w:t>
            </w:r>
          </w:p>
        </w:tc>
      </w:tr>
      <w:tr w:rsidR="00382EFD" w14:paraId="086AEBC1" w14:textId="77777777" w:rsidTr="003C4380">
        <w:trPr>
          <w:trHeight w:val="456"/>
        </w:trPr>
        <w:tc>
          <w:tcPr>
            <w:tcW w:w="1975" w:type="dxa"/>
            <w:noWrap/>
            <w:vAlign w:val="center"/>
            <w:hideMark/>
          </w:tcPr>
          <w:p w14:paraId="53B3C55E"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32A7765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1430) </w:t>
            </w:r>
          </w:p>
        </w:tc>
        <w:tc>
          <w:tcPr>
            <w:tcW w:w="1870" w:type="dxa"/>
            <w:noWrap/>
            <w:vAlign w:val="center"/>
            <w:hideMark/>
          </w:tcPr>
          <w:p w14:paraId="5D740DF2"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493)  </w:t>
            </w:r>
          </w:p>
        </w:tc>
        <w:tc>
          <w:tcPr>
            <w:tcW w:w="1870" w:type="dxa"/>
            <w:noWrap/>
            <w:vAlign w:val="center"/>
            <w:hideMark/>
          </w:tcPr>
          <w:p w14:paraId="4847E00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15A5E440" w14:textId="77777777" w:rsidTr="003C4380">
        <w:trPr>
          <w:trHeight w:val="456"/>
        </w:trPr>
        <w:tc>
          <w:tcPr>
            <w:tcW w:w="1975" w:type="dxa"/>
            <w:noWrap/>
            <w:vAlign w:val="center"/>
            <w:hideMark/>
          </w:tcPr>
          <w:p w14:paraId="08E2F1DB"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05650E8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5 (489)  </w:t>
            </w:r>
          </w:p>
        </w:tc>
        <w:tc>
          <w:tcPr>
            <w:tcW w:w="1870" w:type="dxa"/>
            <w:noWrap/>
            <w:vAlign w:val="center"/>
            <w:hideMark/>
          </w:tcPr>
          <w:p w14:paraId="10EA9B06"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6 (1048) </w:t>
            </w:r>
          </w:p>
        </w:tc>
        <w:tc>
          <w:tcPr>
            <w:tcW w:w="1870" w:type="dxa"/>
            <w:noWrap/>
            <w:vAlign w:val="center"/>
            <w:hideMark/>
          </w:tcPr>
          <w:p w14:paraId="1349EA15"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8 (308) </w:t>
            </w:r>
          </w:p>
        </w:tc>
      </w:tr>
      <w:tr w:rsidR="00382EFD" w14:paraId="7CE58395" w14:textId="77777777" w:rsidTr="003C4380">
        <w:trPr>
          <w:trHeight w:val="456"/>
        </w:trPr>
        <w:tc>
          <w:tcPr>
            <w:tcW w:w="1975" w:type="dxa"/>
            <w:noWrap/>
            <w:vAlign w:val="center"/>
            <w:hideMark/>
          </w:tcPr>
          <w:p w14:paraId="18321CB5"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5583FABC"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6 (960)  </w:t>
            </w:r>
          </w:p>
        </w:tc>
        <w:tc>
          <w:tcPr>
            <w:tcW w:w="1870" w:type="dxa"/>
            <w:noWrap/>
            <w:vAlign w:val="center"/>
            <w:hideMark/>
          </w:tcPr>
          <w:p w14:paraId="4336D3D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8 (688)  </w:t>
            </w:r>
          </w:p>
        </w:tc>
        <w:tc>
          <w:tcPr>
            <w:tcW w:w="1870" w:type="dxa"/>
            <w:noWrap/>
            <w:vAlign w:val="center"/>
            <w:hideMark/>
          </w:tcPr>
          <w:p w14:paraId="296AAFC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4377449B" w14:textId="77777777" w:rsidTr="003C4380">
        <w:trPr>
          <w:trHeight w:val="456"/>
        </w:trPr>
        <w:tc>
          <w:tcPr>
            <w:tcW w:w="1975" w:type="dxa"/>
            <w:noWrap/>
            <w:vAlign w:val="center"/>
            <w:hideMark/>
          </w:tcPr>
          <w:p w14:paraId="0BF5F0BB"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7520E45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6 (2034) </w:t>
            </w:r>
          </w:p>
        </w:tc>
        <w:tc>
          <w:tcPr>
            <w:tcW w:w="1870" w:type="dxa"/>
            <w:noWrap/>
            <w:vAlign w:val="center"/>
            <w:hideMark/>
          </w:tcPr>
          <w:p w14:paraId="09E3BB9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1 (1353) </w:t>
            </w:r>
          </w:p>
        </w:tc>
        <w:tc>
          <w:tcPr>
            <w:tcW w:w="1870" w:type="dxa"/>
            <w:noWrap/>
            <w:vAlign w:val="center"/>
            <w:hideMark/>
          </w:tcPr>
          <w:p w14:paraId="00A134E7"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bl>
    <w:p w14:paraId="518FBB1C" w14:textId="5A6E831F" w:rsidR="00382EFD" w:rsidRDefault="006F11DD" w:rsidP="006F11DD">
      <w:pPr>
        <w:pStyle w:val="TableNotes"/>
      </w:pPr>
      <w:r>
        <w:t xml:space="preserve">Note: </w:t>
      </w:r>
      <w:r w:rsidRPr="006F11DD">
        <w:t>Summary of humpback whale detections for Song, Social sounds, and Unidentified calls in hourly bins for Adrift data. Mean hourly probability of humpback whale detection for that call type/region/season; total hourly bins are shown in parenthesis.</w:t>
      </w:r>
    </w:p>
    <w:p w14:paraId="5D1E4FE3" w14:textId="77777777" w:rsidR="00382EFD" w:rsidRDefault="00382EFD" w:rsidP="00382EFD"/>
    <w:p w14:paraId="216A7F00" w14:textId="77777777" w:rsidR="00382EFD" w:rsidRDefault="00382EFD" w:rsidP="00382EFD"/>
    <w:p w14:paraId="71E7D2DF" w14:textId="77777777" w:rsidR="00382EFD" w:rsidRDefault="00382EFD" w:rsidP="00382EFD"/>
    <w:p w14:paraId="59894740" w14:textId="77777777" w:rsidR="0092699C" w:rsidRDefault="0092699C" w:rsidP="0092699C"/>
    <w:p w14:paraId="1DB644EE" w14:textId="77777777" w:rsidR="0092699C" w:rsidRDefault="0092699C" w:rsidP="0092699C"/>
    <w:p w14:paraId="7C257FB1" w14:textId="77777777" w:rsidR="0092699C" w:rsidRDefault="0092699C" w:rsidP="0092699C"/>
    <w:p w14:paraId="3C08456C" w14:textId="77777777" w:rsidR="0092699C" w:rsidRDefault="0092699C" w:rsidP="0092699C"/>
    <w:p w14:paraId="01DEB0E9" w14:textId="3648C3BD" w:rsidR="00A65932" w:rsidRDefault="00A65932" w:rsidP="00A65932"/>
    <w:p w14:paraId="208A0AB2" w14:textId="6AC90AC1" w:rsidR="002A73D3" w:rsidRDefault="002A73D3" w:rsidP="00A65932"/>
    <w:p w14:paraId="3DAE81E1" w14:textId="4D52B36A" w:rsidR="002A73D3" w:rsidRDefault="002A73D3" w:rsidP="00A65932"/>
    <w:p w14:paraId="78B9BEC6" w14:textId="77777777" w:rsidR="002A73D3" w:rsidRDefault="002A73D3" w:rsidP="00A65932"/>
    <w:p w14:paraId="4CACB381" w14:textId="19A3C405" w:rsidR="00A65932" w:rsidRDefault="00857BEA" w:rsidP="00CB3C78">
      <w:pPr>
        <w:pStyle w:val="Heading2"/>
        <w:numPr>
          <w:ilvl w:val="1"/>
          <w:numId w:val="29"/>
        </w:numPr>
      </w:pPr>
      <w:bookmarkStart w:id="120" w:name="_Toc177733643"/>
      <w:bookmarkStart w:id="121" w:name="_Toc178600489"/>
      <w:proofErr w:type="spellStart"/>
      <w:r>
        <w:lastRenderedPageBreak/>
        <w:t>Bryde’s</w:t>
      </w:r>
      <w:proofErr w:type="spellEnd"/>
      <w:r>
        <w:t xml:space="preserve"> and Sei Whales</w:t>
      </w:r>
      <w:bookmarkEnd w:id="120"/>
      <w:bookmarkEnd w:id="121"/>
    </w:p>
    <w:p w14:paraId="7A39BE55" w14:textId="3E6609FD" w:rsidR="0092699C" w:rsidRPr="0092699C" w:rsidRDefault="0092699C" w:rsidP="0092699C">
      <w:pPr>
        <w:rPr>
          <w:b/>
          <w:bCs/>
          <w:i/>
          <w:iCs/>
        </w:rPr>
      </w:pPr>
      <w:r w:rsidRPr="0092699C">
        <w:rPr>
          <w:b/>
          <w:bCs/>
          <w:i/>
          <w:iCs/>
        </w:rPr>
        <w:t>Methods</w:t>
      </w:r>
    </w:p>
    <w:p w14:paraId="203EEC83" w14:textId="2632A390" w:rsidR="0092699C" w:rsidRDefault="000525C2" w:rsidP="0092699C">
      <w:r>
        <w:t xml:space="preserve">Detection of calls associated with </w:t>
      </w:r>
      <w:proofErr w:type="spellStart"/>
      <w:r>
        <w:t>Bryde’s</w:t>
      </w:r>
      <w:proofErr w:type="spellEnd"/>
      <w:r>
        <w:t xml:space="preserve"> and sei whales was conducted by our partners at OSA. </w:t>
      </w:r>
      <w:proofErr w:type="spellStart"/>
      <w:r>
        <w:t>PAMGuard</w:t>
      </w:r>
      <w:r w:rsidR="0092699C">
        <w:t>'s</w:t>
      </w:r>
      <w:proofErr w:type="spellEnd"/>
      <w:r w:rsidR="0092699C">
        <w:t xml:space="preserve"> (v2.02.09) whistle and moan detector was used to detect calls associated with </w:t>
      </w:r>
      <w:proofErr w:type="spellStart"/>
      <w:r w:rsidR="0092699C">
        <w:t>Bryde's</w:t>
      </w:r>
      <w:proofErr w:type="spellEnd"/>
      <w:r w:rsidR="0092699C">
        <w:t xml:space="preserve"> (Be4) and </w:t>
      </w:r>
      <w:r>
        <w:t>s</w:t>
      </w:r>
      <w:r w:rsidR="0092699C">
        <w:t xml:space="preserve">ei whales (frequency modulated </w:t>
      </w:r>
      <w:proofErr w:type="spellStart"/>
      <w:r w:rsidR="00B60A53">
        <w:t>downsweep</w:t>
      </w:r>
      <w:proofErr w:type="spellEnd"/>
      <w:r w:rsidR="00B60A53">
        <w:t xml:space="preserve"> c</w:t>
      </w:r>
      <w:r w:rsidR="0092699C">
        <w:t>alls</w:t>
      </w:r>
      <w:r>
        <w:t xml:space="preserve"> identified in </w:t>
      </w:r>
      <w:r>
        <w:fldChar w:fldCharType="begin"/>
      </w:r>
      <w:r w:rsidR="00265550">
        <w:instrText xml:space="preserve"> ADDIN ZOTERO_ITEM CSL_CITATION {"citationID":"b2zLYcB1","properties":{"formattedCitation":"(Rankin and Barlow 2007)","plainCitation":"(Rankin and Barlow 2007)","dontUpdate":true,"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0525C2">
        <w:t xml:space="preserve">Rankin and Barlow </w:t>
      </w:r>
      <w:r w:rsidR="00AD6007">
        <w:t>(</w:t>
      </w:r>
      <w:r w:rsidRPr="000525C2">
        <w:t>2007)</w:t>
      </w:r>
      <w:r>
        <w:fldChar w:fldCharType="end"/>
      </w:r>
      <w:r w:rsidR="004206F5">
        <w:t>)</w:t>
      </w:r>
      <w:r w:rsidR="0092699C">
        <w:t xml:space="preserve">. Potential calls were reviewed by an experienced </w:t>
      </w:r>
      <w:r>
        <w:t xml:space="preserve">OSA </w:t>
      </w:r>
      <w:r w:rsidR="0092699C">
        <w:t xml:space="preserve">analyst in </w:t>
      </w:r>
      <w:proofErr w:type="spellStart"/>
      <w:r>
        <w:t>PAMGuard</w:t>
      </w:r>
      <w:r w:rsidR="0092699C">
        <w:t>'s</w:t>
      </w:r>
      <w:proofErr w:type="spellEnd"/>
      <w:r w:rsidR="0092699C">
        <w:t xml:space="preserve"> Viewer Mode. Detections were grouped into acoustic events using the Detection Group </w:t>
      </w:r>
      <w:proofErr w:type="spellStart"/>
      <w:r w:rsidR="0092699C">
        <w:t>Localiser</w:t>
      </w:r>
      <w:proofErr w:type="spellEnd"/>
      <w:r w:rsidR="0092699C">
        <w:t xml:space="preserve"> module. Acoustic events were then binned into hourly presence for the presence of </w:t>
      </w:r>
      <w:proofErr w:type="spellStart"/>
      <w:r w:rsidR="0092699C">
        <w:t>Bryde's</w:t>
      </w:r>
      <w:proofErr w:type="spellEnd"/>
      <w:r w:rsidR="0092699C">
        <w:t xml:space="preserve"> and sei whales. Deployments with excessive self-noise (such as strumming) that consistently impacted our ability to detect </w:t>
      </w:r>
      <w:proofErr w:type="spellStart"/>
      <w:r w:rsidR="0092699C">
        <w:t>Bryde's</w:t>
      </w:r>
      <w:proofErr w:type="spellEnd"/>
      <w:r w:rsidR="0092699C">
        <w:t xml:space="preserve"> and sei whales were eliminated from this analysis. Detailed methods are provided in our </w:t>
      </w:r>
      <w:r w:rsidR="00442BE6">
        <w:t>GitHub</w:t>
      </w:r>
      <w:r w:rsidR="0092699C">
        <w:t xml:space="preserve"> online analysis methods</w:t>
      </w:r>
      <w:r w:rsidR="0092699C">
        <w:rPr>
          <w:rStyle w:val="FootnoteReference"/>
        </w:rPr>
        <w:footnoteReference w:id="20"/>
      </w:r>
      <w:r w:rsidR="0092699C">
        <w:t xml:space="preserve"> and </w:t>
      </w:r>
      <w:r w:rsidR="00B60A53">
        <w:t>an</w:t>
      </w:r>
      <w:r w:rsidR="0092699C">
        <w:t xml:space="preserve"> OSA Report</w:t>
      </w:r>
      <w:r w:rsidR="00B60A53">
        <w:t xml:space="preserve"> archived on our </w:t>
      </w:r>
      <w:r w:rsidR="00442BE6">
        <w:t>GitHub</w:t>
      </w:r>
      <w:r w:rsidR="00B60A53">
        <w:t xml:space="preserve"> repository</w:t>
      </w:r>
      <w:r w:rsidR="0092699C">
        <w:t>.</w:t>
      </w:r>
      <w:r w:rsidR="0092699C">
        <w:rPr>
          <w:rStyle w:val="FootnoteReference"/>
        </w:rPr>
        <w:footnoteReference w:id="21"/>
      </w:r>
    </w:p>
    <w:p w14:paraId="29042D77" w14:textId="77777777" w:rsidR="0092699C" w:rsidRDefault="0092699C" w:rsidP="0092699C"/>
    <w:p w14:paraId="2050F9D6" w14:textId="1D8BEF2F" w:rsidR="0092699C" w:rsidRPr="0092699C" w:rsidRDefault="0092699C" w:rsidP="0092699C">
      <w:pPr>
        <w:rPr>
          <w:b/>
          <w:bCs/>
          <w:i/>
          <w:iCs/>
        </w:rPr>
      </w:pPr>
      <w:r w:rsidRPr="0092699C">
        <w:rPr>
          <w:b/>
          <w:bCs/>
          <w:i/>
          <w:iCs/>
        </w:rPr>
        <w:t>Results</w:t>
      </w:r>
    </w:p>
    <w:p w14:paraId="0F9495C9" w14:textId="1C1D53FE" w:rsidR="0092699C" w:rsidRDefault="0092699C" w:rsidP="0092699C">
      <w:r>
        <w:t xml:space="preserve">There were no confirmed detections of calls associated with </w:t>
      </w:r>
      <w:proofErr w:type="spellStart"/>
      <w:r>
        <w:t>Bryde's</w:t>
      </w:r>
      <w:proofErr w:type="spellEnd"/>
      <w:r>
        <w:t xml:space="preserve"> or </w:t>
      </w:r>
      <w:r w:rsidR="001849BA">
        <w:t>s</w:t>
      </w:r>
      <w:r>
        <w:t xml:space="preserve">ei whales during Adrift, and a single possible sei whale encounter was detected during PASCAL (see spectrogram of possible sei whale in </w:t>
      </w:r>
      <w:r w:rsidR="00442BE6">
        <w:t>GitHub</w:t>
      </w:r>
      <w:r>
        <w:t xml:space="preserve"> Repository</w:t>
      </w:r>
      <w:r w:rsidR="00B60A53">
        <w:t>)</w:t>
      </w:r>
      <w:r>
        <w:t>.</w:t>
      </w:r>
      <w:r>
        <w:rPr>
          <w:rStyle w:val="FootnoteReference"/>
        </w:rPr>
        <w:footnoteReference w:id="22"/>
      </w:r>
    </w:p>
    <w:p w14:paraId="0F8ADCB6" w14:textId="5D41DB67" w:rsidR="00B60A53" w:rsidRDefault="00B60A53" w:rsidP="0092699C"/>
    <w:p w14:paraId="428ADB7B" w14:textId="6B9776C5" w:rsidR="00B60A53" w:rsidRDefault="00B60A53" w:rsidP="0092699C">
      <w:proofErr w:type="spellStart"/>
      <w:r>
        <w:t>Bryde’s</w:t>
      </w:r>
      <w:proofErr w:type="spellEnd"/>
      <w:r>
        <w:t xml:space="preserve"> whale distribution is in the tropical and subtropical waters, with occasional northward incursion into the Southern California Bight</w:t>
      </w:r>
      <w:r w:rsidR="00CC1BED">
        <w:t xml:space="preserve"> </w:t>
      </w:r>
      <w:r w:rsidR="00CC1BED">
        <w:fldChar w:fldCharType="begin"/>
      </w:r>
      <w:r w:rsidR="00CC1BED">
        <w:instrText xml:space="preserve"> ADDIN ZOTERO_ITEM CSL_CITATION {"citationID":"SPfb7GZD","properties":{"formattedCitation":"(Kerosky et al. 2012)","plainCitation":"(Kerosky et al. 2012)","noteIndex":0},"citationItems":[{"id":602,"uris":["http://zotero.org/users/10539369/items/UHFMW5RX"],"itemData":{"id":602,"type":"article-journal","abstract":"Bryde's whales (Balaenoptera edeni) are commonly found in tropical and subtropical regions of the Pacific Ocean, but few studies have explored the presence of Bryde's whales at the boundary of their distribution range. Such studies are increasingly relevant as climate impact models predict the range expansion of warm water species towards the poles in response to ocean warming. Like other baleen whales, Bryde's whales produce distinct low frequency (&lt;60 Hz) calls, which can be used for long-term acoustic monitoring of whale presence in an area. Autonomous passive acoustic recorders deployed at five sites in the Southern California Bight (SCB) were used to investigate the presence of Bryde's whales in temperate waters from 2000 to 2010. Calling Bryde's whales were observed in the SCB from summer to early winter, indicating a seasonal poleward range expansion. There was a significant increase in the presence of calling Bryde's whales in the SCB between 2000 and 2010, but no significant correlation was found between Bryde's whale presence and local sea surface temperature. Bryde's whale occurrence is likely driven by prey availability within the California Current ecosystem, which is affected by seasonal and inter-annual changes in climate and oceanographic conditions. Continued monitoring of Bryde's whales and their prey in the eastern North Pacific is needed to provide a longer time series and determine the full effect of climate variability and ocean warming on the distribution of this species.","container-title":"Deep Sea Research","DOI":"https://doi.org/10.1016/j.dsr.2012.03.013","page":"125-132","title":"Bryde's whale seasonal range expansion and increasing presence in the Southern California Bight from 2000 to 2010","volume":"65","author":[{"family":"Kerosky","given":"Sara M."},{"family":"Širović","given":"Ana"},{"family":"Roche","given":"Lauren"},{"family":"Baumann-Pickering","given":"Simone"},{"family":"Wiggins","given":"Sean M."},{"family":"Hildebrand","given":"John A."}],"issued":{"date-parts":[["2012",7]]}}}],"schema":"https://github.com/citation-style-language/schema/raw/master/csl-citation.json"} </w:instrText>
      </w:r>
      <w:r w:rsidR="00CC1BED">
        <w:fldChar w:fldCharType="separate"/>
      </w:r>
      <w:r w:rsidR="00CC1BED" w:rsidRPr="00CC1BED">
        <w:t>(</w:t>
      </w:r>
      <w:proofErr w:type="spellStart"/>
      <w:r w:rsidR="00CC1BED" w:rsidRPr="00CC1BED">
        <w:t>Kerosky</w:t>
      </w:r>
      <w:proofErr w:type="spellEnd"/>
      <w:r w:rsidR="00CC1BED" w:rsidRPr="00CC1BED">
        <w:t xml:space="preserve"> et al. 2012)</w:t>
      </w:r>
      <w:r w:rsidR="00CC1BED">
        <w:fldChar w:fldCharType="end"/>
      </w:r>
      <w:r w:rsidR="004E1E77">
        <w:t xml:space="preserve">. The Adrift deployments were north of Point Conception (and the Southern California Bight), and it is not unexpected to fail to detect animals on our recordings. Warming oceans associated with climate change may lead to more consistent detection of these species in the California Current, and these detections may occur </w:t>
      </w:r>
      <w:r w:rsidR="004206F5">
        <w:t>in</w:t>
      </w:r>
      <w:r w:rsidR="004E1E77">
        <w:t xml:space="preserve"> increasingly northern latitudes over time. We recommend that future acoustic studies in the California Current include detection of </w:t>
      </w:r>
      <w:proofErr w:type="spellStart"/>
      <w:r w:rsidR="004E1E77">
        <w:t>Bryde’s</w:t>
      </w:r>
      <w:proofErr w:type="spellEnd"/>
      <w:r w:rsidR="004E1E77">
        <w:t xml:space="preserve"> whales. </w:t>
      </w:r>
    </w:p>
    <w:p w14:paraId="5CF17DE3" w14:textId="37775B16" w:rsidR="004E1E77" w:rsidRDefault="004E1E77" w:rsidP="0092699C"/>
    <w:p w14:paraId="78EE2ADD" w14:textId="2D7E9ECE" w:rsidR="004E1E77" w:rsidRDefault="001E30E8" w:rsidP="0092699C">
      <w:r>
        <w:t xml:space="preserve">Little is known about sei whales in the North Pacific, and to our knowledge there is only one confirmed recording of sei whales in the North Pacific, near Hawaii </w:t>
      </w:r>
      <w:r>
        <w:fldChar w:fldCharType="begin"/>
      </w:r>
      <w:r>
        <w:instrText xml:space="preserve"> ADDIN ZOTERO_ITEM CSL_CITATION {"citationID":"wwfY5kBk","properties":{"formattedCitation":"(Rankin and Barlow 2007)","plainCitation":"(Rankin and Barlow 2007)","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1E30E8">
        <w:t>(Rankin and Barlow 2007)</w:t>
      </w:r>
      <w:r>
        <w:fldChar w:fldCharType="end"/>
      </w:r>
      <w:r>
        <w:t xml:space="preserve">. </w:t>
      </w:r>
      <w:bookmarkStart w:id="122" w:name="_Hlk175572155"/>
      <w:r>
        <w:t xml:space="preserve">Future research should take advantage of opportunities to understand the vocal repertoire of sei whales in the North Pacific Ocean. </w:t>
      </w:r>
      <w:bookmarkEnd w:id="122"/>
    </w:p>
    <w:p w14:paraId="5242ED6D" w14:textId="77777777" w:rsidR="0092699C" w:rsidRDefault="0092699C" w:rsidP="0092699C"/>
    <w:p w14:paraId="186F454A" w14:textId="0D44030B" w:rsidR="00A65932" w:rsidRDefault="00A65932" w:rsidP="0092699C"/>
    <w:p w14:paraId="743C699D" w14:textId="7CD4F920" w:rsidR="00DE1178" w:rsidRDefault="00DE1178" w:rsidP="00A65932">
      <w:r>
        <w:br w:type="page"/>
      </w:r>
    </w:p>
    <w:p w14:paraId="13AB125E" w14:textId="351EC55B" w:rsidR="00A65932" w:rsidRDefault="00857BEA" w:rsidP="00CB3C78">
      <w:pPr>
        <w:pStyle w:val="Heading2"/>
        <w:numPr>
          <w:ilvl w:val="1"/>
          <w:numId w:val="29"/>
        </w:numPr>
      </w:pPr>
      <w:bookmarkStart w:id="123" w:name="_Toc177733644"/>
      <w:bookmarkStart w:id="124" w:name="_Toc178600490"/>
      <w:r>
        <w:lastRenderedPageBreak/>
        <w:t>Gray Whales</w:t>
      </w:r>
      <w:bookmarkEnd w:id="123"/>
      <w:bookmarkEnd w:id="124"/>
    </w:p>
    <w:p w14:paraId="30EC8AF4" w14:textId="6047F858" w:rsidR="0092699C" w:rsidRDefault="0092699C" w:rsidP="0092699C">
      <w:r w:rsidRPr="0092699C">
        <w:rPr>
          <w:b/>
          <w:bCs/>
          <w:i/>
          <w:iCs/>
        </w:rPr>
        <w:t>Methods</w:t>
      </w:r>
    </w:p>
    <w:p w14:paraId="5382FB31" w14:textId="2EA55939" w:rsidR="0092699C" w:rsidRDefault="0092699C" w:rsidP="0092699C">
      <w:r>
        <w:t xml:space="preserve">An experienced analyst manually scanned spectrograms of 12 kHz decimated data using Raven Pro v. 1.6.4 (4096pt FFT length, Hann window with 90% overlap resulting in a resolution of 341 </w:t>
      </w:r>
      <w:proofErr w:type="spellStart"/>
      <w:r>
        <w:t>ms</w:t>
      </w:r>
      <w:proofErr w:type="spellEnd"/>
      <w:r>
        <w:t xml:space="preserve"> and 4.21 Hz) to detect calls associated with gray whales. Presence of gray whales were indicated</w:t>
      </w:r>
      <w:r w:rsidR="00AD6007">
        <w:t>,</w:t>
      </w:r>
      <w:r>
        <w:t xml:space="preserve"> but call classes were not specified. Cross validation of a portion of calls was </w:t>
      </w:r>
      <w:r w:rsidR="00AD6007">
        <w:t>verified by</w:t>
      </w:r>
      <w:r>
        <w:t xml:space="preserve"> Dr. Alison </w:t>
      </w:r>
      <w:proofErr w:type="spellStart"/>
      <w:r>
        <w:t>Stimpert</w:t>
      </w:r>
      <w:proofErr w:type="spellEnd"/>
      <w:r>
        <w:t xml:space="preserve"> to ensure consistency with expert annotations. Detailed methods are provided in our </w:t>
      </w:r>
      <w:r w:rsidR="00442BE6">
        <w:t>GitHub</w:t>
      </w:r>
      <w:r>
        <w:t xml:space="preserve"> online analysis methods.</w:t>
      </w:r>
      <w:r>
        <w:rPr>
          <w:rStyle w:val="FootnoteReference"/>
        </w:rPr>
        <w:footnoteReference w:id="23"/>
      </w:r>
    </w:p>
    <w:p w14:paraId="3E1B8343" w14:textId="77777777" w:rsidR="0092699C" w:rsidRDefault="0092699C" w:rsidP="0092699C"/>
    <w:p w14:paraId="408781B3" w14:textId="3AC4BAB9" w:rsidR="0092699C" w:rsidRPr="0092699C" w:rsidRDefault="0092699C" w:rsidP="0092699C">
      <w:pPr>
        <w:rPr>
          <w:b/>
          <w:bCs/>
          <w:i/>
          <w:iCs/>
        </w:rPr>
      </w:pPr>
      <w:r w:rsidRPr="0092699C">
        <w:rPr>
          <w:b/>
          <w:bCs/>
          <w:i/>
          <w:iCs/>
        </w:rPr>
        <w:t>Results</w:t>
      </w:r>
    </w:p>
    <w:p w14:paraId="6437C389" w14:textId="0D044F27" w:rsidR="00D018EB" w:rsidRDefault="00D018EB" w:rsidP="00D018EB">
      <w:r>
        <w:t>Sounds associated with gray whales were only detected on a few recordings in the upwelling and post-upwelling seasons in Oregon and San Francisco regions (</w:t>
      </w:r>
      <w:r>
        <w:fldChar w:fldCharType="begin"/>
      </w:r>
      <w:r>
        <w:instrText xml:space="preserve"> REF _Ref177574435 \h </w:instrText>
      </w:r>
      <w:r>
        <w:fldChar w:fldCharType="separate"/>
      </w:r>
      <w:r w:rsidR="004E5C09">
        <w:t xml:space="preserve">Table </w:t>
      </w:r>
      <w:r w:rsidR="004E5C09">
        <w:rPr>
          <w:noProof/>
        </w:rPr>
        <w:t>5</w:t>
      </w:r>
      <w:r w:rsidR="004E5C09">
        <w:t>.</w:t>
      </w:r>
      <w:r w:rsidR="004E5C09">
        <w:rPr>
          <w:noProof/>
        </w:rPr>
        <w:t>8</w:t>
      </w:r>
      <w:r>
        <w:fldChar w:fldCharType="end"/>
      </w:r>
      <w:r>
        <w:t>), and only during a few hours on the combined PASCAL and CCES surveys (</w:t>
      </w:r>
      <w:r>
        <w:fldChar w:fldCharType="begin"/>
      </w:r>
      <w:r>
        <w:instrText xml:space="preserve"> REF _Ref177574335 \h </w:instrText>
      </w:r>
      <w:r>
        <w:fldChar w:fldCharType="separate"/>
      </w:r>
      <w:r w:rsidR="004E5C09">
        <w:t xml:space="preserve">Figure </w:t>
      </w:r>
      <w:r w:rsidR="004E5C09">
        <w:rPr>
          <w:noProof/>
        </w:rPr>
        <w:t>5</w:t>
      </w:r>
      <w:r w:rsidR="004E5C09">
        <w:t>.</w:t>
      </w:r>
      <w:r w:rsidR="004E5C09">
        <w:rPr>
          <w:noProof/>
        </w:rPr>
        <w:t>12</w:t>
      </w:r>
      <w:r>
        <w:fldChar w:fldCharType="end"/>
      </w:r>
      <w:r>
        <w:t xml:space="preserve">). </w:t>
      </w:r>
      <w:bookmarkStart w:id="125" w:name="_Hlk175572396"/>
      <w:r>
        <w:t>There is a significant overlap in spectral content for humpback and gray whale calls and most drifts were outside primary gray whale migration routes; care should be taken when inferring gray whale presence from data with concurrent humpback whale presence.</w:t>
      </w:r>
    </w:p>
    <w:p w14:paraId="5FD14EF2" w14:textId="77777777" w:rsidR="00E33CDA" w:rsidRDefault="00E33CDA" w:rsidP="00D018EB"/>
    <w:bookmarkEnd w:id="125"/>
    <w:p w14:paraId="3EE7D524" w14:textId="28B9276E" w:rsidR="0092699C" w:rsidRDefault="0092699C" w:rsidP="0092699C"/>
    <w:p w14:paraId="0B87E07C" w14:textId="77777777" w:rsidR="00D018EB" w:rsidRDefault="0092699C" w:rsidP="00D018EB">
      <w:pPr>
        <w:keepNext/>
      </w:pPr>
      <w:r>
        <w:rPr>
          <w:noProof/>
        </w:rPr>
        <w:drawing>
          <wp:inline distT="0" distB="0" distL="0" distR="0" wp14:anchorId="703939E8" wp14:editId="3BC77DB4">
            <wp:extent cx="5943600" cy="2377440"/>
            <wp:effectExtent l="0" t="0" r="0" b="3810"/>
            <wp:docPr id="51" name="Picture 51" descr="Hourly presence of gray whales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few detections of gray whales during these offshore deployments, but some gray whales were detected during one drift off Oregon during the upwelling season, and one drift off San Francisco during the post-upwelling season. There were almost no gray whale detections during the combined PASCAL/CCES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Hourly presence of gray whales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few detections of gray whales during these offshore deployments, but some gray whales were detected during one drift off Oregon during the upwelling season, and one drift off San Francisco during the post-upwelling season. There were almost no gray whale detections during the combined PASCAL/CCES surveys."/>
                    <pic:cNvPicPr/>
                  </pic:nvPicPr>
                  <pic:blipFill>
                    <a:blip r:embed="rId31"/>
                    <a:stretch>
                      <a:fillRect/>
                    </a:stretch>
                  </pic:blipFill>
                  <pic:spPr>
                    <a:xfrm>
                      <a:off x="0" y="0"/>
                      <a:ext cx="5943600" cy="2377440"/>
                    </a:xfrm>
                    <a:prstGeom prst="rect">
                      <a:avLst/>
                    </a:prstGeom>
                  </pic:spPr>
                </pic:pic>
              </a:graphicData>
            </a:graphic>
          </wp:inline>
        </w:drawing>
      </w:r>
    </w:p>
    <w:p w14:paraId="7A4F0DDF" w14:textId="6302BBE8" w:rsidR="0092699C" w:rsidRDefault="00D018EB" w:rsidP="00D018EB">
      <w:pPr>
        <w:pStyle w:val="FigureCaption"/>
      </w:pPr>
      <w:bookmarkStart w:id="126" w:name="_Ref177574335"/>
      <w:bookmarkStart w:id="127" w:name="_Toc177973350"/>
      <w:bookmarkStart w:id="128" w:name="_Toc178600529"/>
      <w:r>
        <w:t xml:space="preserve">Figure </w:t>
      </w:r>
      <w:fldSimple w:instr=" STYLEREF 1 \s ">
        <w:r w:rsidR="00974022">
          <w:rPr>
            <w:noProof/>
          </w:rPr>
          <w:t>5</w:t>
        </w:r>
      </w:fldSimple>
      <w:r w:rsidR="00974022">
        <w:t>.</w:t>
      </w:r>
      <w:fldSimple w:instr=" SEQ Figure \* ARABIC \s 1 ">
        <w:r w:rsidR="00974022">
          <w:rPr>
            <w:noProof/>
          </w:rPr>
          <w:t>13</w:t>
        </w:r>
      </w:fldSimple>
      <w:bookmarkEnd w:id="126"/>
      <w:r>
        <w:t xml:space="preserve">. </w:t>
      </w:r>
      <w:r w:rsidRPr="007D7F11">
        <w:t>Hourly gray whale events by month, region for Adrift and combined PASCAL, CCES surveys.</w:t>
      </w:r>
      <w:bookmarkEnd w:id="127"/>
      <w:bookmarkEnd w:id="128"/>
    </w:p>
    <w:p w14:paraId="443A3370" w14:textId="458041DC" w:rsidR="00212056" w:rsidRDefault="00D018EB" w:rsidP="00D018EB">
      <w:pPr>
        <w:pStyle w:val="FigureNotes"/>
      </w:pPr>
      <w:r w:rsidRPr="00D018EB">
        <w:t xml:space="preserve">Hourly presence of gray whale call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  </w:t>
      </w:r>
    </w:p>
    <w:p w14:paraId="2A47FE01" w14:textId="77777777" w:rsidR="00D018EB" w:rsidRDefault="00D018EB" w:rsidP="00212056"/>
    <w:p w14:paraId="50AB4AA6" w14:textId="3EC6ABEA" w:rsidR="009F5770" w:rsidRDefault="009F5770" w:rsidP="00212056">
      <w:bookmarkStart w:id="129" w:name="_Hlk175572300"/>
      <w:r>
        <w:t xml:space="preserve">Most Eastern North Pacific gray whales use the California Current to migrate between their feeding grounds in the north and their winter breeding grounds in Baja California. A subpopulation of these whales known as the ‘Pacific Coast Feeding Group’ feed in the California </w:t>
      </w:r>
      <w:r>
        <w:lastRenderedPageBreak/>
        <w:t xml:space="preserve">Current off Northern California, Oregon, and Washington during the upwelling and post-upwelling seasons </w:t>
      </w:r>
      <w:r>
        <w:fldChar w:fldCharType="begin"/>
      </w:r>
      <w:r>
        <w:instrText xml:space="preserve"> ADDIN ZOTERO_ITEM CSL_CITATION {"citationID":"QCo0HAGL","properties":{"formattedCitation":"(Barlow et al. 2024)","plainCitation":"(Barlow et al. 2024)","noteIndex":0},"citationItems":[{"id":603,"uris":["http://zotero.org/users/10539369/items/94VPDQ3W"],"itemData":{"id":603,"type":"article-journal","abstract":"The nearshore waters of the Northern California Current support an important seasonal foraging ground for Pacific Coast Feeding Group (PCFG) gray whales. We examine gray whale distribution, habitat use, and abundance over 31 years (1992–2022) using standardized nearshore (&lt; 5 km from shore) surveys spanning a large swath of the PCFG foraging range. Specifically, we generated density surface models, which incorporate detection probability into generalized additive models to assess environmental correlates of gray whale distribution and predict abundance over time. We illustrate the importance of coastal upwelling dynamics, whereby increased upwelling only yields higher gray whale density if interspersed with relaxation events, likely because this combination optimizes influx and retention of nutrients to support recruitment and aggregation of gray whale prey. Several habitat features influence gray whale distribution, including substrate, shelf width, prominent capes, and river estuaries. However, the influence of these features differs between regions, revealing heterogeneity in habitat preferences throughout the PCFG foraging range. Predicted gray whale abundance fluctuated throughout our study period, but without clear directional trends, unlike previous abundance estimates based on mark-recapture models. This study highlights the value of long-term monitoring, shedding light on the impacts of variable environmental conditions on an iconic nearshore marine predator.","container-title":"Scientific Reports","DOI":"10.1038/s41598-024-59552-z","ISSN":"2045-2322","issue":"1","journalAbbreviation":"Sci Rep","language":"en","license":"2024 The Author(s)","note":"publisher: Nature Publishing Group","page":"9352","source":"www.nature.com","title":"Three decades of nearshore surveys reveal long-term patterns in gray whale habitat use, distribution, and abundance in the Northern California Current","volume":"14","author":[{"family":"Barlow","given":"Dawn R."},{"family":"Strong","given":"Craig S."},{"family":"Torres","given":"Leigh G."}],"issued":{"date-parts":[["2024",4,23]]}}}],"schema":"https://github.com/citation-style-language/schema/raw/master/csl-citation.json"} </w:instrText>
      </w:r>
      <w:r>
        <w:fldChar w:fldCharType="separate"/>
      </w:r>
      <w:r w:rsidRPr="0036213C">
        <w:t>(Barlow et al. 2024)</w:t>
      </w:r>
      <w:r>
        <w:fldChar w:fldCharType="end"/>
      </w:r>
      <w:r>
        <w:t xml:space="preserve">. Gray whales are typically found in the nearshore waters, but </w:t>
      </w:r>
      <w:r w:rsidR="004206F5">
        <w:t xml:space="preserve">do occur </w:t>
      </w:r>
      <w:r>
        <w:t>in offshore waters.</w:t>
      </w:r>
      <w:r>
        <w:rPr>
          <w:rStyle w:val="FootnoteReference"/>
        </w:rPr>
        <w:footnoteReference w:id="24"/>
      </w:r>
    </w:p>
    <w:bookmarkEnd w:id="129"/>
    <w:p w14:paraId="42350009" w14:textId="77777777" w:rsidR="00212056" w:rsidRPr="00212056" w:rsidRDefault="00212056" w:rsidP="00212056"/>
    <w:p w14:paraId="22DB29FA" w14:textId="7860A345" w:rsidR="00D018EB" w:rsidRDefault="00D018EB" w:rsidP="00D018EB">
      <w:pPr>
        <w:pStyle w:val="TableTitle"/>
      </w:pPr>
      <w:bookmarkStart w:id="130" w:name="_Ref177574435"/>
      <w:bookmarkStart w:id="131" w:name="_Toc177982999"/>
      <w:bookmarkStart w:id="132" w:name="_Toc178600556"/>
      <w:r>
        <w:t xml:space="preserve">Table </w:t>
      </w:r>
      <w:fldSimple w:instr=" STYLEREF 1 \s ">
        <w:r w:rsidR="004E5C09">
          <w:rPr>
            <w:noProof/>
          </w:rPr>
          <w:t>5</w:t>
        </w:r>
      </w:fldSimple>
      <w:r w:rsidR="00EF5609">
        <w:t>.</w:t>
      </w:r>
      <w:fldSimple w:instr=" SEQ Table \* ARABIC \s 1 ">
        <w:r w:rsidR="004E5C09">
          <w:rPr>
            <w:noProof/>
          </w:rPr>
          <w:t>8</w:t>
        </w:r>
      </w:fldSimple>
      <w:bookmarkEnd w:id="130"/>
      <w:r>
        <w:t xml:space="preserve">. </w:t>
      </w:r>
      <w:r w:rsidRPr="009045C3">
        <w:t>Summary of gray whale detections in hourly bins for Adrift data.</w:t>
      </w:r>
      <w:bookmarkEnd w:id="131"/>
      <w:bookmarkEnd w:id="132"/>
    </w:p>
    <w:tbl>
      <w:tblPr>
        <w:tblStyle w:val="TableGrid"/>
        <w:tblW w:w="0" w:type="auto"/>
        <w:tblLook w:val="04A0" w:firstRow="1" w:lastRow="0" w:firstColumn="1" w:lastColumn="0" w:noHBand="0" w:noVBand="1"/>
      </w:tblPr>
      <w:tblGrid>
        <w:gridCol w:w="1870"/>
        <w:gridCol w:w="1870"/>
        <w:gridCol w:w="1870"/>
        <w:gridCol w:w="1870"/>
      </w:tblGrid>
      <w:tr w:rsidR="00212056" w:rsidRPr="00D81B2D" w14:paraId="7BD7BD8A" w14:textId="77777777" w:rsidTr="00D81B2D">
        <w:trPr>
          <w:trHeight w:val="341"/>
        </w:trPr>
        <w:tc>
          <w:tcPr>
            <w:tcW w:w="1870" w:type="dxa"/>
            <w:shd w:val="clear" w:color="auto" w:fill="C6D9F1" w:themeFill="text2" w:themeFillTint="33"/>
            <w:noWrap/>
            <w:vAlign w:val="center"/>
            <w:hideMark/>
          </w:tcPr>
          <w:p w14:paraId="1E3B1A16" w14:textId="54DDCD4B" w:rsidR="00212056" w:rsidRPr="00D81B2D" w:rsidRDefault="00212056" w:rsidP="00D81B2D">
            <w:pPr>
              <w:jc w:val="center"/>
              <w:rPr>
                <w:rFonts w:ascii="Arial" w:hAnsi="Arial" w:cs="Arial"/>
                <w:b/>
                <w:bCs/>
                <w:color w:val="000000"/>
                <w:sz w:val="18"/>
                <w:szCs w:val="18"/>
              </w:rPr>
            </w:pPr>
          </w:p>
        </w:tc>
        <w:tc>
          <w:tcPr>
            <w:tcW w:w="1870" w:type="dxa"/>
            <w:shd w:val="clear" w:color="auto" w:fill="C6D9F1" w:themeFill="text2" w:themeFillTint="33"/>
            <w:noWrap/>
            <w:vAlign w:val="center"/>
            <w:hideMark/>
          </w:tcPr>
          <w:p w14:paraId="5C64871F"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17A094E5"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067CC680"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Winter</w:t>
            </w:r>
          </w:p>
        </w:tc>
      </w:tr>
      <w:tr w:rsidR="00212056" w:rsidRPr="00D81B2D" w14:paraId="44908C35" w14:textId="77777777" w:rsidTr="00D81B2D">
        <w:trPr>
          <w:trHeight w:val="359"/>
        </w:trPr>
        <w:tc>
          <w:tcPr>
            <w:tcW w:w="1870" w:type="dxa"/>
            <w:noWrap/>
            <w:vAlign w:val="center"/>
            <w:hideMark/>
          </w:tcPr>
          <w:p w14:paraId="1E8F5B4F"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Oregon</w:t>
            </w:r>
          </w:p>
        </w:tc>
        <w:tc>
          <w:tcPr>
            <w:tcW w:w="1870" w:type="dxa"/>
            <w:noWrap/>
            <w:vAlign w:val="center"/>
            <w:hideMark/>
          </w:tcPr>
          <w:p w14:paraId="7CAEA90E"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1430) </w:t>
            </w:r>
          </w:p>
        </w:tc>
        <w:tc>
          <w:tcPr>
            <w:tcW w:w="1870" w:type="dxa"/>
            <w:noWrap/>
            <w:vAlign w:val="center"/>
            <w:hideMark/>
          </w:tcPr>
          <w:p w14:paraId="5398899A"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493)  </w:t>
            </w:r>
          </w:p>
        </w:tc>
        <w:tc>
          <w:tcPr>
            <w:tcW w:w="1870" w:type="dxa"/>
            <w:noWrap/>
            <w:vAlign w:val="center"/>
            <w:hideMark/>
          </w:tcPr>
          <w:p w14:paraId="1DE3BB2E"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r w:rsidR="00212056" w:rsidRPr="00D81B2D" w14:paraId="7FD3DF2C" w14:textId="77777777" w:rsidTr="00D81B2D">
        <w:trPr>
          <w:trHeight w:val="341"/>
        </w:trPr>
        <w:tc>
          <w:tcPr>
            <w:tcW w:w="1870" w:type="dxa"/>
            <w:noWrap/>
            <w:vAlign w:val="center"/>
            <w:hideMark/>
          </w:tcPr>
          <w:p w14:paraId="785FA571" w14:textId="77777777" w:rsidR="00212056" w:rsidRPr="00D81B2D" w:rsidRDefault="00212056" w:rsidP="00212056">
            <w:pPr>
              <w:rPr>
                <w:rFonts w:ascii="Arial" w:hAnsi="Arial" w:cs="Arial"/>
                <w:color w:val="000000"/>
                <w:sz w:val="18"/>
                <w:szCs w:val="18"/>
              </w:rPr>
            </w:pPr>
            <w:r w:rsidRPr="00D81B2D">
              <w:rPr>
                <w:rFonts w:ascii="Arial" w:hAnsi="Arial" w:cs="Arial"/>
                <w:color w:val="000000"/>
                <w:sz w:val="18"/>
                <w:szCs w:val="18"/>
              </w:rPr>
              <w:t>Humboldt</w:t>
            </w:r>
          </w:p>
        </w:tc>
        <w:tc>
          <w:tcPr>
            <w:tcW w:w="1870" w:type="dxa"/>
            <w:noWrap/>
            <w:vAlign w:val="center"/>
            <w:hideMark/>
          </w:tcPr>
          <w:p w14:paraId="085AD83D"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489)  </w:t>
            </w:r>
          </w:p>
        </w:tc>
        <w:tc>
          <w:tcPr>
            <w:tcW w:w="1870" w:type="dxa"/>
            <w:noWrap/>
            <w:vAlign w:val="center"/>
            <w:hideMark/>
          </w:tcPr>
          <w:p w14:paraId="20265D20"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1048) </w:t>
            </w:r>
          </w:p>
        </w:tc>
        <w:tc>
          <w:tcPr>
            <w:tcW w:w="1870" w:type="dxa"/>
            <w:noWrap/>
            <w:vAlign w:val="center"/>
            <w:hideMark/>
          </w:tcPr>
          <w:p w14:paraId="7ACF5A9B"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308) </w:t>
            </w:r>
          </w:p>
        </w:tc>
      </w:tr>
      <w:tr w:rsidR="00212056" w:rsidRPr="00D81B2D" w14:paraId="7B6135E5" w14:textId="77777777" w:rsidTr="00D81B2D">
        <w:trPr>
          <w:trHeight w:val="350"/>
        </w:trPr>
        <w:tc>
          <w:tcPr>
            <w:tcW w:w="1870" w:type="dxa"/>
            <w:noWrap/>
            <w:vAlign w:val="center"/>
            <w:hideMark/>
          </w:tcPr>
          <w:p w14:paraId="7E25865A"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San Francisco</w:t>
            </w:r>
          </w:p>
        </w:tc>
        <w:tc>
          <w:tcPr>
            <w:tcW w:w="1870" w:type="dxa"/>
            <w:noWrap/>
            <w:vAlign w:val="center"/>
            <w:hideMark/>
          </w:tcPr>
          <w:p w14:paraId="00A03624"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960)  </w:t>
            </w:r>
          </w:p>
        </w:tc>
        <w:tc>
          <w:tcPr>
            <w:tcW w:w="1870" w:type="dxa"/>
            <w:noWrap/>
            <w:vAlign w:val="center"/>
            <w:hideMark/>
          </w:tcPr>
          <w:p w14:paraId="1D49B7E8"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7 (688)  </w:t>
            </w:r>
          </w:p>
        </w:tc>
        <w:tc>
          <w:tcPr>
            <w:tcW w:w="1870" w:type="dxa"/>
            <w:noWrap/>
            <w:vAlign w:val="center"/>
            <w:hideMark/>
          </w:tcPr>
          <w:p w14:paraId="3020F4EF"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r w:rsidR="00212056" w:rsidRPr="00D81B2D" w14:paraId="776367E8" w14:textId="77777777" w:rsidTr="00D81B2D">
        <w:trPr>
          <w:trHeight w:val="359"/>
        </w:trPr>
        <w:tc>
          <w:tcPr>
            <w:tcW w:w="1870" w:type="dxa"/>
            <w:noWrap/>
            <w:vAlign w:val="center"/>
            <w:hideMark/>
          </w:tcPr>
          <w:p w14:paraId="5B5D9C2C"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Morro Bay</w:t>
            </w:r>
          </w:p>
        </w:tc>
        <w:tc>
          <w:tcPr>
            <w:tcW w:w="1870" w:type="dxa"/>
            <w:noWrap/>
            <w:vAlign w:val="center"/>
            <w:hideMark/>
          </w:tcPr>
          <w:p w14:paraId="313D1D86"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2065) </w:t>
            </w:r>
          </w:p>
        </w:tc>
        <w:tc>
          <w:tcPr>
            <w:tcW w:w="1870" w:type="dxa"/>
            <w:noWrap/>
            <w:vAlign w:val="center"/>
            <w:hideMark/>
          </w:tcPr>
          <w:p w14:paraId="10A279D8"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1353) </w:t>
            </w:r>
          </w:p>
        </w:tc>
        <w:tc>
          <w:tcPr>
            <w:tcW w:w="1870" w:type="dxa"/>
            <w:noWrap/>
            <w:vAlign w:val="center"/>
            <w:hideMark/>
          </w:tcPr>
          <w:p w14:paraId="442916FB"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bl>
    <w:p w14:paraId="1B438374" w14:textId="1AA99893" w:rsidR="0092699C" w:rsidRDefault="00D018EB" w:rsidP="00D018EB">
      <w:pPr>
        <w:pStyle w:val="TableNotes"/>
      </w:pPr>
      <w:r>
        <w:t xml:space="preserve">Note: </w:t>
      </w:r>
      <w:r w:rsidRPr="00D018EB">
        <w:t>Summary of gray whale detections for Adrift data. Mean hourly probability of gray whale detection for that region/season; total hourly bins are shown in parenthesis.</w:t>
      </w:r>
    </w:p>
    <w:p w14:paraId="774F0CBA" w14:textId="05C5B7D3" w:rsidR="00DE1178" w:rsidRDefault="00DE1178" w:rsidP="00D018EB">
      <w:pPr>
        <w:pStyle w:val="TableNotes"/>
      </w:pPr>
    </w:p>
    <w:p w14:paraId="0D29C796" w14:textId="131ECC56" w:rsidR="00DE1178" w:rsidRDefault="00DE1178" w:rsidP="00D018EB">
      <w:pPr>
        <w:pStyle w:val="TableNotes"/>
      </w:pPr>
      <w:r>
        <w:br w:type="page"/>
      </w:r>
    </w:p>
    <w:p w14:paraId="6F9DF388" w14:textId="55E468D7" w:rsidR="00857BEA" w:rsidRDefault="00857BEA" w:rsidP="005160B8">
      <w:pPr>
        <w:pStyle w:val="Heading2"/>
        <w:numPr>
          <w:ilvl w:val="1"/>
          <w:numId w:val="29"/>
        </w:numPr>
      </w:pPr>
      <w:bookmarkStart w:id="133" w:name="_Toc177733645"/>
      <w:bookmarkStart w:id="134" w:name="_Toc178600491"/>
      <w:r>
        <w:lastRenderedPageBreak/>
        <w:t>Minke Whales</w:t>
      </w:r>
      <w:bookmarkEnd w:id="133"/>
      <w:bookmarkEnd w:id="134"/>
    </w:p>
    <w:p w14:paraId="05DC6B01" w14:textId="61ADB73E" w:rsidR="0014604C" w:rsidRPr="0014604C" w:rsidRDefault="0014604C" w:rsidP="0014604C">
      <w:pPr>
        <w:rPr>
          <w:b/>
          <w:bCs/>
          <w:i/>
          <w:iCs/>
        </w:rPr>
      </w:pPr>
      <w:r w:rsidRPr="0014604C">
        <w:rPr>
          <w:b/>
          <w:bCs/>
          <w:i/>
          <w:iCs/>
        </w:rPr>
        <w:t>Methods</w:t>
      </w:r>
    </w:p>
    <w:p w14:paraId="03BAA3A6" w14:textId="27538E57" w:rsidR="0014604C" w:rsidRDefault="000B02B3" w:rsidP="0014604C">
      <w:r>
        <w:t xml:space="preserve">Minke whale ‘boing’ calls were detected using </w:t>
      </w:r>
      <w:proofErr w:type="spellStart"/>
      <w:r>
        <w:t>PAMGuard’s</w:t>
      </w:r>
      <w:proofErr w:type="spellEnd"/>
      <w:r>
        <w:t xml:space="preserve"> Generalized Power Law (GPL) detector on 10 kHz</w:t>
      </w:r>
      <w:r w:rsidR="0014604C">
        <w:t xml:space="preserve"> decimated </w:t>
      </w:r>
      <w:r>
        <w:t xml:space="preserve">data </w:t>
      </w:r>
      <w:r w:rsidR="002319B6">
        <w:t>(</w:t>
      </w:r>
      <w:r w:rsidR="0014604C">
        <w:t>Butterworth low pass filter at 5 kHz</w:t>
      </w:r>
      <w:r w:rsidR="002319B6">
        <w:t>)</w:t>
      </w:r>
      <w:r w:rsidR="0014604C">
        <w:t xml:space="preserve">. GPL </w:t>
      </w:r>
      <w:r w:rsidR="00895C1C">
        <w:t>s</w:t>
      </w:r>
      <w:r w:rsidR="0014604C">
        <w:t>ettings</w:t>
      </w:r>
      <w:r w:rsidR="002319B6">
        <w:t xml:space="preserve"> were modified from</w:t>
      </w:r>
      <w:r w:rsidR="0014604C">
        <w:t xml:space="preserve"> </w:t>
      </w:r>
      <w:r w:rsidR="00895C1C">
        <w:t xml:space="preserve">a template tuned </w:t>
      </w:r>
      <w:r w:rsidR="0014604C">
        <w:t>to fit our data (</w:t>
      </w:r>
      <w:proofErr w:type="spellStart"/>
      <w:r w:rsidR="0014604C">
        <w:t>Helble</w:t>
      </w:r>
      <w:proofErr w:type="spellEnd"/>
      <w:r w:rsidR="0014604C">
        <w:t>, pers. comm). The GPL detector returned a low number of detections, and all detections were manually validated</w:t>
      </w:r>
      <w:r w:rsidR="002319B6">
        <w:t xml:space="preserve"> using t</w:t>
      </w:r>
      <w:r w:rsidR="0014604C">
        <w:t xml:space="preserve">he </w:t>
      </w:r>
      <w:proofErr w:type="spellStart"/>
      <w:r w:rsidR="000525C2">
        <w:t>PAMGuard</w:t>
      </w:r>
      <w:proofErr w:type="spellEnd"/>
      <w:r w:rsidR="0014604C">
        <w:t xml:space="preserve"> spectrogram annotation tool. A stratified sub-sampling method was then used to randomly sample 20% of all data</w:t>
      </w:r>
      <w:r w:rsidR="00895C1C">
        <w:t xml:space="preserve"> void of detections</w:t>
      </w:r>
      <w:r w:rsidR="0014604C">
        <w:t xml:space="preserve"> to verify the GPL was not missing boings. Detailed methods are provided in our </w:t>
      </w:r>
      <w:r w:rsidR="00442BE6">
        <w:t>GitHub</w:t>
      </w:r>
      <w:r w:rsidR="0014604C">
        <w:t xml:space="preserve"> online analysis methods.</w:t>
      </w:r>
      <w:r w:rsidR="0014604C">
        <w:rPr>
          <w:rStyle w:val="FootnoteReference"/>
        </w:rPr>
        <w:footnoteReference w:id="25"/>
      </w:r>
    </w:p>
    <w:p w14:paraId="2A24C949" w14:textId="77777777" w:rsidR="0014604C" w:rsidRDefault="0014604C" w:rsidP="0014604C"/>
    <w:p w14:paraId="604AAEEA" w14:textId="778A04B1" w:rsidR="0014604C" w:rsidRPr="0014604C" w:rsidRDefault="0014604C" w:rsidP="0014604C">
      <w:pPr>
        <w:rPr>
          <w:b/>
          <w:bCs/>
          <w:i/>
          <w:iCs/>
        </w:rPr>
      </w:pPr>
      <w:r w:rsidRPr="0014604C">
        <w:rPr>
          <w:b/>
          <w:bCs/>
          <w:i/>
          <w:iCs/>
        </w:rPr>
        <w:t>Results</w:t>
      </w:r>
    </w:p>
    <w:p w14:paraId="28332D74" w14:textId="32549CC9" w:rsidR="0014604C" w:rsidRDefault="0014604C" w:rsidP="0014604C">
      <w:r>
        <w:t>There were no detections of minke whale boings during the Adrift study, and only a few minke whale detections in the CCES and PASCAL datasets (</w:t>
      </w:r>
      <w:r w:rsidR="00DE1178">
        <w:fldChar w:fldCharType="begin"/>
      </w:r>
      <w:r w:rsidR="00DE1178">
        <w:instrText xml:space="preserve"> REF _Ref177979968 \h </w:instrText>
      </w:r>
      <w:r w:rsidR="00DE1178">
        <w:fldChar w:fldCharType="separate"/>
      </w:r>
      <w:r w:rsidR="004E5C09">
        <w:t xml:space="preserve">Figure </w:t>
      </w:r>
      <w:r w:rsidR="004E5C09">
        <w:rPr>
          <w:noProof/>
        </w:rPr>
        <w:t>5</w:t>
      </w:r>
      <w:r w:rsidR="004E5C09">
        <w:t>.</w:t>
      </w:r>
      <w:r w:rsidR="004E5C09">
        <w:rPr>
          <w:noProof/>
        </w:rPr>
        <w:t>13</w:t>
      </w:r>
      <w:r w:rsidR="00DE1178">
        <w:fldChar w:fldCharType="end"/>
      </w:r>
      <w:r w:rsidR="00223C34">
        <w:t>)</w:t>
      </w:r>
      <w:r>
        <w:t xml:space="preserve">. Minke whale boing calls are considered 'song' and </w:t>
      </w:r>
      <w:r w:rsidR="00223C34">
        <w:t>typically</w:t>
      </w:r>
      <w:r>
        <w:t xml:space="preserve"> detected during the winter and early spring months where our study has limited effort</w:t>
      </w:r>
      <w:r w:rsidR="001849BA">
        <w:t xml:space="preserve"> </w:t>
      </w:r>
      <w:r w:rsidR="001849BA">
        <w:fldChar w:fldCharType="begin"/>
      </w:r>
      <w:r w:rsidR="001849BA">
        <w:instrText xml:space="preserve"> ADDIN ZOTERO_ITEM CSL_CITATION {"citationID":"qui8sOha","properties":{"formattedCitation":"(Rankin and Barlow 2005)","plainCitation":"(Rankin and Barlow 2005)","noteIndex":0},"citationItems":[{"id":56,"uris":["http://zotero.org/users/10539369/items/2MPXR9R3"],"itemData":{"id":56,"type":"article-journal","container-title":"The Journal of the Acoustical Society of America","DOI":"10.1121/1.2046747","ISSN":"0001-4966","issue":"5","note":"publisher: Acoustical Society of America","page":"3346-3351","source":"asa.scitation.org (Atypon)","title":"Source of the North Pacific “boing” sound attributed to minke whales","volume":"118","author":[{"family":"Rankin","given":"Shannon"},{"family":"Barlow","given":"Jay"}],"issued":{"date-parts":[["2005",11]]}}}],"schema":"https://github.com/citation-style-language/schema/raw/master/csl-citation.json"} </w:instrText>
      </w:r>
      <w:r w:rsidR="001849BA">
        <w:fldChar w:fldCharType="separate"/>
      </w:r>
      <w:r w:rsidR="001849BA" w:rsidRPr="001849BA">
        <w:t>(Rankin and Barlow 2005)</w:t>
      </w:r>
      <w:r w:rsidR="001849BA">
        <w:fldChar w:fldCharType="end"/>
      </w:r>
      <w:r w:rsidR="001849BA">
        <w:t xml:space="preserve">. </w:t>
      </w:r>
      <w:bookmarkStart w:id="135" w:name="_Hlk175572570"/>
      <w:r w:rsidR="00DE1178">
        <w:t>In November 2023 t</w:t>
      </w:r>
      <w:r>
        <w:t xml:space="preserve">here was </w:t>
      </w:r>
      <w:r w:rsidR="00DE1178">
        <w:t>a</w:t>
      </w:r>
      <w:r>
        <w:t xml:space="preserve"> </w:t>
      </w:r>
      <w:r w:rsidR="00DE1178">
        <w:t>minke whale sighting</w:t>
      </w:r>
      <w:r>
        <w:t xml:space="preserve"> near Morro Bay; however, there were no </w:t>
      </w:r>
      <w:r w:rsidR="00DE1178">
        <w:t>boings detected from</w:t>
      </w:r>
      <w:r>
        <w:t xml:space="preserve"> our offshore drifts. The lack of detections could be </w:t>
      </w:r>
      <w:r w:rsidR="00DE1178">
        <w:t>due</w:t>
      </w:r>
      <w:r>
        <w:t xml:space="preserve"> to low population densities or that </w:t>
      </w:r>
      <w:r w:rsidR="00DE1178">
        <w:t>minkes</w:t>
      </w:r>
      <w:r>
        <w:t xml:space="preserve"> use coastal waters</w:t>
      </w:r>
      <w:bookmarkEnd w:id="135"/>
      <w:r w:rsidR="002319B6">
        <w:t>. Research</w:t>
      </w:r>
      <w:r>
        <w:t xml:space="preserve"> is needed to </w:t>
      </w:r>
      <w:r w:rsidR="00DE1178">
        <w:t>improve our knowledge of</w:t>
      </w:r>
      <w:r>
        <w:t xml:space="preserve"> the </w:t>
      </w:r>
      <w:r w:rsidR="00DE1178">
        <w:t xml:space="preserve">minke whale </w:t>
      </w:r>
      <w:r>
        <w:t>vocal repertoire</w:t>
      </w:r>
      <w:r w:rsidR="00DE1178">
        <w:t>.</w:t>
      </w:r>
    </w:p>
    <w:p w14:paraId="610CF316" w14:textId="77777777" w:rsidR="00DE1178" w:rsidRDefault="00DE1178" w:rsidP="0014604C"/>
    <w:p w14:paraId="4E638099" w14:textId="60F35ABE" w:rsidR="0014604C" w:rsidRDefault="0014604C" w:rsidP="0014604C"/>
    <w:p w14:paraId="5C813C72" w14:textId="77777777" w:rsidR="00D018EB" w:rsidRDefault="0014604C" w:rsidP="00D018EB">
      <w:pPr>
        <w:keepNext/>
      </w:pPr>
      <w:r>
        <w:rPr>
          <w:noProof/>
        </w:rPr>
        <w:drawing>
          <wp:inline distT="0" distB="0" distL="0" distR="0" wp14:anchorId="4561F4FC" wp14:editId="4ACAD2F6">
            <wp:extent cx="3264408" cy="2611526"/>
            <wp:effectExtent l="0" t="0" r="0" b="0"/>
            <wp:docPr id="52" name="Picture 52" descr="Hourly presence of minke whales detected during the combined PASCAL and CCES surveys.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very few detections of minkes in the San Francisco and Morro Bay regions. There were no minke whales detected during Ad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Hourly presence of minke whales detected during the combined PASCAL and CCES surveys.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very few detections of minkes in the San Francisco and Morro Bay regions. There were no minke whales detected during Adrift."/>
                    <pic:cNvPicPr/>
                  </pic:nvPicPr>
                  <pic:blipFill>
                    <a:blip r:embed="rId32"/>
                    <a:stretch>
                      <a:fillRect/>
                    </a:stretch>
                  </pic:blipFill>
                  <pic:spPr>
                    <a:xfrm>
                      <a:off x="0" y="0"/>
                      <a:ext cx="3271154" cy="2616923"/>
                    </a:xfrm>
                    <a:prstGeom prst="rect">
                      <a:avLst/>
                    </a:prstGeom>
                  </pic:spPr>
                </pic:pic>
              </a:graphicData>
            </a:graphic>
          </wp:inline>
        </w:drawing>
      </w:r>
    </w:p>
    <w:p w14:paraId="72ED1FE9" w14:textId="528A7A08" w:rsidR="0014604C" w:rsidRDefault="00D018EB" w:rsidP="00D018EB">
      <w:pPr>
        <w:pStyle w:val="FigureCaption"/>
      </w:pPr>
      <w:bookmarkStart w:id="136" w:name="_Ref177979968"/>
      <w:bookmarkStart w:id="137" w:name="_Toc177973351"/>
      <w:bookmarkStart w:id="138" w:name="_Toc178600530"/>
      <w:r>
        <w:t xml:space="preserve">Figure </w:t>
      </w:r>
      <w:fldSimple w:instr=" STYLEREF 1 \s ">
        <w:r w:rsidR="00974022">
          <w:rPr>
            <w:noProof/>
          </w:rPr>
          <w:t>5</w:t>
        </w:r>
      </w:fldSimple>
      <w:r w:rsidR="00974022">
        <w:t>.</w:t>
      </w:r>
      <w:fldSimple w:instr=" SEQ Figure \* ARABIC \s 1 ">
        <w:r w:rsidR="00974022">
          <w:rPr>
            <w:noProof/>
          </w:rPr>
          <w:t>14</w:t>
        </w:r>
      </w:fldSimple>
      <w:bookmarkEnd w:id="136"/>
      <w:r>
        <w:t xml:space="preserve">. </w:t>
      </w:r>
      <w:r w:rsidRPr="009C2AC1">
        <w:t>Hourly minke whale events by month, region for Adrift and combined PASCAL, CCES surveys.</w:t>
      </w:r>
      <w:bookmarkEnd w:id="137"/>
      <w:bookmarkEnd w:id="138"/>
    </w:p>
    <w:p w14:paraId="091354C4" w14:textId="71B5D0D7" w:rsidR="00D018EB" w:rsidRPr="00D018EB" w:rsidRDefault="00D018EB" w:rsidP="00D018EB">
      <w:pPr>
        <w:pStyle w:val="FigureNotes"/>
      </w:pPr>
      <w:r w:rsidRPr="00D018EB">
        <w:t>Hourly presence for minke whale boing calls (y axis) for different months for combined PASCAL 2016 and CCES 2018 survey (x axis) for each region (Oregon, Humboldt, San Francisco, and Morro Bay). There were no detections of minke whale boings during the Adrift study. Buoys were duty cycled and hourly presence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80CD398" w14:textId="0D395770" w:rsidR="00857BEA" w:rsidRDefault="00857BEA" w:rsidP="00CB3C78">
      <w:pPr>
        <w:pStyle w:val="Heading1"/>
        <w:numPr>
          <w:ilvl w:val="0"/>
          <w:numId w:val="29"/>
        </w:numPr>
      </w:pPr>
      <w:bookmarkStart w:id="139" w:name="_Toc177733646"/>
      <w:bookmarkStart w:id="140" w:name="_Toc178600492"/>
      <w:r>
        <w:lastRenderedPageBreak/>
        <w:t>Soundscape</w:t>
      </w:r>
      <w:bookmarkEnd w:id="139"/>
      <w:bookmarkEnd w:id="140"/>
    </w:p>
    <w:p w14:paraId="63F2529C" w14:textId="79EBE16D" w:rsidR="001A7794" w:rsidRDefault="001A7794" w:rsidP="00CB3C78">
      <w:pPr>
        <w:pStyle w:val="Heading2"/>
        <w:numPr>
          <w:ilvl w:val="1"/>
          <w:numId w:val="29"/>
        </w:numPr>
      </w:pPr>
      <w:bookmarkStart w:id="141" w:name="_Toc177733647"/>
      <w:bookmarkStart w:id="142" w:name="_Toc178600493"/>
      <w:r>
        <w:t>Soundscape</w:t>
      </w:r>
      <w:bookmarkEnd w:id="141"/>
      <w:bookmarkEnd w:id="142"/>
    </w:p>
    <w:p w14:paraId="6933FFD7" w14:textId="0AEAD504" w:rsidR="00105DE5" w:rsidRDefault="00105DE5" w:rsidP="00105DE5"/>
    <w:p w14:paraId="368D5401" w14:textId="77777777" w:rsidR="00105DE5" w:rsidRDefault="00105DE5" w:rsidP="00105DE5">
      <w:r>
        <w:t>The purpose of soundscape monitoring was to describe the ambient noise level(s) in the California Current Ecosystem (including the Morro Bay and Humboldt Wind Energy Areas) and to identify the major contributors to the soundscape. To that end, we measured soundscape metrics and identified two primary sources of noise: self-noise and ship noise. Weather (wind, rain) is a significant contributor to soundscape and varies by season/region. Although we did not quantify this in our analysis, we recommend that future research include weather as a contributor to the soundscape. These data were combined with the detection of biological sounds from marine mammals to examine the biological and anthropogenic contributors to the soundscape.</w:t>
      </w:r>
    </w:p>
    <w:p w14:paraId="66DC6A76" w14:textId="77777777" w:rsidR="00105DE5" w:rsidRDefault="00105DE5" w:rsidP="00105DE5">
      <w:r>
        <w:t xml:space="preserve">Soundscape metrics aligned with </w:t>
      </w:r>
      <w:proofErr w:type="spellStart"/>
      <w:r>
        <w:t>SanctSound</w:t>
      </w:r>
      <w:proofErr w:type="spellEnd"/>
      <w:r>
        <w:t xml:space="preserve"> protocols</w:t>
      </w:r>
      <w:r>
        <w:rPr>
          <w:rStyle w:val="FootnoteReference"/>
        </w:rPr>
        <w:footnoteReference w:id="26"/>
      </w:r>
      <w:r>
        <w:t xml:space="preserve"> and were measured using Triton </w:t>
      </w:r>
      <w:r>
        <w:fldChar w:fldCharType="begin"/>
      </w:r>
      <w:r>
        <w:instrText xml:space="preserve"> ADDIN ZOTERO_ITEM CSL_CITATION {"citationID":"IjYep7U0","properties":{"formattedCitation":"(Wiggins and Hildebrand 2007)","plainCitation":"(Wiggins and Hildebrand 2007)","noteIndex":0},"citationItems":[{"id":446,"uris":["http://zotero.org/users/10539369/items/SU6KMQ8Y"],"itemData":{"id":446,"type":"paper-conference","abstract":"Advancements in low-power and high-data-capacity consumer computer technology during the past decade have been adapted to autonomously record sounds from marine mammals over long periods. Acoustic monitoring has advantages over traditional visual surveys including greater detection ranges, continuous long-term monitoring in remote locations under various weather conditions and independent of daylight, and lower cost. However, until recently, the technology required to autonomously record whale sounds over long durations has been limited to low-frequency (&lt; 1000 Hz) baleen whales. The need for a broader-band, higher-data capacity system capable of autonomously recording toothed whales and other marine mammals for long periods has prompted the development of a High-frequency Acoustic Recording Package (HARP) capable of sample rates up to 200 kHz. Currently, HARPs accumulate data at a rate of almost 2 TB per instrument deployment which creates challenges for processing these large data sets. One method we employ to address some of these challenges is a spectral averaging algorithm in which the data are compressed and viewed as long duration spectrograms. These spectrograms provide the ability to view large amounts of data quickly for events of interest, and they provide a link for quickly accessing the short time-scale data for more detailed analysis. HARPs are currently in use worldwide to acoustically monitor marine mammals for behavioral and ecological long-term studies. The HARP design is described and data analysis strategies along with software tools are discussed using examples of broad-band recorded data.","container-title":"2007 Symposium on Underwater Technology and Workshop on Scientific Use of Submarine Cables and Related Technologies","DOI":"10.1109/UT.2007.370760","event-place":"Tokyo, Japan","event-title":"2007 Symposium on Underwater Technology and Workshop on Scientific Use of Submarine Cables and Related Technologies","ISBN":"978-1-4244-1207-5","language":"en","page":"551-557","publisher":"IEEE","publisher-place":"Tokyo, Japan","source":"DOI.org (Crossref)","title":"High-frequency Acoustic Recording Package (HARP) for broad-band, long-term marine mammal monitoring","URL":"http://ieeexplore.ieee.org/document/4231090/","author":[{"family":"Wiggins","given":"Sean M."},{"family":"Hildebrand","given":"John A."}],"accessed":{"date-parts":[["2023",11,30]]},"issued":{"date-parts":[["2007",4]]}}}],"schema":"https://github.com/citation-style-language/schema/raw/master/csl-citation.json"} </w:instrText>
      </w:r>
      <w:r>
        <w:fldChar w:fldCharType="separate"/>
      </w:r>
      <w:r w:rsidRPr="00EF536F">
        <w:t>(Wiggins and Hildebrand 2007)</w:t>
      </w:r>
      <w:r>
        <w:fldChar w:fldCharType="end"/>
      </w:r>
      <w:r>
        <w:t xml:space="preserve"> with the Soundscape Remora. Data were decimated to 48 kHz, and LTSAs were calculated with a 1 Hz, 1 s resolution. The full system calibration value was calculated from the combined hydrophone and </w:t>
      </w:r>
      <w:proofErr w:type="spellStart"/>
      <w:r>
        <w:t>SoundTrap</w:t>
      </w:r>
      <w:proofErr w:type="spellEnd"/>
      <w:r>
        <w:t xml:space="preserve"> sensitivity. Soundscape LTSAs were used to calculate sound levels in 2-minute windows from 100 - 24,000 Hz, including broadband sound pressure levels, third-octave levels, and power spectral densities. Median (50th percentile), mean, and various statistical sound levels (1st, 5th, 10th, 25th, 75th, 90th, and 95th percentiles) are calculated for each metric. Soundscape metrics were archived to NCEI and linked with the original raw data.</w:t>
      </w:r>
    </w:p>
    <w:p w14:paraId="30ED2CF3" w14:textId="77777777" w:rsidR="00105DE5" w:rsidRDefault="00105DE5" w:rsidP="00105DE5"/>
    <w:p w14:paraId="15E23854" w14:textId="77777777" w:rsidR="00105DE5" w:rsidRDefault="00105DE5" w:rsidP="00105DE5">
      <w:r>
        <w:t xml:space="preserve">The </w:t>
      </w:r>
      <w:proofErr w:type="spellStart"/>
      <w:r>
        <w:t>SanctSound</w:t>
      </w:r>
      <w:proofErr w:type="spellEnd"/>
      <w:r>
        <w:t xml:space="preserve"> methods were initially adopted to provide data consistent with previously analyzed data. Soundscape methods have changed significantly in the last three years, and the most recent recommendation is to report sound levels in hybrid </w:t>
      </w:r>
      <w:proofErr w:type="spellStart"/>
      <w:r>
        <w:t>millidecade</w:t>
      </w:r>
      <w:proofErr w:type="spellEnd"/>
      <w:r>
        <w:t xml:space="preserve"> bands. While there is now open-source software that can produce these metrics, it was not available for our analysis. All of our data is publicly available and the LTSAs were retained so that the data can be converted in the future. We recommend that data be reanalyzed to report sound levels in hybrid </w:t>
      </w:r>
      <w:proofErr w:type="spellStart"/>
      <w:r>
        <w:t>millidecade</w:t>
      </w:r>
      <w:proofErr w:type="spellEnd"/>
      <w:r>
        <w:t xml:space="preserve"> bands to align with current standards.</w:t>
      </w:r>
    </w:p>
    <w:p w14:paraId="22979E06" w14:textId="77777777" w:rsidR="00105DE5" w:rsidRDefault="00105DE5" w:rsidP="00105DE5"/>
    <w:p w14:paraId="2D9605CD" w14:textId="77777777" w:rsidR="00105DE5" w:rsidRDefault="00105DE5" w:rsidP="00105DE5">
      <w:r>
        <w:t>Periods of low frequency self-noise (strumming, knocking sounds resulting from movement of buoy components) were identified by scanning the 1- or 2-hour LTSA windows created with 500 Hz decimated files (5 Hz and 1 s resolution). Start and end times of noisy data were logged with the highest frequency affected (up to the 250 Hz maximum provided by the 500 Hz decimated data). Noisy data with energy above the 100 Hz lower bounds of the soundscape methods were removed from analysis. Additional details are provided in online analysis methods.</w:t>
      </w:r>
      <w:r>
        <w:rPr>
          <w:rStyle w:val="FootnoteReference"/>
        </w:rPr>
        <w:footnoteReference w:id="27"/>
      </w:r>
    </w:p>
    <w:p w14:paraId="6F695719" w14:textId="77777777" w:rsidR="00105DE5" w:rsidRDefault="00105DE5" w:rsidP="00105DE5"/>
    <w:p w14:paraId="373F3AD1" w14:textId="79EEEF06" w:rsidR="00105DE5" w:rsidRDefault="00105DE5" w:rsidP="00105DE5">
      <w:r>
        <w:t xml:space="preserve">The Power Spectral Density (PSD) is the measure of the signal's power as a function of frequency, and the PSD plots provide a visualization of the ambient noise for each region and </w:t>
      </w:r>
      <w:r>
        <w:lastRenderedPageBreak/>
        <w:t>season (</w:t>
      </w:r>
      <w:r w:rsidR="00850CFF">
        <w:fldChar w:fldCharType="begin"/>
      </w:r>
      <w:r w:rsidR="00850CFF">
        <w:instrText xml:space="preserve"> REF _Ref177720253 \h </w:instrText>
      </w:r>
      <w:r w:rsidR="00850CFF">
        <w:fldChar w:fldCharType="separate"/>
      </w:r>
      <w:r w:rsidR="004E5C09">
        <w:t xml:space="preserve">Figure </w:t>
      </w:r>
      <w:r w:rsidR="004E5C09">
        <w:rPr>
          <w:noProof/>
        </w:rPr>
        <w:t>6</w:t>
      </w:r>
      <w:r w:rsidR="004E5C09">
        <w:t>.</w:t>
      </w:r>
      <w:r w:rsidR="004E5C09">
        <w:rPr>
          <w:noProof/>
        </w:rPr>
        <w:t>1</w:t>
      </w:r>
      <w:r w:rsidR="00850CFF">
        <w:fldChar w:fldCharType="end"/>
      </w:r>
      <w:r>
        <w:t xml:space="preserve">). Contributing sounds include biological sounds (marine mammals, fish, invertebrates), environmental noise (wind, rain), and anthropogenic noise (vessel noise, depth sounders, seal bombs). While </w:t>
      </w:r>
      <w:r w:rsidR="00850CFF">
        <w:fldChar w:fldCharType="begin"/>
      </w:r>
      <w:r w:rsidR="00850CFF">
        <w:instrText xml:space="preserve"> REF _Ref177720253 \h </w:instrText>
      </w:r>
      <w:r w:rsidR="00850CFF">
        <w:fldChar w:fldCharType="separate"/>
      </w:r>
      <w:r w:rsidR="004E5C09">
        <w:t xml:space="preserve">Figure </w:t>
      </w:r>
      <w:r w:rsidR="004E5C09">
        <w:rPr>
          <w:noProof/>
        </w:rPr>
        <w:t>6</w:t>
      </w:r>
      <w:r w:rsidR="004E5C09">
        <w:t>.</w:t>
      </w:r>
      <w:r w:rsidR="004E5C09">
        <w:rPr>
          <w:noProof/>
        </w:rPr>
        <w:t>1</w:t>
      </w:r>
      <w:r w:rsidR="00850CFF">
        <w:fldChar w:fldCharType="end"/>
      </w:r>
      <w:r w:rsidR="00850CFF">
        <w:t xml:space="preserve"> </w:t>
      </w:r>
      <w:r>
        <w:t>includes all contributors to the soundscape, seasonal and regional differences can be informative and provide valuable pre-development information regarding the general soundscape. In general, noise levels ranged from 50 dB re 1uPa to nearly 150 dB re 1uPa, with the highest density of sound in the 75 - 100 dB range</w:t>
      </w:r>
      <w:r w:rsidR="00850CFF">
        <w:t xml:space="preserve"> (</w:t>
      </w:r>
      <w:r w:rsidR="00850CFF">
        <w:fldChar w:fldCharType="begin"/>
      </w:r>
      <w:r w:rsidR="00850CFF">
        <w:instrText xml:space="preserve"> REF _Ref177720253 \h </w:instrText>
      </w:r>
      <w:r w:rsidR="00850CFF">
        <w:fldChar w:fldCharType="separate"/>
      </w:r>
      <w:r w:rsidR="004E5C09">
        <w:t xml:space="preserve">Figure </w:t>
      </w:r>
      <w:r w:rsidR="004E5C09">
        <w:rPr>
          <w:noProof/>
        </w:rPr>
        <w:t>6</w:t>
      </w:r>
      <w:r w:rsidR="004E5C09">
        <w:t>.</w:t>
      </w:r>
      <w:r w:rsidR="004E5C09">
        <w:rPr>
          <w:noProof/>
        </w:rPr>
        <w:t>1</w:t>
      </w:r>
      <w:r w:rsidR="00850CFF">
        <w:fldChar w:fldCharType="end"/>
      </w:r>
      <w:r>
        <w:t>).</w:t>
      </w:r>
    </w:p>
    <w:p w14:paraId="0FC02A96" w14:textId="77777777" w:rsidR="00105DE5" w:rsidRDefault="00105DE5" w:rsidP="00105DE5"/>
    <w:p w14:paraId="5A2E7AFB" w14:textId="77777777" w:rsidR="00105DE5" w:rsidRDefault="00105DE5" w:rsidP="00105DE5"/>
    <w:p w14:paraId="4430DBC1" w14:textId="77777777" w:rsidR="00105DE5" w:rsidRDefault="00105DE5" w:rsidP="00105DE5"/>
    <w:p w14:paraId="73BE513B" w14:textId="77777777" w:rsidR="00E40178" w:rsidRDefault="00105DE5" w:rsidP="00E40178">
      <w:pPr>
        <w:keepNext/>
      </w:pPr>
      <w:r>
        <w:rPr>
          <w:noProof/>
        </w:rPr>
        <w:drawing>
          <wp:inline distT="0" distB="0" distL="0" distR="0" wp14:anchorId="6570FADB" wp14:editId="3A5492D4">
            <wp:extent cx="5943600" cy="5094605"/>
            <wp:effectExtent l="0" t="0" r="0" b="0"/>
            <wp:docPr id="53" name="Picture 53" descr="Power spectral density (PSD) plots shown by season (upwelling on left, post-upwelling in center, and winter on right) and region (Oregon at top, then Humboldt, San Francisco, and Morro Bay at the bottom). Each PSD plot shows the intensity in dB re: 1uPa on the y axis and frequency in Hz on the x axis. The density is shown as color, ranging from dark blue (0) to bright yellow (0.25). These plots include biological, geological, and anthropogenic contributors to the soundscape, and seasonal/regional variation may be attributed to local factors including storms, highly vocal species, or close passage of vess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Power spectral density (PSD) plots shown by season (upwelling on left, post-upwelling in center, and winter on right) and region (Oregon at top, then Humboldt, San Francisco, and Morro Bay at the bottom). Each PSD plot shows the intensity in dB re: 1uPa on the y axis and frequency in Hz on the x axis. The density is shown as color, ranging from dark blue (0) to bright yellow (0.25). These plots include biological, geological, and anthropogenic contributors to the soundscape, and seasonal/regional variation may be attributed to local factors including storms, highly vocal species, or close passage of vessels."/>
                    <pic:cNvPicPr/>
                  </pic:nvPicPr>
                  <pic:blipFill>
                    <a:blip r:embed="rId33"/>
                    <a:stretch>
                      <a:fillRect/>
                    </a:stretch>
                  </pic:blipFill>
                  <pic:spPr>
                    <a:xfrm>
                      <a:off x="0" y="0"/>
                      <a:ext cx="5943600" cy="5094605"/>
                    </a:xfrm>
                    <a:prstGeom prst="rect">
                      <a:avLst/>
                    </a:prstGeom>
                  </pic:spPr>
                </pic:pic>
              </a:graphicData>
            </a:graphic>
          </wp:inline>
        </w:drawing>
      </w:r>
    </w:p>
    <w:p w14:paraId="2EC93940" w14:textId="6B3C6B79" w:rsidR="00105DE5" w:rsidRDefault="00E40178" w:rsidP="00E40178">
      <w:pPr>
        <w:pStyle w:val="FigureCaption"/>
      </w:pPr>
      <w:bookmarkStart w:id="143" w:name="_Ref177720253"/>
      <w:bookmarkStart w:id="144" w:name="_Ref177720236"/>
      <w:bookmarkStart w:id="145" w:name="_Toc177973352"/>
      <w:bookmarkStart w:id="146" w:name="_Toc178600531"/>
      <w:r>
        <w:t xml:space="preserve">Figure </w:t>
      </w:r>
      <w:fldSimple w:instr=" STYLEREF 1 \s ">
        <w:r w:rsidR="00974022">
          <w:rPr>
            <w:noProof/>
          </w:rPr>
          <w:t>6</w:t>
        </w:r>
      </w:fldSimple>
      <w:r w:rsidR="00974022">
        <w:t>.</w:t>
      </w:r>
      <w:fldSimple w:instr=" SEQ Figure \* ARABIC \s 1 ">
        <w:r w:rsidR="00974022">
          <w:rPr>
            <w:noProof/>
          </w:rPr>
          <w:t>1</w:t>
        </w:r>
      </w:fldSimple>
      <w:bookmarkEnd w:id="143"/>
      <w:r>
        <w:t xml:space="preserve">. </w:t>
      </w:r>
      <w:r w:rsidRPr="003A60BD">
        <w:t>Power spectral density for Adrift deployments by season and region.</w:t>
      </w:r>
      <w:bookmarkEnd w:id="144"/>
      <w:bookmarkEnd w:id="145"/>
      <w:bookmarkEnd w:id="146"/>
    </w:p>
    <w:p w14:paraId="78A62B68" w14:textId="72EB0ABB" w:rsidR="00105DE5" w:rsidRDefault="00105DE5" w:rsidP="00105DE5"/>
    <w:p w14:paraId="3E078BE3" w14:textId="77777777" w:rsidR="00E33CDA" w:rsidRDefault="00E33CDA" w:rsidP="00105DE5"/>
    <w:p w14:paraId="19DC28D9" w14:textId="77777777" w:rsidR="00105DE5" w:rsidRDefault="00105DE5" w:rsidP="00105DE5">
      <w:r>
        <w:t xml:space="preserve">Other researchers have developed models to separate the distinct contributions of ship and wind noise to soundscapes </w:t>
      </w:r>
      <w:r>
        <w:fldChar w:fldCharType="begin"/>
      </w:r>
      <w:r>
        <w:instrText xml:space="preserve"> ADDIN ZOTERO_ITEM CSL_CITATION {"citationID":"JI2JHFel","properties":{"formattedCitation":"(Erbe et al. 2021; ZoBell et al. 2024)","plainCitation":"(Erbe et al. 2021; ZoBell et al. 2024)","noteIndex":0},"citationItems":[{"id":518,"uris":["http://zotero.org/users/10539369/items/2NL9S8LM"],"itemData":{"id":518,"type":"article-journal","abstract":"Marine soundscapes consist of cumulative contributions by diverse sources of sound grouped into: physical (e.g., wind), biological (e.g., fish), and anthropogenic (e.g., shipping)—each with unique spatial, temporal, and frequency characteristics. In terms of anthropophony, shipping has been found to be the greatest (ubiquitous and continuous) contributor of low-frequency underwater noise in several northern hemisphere soundscapes. Our aim was to develop a model for ship noise in Australian waters, which could be used by industry and government to manage marine zones, their usage, stressors, and potential impacts. We also modelled wind noise under water to provide context to the contribution of ship noise. The models were validated with underwater recordings from 25 sites. As expected, there was good congruence when shipping or wind were the dominant sources. However, there was less agreement when other anthropogenic or biological sources were present (i.e., primarily marine seismic surveying and whales). Off Australia, pristine marine soundscapes (based on the dominance of natural, biological and physical sound) remain, in particular, near offshore reefs and islands. Strong wind noise dominates along the southern Australian coast. Underwater shipping noise dominates only in certain areas, along the eastern seaboard and on the northwest shelf, close to shipping lanes.","container-title":"Journal of Marine Science and Engineering","DOI":"10.3390/jmse9050472","ISSN":"2077-1312","issue":"5","language":"en","license":"http://creativecommons.org/licenses/by/3.0/","note":"number: 5\npublisher: Multidisciplinary Digital Publishing Institute","page":"472","source":"www.mdpi.com","title":"It Often Howls More than It Chugs: Wind versus Ship Noise Under Water in Australia’s Maritime Regions","title-short":"It Often Howls More than It Chugs","volume":"9","author":[{"family":"Erbe","given":"Christine"},{"family":"Schoeman","given":"Renee P."},{"family":"Peel","given":"David"},{"family":"Smith","given":"Joshua N."}],"issued":{"date-parts":[["2021",5]]}}},{"id":520,"uris":["http://zotero.org/users/10539369/items/RL6SVK5M"],"itemData":{"id":520,"type":"article-journal","abstract":"To understand the extent of anthropogenic noise in the ocean, it is essential to compare the differences between modern noise environments and their pre-industrial equivalents. The Santa Barbara Channel, off the coast of Southern California, is a corridor for the transportation of goods to and from the busiest shipping ports in the Western hemisphere. Commercial ships introduce high levels of underwater noise into the marine environment. To quantify the extent of noise in the region, we modeled pre-industrial ocean noise levels, driven by wind, and modern ocean noise levels, resulting from the presence of both ships and wind. By comparing pre-industrial and modern underwater noise levels, the low-frequency (50 Hz) acoustic environment was found to be degraded by more than 15 dB. These results can be used to identify regions for noise reduction efforts, as well as to model scenarios to identify those with the greatest potential to support marine conservation efforts.","container-title":"Marine Pollution Bulletin","DOI":"10.1016/j.marpolbul.2024.116379","ISSN":"0025-326X","journalAbbreviation":"Marine Pollution Bulletin","page":"116379","source":"ScienceDirect","title":"Comparing pre-industrial and modern ocean noise levels in the Santa Barbara Channel","volume":"202","author":[{"family":"ZoBell","given":"Vanessa M."},{"family":"Hildebrand","given":"John A."},{"family":"Frasier","given":"Kaitlin E."}],"issued":{"date-parts":[["2024",5,1]]}}}],"schema":"https://github.com/citation-style-language/schema/raw/master/csl-citation.json"} </w:instrText>
      </w:r>
      <w:r>
        <w:fldChar w:fldCharType="separate"/>
      </w:r>
      <w:r w:rsidRPr="00EF536F">
        <w:t>(</w:t>
      </w:r>
      <w:proofErr w:type="spellStart"/>
      <w:r w:rsidRPr="00EF536F">
        <w:t>Erbe</w:t>
      </w:r>
      <w:proofErr w:type="spellEnd"/>
      <w:r w:rsidRPr="00EF536F">
        <w:t xml:space="preserve"> et al. 2021; </w:t>
      </w:r>
      <w:proofErr w:type="spellStart"/>
      <w:r w:rsidRPr="00EF536F">
        <w:t>ZoBell</w:t>
      </w:r>
      <w:proofErr w:type="spellEnd"/>
      <w:r w:rsidRPr="00EF536F">
        <w:t xml:space="preserve"> et al. 2024)</w:t>
      </w:r>
      <w:r>
        <w:fldChar w:fldCharType="end"/>
      </w:r>
      <w:r>
        <w:t xml:space="preserve">. These models have been validated with empirical data and can be in close agreement in certain times and places, but validation has been very limited to small spatiotemporal scales. The data collected in offshore waters throughout the California Current by drifting recorders during PASCAL, CCES, and Adrift </w:t>
      </w:r>
      <w:r>
        <w:lastRenderedPageBreak/>
        <w:t>surveys can be used to validate models which separate wind and shipping contributions to sound levels. This will be an important next step for evaluating changes in the soundscape associated with offshore wind development areas.</w:t>
      </w:r>
    </w:p>
    <w:p w14:paraId="2E17CE3F" w14:textId="77777777" w:rsidR="00105DE5" w:rsidRDefault="00105DE5" w:rsidP="00105DE5"/>
    <w:p w14:paraId="62501051" w14:textId="77777777" w:rsidR="00105DE5" w:rsidRDefault="00105DE5" w:rsidP="00105DE5">
      <w:r>
        <w:t>Low frequency noise associated with strumming precluded consistent analysis of soundscape below 100Hz. Future drifting recorder studies should consider alternative configurations that eliminate strumming and other self-noise to allow for broadband soundscape analysis.</w:t>
      </w:r>
    </w:p>
    <w:p w14:paraId="692BEB2F" w14:textId="77777777" w:rsidR="00105DE5" w:rsidRPr="00105DE5" w:rsidRDefault="00105DE5" w:rsidP="00105DE5"/>
    <w:p w14:paraId="50B78D4A" w14:textId="61C0B60E" w:rsidR="00105DE5" w:rsidRPr="00105DE5" w:rsidRDefault="00105DE5" w:rsidP="00105DE5">
      <w:pPr>
        <w:pStyle w:val="Heading2"/>
        <w:numPr>
          <w:ilvl w:val="1"/>
          <w:numId w:val="29"/>
        </w:numPr>
      </w:pPr>
      <w:bookmarkStart w:id="147" w:name="_Toc177733648"/>
      <w:bookmarkStart w:id="148" w:name="_Toc178600494"/>
      <w:r>
        <w:t>Ship Noise</w:t>
      </w:r>
      <w:bookmarkEnd w:id="147"/>
      <w:bookmarkEnd w:id="148"/>
    </w:p>
    <w:p w14:paraId="094988CE" w14:textId="77777777" w:rsidR="00036CC5" w:rsidRDefault="00036CC5" w:rsidP="001A7794"/>
    <w:p w14:paraId="3DCB432F" w14:textId="76DECA0A" w:rsidR="001170E3" w:rsidRDefault="001A7794" w:rsidP="001A7794">
      <w:r>
        <w:t>Ships produce different sounds while operating, such as impulsive signals from ship propeller cavitation or echosounder signals that can be easily identified in the LTSA and confirmed with a spectrogram. Vessel noise was identified by a trained analyst scanning 1-hour LTSA windows using the Logger Remora in Triton (100 Hz and 5 s resolution). Once a ship was identified, 10 s spectrograms were used to confirm identification (</w:t>
      </w:r>
      <w:proofErr w:type="gramStart"/>
      <w:r>
        <w:t>2000 point</w:t>
      </w:r>
      <w:proofErr w:type="gramEnd"/>
      <w:r>
        <w:t xml:space="preserve"> FFT, 75% overlap). Ships were either logged as being broadband (high amplitude with frequency content above 5 kHz) or narrowband/low frequency (lower amplitude). Ship noise was assessed in full for the Adrift study and in part for CCES (not analyzed for PASCAL). Additional details are provided in online analysis methods.</w:t>
      </w:r>
      <w:r w:rsidR="00EF536F">
        <w:rPr>
          <w:rStyle w:val="FootnoteReference"/>
        </w:rPr>
        <w:footnoteReference w:id="28"/>
      </w:r>
      <w:r w:rsidR="001170E3">
        <w:t xml:space="preserve"> The manual methods used in this study were time consuming, but our initial efforts to analyze data with an existing ship detector found that the detector was unreliable on identifying ship tracks with our dataset. We recommend development of an open-source approach to vessel detection that includes classification of vessels to vessel type, and integration of this data into a systematic approach to quantifying the contribution of ship noise to the soundscape.</w:t>
      </w:r>
    </w:p>
    <w:p w14:paraId="5BF9D8EB" w14:textId="77777777" w:rsidR="00036CC5" w:rsidRDefault="00036CC5" w:rsidP="001A7794"/>
    <w:p w14:paraId="5AA86376" w14:textId="2DE6B0BB" w:rsidR="001A7794" w:rsidRDefault="001A7794" w:rsidP="001A7794">
      <w:bookmarkStart w:id="149" w:name="_Hlk175572777"/>
      <w:r>
        <w:t xml:space="preserve">The percent of recording hours with vessel presence varied across region, season, and time of day </w:t>
      </w:r>
      <w:r w:rsidR="00EF536F">
        <w:t>(</w:t>
      </w:r>
      <w:r w:rsidR="00312FEF">
        <w:fldChar w:fldCharType="begin"/>
      </w:r>
      <w:r w:rsidR="00312FEF">
        <w:instrText xml:space="preserve"> REF _Ref177721834 \h </w:instrText>
      </w:r>
      <w:r w:rsidR="00312FEF">
        <w:fldChar w:fldCharType="separate"/>
      </w:r>
      <w:r w:rsidR="004E5C09">
        <w:t xml:space="preserve">Figure </w:t>
      </w:r>
      <w:r w:rsidR="004E5C09">
        <w:rPr>
          <w:noProof/>
        </w:rPr>
        <w:t>6</w:t>
      </w:r>
      <w:r w:rsidR="004E5C09">
        <w:t>.</w:t>
      </w:r>
      <w:r w:rsidR="004E5C09">
        <w:rPr>
          <w:noProof/>
        </w:rPr>
        <w:t>2</w:t>
      </w:r>
      <w:r w:rsidR="00312FEF">
        <w:fldChar w:fldCharType="end"/>
      </w:r>
      <w:r w:rsidR="00EF536F">
        <w:t>)</w:t>
      </w:r>
      <w:r>
        <w:t>. Vessel presence was higher in Oregon and Humboldt than in San Francisco or Morro Bay. Vessel presence in Humboldt shifted from night-time during the upwelling season to daytime during the post-upwelling season (summer), with winter variability likely relating to low effort. Morro Bay region experienced the lowest amount of vessel traffic, with extremely low levels of vessel traffic (&lt;20%) detected in the post-upwelling season.</w:t>
      </w:r>
    </w:p>
    <w:p w14:paraId="72B0A2E8" w14:textId="77777777" w:rsidR="00036CC5" w:rsidRDefault="00036CC5" w:rsidP="001A7794"/>
    <w:p w14:paraId="5DF4E3CC" w14:textId="38621BF9" w:rsidR="001A7794" w:rsidRDefault="001A7794" w:rsidP="001A7794">
      <w:r>
        <w:t>Hourly presence of ships in San Francisco appears to be lower than other regions</w:t>
      </w:r>
      <w:r w:rsidR="00EF536F">
        <w:t xml:space="preserve"> (</w:t>
      </w:r>
      <w:r w:rsidR="00312FEF">
        <w:fldChar w:fldCharType="begin"/>
      </w:r>
      <w:r w:rsidR="00312FEF">
        <w:instrText xml:space="preserve"> REF _Ref177721834 \h </w:instrText>
      </w:r>
      <w:r w:rsidR="00312FEF">
        <w:fldChar w:fldCharType="separate"/>
      </w:r>
      <w:r w:rsidR="004E5C09">
        <w:t xml:space="preserve">Figure </w:t>
      </w:r>
      <w:r w:rsidR="004E5C09">
        <w:rPr>
          <w:noProof/>
        </w:rPr>
        <w:t>6</w:t>
      </w:r>
      <w:r w:rsidR="004E5C09">
        <w:t>.</w:t>
      </w:r>
      <w:r w:rsidR="004E5C09">
        <w:rPr>
          <w:noProof/>
        </w:rPr>
        <w:t>2</w:t>
      </w:r>
      <w:r w:rsidR="00312FEF">
        <w:fldChar w:fldCharType="end"/>
      </w:r>
      <w:r>
        <w:t>). Overall sound levels were much higher in this region (</w:t>
      </w:r>
      <w:r w:rsidR="00034E9B">
        <w:fldChar w:fldCharType="begin"/>
      </w:r>
      <w:r w:rsidR="00034E9B">
        <w:instrText xml:space="preserve"> REF _Ref177720253 \h </w:instrText>
      </w:r>
      <w:r w:rsidR="00034E9B">
        <w:fldChar w:fldCharType="separate"/>
      </w:r>
      <w:r w:rsidR="004E5C09">
        <w:t xml:space="preserve">Figure </w:t>
      </w:r>
      <w:r w:rsidR="004E5C09">
        <w:rPr>
          <w:noProof/>
        </w:rPr>
        <w:t>6</w:t>
      </w:r>
      <w:r w:rsidR="004E5C09">
        <w:t>.</w:t>
      </w:r>
      <w:r w:rsidR="004E5C09">
        <w:rPr>
          <w:noProof/>
        </w:rPr>
        <w:t>1</w:t>
      </w:r>
      <w:r w:rsidR="00034E9B">
        <w:fldChar w:fldCharType="end"/>
      </w:r>
      <w:r>
        <w:t xml:space="preserve">), and may have masked some individual ship passages. Future work can include an </w:t>
      </w:r>
      <w:r w:rsidR="00756473" w:rsidRPr="00DD2FD4">
        <w:t>Automatic Identification System</w:t>
      </w:r>
      <w:r w:rsidR="00756473">
        <w:t xml:space="preserve"> </w:t>
      </w:r>
      <w:r>
        <w:t>metric such as the number of unique large vessels with relatively close approaches.</w:t>
      </w:r>
    </w:p>
    <w:bookmarkEnd w:id="149"/>
    <w:p w14:paraId="5D65E7B6" w14:textId="77777777" w:rsidR="00EF536F" w:rsidRDefault="00EF536F" w:rsidP="001A7794"/>
    <w:p w14:paraId="2544A8C0" w14:textId="77777777" w:rsidR="00E40178" w:rsidRDefault="00EF536F" w:rsidP="00E40178">
      <w:pPr>
        <w:keepNext/>
      </w:pPr>
      <w:r>
        <w:rPr>
          <w:noProof/>
        </w:rPr>
        <w:lastRenderedPageBreak/>
        <w:drawing>
          <wp:inline distT="0" distB="0" distL="0" distR="0" wp14:anchorId="6DB775C1" wp14:editId="72064E8F">
            <wp:extent cx="5897166" cy="5054803"/>
            <wp:effectExtent l="0" t="0" r="8890" b="0"/>
            <wp:docPr id="34" name="Picture 34" descr="Polar plots of ship noise by season (upwelling on left, post-upwelling in center, and winter on right) and region (Oregon at top, then Humboldt, San Francisco, and Morro Bay at the bottom). Each polar plot shows the percent of detections as a colored histogram (percent detections range from 0 in dark blue to 0.5 in bright yellow) for each hour of the day. In Humboldt, more ships were detected in the middle of the night during the upwelling season, in the afternoon during the post-upwelling season, and in the early morning during the (limited) winter data. Oregon had a larger number of ships detected late at night during the post-upwelling season, and both Morro Bay and San Francisco had relatively low percentages of detections compared to other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Polar plots of ship noise by season (upwelling on left, post-upwelling in center, and winter on right) and region (Oregon at top, then Humboldt, San Francisco, and Morro Bay at the bottom). Each polar plot shows the percent of detections as a colored histogram (percent detections range from 0 in dark blue to 0.5 in bright yellow) for each hour of the day. In Humboldt, more ships were detected in the middle of the night during the upwelling season, in the afternoon during the post-upwelling season, and in the early morning during the (limited) winter data. Oregon had a larger number of ships detected late at night during the post-upwelling season, and both Morro Bay and San Francisco had relatively low percentages of detections compared to other regions."/>
                    <pic:cNvPicPr/>
                  </pic:nvPicPr>
                  <pic:blipFill>
                    <a:blip r:embed="rId34"/>
                    <a:stretch>
                      <a:fillRect/>
                    </a:stretch>
                  </pic:blipFill>
                  <pic:spPr>
                    <a:xfrm>
                      <a:off x="0" y="0"/>
                      <a:ext cx="5907842" cy="5063954"/>
                    </a:xfrm>
                    <a:prstGeom prst="rect">
                      <a:avLst/>
                    </a:prstGeom>
                  </pic:spPr>
                </pic:pic>
              </a:graphicData>
            </a:graphic>
          </wp:inline>
        </w:drawing>
      </w:r>
    </w:p>
    <w:p w14:paraId="57C3C0FA" w14:textId="5DF022C3" w:rsidR="00EF536F" w:rsidRDefault="00E40178" w:rsidP="00E40178">
      <w:pPr>
        <w:pStyle w:val="FigureCaption"/>
      </w:pPr>
      <w:bookmarkStart w:id="150" w:name="_Ref177721834"/>
      <w:bookmarkStart w:id="151" w:name="_Toc177973353"/>
      <w:bookmarkStart w:id="152" w:name="_Toc178600532"/>
      <w:r>
        <w:t xml:space="preserve">Figure </w:t>
      </w:r>
      <w:fldSimple w:instr=" STYLEREF 1 \s ">
        <w:r w:rsidR="00974022">
          <w:rPr>
            <w:noProof/>
          </w:rPr>
          <w:t>6</w:t>
        </w:r>
      </w:fldSimple>
      <w:r w:rsidR="00974022">
        <w:t>.</w:t>
      </w:r>
      <w:fldSimple w:instr=" SEQ Figure \* ARABIC \s 1 ">
        <w:r w:rsidR="00974022">
          <w:rPr>
            <w:noProof/>
          </w:rPr>
          <w:t>2</w:t>
        </w:r>
      </w:fldSimple>
      <w:bookmarkEnd w:id="150"/>
      <w:r>
        <w:t xml:space="preserve">. </w:t>
      </w:r>
      <w:r w:rsidRPr="00CB7EA1">
        <w:t>Polar plots of seasonal detection of ship noise in Oregon, Humboldt, San Francisco, and Morro Bay regions.</w:t>
      </w:r>
      <w:bookmarkEnd w:id="151"/>
      <w:bookmarkEnd w:id="152"/>
    </w:p>
    <w:p w14:paraId="7D0D64CE" w14:textId="28F84115" w:rsidR="00E40178" w:rsidRDefault="00E40178" w:rsidP="00E40178">
      <w:pPr>
        <w:pStyle w:val="FigureNotes"/>
      </w:pPr>
      <w:r w:rsidRPr="00E40178">
        <w:t xml:space="preserve">The hourly percent of effort with vessel detections is shown in color ranging from dark blue (0%) to yellow (50%). The diurnal variation in vessel noise is shown by detection in bins on polar plot ranging from 0 to 24 </w:t>
      </w:r>
      <w:proofErr w:type="spellStart"/>
      <w:r w:rsidRPr="00E40178">
        <w:t>hr</w:t>
      </w:r>
      <w:proofErr w:type="spellEnd"/>
      <w:r w:rsidRPr="00E40178">
        <w:t xml:space="preserve"> of the day (U</w:t>
      </w:r>
      <w:r w:rsidR="00106D15">
        <w:t>TC, Universal Time Coordinated</w:t>
      </w:r>
      <w:r w:rsidRPr="00E40178">
        <w:t>).</w:t>
      </w:r>
    </w:p>
    <w:p w14:paraId="1336B736" w14:textId="77777777" w:rsidR="001A7794" w:rsidRDefault="001A7794" w:rsidP="001A7794"/>
    <w:p w14:paraId="622EAB92" w14:textId="77777777" w:rsidR="00036CC5" w:rsidRDefault="00036CC5" w:rsidP="001A7794">
      <w:pPr>
        <w:pStyle w:val="Heading2"/>
        <w:sectPr w:rsidR="00036CC5" w:rsidSect="00305B2D">
          <w:pgSz w:w="12240" w:h="15840"/>
          <w:pgMar w:top="1440" w:right="1440" w:bottom="1440" w:left="1440" w:header="810" w:footer="167" w:gutter="0"/>
          <w:cols w:space="720"/>
          <w:docGrid w:linePitch="360"/>
        </w:sectPr>
      </w:pPr>
    </w:p>
    <w:p w14:paraId="2783F98D" w14:textId="7D668CA6" w:rsidR="001A7794" w:rsidRDefault="001A7794" w:rsidP="003C7321">
      <w:pPr>
        <w:pStyle w:val="Heading2"/>
        <w:numPr>
          <w:ilvl w:val="1"/>
          <w:numId w:val="29"/>
        </w:numPr>
      </w:pPr>
      <w:bookmarkStart w:id="153" w:name="_Toc177733649"/>
      <w:bookmarkStart w:id="154" w:name="_Toc178600495"/>
      <w:r>
        <w:lastRenderedPageBreak/>
        <w:t>Contributors to the Soundscape</w:t>
      </w:r>
      <w:bookmarkEnd w:id="153"/>
      <w:bookmarkEnd w:id="154"/>
    </w:p>
    <w:p w14:paraId="3CA8F65A" w14:textId="0621491A" w:rsidR="001170E3" w:rsidRDefault="001170E3" w:rsidP="001170E3">
      <w:bookmarkStart w:id="155" w:name="_Hlk175573526"/>
      <w:r>
        <w:t xml:space="preserve">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t>
      </w:r>
      <w:bookmarkEnd w:id="155"/>
      <w:r>
        <w:t>Temporal variation (marked in hourly bins) in the contribution of these sounds to the overall soundscape are provided by the acoustic scene. An acoustic scene provides a visualization of the spectral variation in the contributors to the soundscape, where detection of various species classes is noted by the approximate frequency of their sounds. For this visualization, we used the following frequency range for these detections: blue whale (15 - 25 Hz), fin whale (20 - 50 Hz), humpback whale (50 - 2,000 Hz), sei whale (50 - 500 Hz), gray whale (100 - 2,000 Hz), minke whale (1,000 -2,000 Hz), sperm whale (1,000 - 20,000 Hz), dolphins (1,000 - 25,000 Hz), beaked whales (25,000 - 60,000 Hz), NBHF species (80,000 - 120,000 Hz) and ship noise (100 - 1,000 Hz).</w:t>
      </w:r>
    </w:p>
    <w:p w14:paraId="45FE2411" w14:textId="75D9ACA0" w:rsidR="00755F13" w:rsidRDefault="00755F13" w:rsidP="001170E3"/>
    <w:p w14:paraId="3AC066D1" w14:textId="6B10730F" w:rsidR="00755F13" w:rsidRPr="00755F13" w:rsidRDefault="00755F13" w:rsidP="003C7321">
      <w:pPr>
        <w:pStyle w:val="Heading3"/>
        <w:numPr>
          <w:ilvl w:val="2"/>
          <w:numId w:val="29"/>
        </w:numPr>
      </w:pPr>
      <w:bookmarkStart w:id="156" w:name="_Toc177733650"/>
      <w:bookmarkStart w:id="157" w:name="_Toc178600496"/>
      <w:r w:rsidRPr="00755F13">
        <w:t>Oregon</w:t>
      </w:r>
      <w:bookmarkEnd w:id="156"/>
      <w:bookmarkEnd w:id="157"/>
    </w:p>
    <w:p w14:paraId="38FFA147" w14:textId="7F6F34A4" w:rsidR="001170E3" w:rsidRDefault="001170E3" w:rsidP="001170E3">
      <w:r>
        <w:t>The 2023 Oregon Pilot study consisted of multiple deployments during the upwelling and post-upwelling season (</w:t>
      </w:r>
      <w:r w:rsidR="00312FEF">
        <w:fldChar w:fldCharType="begin"/>
      </w:r>
      <w:r w:rsidR="00312FEF">
        <w:instrText xml:space="preserve"> REF _Ref177722155 \h </w:instrText>
      </w:r>
      <w:r w:rsidR="00312FEF">
        <w:fldChar w:fldCharType="separate"/>
      </w:r>
      <w:r w:rsidR="004E5C09">
        <w:t xml:space="preserve">Figure </w:t>
      </w:r>
      <w:r w:rsidR="004E5C09">
        <w:rPr>
          <w:noProof/>
        </w:rPr>
        <w:t>6</w:t>
      </w:r>
      <w:r w:rsidR="004E5C09">
        <w:t>.</w:t>
      </w:r>
      <w:r w:rsidR="004E5C09">
        <w:rPr>
          <w:noProof/>
        </w:rPr>
        <w:t>3</w:t>
      </w:r>
      <w:r w:rsidR="00312FEF">
        <w:fldChar w:fldCharType="end"/>
      </w:r>
      <w:r>
        <w:t xml:space="preserve">). NBHF and sperm whales were detected during both the upwelling and post-upwelling seasons, </w:t>
      </w:r>
      <w:r w:rsidR="00755F13">
        <w:t>but they were not detected during all deployments. Dolphins were detected during all deployments during both seasons, with variable occurrence. There was</w:t>
      </w:r>
      <w:r>
        <w:t xml:space="preserve"> a single detection of beaked whales during the upwelling season. </w:t>
      </w:r>
    </w:p>
    <w:p w14:paraId="1F748846" w14:textId="77777777" w:rsidR="00034E9B" w:rsidRDefault="00034E9B" w:rsidP="001170E3"/>
    <w:p w14:paraId="5F30028E" w14:textId="77777777" w:rsidR="003D7AE7" w:rsidRDefault="003D7AE7" w:rsidP="001170E3"/>
    <w:p w14:paraId="4E75A6C0" w14:textId="77777777" w:rsidR="00E03DA2" w:rsidRDefault="00E03DA2" w:rsidP="001170E3"/>
    <w:p w14:paraId="6981C110" w14:textId="77777777" w:rsidR="00E40178" w:rsidRDefault="001170E3" w:rsidP="00E40178">
      <w:pPr>
        <w:keepNext/>
      </w:pPr>
      <w:r>
        <w:rPr>
          <w:noProof/>
        </w:rPr>
        <w:drawing>
          <wp:inline distT="0" distB="0" distL="0" distR="0" wp14:anchorId="3BAE0786" wp14:editId="19C8722B">
            <wp:extent cx="5943600" cy="2625090"/>
            <wp:effectExtent l="0" t="0" r="0" b="3810"/>
            <wp:docPr id="35" name="Picture 3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5"/>
                    <a:stretch>
                      <a:fillRect/>
                    </a:stretch>
                  </pic:blipFill>
                  <pic:spPr>
                    <a:xfrm>
                      <a:off x="0" y="0"/>
                      <a:ext cx="5943600" cy="2625090"/>
                    </a:xfrm>
                    <a:prstGeom prst="rect">
                      <a:avLst/>
                    </a:prstGeom>
                  </pic:spPr>
                </pic:pic>
              </a:graphicData>
            </a:graphic>
          </wp:inline>
        </w:drawing>
      </w:r>
    </w:p>
    <w:p w14:paraId="1B251251" w14:textId="00415C18" w:rsidR="00E03DA2" w:rsidRDefault="00E40178" w:rsidP="00E40178">
      <w:pPr>
        <w:pStyle w:val="FigureCaption"/>
      </w:pPr>
      <w:bookmarkStart w:id="158" w:name="_Ref177722155"/>
      <w:bookmarkStart w:id="159" w:name="_Toc177973354"/>
      <w:bookmarkStart w:id="160" w:name="_Toc178600533"/>
      <w:r>
        <w:t xml:space="preserve">Figure </w:t>
      </w:r>
      <w:fldSimple w:instr=" STYLEREF 1 \s ">
        <w:r w:rsidR="00974022">
          <w:rPr>
            <w:noProof/>
          </w:rPr>
          <w:t>6</w:t>
        </w:r>
      </w:fldSimple>
      <w:r w:rsidR="00974022">
        <w:t>.</w:t>
      </w:r>
      <w:fldSimple w:instr=" SEQ Figure \* ARABIC \s 1 ">
        <w:r w:rsidR="00974022">
          <w:rPr>
            <w:noProof/>
          </w:rPr>
          <w:t>3</w:t>
        </w:r>
      </w:fldSimple>
      <w:bookmarkEnd w:id="158"/>
      <w:r>
        <w:t xml:space="preserve">. </w:t>
      </w:r>
      <w:r w:rsidRPr="00D07E50">
        <w:t xml:space="preserve">Acoustic </w:t>
      </w:r>
      <w:r>
        <w:t>s</w:t>
      </w:r>
      <w:r w:rsidRPr="00D07E50">
        <w:t>cene for Oregon, 2023</w:t>
      </w:r>
      <w:r>
        <w:t>.</w:t>
      </w:r>
      <w:bookmarkEnd w:id="159"/>
      <w:bookmarkEnd w:id="160"/>
    </w:p>
    <w:p w14:paraId="252EA8C8" w14:textId="4CDDD5D7" w:rsidR="00E40178" w:rsidRDefault="00E40178" w:rsidP="00E40178">
      <w:pPr>
        <w:pStyle w:val="FigureNotes"/>
      </w:pPr>
      <w:r w:rsidRPr="00E40178">
        <w:t>Acoustic scene showing detections of various contributors to the soundscape for the 2023 Oregon pilot study deployments in the upwelling and post-upwelling oceanographic seasons.</w:t>
      </w:r>
    </w:p>
    <w:p w14:paraId="38726802" w14:textId="04470116" w:rsidR="00857BEA" w:rsidRDefault="00857BEA" w:rsidP="00A65932"/>
    <w:p w14:paraId="47F5EF14" w14:textId="77777777" w:rsidR="00034E9B" w:rsidRDefault="00034E9B" w:rsidP="00755F13">
      <w:bookmarkStart w:id="161" w:name="_Ref174964428"/>
    </w:p>
    <w:p w14:paraId="0D66A3F8" w14:textId="7F3B1D9B" w:rsidR="00034E9B" w:rsidRDefault="00034E9B" w:rsidP="00034E9B">
      <w:r>
        <w:lastRenderedPageBreak/>
        <w:t>Fin, humpback, and gray whales were detected during both the upwelling and post-upwelling seasons off Oregon, with a few detections of blue whales during the post-upwelling season (</w:t>
      </w:r>
      <w:r w:rsidR="00312FEF">
        <w:fldChar w:fldCharType="begin"/>
      </w:r>
      <w:r w:rsidR="00312FEF">
        <w:instrText xml:space="preserve"> REF _Ref177722155 \h </w:instrText>
      </w:r>
      <w:r w:rsidR="00312FEF">
        <w:fldChar w:fldCharType="separate"/>
      </w:r>
      <w:r w:rsidR="004E5C09">
        <w:t xml:space="preserve">Figure </w:t>
      </w:r>
      <w:r w:rsidR="004E5C09">
        <w:rPr>
          <w:noProof/>
        </w:rPr>
        <w:t>6</w:t>
      </w:r>
      <w:r w:rsidR="004E5C09">
        <w:t>.</w:t>
      </w:r>
      <w:r w:rsidR="004E5C09">
        <w:rPr>
          <w:noProof/>
        </w:rPr>
        <w:t>3</w:t>
      </w:r>
      <w:r w:rsidR="00312FEF">
        <w:fldChar w:fldCharType="end"/>
      </w:r>
      <w:r>
        <w:t>). While ship noise was detected during both seasons, detection of vessel noise varied by deployment.</w:t>
      </w:r>
    </w:p>
    <w:p w14:paraId="2CAE3851" w14:textId="77777777" w:rsidR="00034E9B" w:rsidRDefault="00034E9B" w:rsidP="00755F13"/>
    <w:p w14:paraId="6751673A" w14:textId="3C9AC22B" w:rsidR="00755F13" w:rsidRDefault="00755F13" w:rsidP="00755F13">
      <w:r>
        <w:t xml:space="preserve">There were no deployments during the winter oceanographic season in Oregon, and the single year study did not allow us to assess annual variation. </w:t>
      </w:r>
    </w:p>
    <w:p w14:paraId="5722A644" w14:textId="711AE934" w:rsidR="00755F13" w:rsidRDefault="00755F13" w:rsidP="00E03DA2"/>
    <w:p w14:paraId="30715951" w14:textId="3B6EFAB2" w:rsidR="00755F13" w:rsidRDefault="00755F13" w:rsidP="003C7321">
      <w:pPr>
        <w:pStyle w:val="Heading3"/>
        <w:numPr>
          <w:ilvl w:val="2"/>
          <w:numId w:val="29"/>
        </w:numPr>
      </w:pPr>
      <w:bookmarkStart w:id="162" w:name="_Toc177733651"/>
      <w:bookmarkStart w:id="163" w:name="_Toc178600497"/>
      <w:r>
        <w:t>Humboldt</w:t>
      </w:r>
      <w:bookmarkEnd w:id="162"/>
      <w:bookmarkEnd w:id="163"/>
    </w:p>
    <w:p w14:paraId="2B945C7A" w14:textId="63801BF1" w:rsidR="00755F13" w:rsidRDefault="00755F13" w:rsidP="00E03DA2">
      <w:r>
        <w:t>In Humboldt, NBHF, dolphins, and sperm whales were detected during all seasons, but not during all deployments (</w:t>
      </w:r>
      <w:r w:rsidR="00312FEF">
        <w:fldChar w:fldCharType="begin"/>
      </w:r>
      <w:r w:rsidR="00312FEF">
        <w:instrText xml:space="preserve"> REF _Ref177722183 \h </w:instrText>
      </w:r>
      <w:r w:rsidR="00312FEF">
        <w:fldChar w:fldCharType="separate"/>
      </w:r>
      <w:r w:rsidR="004E5C09">
        <w:t xml:space="preserve">Figure </w:t>
      </w:r>
      <w:r w:rsidR="004E5C09">
        <w:rPr>
          <w:noProof/>
        </w:rPr>
        <w:t>6</w:t>
      </w:r>
      <w:r w:rsidR="004E5C09">
        <w:t>.</w:t>
      </w:r>
      <w:r w:rsidR="004E5C09">
        <w:rPr>
          <w:noProof/>
        </w:rPr>
        <w:t>4</w:t>
      </w:r>
      <w:r w:rsidR="00312FEF">
        <w:fldChar w:fldCharType="end"/>
      </w:r>
      <w:r w:rsidR="00312FEF">
        <w:t xml:space="preserve">, </w:t>
      </w:r>
      <w:r w:rsidR="00312FEF">
        <w:fldChar w:fldCharType="begin"/>
      </w:r>
      <w:r w:rsidR="00312FEF">
        <w:instrText xml:space="preserve"> REF _Ref177722184 \h </w:instrText>
      </w:r>
      <w:r w:rsidR="00312FEF">
        <w:fldChar w:fldCharType="separate"/>
      </w:r>
      <w:r w:rsidR="004E5C09">
        <w:t xml:space="preserve">Figure </w:t>
      </w:r>
      <w:r w:rsidR="004E5C09">
        <w:rPr>
          <w:noProof/>
        </w:rPr>
        <w:t>6</w:t>
      </w:r>
      <w:r w:rsidR="004E5C09">
        <w:t>.</w:t>
      </w:r>
      <w:r w:rsidR="004E5C09">
        <w:rPr>
          <w:noProof/>
        </w:rPr>
        <w:t>5</w:t>
      </w:r>
      <w:r w:rsidR="00312FEF">
        <w:fldChar w:fldCharType="end"/>
      </w:r>
      <w:r w:rsidR="00312FEF">
        <w:t xml:space="preserve">, </w:t>
      </w:r>
      <w:r w:rsidR="00312FEF">
        <w:fldChar w:fldCharType="begin"/>
      </w:r>
      <w:r w:rsidR="00312FEF">
        <w:instrText xml:space="preserve"> REF _Ref177722186 \h </w:instrText>
      </w:r>
      <w:r w:rsidR="00312FEF">
        <w:fldChar w:fldCharType="separate"/>
      </w:r>
      <w:r w:rsidR="004E5C09">
        <w:t xml:space="preserve">Figure </w:t>
      </w:r>
      <w:r w:rsidR="004E5C09">
        <w:rPr>
          <w:noProof/>
        </w:rPr>
        <w:t>6</w:t>
      </w:r>
      <w:r w:rsidR="004E5C09">
        <w:t>.</w:t>
      </w:r>
      <w:r w:rsidR="004E5C09">
        <w:rPr>
          <w:noProof/>
        </w:rPr>
        <w:t>6</w:t>
      </w:r>
      <w:r w:rsidR="00312FEF">
        <w:fldChar w:fldCharType="end"/>
      </w:r>
      <w:r>
        <w:t>). There were fewer dolphins detected in 2021 (</w:t>
      </w:r>
      <w:r w:rsidR="00312FEF">
        <w:fldChar w:fldCharType="begin"/>
      </w:r>
      <w:r w:rsidR="00312FEF">
        <w:instrText xml:space="preserve"> REF _Ref177722183 \h </w:instrText>
      </w:r>
      <w:r w:rsidR="00312FEF">
        <w:fldChar w:fldCharType="separate"/>
      </w:r>
      <w:r w:rsidR="004E5C09">
        <w:t xml:space="preserve">Figure </w:t>
      </w:r>
      <w:r w:rsidR="004E5C09">
        <w:rPr>
          <w:noProof/>
        </w:rPr>
        <w:t>6</w:t>
      </w:r>
      <w:r w:rsidR="004E5C09">
        <w:t>.</w:t>
      </w:r>
      <w:r w:rsidR="004E5C09">
        <w:rPr>
          <w:noProof/>
        </w:rPr>
        <w:t>4</w:t>
      </w:r>
      <w:r w:rsidR="00312FEF">
        <w:fldChar w:fldCharType="end"/>
      </w:r>
      <w:r>
        <w:t>)</w:t>
      </w:r>
      <w:r w:rsidR="0025670A">
        <w:t xml:space="preserve"> than in subsequent years. Similar to Oregon, there were few detections of beaked whales in this region.</w:t>
      </w:r>
    </w:p>
    <w:p w14:paraId="442C36E1" w14:textId="6F4222B5" w:rsidR="00034E9B" w:rsidRDefault="00034E9B" w:rsidP="00E03DA2"/>
    <w:p w14:paraId="573A60A1" w14:textId="77777777" w:rsidR="00034E9B" w:rsidRPr="00755F13" w:rsidRDefault="00034E9B" w:rsidP="00E03DA2"/>
    <w:p w14:paraId="6045EED5" w14:textId="77777777" w:rsidR="00E40178" w:rsidRDefault="00C06175" w:rsidP="00E40178">
      <w:pPr>
        <w:keepNext/>
      </w:pPr>
      <w:r>
        <w:rPr>
          <w:noProof/>
        </w:rPr>
        <w:drawing>
          <wp:inline distT="0" distB="0" distL="0" distR="0" wp14:anchorId="57F8B97B" wp14:editId="306FEE09">
            <wp:extent cx="5943600" cy="2625090"/>
            <wp:effectExtent l="0" t="0" r="0" b="3810"/>
            <wp:docPr id="36" name="Picture 3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6"/>
                    <a:stretch>
                      <a:fillRect/>
                    </a:stretch>
                  </pic:blipFill>
                  <pic:spPr>
                    <a:xfrm>
                      <a:off x="0" y="0"/>
                      <a:ext cx="5943600" cy="2625090"/>
                    </a:xfrm>
                    <a:prstGeom prst="rect">
                      <a:avLst/>
                    </a:prstGeom>
                  </pic:spPr>
                </pic:pic>
              </a:graphicData>
            </a:graphic>
          </wp:inline>
        </w:drawing>
      </w:r>
    </w:p>
    <w:p w14:paraId="51DBC178" w14:textId="555915B8" w:rsidR="00C06175" w:rsidRDefault="00E40178" w:rsidP="00E40178">
      <w:pPr>
        <w:pStyle w:val="FigureCaption"/>
      </w:pPr>
      <w:bookmarkStart w:id="164" w:name="_Ref177722183"/>
      <w:bookmarkStart w:id="165" w:name="_Toc177973355"/>
      <w:bookmarkStart w:id="166" w:name="_Toc178600534"/>
      <w:r>
        <w:t xml:space="preserve">Figure </w:t>
      </w:r>
      <w:fldSimple w:instr=" STYLEREF 1 \s ">
        <w:r w:rsidR="00974022">
          <w:rPr>
            <w:noProof/>
          </w:rPr>
          <w:t>6</w:t>
        </w:r>
      </w:fldSimple>
      <w:r w:rsidR="00974022">
        <w:t>.</w:t>
      </w:r>
      <w:fldSimple w:instr=" SEQ Figure \* ARABIC \s 1 ">
        <w:r w:rsidR="00974022">
          <w:rPr>
            <w:noProof/>
          </w:rPr>
          <w:t>4</w:t>
        </w:r>
      </w:fldSimple>
      <w:bookmarkEnd w:id="164"/>
      <w:r>
        <w:t xml:space="preserve">. </w:t>
      </w:r>
      <w:r w:rsidRPr="006B3D80">
        <w:t>Acoustic scene for Humboldt, 2021</w:t>
      </w:r>
      <w:r>
        <w:t>.</w:t>
      </w:r>
      <w:bookmarkEnd w:id="165"/>
      <w:bookmarkEnd w:id="166"/>
    </w:p>
    <w:p w14:paraId="57F8D665" w14:textId="1067AA2E" w:rsidR="00E40178" w:rsidRDefault="00E40178" w:rsidP="00E40178">
      <w:pPr>
        <w:pStyle w:val="FigureNotes"/>
      </w:pPr>
      <w:r w:rsidRPr="00E40178">
        <w:t>Acoustic scene showing detections of various contributors to the soundscape for the 2021 Humboldt deployments in the post-upwelling and winter oceanographic seasons. No data was collected during the 2021 upwelling season.</w:t>
      </w:r>
    </w:p>
    <w:p w14:paraId="622B48DB" w14:textId="3196DDBD" w:rsidR="000B78AB" w:rsidRDefault="000B78AB" w:rsidP="000B78AB"/>
    <w:p w14:paraId="58DBD883" w14:textId="10293C3E" w:rsidR="00755F13" w:rsidRDefault="00755F13" w:rsidP="00755F13">
      <w:r>
        <w:t>Blue whales were consistently detected during the post-upwelling season</w:t>
      </w:r>
      <w:r w:rsidR="0025670A">
        <w:t xml:space="preserve"> in all years (</w:t>
      </w:r>
      <w:r w:rsidR="00312FEF">
        <w:fldChar w:fldCharType="begin"/>
      </w:r>
      <w:r w:rsidR="00312FEF">
        <w:instrText xml:space="preserve"> REF _Ref177722183 \h </w:instrText>
      </w:r>
      <w:r w:rsidR="00312FEF">
        <w:fldChar w:fldCharType="separate"/>
      </w:r>
      <w:r w:rsidR="004E5C09">
        <w:t xml:space="preserve">Figure </w:t>
      </w:r>
      <w:r w:rsidR="004E5C09">
        <w:rPr>
          <w:noProof/>
        </w:rPr>
        <w:t>6</w:t>
      </w:r>
      <w:r w:rsidR="004E5C09">
        <w:t>.</w:t>
      </w:r>
      <w:r w:rsidR="004E5C09">
        <w:rPr>
          <w:noProof/>
        </w:rPr>
        <w:t>4</w:t>
      </w:r>
      <w:r w:rsidR="00312FEF">
        <w:fldChar w:fldCharType="end"/>
      </w:r>
      <w:r w:rsidR="00312FEF">
        <w:t xml:space="preserve">, </w:t>
      </w:r>
      <w:r w:rsidR="00312FEF">
        <w:fldChar w:fldCharType="begin"/>
      </w:r>
      <w:r w:rsidR="00312FEF">
        <w:instrText xml:space="preserve"> REF _Ref177722184 \h </w:instrText>
      </w:r>
      <w:r w:rsidR="00312FEF">
        <w:fldChar w:fldCharType="separate"/>
      </w:r>
      <w:r w:rsidR="004E5C09">
        <w:t xml:space="preserve">Figure </w:t>
      </w:r>
      <w:r w:rsidR="004E5C09">
        <w:rPr>
          <w:noProof/>
        </w:rPr>
        <w:t>6</w:t>
      </w:r>
      <w:r w:rsidR="004E5C09">
        <w:t>.</w:t>
      </w:r>
      <w:r w:rsidR="004E5C09">
        <w:rPr>
          <w:noProof/>
        </w:rPr>
        <w:t>5</w:t>
      </w:r>
      <w:r w:rsidR="00312FEF">
        <w:fldChar w:fldCharType="end"/>
      </w:r>
      <w:r w:rsidR="00312FEF">
        <w:t xml:space="preserve">, </w:t>
      </w:r>
      <w:r w:rsidR="00312FEF">
        <w:fldChar w:fldCharType="begin"/>
      </w:r>
      <w:r w:rsidR="00312FEF">
        <w:instrText xml:space="preserve"> REF _Ref177722186 \h </w:instrText>
      </w:r>
      <w:r w:rsidR="00312FEF">
        <w:fldChar w:fldCharType="separate"/>
      </w:r>
      <w:r w:rsidR="004E5C09">
        <w:t xml:space="preserve">Figure </w:t>
      </w:r>
      <w:r w:rsidR="004E5C09">
        <w:rPr>
          <w:noProof/>
        </w:rPr>
        <w:t>6</w:t>
      </w:r>
      <w:r w:rsidR="004E5C09">
        <w:t>.</w:t>
      </w:r>
      <w:r w:rsidR="004E5C09">
        <w:rPr>
          <w:noProof/>
        </w:rPr>
        <w:t>6</w:t>
      </w:r>
      <w:r w:rsidR="00312FEF">
        <w:fldChar w:fldCharType="end"/>
      </w:r>
      <w:r w:rsidR="0025670A">
        <w:t>). W</w:t>
      </w:r>
      <w:r>
        <w:t xml:space="preserve">hile fin whales were detected in all seasons, they were most consistently detected in the post-upwelling season. Humpback whales were frequently detected </w:t>
      </w:r>
      <w:r w:rsidR="0025670A">
        <w:t xml:space="preserve">across </w:t>
      </w:r>
      <w:r>
        <w:t xml:space="preserve">seasons and years. </w:t>
      </w:r>
    </w:p>
    <w:p w14:paraId="34DC6787" w14:textId="77777777" w:rsidR="003D7AE7" w:rsidRDefault="003D7AE7" w:rsidP="00755F13"/>
    <w:p w14:paraId="447377C3" w14:textId="16186615" w:rsidR="00034E9B" w:rsidRDefault="00034E9B" w:rsidP="00034E9B">
      <w:r>
        <w:t>There was little ship noise detected during 2021 (</w:t>
      </w:r>
      <w:r w:rsidR="00312FEF">
        <w:fldChar w:fldCharType="begin"/>
      </w:r>
      <w:r w:rsidR="00312FEF">
        <w:instrText xml:space="preserve"> REF _Ref177722183 \h </w:instrText>
      </w:r>
      <w:r w:rsidR="00312FEF">
        <w:fldChar w:fldCharType="separate"/>
      </w:r>
      <w:r w:rsidR="004E5C09">
        <w:t xml:space="preserve">Figure </w:t>
      </w:r>
      <w:r w:rsidR="004E5C09">
        <w:rPr>
          <w:noProof/>
        </w:rPr>
        <w:t>6</w:t>
      </w:r>
      <w:r w:rsidR="004E5C09">
        <w:t>.</w:t>
      </w:r>
      <w:r w:rsidR="004E5C09">
        <w:rPr>
          <w:noProof/>
        </w:rPr>
        <w:t>4</w:t>
      </w:r>
      <w:r w:rsidR="00312FEF">
        <w:fldChar w:fldCharType="end"/>
      </w:r>
      <w:r>
        <w:t>), which may be due to the ongoing pandemic; ship noise was more consistent during the 2022 and 2023 deployments (</w:t>
      </w:r>
      <w:r w:rsidR="00CA030E">
        <w:fldChar w:fldCharType="begin"/>
      </w:r>
      <w:r w:rsidR="00CA030E">
        <w:instrText xml:space="preserve"> REF _Ref177722184 \h </w:instrText>
      </w:r>
      <w:r w:rsidR="00CA030E">
        <w:fldChar w:fldCharType="separate"/>
      </w:r>
      <w:r w:rsidR="004E5C09">
        <w:t xml:space="preserve">Figure </w:t>
      </w:r>
      <w:r w:rsidR="004E5C09">
        <w:rPr>
          <w:noProof/>
        </w:rPr>
        <w:t>6</w:t>
      </w:r>
      <w:r w:rsidR="004E5C09">
        <w:t>.</w:t>
      </w:r>
      <w:r w:rsidR="004E5C09">
        <w:rPr>
          <w:noProof/>
        </w:rPr>
        <w:t>5</w:t>
      </w:r>
      <w:r w:rsidR="00CA030E">
        <w:fldChar w:fldCharType="end"/>
      </w:r>
      <w:r w:rsidR="00CA030E">
        <w:t xml:space="preserve">, </w:t>
      </w:r>
      <w:r w:rsidR="00CA030E">
        <w:fldChar w:fldCharType="begin"/>
      </w:r>
      <w:r w:rsidR="00CA030E">
        <w:instrText xml:space="preserve"> REF _Ref177722186 \h </w:instrText>
      </w:r>
      <w:r w:rsidR="00CA030E">
        <w:fldChar w:fldCharType="separate"/>
      </w:r>
      <w:r w:rsidR="004E5C09">
        <w:t xml:space="preserve">Figure </w:t>
      </w:r>
      <w:r w:rsidR="004E5C09">
        <w:rPr>
          <w:noProof/>
        </w:rPr>
        <w:t>6</w:t>
      </w:r>
      <w:r w:rsidR="004E5C09">
        <w:t>.</w:t>
      </w:r>
      <w:r w:rsidR="004E5C09">
        <w:rPr>
          <w:noProof/>
        </w:rPr>
        <w:t>6</w:t>
      </w:r>
      <w:r w:rsidR="00CA030E">
        <w:fldChar w:fldCharType="end"/>
      </w:r>
      <w:r>
        <w:t xml:space="preserve">). </w:t>
      </w:r>
    </w:p>
    <w:p w14:paraId="322B6230" w14:textId="3A861064" w:rsidR="00E03DA2" w:rsidRDefault="00E03DA2" w:rsidP="00E03DA2"/>
    <w:p w14:paraId="5EE059D3" w14:textId="77777777" w:rsidR="00E40178" w:rsidRDefault="00C06175" w:rsidP="00E40178">
      <w:pPr>
        <w:keepNext/>
      </w:pPr>
      <w:r>
        <w:rPr>
          <w:noProof/>
        </w:rPr>
        <w:lastRenderedPageBreak/>
        <w:drawing>
          <wp:inline distT="0" distB="0" distL="0" distR="0" wp14:anchorId="7FF96C86" wp14:editId="45863E50">
            <wp:extent cx="5943600" cy="1750059"/>
            <wp:effectExtent l="0" t="0" r="0" b="3175"/>
            <wp:docPr id="37" name="Picture 37"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7"/>
                    <a:stretch>
                      <a:fillRect/>
                    </a:stretch>
                  </pic:blipFill>
                  <pic:spPr>
                    <a:xfrm>
                      <a:off x="0" y="0"/>
                      <a:ext cx="5943600" cy="1750059"/>
                    </a:xfrm>
                    <a:prstGeom prst="rect">
                      <a:avLst/>
                    </a:prstGeom>
                  </pic:spPr>
                </pic:pic>
              </a:graphicData>
            </a:graphic>
          </wp:inline>
        </w:drawing>
      </w:r>
    </w:p>
    <w:p w14:paraId="5380D869" w14:textId="08B070E6" w:rsidR="00C06175" w:rsidRDefault="00E40178" w:rsidP="00E40178">
      <w:pPr>
        <w:pStyle w:val="FigureCaption"/>
      </w:pPr>
      <w:bookmarkStart w:id="167" w:name="_Ref177722184"/>
      <w:bookmarkStart w:id="168" w:name="_Toc177973356"/>
      <w:bookmarkStart w:id="169" w:name="_Toc178600535"/>
      <w:r>
        <w:t xml:space="preserve">Figure </w:t>
      </w:r>
      <w:fldSimple w:instr=" STYLEREF 1 \s ">
        <w:r w:rsidR="00974022">
          <w:rPr>
            <w:noProof/>
          </w:rPr>
          <w:t>6</w:t>
        </w:r>
      </w:fldSimple>
      <w:r w:rsidR="00974022">
        <w:t>.</w:t>
      </w:r>
      <w:fldSimple w:instr=" SEQ Figure \* ARABIC \s 1 ">
        <w:r w:rsidR="00974022">
          <w:rPr>
            <w:noProof/>
          </w:rPr>
          <w:t>5</w:t>
        </w:r>
      </w:fldSimple>
      <w:bookmarkEnd w:id="167"/>
      <w:r>
        <w:t xml:space="preserve">. </w:t>
      </w:r>
      <w:r w:rsidRPr="00AD05F5">
        <w:t>Acoustic scene for Humboldt, 2022</w:t>
      </w:r>
      <w:r>
        <w:t>.</w:t>
      </w:r>
      <w:bookmarkEnd w:id="168"/>
      <w:bookmarkEnd w:id="169"/>
    </w:p>
    <w:p w14:paraId="70567687" w14:textId="57773963" w:rsidR="00E40178" w:rsidRPr="00E40178" w:rsidRDefault="00E40178" w:rsidP="00E40178">
      <w:pPr>
        <w:pStyle w:val="FigureNotes"/>
      </w:pPr>
      <w:r w:rsidRPr="00E40178">
        <w:t>Acoustic scene showing detections of various contributors to the soundscape for the 2022 Humboldt deployments in the upwelling, post-upwelling, and winter oceanographic seasons</w:t>
      </w:r>
      <w:r>
        <w:t>.</w:t>
      </w:r>
    </w:p>
    <w:p w14:paraId="73C2F8F3" w14:textId="19D57AB1" w:rsidR="000B78AB" w:rsidRDefault="000B78AB" w:rsidP="000B78AB"/>
    <w:p w14:paraId="193149D1" w14:textId="77777777" w:rsidR="00034E9B" w:rsidRDefault="00034E9B" w:rsidP="0025670A"/>
    <w:p w14:paraId="6FC763D8" w14:textId="77777777" w:rsidR="003D7AE7" w:rsidRDefault="003D7AE7" w:rsidP="0025670A"/>
    <w:p w14:paraId="5FD4EE4C" w14:textId="77777777" w:rsidR="008E4A44" w:rsidRDefault="000B78AB" w:rsidP="008E4A44">
      <w:pPr>
        <w:keepNext/>
      </w:pPr>
      <w:r>
        <w:rPr>
          <w:noProof/>
        </w:rPr>
        <w:drawing>
          <wp:inline distT="0" distB="0" distL="0" distR="0" wp14:anchorId="09D06B13" wp14:editId="161D677E">
            <wp:extent cx="5943600" cy="2625090"/>
            <wp:effectExtent l="0" t="0" r="0" b="3810"/>
            <wp:docPr id="38" name="Picture 38"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8"/>
                    <a:stretch>
                      <a:fillRect/>
                    </a:stretch>
                  </pic:blipFill>
                  <pic:spPr>
                    <a:xfrm>
                      <a:off x="0" y="0"/>
                      <a:ext cx="5943600" cy="2625090"/>
                    </a:xfrm>
                    <a:prstGeom prst="rect">
                      <a:avLst/>
                    </a:prstGeom>
                  </pic:spPr>
                </pic:pic>
              </a:graphicData>
            </a:graphic>
          </wp:inline>
        </w:drawing>
      </w:r>
    </w:p>
    <w:p w14:paraId="4EC9923D" w14:textId="565144B7" w:rsidR="000B78AB" w:rsidRDefault="008E4A44" w:rsidP="008E4A44">
      <w:pPr>
        <w:pStyle w:val="FigureCaption"/>
      </w:pPr>
      <w:bookmarkStart w:id="170" w:name="_Ref177722186"/>
      <w:bookmarkStart w:id="171" w:name="_Toc177973357"/>
      <w:bookmarkStart w:id="172" w:name="_Toc178600536"/>
      <w:r>
        <w:t xml:space="preserve">Figure </w:t>
      </w:r>
      <w:fldSimple w:instr=" STYLEREF 1 \s ">
        <w:r w:rsidR="00974022">
          <w:rPr>
            <w:noProof/>
          </w:rPr>
          <w:t>6</w:t>
        </w:r>
      </w:fldSimple>
      <w:r w:rsidR="00974022">
        <w:t>.</w:t>
      </w:r>
      <w:fldSimple w:instr=" SEQ Figure \* ARABIC \s 1 ">
        <w:r w:rsidR="00974022">
          <w:rPr>
            <w:noProof/>
          </w:rPr>
          <w:t>6</w:t>
        </w:r>
      </w:fldSimple>
      <w:bookmarkEnd w:id="170"/>
      <w:r>
        <w:t xml:space="preserve">. </w:t>
      </w:r>
      <w:r w:rsidRPr="00C74BDF">
        <w:t>Acoustic scene for Humboldt, 2023.</w:t>
      </w:r>
      <w:bookmarkEnd w:id="171"/>
      <w:bookmarkEnd w:id="172"/>
    </w:p>
    <w:p w14:paraId="7F8D0B46" w14:textId="684F44AB" w:rsidR="008E4A44" w:rsidRDefault="008E4A44" w:rsidP="008E4A44">
      <w:pPr>
        <w:pStyle w:val="FigureNotes"/>
      </w:pPr>
      <w:r w:rsidRPr="008E4A44">
        <w:t>Acoustic scene showing detections of various contributors to the soundscape for the 2023 Humboldt deployments in the upwelling and post-upwelling oceanographic seasons.</w:t>
      </w:r>
    </w:p>
    <w:p w14:paraId="25472E75" w14:textId="72541548" w:rsidR="000B78AB" w:rsidRDefault="000B78AB" w:rsidP="000B78AB"/>
    <w:p w14:paraId="1EC16C8F" w14:textId="435E028F" w:rsidR="0025670A" w:rsidRPr="0025670A" w:rsidRDefault="0025670A" w:rsidP="003C7321">
      <w:pPr>
        <w:pStyle w:val="Heading3"/>
        <w:numPr>
          <w:ilvl w:val="2"/>
          <w:numId w:val="29"/>
        </w:numPr>
      </w:pPr>
      <w:bookmarkStart w:id="173" w:name="_Toc177733652"/>
      <w:bookmarkStart w:id="174" w:name="_Toc178600498"/>
      <w:r w:rsidRPr="0025670A">
        <w:t>San Francisco</w:t>
      </w:r>
      <w:bookmarkEnd w:id="173"/>
      <w:bookmarkEnd w:id="174"/>
    </w:p>
    <w:p w14:paraId="45EDC35A" w14:textId="7D80E8F3" w:rsidR="007C223C" w:rsidRDefault="00940500" w:rsidP="007C223C">
      <w:r w:rsidRPr="00940500">
        <w:t xml:space="preserve">Deployments offshore San Francisco were coordinated with NOAA Sanctuaries' ACCESS Surveys during the upwelling and post-upwelling oceanographic seasons </w:t>
      </w:r>
      <w:r w:rsidR="00197D24">
        <w:t>(</w:t>
      </w:r>
      <w:r w:rsidR="00CA030E">
        <w:fldChar w:fldCharType="begin"/>
      </w:r>
      <w:r w:rsidR="00CA030E">
        <w:instrText xml:space="preserve"> REF _Ref177722511 \h </w:instrText>
      </w:r>
      <w:r w:rsidR="00CA030E">
        <w:fldChar w:fldCharType="separate"/>
      </w:r>
      <w:r w:rsidR="004E5C09">
        <w:t xml:space="preserve">Figure </w:t>
      </w:r>
      <w:r w:rsidR="004E5C09">
        <w:rPr>
          <w:noProof/>
        </w:rPr>
        <w:t>6</w:t>
      </w:r>
      <w:r w:rsidR="004E5C09">
        <w:t>.</w:t>
      </w:r>
      <w:r w:rsidR="004E5C09">
        <w:rPr>
          <w:noProof/>
        </w:rPr>
        <w:t>7</w:t>
      </w:r>
      <w:r w:rsidR="00CA030E">
        <w:fldChar w:fldCharType="end"/>
      </w:r>
      <w:r w:rsidR="00CA030E">
        <w:t xml:space="preserve">, </w:t>
      </w:r>
      <w:r w:rsidR="00CA030E">
        <w:fldChar w:fldCharType="begin"/>
      </w:r>
      <w:r w:rsidR="00CA030E">
        <w:instrText xml:space="preserve"> REF _Ref177722514 \h </w:instrText>
      </w:r>
      <w:r w:rsidR="00CA030E">
        <w:fldChar w:fldCharType="separate"/>
      </w:r>
      <w:r w:rsidR="004E5C09">
        <w:t xml:space="preserve">Figure </w:t>
      </w:r>
      <w:r w:rsidR="004E5C09">
        <w:rPr>
          <w:noProof/>
        </w:rPr>
        <w:t>6</w:t>
      </w:r>
      <w:r w:rsidR="004E5C09">
        <w:t>.</w:t>
      </w:r>
      <w:r w:rsidR="004E5C09">
        <w:rPr>
          <w:noProof/>
        </w:rPr>
        <w:t>8</w:t>
      </w:r>
      <w:r w:rsidR="00CA030E">
        <w:fldChar w:fldCharType="end"/>
      </w:r>
      <w:r w:rsidR="00CA030E">
        <w:t xml:space="preserve">, </w:t>
      </w:r>
      <w:r w:rsidR="00CA030E">
        <w:fldChar w:fldCharType="begin"/>
      </w:r>
      <w:r w:rsidR="00CA030E">
        <w:instrText xml:space="preserve"> REF _Ref177722518 \h </w:instrText>
      </w:r>
      <w:r w:rsidR="00CA030E">
        <w:fldChar w:fldCharType="separate"/>
      </w:r>
      <w:r w:rsidR="004E5C09">
        <w:t xml:space="preserve">Figure </w:t>
      </w:r>
      <w:r w:rsidR="004E5C09">
        <w:rPr>
          <w:noProof/>
        </w:rPr>
        <w:t>6</w:t>
      </w:r>
      <w:r w:rsidR="004E5C09">
        <w:t>.</w:t>
      </w:r>
      <w:r w:rsidR="004E5C09">
        <w:rPr>
          <w:noProof/>
        </w:rPr>
        <w:t>9</w:t>
      </w:r>
      <w:r w:rsidR="00CA030E">
        <w:fldChar w:fldCharType="end"/>
      </w:r>
      <w:r w:rsidRPr="00940500">
        <w:t xml:space="preserve">). </w:t>
      </w:r>
      <w:r w:rsidR="0025670A" w:rsidRPr="00940500">
        <w:t>Contrary to other deployments, buoys were not deployed in clusters as part of the ACCESS survey</w:t>
      </w:r>
      <w:r w:rsidR="0025670A">
        <w:t xml:space="preserve"> (to broaden survey area)</w:t>
      </w:r>
      <w:r w:rsidR="0025670A" w:rsidRPr="00940500">
        <w:t>, and therefore data represent data from 1 or 2 buoys at greater distance from each other.</w:t>
      </w:r>
      <w:r w:rsidR="0025670A">
        <w:t xml:space="preserve"> </w:t>
      </w:r>
      <w:r w:rsidR="007C223C">
        <w:t>Differences in geographic location of deployments in the upwelling and post-upwelling seasons may complicate interpretation of seasonal differences in marine mammal detections (</w:t>
      </w:r>
      <w:r w:rsidR="00E33CDA">
        <w:t xml:space="preserve">see </w:t>
      </w:r>
      <w:r w:rsidR="00034E9B">
        <w:fldChar w:fldCharType="begin"/>
      </w:r>
      <w:r w:rsidR="00034E9B">
        <w:instrText xml:space="preserve"> REF _Ref177568204 \h </w:instrText>
      </w:r>
      <w:r w:rsidR="00034E9B">
        <w:fldChar w:fldCharType="separate"/>
      </w:r>
      <w:r w:rsidR="004E5C09">
        <w:t xml:space="preserve">Figure </w:t>
      </w:r>
      <w:r w:rsidR="004E5C09">
        <w:rPr>
          <w:noProof/>
        </w:rPr>
        <w:t>3</w:t>
      </w:r>
      <w:r w:rsidR="004E5C09">
        <w:t>.</w:t>
      </w:r>
      <w:r w:rsidR="004E5C09">
        <w:rPr>
          <w:noProof/>
        </w:rPr>
        <w:t>3</w:t>
      </w:r>
      <w:r w:rsidR="00034E9B">
        <w:fldChar w:fldCharType="end"/>
      </w:r>
      <w:r w:rsidR="007C223C">
        <w:t xml:space="preserve">). </w:t>
      </w:r>
    </w:p>
    <w:p w14:paraId="5E9C1676" w14:textId="77777777" w:rsidR="00034E9B" w:rsidRDefault="00034E9B" w:rsidP="007C223C"/>
    <w:p w14:paraId="604E8D44" w14:textId="4D6C2657" w:rsidR="0025670A" w:rsidRDefault="0025670A" w:rsidP="000B78AB"/>
    <w:p w14:paraId="7B1E7624" w14:textId="77777777" w:rsidR="009E437E" w:rsidRDefault="00572DED" w:rsidP="009E437E">
      <w:pPr>
        <w:keepNext/>
      </w:pPr>
      <w:r>
        <w:rPr>
          <w:noProof/>
        </w:rPr>
        <w:drawing>
          <wp:inline distT="0" distB="0" distL="0" distR="0" wp14:anchorId="5093F44F" wp14:editId="7F76851D">
            <wp:extent cx="5943600" cy="2625089"/>
            <wp:effectExtent l="0" t="0" r="0" b="4445"/>
            <wp:doc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9"/>
                    <a:stretch>
                      <a:fillRect/>
                    </a:stretch>
                  </pic:blipFill>
                  <pic:spPr>
                    <a:xfrm>
                      <a:off x="0" y="0"/>
                      <a:ext cx="5943600" cy="2625089"/>
                    </a:xfrm>
                    <a:prstGeom prst="rect">
                      <a:avLst/>
                    </a:prstGeom>
                  </pic:spPr>
                </pic:pic>
              </a:graphicData>
            </a:graphic>
          </wp:inline>
        </w:drawing>
      </w:r>
    </w:p>
    <w:p w14:paraId="18D95075" w14:textId="27538748" w:rsidR="00572DED" w:rsidRDefault="009E437E" w:rsidP="009E437E">
      <w:pPr>
        <w:pStyle w:val="FigureCaption"/>
      </w:pPr>
      <w:bookmarkStart w:id="175" w:name="_Ref177722511"/>
      <w:bookmarkStart w:id="176" w:name="_Toc177973358"/>
      <w:bookmarkStart w:id="177" w:name="_Toc178600537"/>
      <w:r>
        <w:t xml:space="preserve">Figure </w:t>
      </w:r>
      <w:fldSimple w:instr=" STYLEREF 1 \s ">
        <w:r w:rsidR="00974022">
          <w:rPr>
            <w:noProof/>
          </w:rPr>
          <w:t>6</w:t>
        </w:r>
      </w:fldSimple>
      <w:r w:rsidR="00974022">
        <w:t>.</w:t>
      </w:r>
      <w:fldSimple w:instr=" SEQ Figure \* ARABIC \s 1 ">
        <w:r w:rsidR="00974022">
          <w:rPr>
            <w:noProof/>
          </w:rPr>
          <w:t>7</w:t>
        </w:r>
      </w:fldSimple>
      <w:bookmarkEnd w:id="175"/>
      <w:r>
        <w:t xml:space="preserve">. </w:t>
      </w:r>
      <w:r w:rsidRPr="00096B13">
        <w:t>Acoustic scene for San Francisco, 2021.</w:t>
      </w:r>
      <w:bookmarkEnd w:id="176"/>
      <w:bookmarkEnd w:id="177"/>
    </w:p>
    <w:p w14:paraId="4EFDC688" w14:textId="7FDA81BC" w:rsidR="009E437E" w:rsidRPr="009E437E" w:rsidRDefault="009E437E" w:rsidP="009E437E">
      <w:pPr>
        <w:pStyle w:val="FigureNotes"/>
      </w:pPr>
      <w:r w:rsidRPr="009E437E">
        <w:t>Acoustic scene showing detections of various contributors to the soundscape for the 2021 San Francisco deployments in the upwelling and post-upwelling oceanographic seasons.</w:t>
      </w:r>
    </w:p>
    <w:p w14:paraId="1A4FA727" w14:textId="77777777" w:rsidR="00AF0AE6" w:rsidRPr="00AF0AE6" w:rsidRDefault="00AF0AE6" w:rsidP="00AF0AE6"/>
    <w:p w14:paraId="42337676" w14:textId="642D9147" w:rsidR="007C223C" w:rsidRDefault="007C223C" w:rsidP="007C223C">
      <w:r>
        <w:t>Detection of odontocetes</w:t>
      </w:r>
      <w:r w:rsidR="00BB4AEF">
        <w:t xml:space="preserve"> (including NBHF, beaked whales, sperm whales, and dolphins)</w:t>
      </w:r>
      <w:r>
        <w:t xml:space="preserve"> varied by drift (</w:t>
      </w:r>
      <w:r w:rsidR="00CA030E">
        <w:fldChar w:fldCharType="begin"/>
      </w:r>
      <w:r w:rsidR="00CA030E">
        <w:instrText xml:space="preserve"> REF _Ref177722511 \h </w:instrText>
      </w:r>
      <w:r w:rsidR="00CA030E">
        <w:fldChar w:fldCharType="separate"/>
      </w:r>
      <w:r w:rsidR="004E5C09">
        <w:t xml:space="preserve">Figure </w:t>
      </w:r>
      <w:r w:rsidR="004E5C09">
        <w:rPr>
          <w:noProof/>
        </w:rPr>
        <w:t>6</w:t>
      </w:r>
      <w:r w:rsidR="004E5C09">
        <w:t>.</w:t>
      </w:r>
      <w:r w:rsidR="004E5C09">
        <w:rPr>
          <w:noProof/>
        </w:rPr>
        <w:t>7</w:t>
      </w:r>
      <w:r w:rsidR="00CA030E">
        <w:fldChar w:fldCharType="end"/>
      </w:r>
      <w:r w:rsidR="00CA030E">
        <w:t xml:space="preserve">, </w:t>
      </w:r>
      <w:r w:rsidR="00CA030E">
        <w:fldChar w:fldCharType="begin"/>
      </w:r>
      <w:r w:rsidR="00CA030E">
        <w:instrText xml:space="preserve"> REF _Ref177722514 \h </w:instrText>
      </w:r>
      <w:r w:rsidR="00CA030E">
        <w:fldChar w:fldCharType="separate"/>
      </w:r>
      <w:r w:rsidR="004E5C09">
        <w:t xml:space="preserve">Figure </w:t>
      </w:r>
      <w:r w:rsidR="004E5C09">
        <w:rPr>
          <w:noProof/>
        </w:rPr>
        <w:t>6</w:t>
      </w:r>
      <w:r w:rsidR="004E5C09">
        <w:t>.</w:t>
      </w:r>
      <w:r w:rsidR="004E5C09">
        <w:rPr>
          <w:noProof/>
        </w:rPr>
        <w:t>8</w:t>
      </w:r>
      <w:r w:rsidR="00CA030E">
        <w:fldChar w:fldCharType="end"/>
      </w:r>
      <w:r w:rsidR="00CA030E">
        <w:t xml:space="preserve">, </w:t>
      </w:r>
      <w:r w:rsidR="00CA030E">
        <w:fldChar w:fldCharType="begin"/>
      </w:r>
      <w:r w:rsidR="00CA030E">
        <w:instrText xml:space="preserve"> REF _Ref177722518 \h </w:instrText>
      </w:r>
      <w:r w:rsidR="00CA030E">
        <w:fldChar w:fldCharType="separate"/>
      </w:r>
      <w:r w:rsidR="004E5C09">
        <w:t xml:space="preserve">Figure </w:t>
      </w:r>
      <w:r w:rsidR="004E5C09">
        <w:rPr>
          <w:noProof/>
        </w:rPr>
        <w:t>6</w:t>
      </w:r>
      <w:r w:rsidR="004E5C09">
        <w:t>.</w:t>
      </w:r>
      <w:r w:rsidR="004E5C09">
        <w:rPr>
          <w:noProof/>
        </w:rPr>
        <w:t>9</w:t>
      </w:r>
      <w:r w:rsidR="00CA030E">
        <w:fldChar w:fldCharType="end"/>
      </w:r>
      <w:r w:rsidR="00BB4AEF">
        <w:t xml:space="preserve">). </w:t>
      </w:r>
      <w:r w:rsidRPr="00940500">
        <w:t xml:space="preserve">Detection of </w:t>
      </w:r>
      <w:r w:rsidR="00BB4AEF">
        <w:t xml:space="preserve">baleen </w:t>
      </w:r>
      <w:r w:rsidRPr="00940500">
        <w:t xml:space="preserve">whales </w:t>
      </w:r>
      <w:r w:rsidR="00BB4AEF">
        <w:t xml:space="preserve">(humpback, gray, fin, and blue whales) </w:t>
      </w:r>
      <w:r w:rsidRPr="00940500">
        <w:t xml:space="preserve">varied by drift, with a </w:t>
      </w:r>
      <w:r w:rsidR="00BB4AEF">
        <w:t>general increase in</w:t>
      </w:r>
      <w:r w:rsidRPr="00940500">
        <w:t xml:space="preserve"> detection</w:t>
      </w:r>
      <w:r w:rsidR="00BB4AEF">
        <w:t>s</w:t>
      </w:r>
      <w:r w:rsidRPr="00940500">
        <w:t xml:space="preserve"> of many baleen whale species during the post-upwelling season. </w:t>
      </w:r>
    </w:p>
    <w:p w14:paraId="43DD0CA5" w14:textId="123AED16" w:rsidR="00AF0AE6" w:rsidRDefault="00AF0AE6" w:rsidP="007C223C"/>
    <w:p w14:paraId="79A621FB" w14:textId="77777777" w:rsidR="00AF0AE6" w:rsidRDefault="00AF0AE6" w:rsidP="007C223C"/>
    <w:p w14:paraId="5121DC4A" w14:textId="77777777" w:rsidR="007C223C" w:rsidRDefault="007C223C" w:rsidP="007C223C"/>
    <w:p w14:paraId="527992E2" w14:textId="77777777" w:rsidR="009E437E" w:rsidRDefault="00572DED" w:rsidP="009E437E">
      <w:pPr>
        <w:keepNext/>
      </w:pPr>
      <w:r>
        <w:rPr>
          <w:noProof/>
        </w:rPr>
        <w:drawing>
          <wp:inline distT="0" distB="0" distL="0" distR="0" wp14:anchorId="13769E4F" wp14:editId="34211B43">
            <wp:extent cx="5943600" cy="2625090"/>
            <wp:effectExtent l="0" t="0" r="0" b="3810"/>
            <wp:doc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0"/>
                    <a:stretch>
                      <a:fillRect/>
                    </a:stretch>
                  </pic:blipFill>
                  <pic:spPr>
                    <a:xfrm>
                      <a:off x="0" y="0"/>
                      <a:ext cx="5943600" cy="2625090"/>
                    </a:xfrm>
                    <a:prstGeom prst="rect">
                      <a:avLst/>
                    </a:prstGeom>
                  </pic:spPr>
                </pic:pic>
              </a:graphicData>
            </a:graphic>
          </wp:inline>
        </w:drawing>
      </w:r>
    </w:p>
    <w:p w14:paraId="11259EE7" w14:textId="48471D1A" w:rsidR="00572DED" w:rsidRDefault="009E437E" w:rsidP="009E437E">
      <w:pPr>
        <w:pStyle w:val="FigureCaption"/>
      </w:pPr>
      <w:bookmarkStart w:id="178" w:name="_Ref177722514"/>
      <w:bookmarkStart w:id="179" w:name="_Toc177973359"/>
      <w:bookmarkStart w:id="180" w:name="_Toc178600538"/>
      <w:r>
        <w:t xml:space="preserve">Figure </w:t>
      </w:r>
      <w:fldSimple w:instr=" STYLEREF 1 \s ">
        <w:r w:rsidR="00974022">
          <w:rPr>
            <w:noProof/>
          </w:rPr>
          <w:t>6</w:t>
        </w:r>
      </w:fldSimple>
      <w:r w:rsidR="00974022">
        <w:t>.</w:t>
      </w:r>
      <w:fldSimple w:instr=" SEQ Figure \* ARABIC \s 1 ">
        <w:r w:rsidR="00974022">
          <w:rPr>
            <w:noProof/>
          </w:rPr>
          <w:t>8</w:t>
        </w:r>
      </w:fldSimple>
      <w:bookmarkEnd w:id="178"/>
      <w:r>
        <w:t xml:space="preserve">. </w:t>
      </w:r>
      <w:r w:rsidRPr="003015BE">
        <w:t>Acoustic scene for San Francisco, 2022.</w:t>
      </w:r>
      <w:bookmarkEnd w:id="179"/>
      <w:bookmarkEnd w:id="180"/>
    </w:p>
    <w:p w14:paraId="508CB0F1" w14:textId="2BB6A75B" w:rsidR="009E437E" w:rsidRDefault="009E437E" w:rsidP="009E437E">
      <w:pPr>
        <w:pStyle w:val="FigureNotes"/>
      </w:pPr>
      <w:r w:rsidRPr="009E437E">
        <w:t>Acoustic scene showing detections of various contributors to the soundscape for the 2022 San Francisco deployments in the upwelling and post-upwelling oceanographic seasons.</w:t>
      </w:r>
    </w:p>
    <w:p w14:paraId="086FC356" w14:textId="42A57403" w:rsidR="00940500" w:rsidRDefault="00940500" w:rsidP="000B78AB"/>
    <w:p w14:paraId="4217AFE3" w14:textId="2DD146FF" w:rsidR="00DE4EB9" w:rsidRDefault="007C223C" w:rsidP="00572DED">
      <w:pPr>
        <w:keepNext/>
      </w:pPr>
      <w:r w:rsidRPr="00940500">
        <w:t>Despite the</w:t>
      </w:r>
      <w:r>
        <w:t xml:space="preserve"> drift </w:t>
      </w:r>
      <w:r w:rsidRPr="00940500">
        <w:t>location</w:t>
      </w:r>
      <w:r>
        <w:t>s being</w:t>
      </w:r>
      <w:r w:rsidRPr="00940500">
        <w:t xml:space="preserve"> near a convergence of shipping lanes entering San Francisco Bay, detection of specific vessels was relatively modest. Analysts noted an overall high level of ambient noise associated with background ship noise (</w:t>
      </w:r>
      <w:r w:rsidR="00034E9B">
        <w:fldChar w:fldCharType="begin"/>
      </w:r>
      <w:r w:rsidR="00034E9B">
        <w:instrText xml:space="preserve"> REF _Ref177720253 \h </w:instrText>
      </w:r>
      <w:r w:rsidR="00034E9B">
        <w:fldChar w:fldCharType="separate"/>
      </w:r>
      <w:r w:rsidR="004E5C09">
        <w:t xml:space="preserve">Figure </w:t>
      </w:r>
      <w:r w:rsidR="004E5C09">
        <w:rPr>
          <w:noProof/>
        </w:rPr>
        <w:t>6</w:t>
      </w:r>
      <w:r w:rsidR="004E5C09">
        <w:t>.</w:t>
      </w:r>
      <w:r w:rsidR="004E5C09">
        <w:rPr>
          <w:noProof/>
        </w:rPr>
        <w:t>1</w:t>
      </w:r>
      <w:r w:rsidR="00034E9B">
        <w:fldChar w:fldCharType="end"/>
      </w:r>
      <w:r w:rsidRPr="00940500">
        <w:t>)</w:t>
      </w:r>
      <w:r w:rsidR="00BB4AEF">
        <w:t xml:space="preserve"> and a reduced ability to detect individual vessels. Detection of vessels used manual detection methods (existing automated vessel detectors were not reliable for this dataset); development of a</w:t>
      </w:r>
      <w:r w:rsidR="00DE4EB9">
        <w:t xml:space="preserve"> standardized vessel detector that works across datasets could be used to determine if individual ship tracks are difficult to detect in high traffic areas.</w:t>
      </w:r>
    </w:p>
    <w:p w14:paraId="47C4E348" w14:textId="67501FA4" w:rsidR="00AF0AE6" w:rsidRDefault="00AF0AE6" w:rsidP="00572DED">
      <w:pPr>
        <w:keepNext/>
      </w:pPr>
    </w:p>
    <w:p w14:paraId="07DAB24B" w14:textId="77777777" w:rsidR="00AF0AE6" w:rsidRDefault="00AF0AE6" w:rsidP="00572DED">
      <w:pPr>
        <w:keepNext/>
      </w:pPr>
    </w:p>
    <w:p w14:paraId="19C54F20" w14:textId="77777777" w:rsidR="00BB4AEF" w:rsidRDefault="00BB4AEF" w:rsidP="00572DED">
      <w:pPr>
        <w:keepNext/>
      </w:pPr>
    </w:p>
    <w:p w14:paraId="67C0D58C" w14:textId="77777777" w:rsidR="00F54D9D" w:rsidRDefault="00572DED" w:rsidP="00F54D9D">
      <w:pPr>
        <w:keepNext/>
      </w:pPr>
      <w:r>
        <w:rPr>
          <w:noProof/>
        </w:rPr>
        <w:drawing>
          <wp:inline distT="0" distB="0" distL="0" distR="0" wp14:anchorId="56AC3B20" wp14:editId="586108F7">
            <wp:extent cx="5943600" cy="2625090"/>
            <wp:effectExtent l="0" t="0" r="0" b="3810"/>
            <wp:doc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1"/>
                    <a:stretch>
                      <a:fillRect/>
                    </a:stretch>
                  </pic:blipFill>
                  <pic:spPr>
                    <a:xfrm>
                      <a:off x="0" y="0"/>
                      <a:ext cx="5943600" cy="2625090"/>
                    </a:xfrm>
                    <a:prstGeom prst="rect">
                      <a:avLst/>
                    </a:prstGeom>
                  </pic:spPr>
                </pic:pic>
              </a:graphicData>
            </a:graphic>
          </wp:inline>
        </w:drawing>
      </w:r>
    </w:p>
    <w:p w14:paraId="3E381071" w14:textId="58A322C2" w:rsidR="00572DED" w:rsidRDefault="00F54D9D" w:rsidP="00F54D9D">
      <w:pPr>
        <w:pStyle w:val="FigureCaption"/>
      </w:pPr>
      <w:bookmarkStart w:id="181" w:name="_Ref177722518"/>
      <w:bookmarkStart w:id="182" w:name="_Toc177973360"/>
      <w:bookmarkStart w:id="183" w:name="_Toc178600539"/>
      <w:r>
        <w:t xml:space="preserve">Figure </w:t>
      </w:r>
      <w:fldSimple w:instr=" STYLEREF 1 \s ">
        <w:r w:rsidR="00974022">
          <w:rPr>
            <w:noProof/>
          </w:rPr>
          <w:t>6</w:t>
        </w:r>
      </w:fldSimple>
      <w:r w:rsidR="00974022">
        <w:t>.</w:t>
      </w:r>
      <w:fldSimple w:instr=" SEQ Figure \* ARABIC \s 1 ">
        <w:r w:rsidR="00974022">
          <w:rPr>
            <w:noProof/>
          </w:rPr>
          <w:t>9</w:t>
        </w:r>
      </w:fldSimple>
      <w:bookmarkEnd w:id="181"/>
      <w:r>
        <w:t xml:space="preserve">. </w:t>
      </w:r>
      <w:r w:rsidRPr="008475F7">
        <w:t>Acoustic scene for San Francisco, 2023.</w:t>
      </w:r>
      <w:bookmarkEnd w:id="182"/>
      <w:bookmarkEnd w:id="183"/>
    </w:p>
    <w:p w14:paraId="29D5862F" w14:textId="5B54927F" w:rsidR="00F54D9D" w:rsidRDefault="00F54D9D" w:rsidP="00F54D9D">
      <w:pPr>
        <w:pStyle w:val="FigureNotes"/>
      </w:pPr>
      <w:r w:rsidRPr="00F54D9D">
        <w:t>Acoustic scene showing detections of various contributors to the soundscape for the 2023 San Francisco deployments in the upwelling and post-upwelling oceanographic seasons.</w:t>
      </w:r>
    </w:p>
    <w:p w14:paraId="581B6C29" w14:textId="54BE82BC" w:rsidR="00940500" w:rsidRDefault="00940500" w:rsidP="000B78AB"/>
    <w:p w14:paraId="2BAA49F4" w14:textId="1691EFEB" w:rsidR="00BB4AEF" w:rsidRPr="00BB4AEF" w:rsidRDefault="00BB4AEF" w:rsidP="003C7321">
      <w:pPr>
        <w:pStyle w:val="Heading3"/>
        <w:numPr>
          <w:ilvl w:val="2"/>
          <w:numId w:val="29"/>
        </w:numPr>
      </w:pPr>
      <w:bookmarkStart w:id="184" w:name="_Toc177733653"/>
      <w:bookmarkStart w:id="185" w:name="_Toc178600499"/>
      <w:r w:rsidRPr="00BB4AEF">
        <w:t>Morro Bay</w:t>
      </w:r>
      <w:bookmarkEnd w:id="184"/>
      <w:bookmarkEnd w:id="185"/>
    </w:p>
    <w:p w14:paraId="0E5F3C34" w14:textId="0313DE92" w:rsidR="00DE1AEC" w:rsidRDefault="00197D24" w:rsidP="000B78AB">
      <w:r w:rsidRPr="00197D24">
        <w:t xml:space="preserve">Morro Bay deployments included </w:t>
      </w:r>
      <w:r w:rsidR="00DE4EB9">
        <w:t>between 7 and 8 drifting recorders deployed over a larger area, which allowed for improved geographic sampling during the limited time for each deployment. Detection of NBHF, beaked whales, and dolphins were much lower during the initial upwelling deployments in 2022 (</w:t>
      </w:r>
      <w:r w:rsidR="00D64A46">
        <w:fldChar w:fldCharType="begin"/>
      </w:r>
      <w:r w:rsidR="00D64A46">
        <w:instrText xml:space="preserve"> REF _Ref177979720 \h </w:instrText>
      </w:r>
      <w:r w:rsidR="00D64A46">
        <w:fldChar w:fldCharType="separate"/>
      </w:r>
      <w:r w:rsidR="004E5C09">
        <w:t xml:space="preserve">Figure </w:t>
      </w:r>
      <w:r w:rsidR="004E5C09">
        <w:rPr>
          <w:noProof/>
        </w:rPr>
        <w:t>6</w:t>
      </w:r>
      <w:r w:rsidR="004E5C09">
        <w:t>.</w:t>
      </w:r>
      <w:r w:rsidR="004E5C09">
        <w:rPr>
          <w:noProof/>
        </w:rPr>
        <w:t>10</w:t>
      </w:r>
      <w:r w:rsidR="00D64A46">
        <w:fldChar w:fldCharType="end"/>
      </w:r>
      <w:r w:rsidR="00DE4EB9">
        <w:t xml:space="preserve">), but high during the second upwelling deployments in 2022 and in the 2023 deployments. Detection of high numbers of beaked whales during times with dolphin </w:t>
      </w:r>
      <w:r w:rsidR="00DE1AEC">
        <w:t>echolocation was possible due to the vertical hydrophone configuration that allows for differentiating deep diving beaked whale species (echolocating below the hydrophones) from dolphins echolocating near the surface. Sperm whales were detected on some, but not all, drifts during both the upwelling and post-upwelling surveys (</w:t>
      </w:r>
      <w:r w:rsidR="00D64A46">
        <w:fldChar w:fldCharType="begin"/>
      </w:r>
      <w:r w:rsidR="00D64A46">
        <w:instrText xml:space="preserve"> REF _Ref177979720 \h </w:instrText>
      </w:r>
      <w:r w:rsidR="00D64A46">
        <w:fldChar w:fldCharType="separate"/>
      </w:r>
      <w:r w:rsidR="004E5C09">
        <w:t xml:space="preserve">Figure </w:t>
      </w:r>
      <w:r w:rsidR="004E5C09">
        <w:rPr>
          <w:noProof/>
        </w:rPr>
        <w:t>6</w:t>
      </w:r>
      <w:r w:rsidR="004E5C09">
        <w:t>.</w:t>
      </w:r>
      <w:r w:rsidR="004E5C09">
        <w:rPr>
          <w:noProof/>
        </w:rPr>
        <w:t>10</w:t>
      </w:r>
      <w:r w:rsidR="00D64A46">
        <w:fldChar w:fldCharType="end"/>
      </w:r>
      <w:r w:rsidR="00CA030E">
        <w:t xml:space="preserve">, </w:t>
      </w:r>
      <w:r w:rsidR="00CA030E">
        <w:fldChar w:fldCharType="begin"/>
      </w:r>
      <w:r w:rsidR="00CA030E">
        <w:instrText xml:space="preserve"> REF _Ref177722619 \h </w:instrText>
      </w:r>
      <w:r w:rsidR="00CA030E">
        <w:fldChar w:fldCharType="separate"/>
      </w:r>
      <w:r w:rsidR="004E5C09">
        <w:t xml:space="preserve">Figure </w:t>
      </w:r>
      <w:r w:rsidR="004E5C09">
        <w:rPr>
          <w:noProof/>
        </w:rPr>
        <w:t>6</w:t>
      </w:r>
      <w:r w:rsidR="004E5C09">
        <w:t>.</w:t>
      </w:r>
      <w:r w:rsidR="004E5C09">
        <w:rPr>
          <w:noProof/>
        </w:rPr>
        <w:t>11</w:t>
      </w:r>
      <w:r w:rsidR="00CA030E">
        <w:fldChar w:fldCharType="end"/>
      </w:r>
      <w:r w:rsidR="00DE1AEC">
        <w:t>).</w:t>
      </w:r>
    </w:p>
    <w:p w14:paraId="2F8EAA37" w14:textId="77777777" w:rsidR="004A45FB" w:rsidRDefault="00097FBF" w:rsidP="004A45FB">
      <w:pPr>
        <w:keepNext/>
      </w:pPr>
      <w:r>
        <w:rPr>
          <w:noProof/>
        </w:rPr>
        <w:lastRenderedPageBreak/>
        <w:drawing>
          <wp:inline distT="0" distB="0" distL="0" distR="0" wp14:anchorId="718475D2" wp14:editId="6B01CE1C">
            <wp:extent cx="3414346" cy="3016007"/>
            <wp:effectExtent l="0" t="0" r="0" b="0"/>
            <wp:docPr id="45" name="Picture 4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2"/>
                    <a:stretch>
                      <a:fillRect/>
                    </a:stretch>
                  </pic:blipFill>
                  <pic:spPr>
                    <a:xfrm>
                      <a:off x="0" y="0"/>
                      <a:ext cx="3419447" cy="3020513"/>
                    </a:xfrm>
                    <a:prstGeom prst="rect">
                      <a:avLst/>
                    </a:prstGeom>
                  </pic:spPr>
                </pic:pic>
              </a:graphicData>
            </a:graphic>
          </wp:inline>
        </w:drawing>
      </w:r>
    </w:p>
    <w:p w14:paraId="28144403" w14:textId="62B36F0C" w:rsidR="00097FBF" w:rsidRDefault="004A45FB" w:rsidP="00F54D9D">
      <w:pPr>
        <w:pStyle w:val="FigureCaption"/>
      </w:pPr>
      <w:bookmarkStart w:id="186" w:name="_Ref177979720"/>
      <w:bookmarkStart w:id="187" w:name="_Toc177973361"/>
      <w:bookmarkStart w:id="188" w:name="_Toc178600540"/>
      <w:r>
        <w:t xml:space="preserve">Figure </w:t>
      </w:r>
      <w:fldSimple w:instr=" STYLEREF 1 \s ">
        <w:r w:rsidR="00974022">
          <w:rPr>
            <w:noProof/>
          </w:rPr>
          <w:t>6</w:t>
        </w:r>
      </w:fldSimple>
      <w:r w:rsidR="00974022">
        <w:t>.</w:t>
      </w:r>
      <w:fldSimple w:instr=" SEQ Figure \* ARABIC \s 1 ">
        <w:r w:rsidR="00974022">
          <w:rPr>
            <w:noProof/>
          </w:rPr>
          <w:t>10</w:t>
        </w:r>
      </w:fldSimple>
      <w:bookmarkEnd w:id="186"/>
      <w:r>
        <w:t xml:space="preserve">. </w:t>
      </w:r>
      <w:r w:rsidRPr="00D2386D">
        <w:t>Acoustic scene for Morro Bay, 2022.</w:t>
      </w:r>
      <w:bookmarkEnd w:id="187"/>
      <w:bookmarkEnd w:id="188"/>
    </w:p>
    <w:p w14:paraId="13D89FFD" w14:textId="5E03F330" w:rsidR="00F54D9D" w:rsidRDefault="00F54D9D" w:rsidP="00F54D9D">
      <w:pPr>
        <w:pStyle w:val="FigureNotes"/>
      </w:pPr>
      <w:r w:rsidRPr="00F54D9D">
        <w:t>Acoustic scene showing detections of various contributors to the soundscape for the 2022 Morro Bay deployments in the upwelling oceanographic season.</w:t>
      </w:r>
    </w:p>
    <w:p w14:paraId="499393D9" w14:textId="77777777" w:rsidR="00DE4EB9" w:rsidRDefault="00DE4EB9" w:rsidP="00DE4EB9"/>
    <w:p w14:paraId="1F07DA92" w14:textId="52DA1C4C" w:rsidR="00DE4EB9" w:rsidRDefault="00DE4EB9" w:rsidP="00DE4EB9">
      <w:r w:rsidRPr="00197D24">
        <w:t>Fin and humpback whales were detected during all surveys. Blue whales dominated the post-upwelling deployments in 2023</w:t>
      </w:r>
      <w:r>
        <w:t xml:space="preserve"> (</w:t>
      </w:r>
      <w:r w:rsidR="00CA030E">
        <w:fldChar w:fldCharType="begin"/>
      </w:r>
      <w:r w:rsidR="00CA030E">
        <w:instrText xml:space="preserve"> REF _Ref177722619 \h </w:instrText>
      </w:r>
      <w:r w:rsidR="00CA030E">
        <w:fldChar w:fldCharType="separate"/>
      </w:r>
      <w:r w:rsidR="004E5C09">
        <w:t xml:space="preserve">Figure </w:t>
      </w:r>
      <w:r w:rsidR="004E5C09">
        <w:rPr>
          <w:noProof/>
        </w:rPr>
        <w:t>6</w:t>
      </w:r>
      <w:r w:rsidR="004E5C09">
        <w:t>.</w:t>
      </w:r>
      <w:r w:rsidR="004E5C09">
        <w:rPr>
          <w:noProof/>
        </w:rPr>
        <w:t>11</w:t>
      </w:r>
      <w:r w:rsidR="00CA030E">
        <w:fldChar w:fldCharType="end"/>
      </w:r>
      <w:r>
        <w:t>)</w:t>
      </w:r>
      <w:r w:rsidRPr="00197D24">
        <w:t>, but there were no blue whale detections during either of the upwelling deployments. Periodic vessel noise was detected during all deployments.</w:t>
      </w:r>
    </w:p>
    <w:p w14:paraId="3EA61860" w14:textId="77777777" w:rsidR="00AF0AE6" w:rsidRDefault="00AF0AE6" w:rsidP="00DE4EB9"/>
    <w:p w14:paraId="6C9E4FC1" w14:textId="77777777" w:rsidR="00DE4EB9" w:rsidRDefault="00DE4EB9" w:rsidP="00097FBF">
      <w:pPr>
        <w:keepNext/>
      </w:pPr>
    </w:p>
    <w:p w14:paraId="4270C143" w14:textId="77777777" w:rsidR="00E10DC6" w:rsidRDefault="00097FBF" w:rsidP="00E10DC6">
      <w:pPr>
        <w:keepNext/>
      </w:pPr>
      <w:r>
        <w:rPr>
          <w:noProof/>
        </w:rPr>
        <w:drawing>
          <wp:inline distT="0" distB="0" distL="0" distR="0" wp14:anchorId="1D727BA3" wp14:editId="3F3CDB53">
            <wp:extent cx="5943600" cy="2625090"/>
            <wp:effectExtent l="0" t="0" r="0" b="3810"/>
            <wp:docPr id="46" name="Picture 4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3"/>
                    <a:stretch>
                      <a:fillRect/>
                    </a:stretch>
                  </pic:blipFill>
                  <pic:spPr>
                    <a:xfrm>
                      <a:off x="0" y="0"/>
                      <a:ext cx="5943600" cy="2625090"/>
                    </a:xfrm>
                    <a:prstGeom prst="rect">
                      <a:avLst/>
                    </a:prstGeom>
                  </pic:spPr>
                </pic:pic>
              </a:graphicData>
            </a:graphic>
          </wp:inline>
        </w:drawing>
      </w:r>
    </w:p>
    <w:p w14:paraId="6F34D32C" w14:textId="3D03622C" w:rsidR="00097FBF" w:rsidRDefault="00E10DC6" w:rsidP="00E10DC6">
      <w:pPr>
        <w:pStyle w:val="FigureCaption"/>
      </w:pPr>
      <w:bookmarkStart w:id="189" w:name="_Ref177722619"/>
      <w:bookmarkStart w:id="190" w:name="_Toc177973362"/>
      <w:bookmarkStart w:id="191" w:name="_Toc178600541"/>
      <w:r>
        <w:t xml:space="preserve">Figure </w:t>
      </w:r>
      <w:fldSimple w:instr=" STYLEREF 1 \s ">
        <w:r w:rsidR="00974022">
          <w:rPr>
            <w:noProof/>
          </w:rPr>
          <w:t>6</w:t>
        </w:r>
      </w:fldSimple>
      <w:r w:rsidR="00974022">
        <w:t>.</w:t>
      </w:r>
      <w:fldSimple w:instr=" SEQ Figure \* ARABIC \s 1 ">
        <w:r w:rsidR="00974022">
          <w:rPr>
            <w:noProof/>
          </w:rPr>
          <w:t>11</w:t>
        </w:r>
      </w:fldSimple>
      <w:bookmarkEnd w:id="189"/>
      <w:r>
        <w:t>.</w:t>
      </w:r>
      <w:r w:rsidR="00EE7CC2">
        <w:t xml:space="preserve"> </w:t>
      </w:r>
      <w:r w:rsidRPr="009409DD">
        <w:t>Acoustic scene for Morro Bay, 2023.</w:t>
      </w:r>
      <w:bookmarkEnd w:id="190"/>
      <w:bookmarkEnd w:id="191"/>
    </w:p>
    <w:p w14:paraId="2A7D6B1B" w14:textId="7789F4FD" w:rsidR="00E10DC6" w:rsidRDefault="00E10DC6" w:rsidP="00E10DC6">
      <w:pPr>
        <w:pStyle w:val="FigureNotes"/>
      </w:pPr>
      <w:r w:rsidRPr="00E10DC6">
        <w:t>Acoustic scene showing detections of various contributors to the soundscape for the 2023 Morro Bay deployments in the upwelling and post-upwelling oceanographic seasons.</w:t>
      </w:r>
    </w:p>
    <w:p w14:paraId="57508D3D" w14:textId="2C82A20B" w:rsidR="00857BEA" w:rsidRDefault="00857BEA" w:rsidP="003C7321">
      <w:pPr>
        <w:pStyle w:val="Heading1"/>
        <w:numPr>
          <w:ilvl w:val="0"/>
          <w:numId w:val="29"/>
        </w:numPr>
      </w:pPr>
      <w:bookmarkStart w:id="192" w:name="_Ref175040873"/>
      <w:bookmarkStart w:id="193" w:name="_Ref175040928"/>
      <w:bookmarkStart w:id="194" w:name="_Toc177733654"/>
      <w:bookmarkStart w:id="195" w:name="_Toc178600500"/>
      <w:r>
        <w:lastRenderedPageBreak/>
        <w:t>Data Sharing</w:t>
      </w:r>
      <w:bookmarkEnd w:id="161"/>
      <w:bookmarkEnd w:id="192"/>
      <w:bookmarkEnd w:id="193"/>
      <w:bookmarkEnd w:id="194"/>
      <w:bookmarkEnd w:id="195"/>
    </w:p>
    <w:p w14:paraId="5AFD15AA" w14:textId="11621386" w:rsidR="00EE235B" w:rsidRDefault="00EE235B" w:rsidP="00EE235B">
      <w:r>
        <w:t xml:space="preserve">NOAA is committed to increasing the accessibility of publications and digital data produced by federal researchers through the Public Access to Research Results. Publications (including reports) can be accessed at the NOAA Institutional Repository. Raw acoustic data (wav files) are stored at the NCEI and can be accessed after an initial waiting period required as part of the NOAA Fisheries agreement with the U.S. Navy. Metadata include information related to data collection (hardware characteristics, </w:t>
      </w:r>
      <w:proofErr w:type="spellStart"/>
      <w:r>
        <w:t>geopositions</w:t>
      </w:r>
      <w:proofErr w:type="spellEnd"/>
      <w:r>
        <w:t>, recording specifications), soundscape metrics, and species acoustic detection data. Recording metadata associated with data collection and Soundscape metrics will be stored at NCEI. Acoustic detection of species will be accessible via PACM</w:t>
      </w:r>
      <w:r w:rsidR="00834695">
        <w:rPr>
          <w:rStyle w:val="FootnoteReference"/>
        </w:rPr>
        <w:footnoteReference w:id="29"/>
      </w:r>
      <w:r>
        <w:t>. Details on data archive and sharing methods are provided in our analysis methods</w:t>
      </w:r>
      <w:r w:rsidR="00FD309B">
        <w:t>.</w:t>
      </w:r>
      <w:r w:rsidR="00FD309B">
        <w:rPr>
          <w:rStyle w:val="FootnoteReference"/>
        </w:rPr>
        <w:footnoteReference w:id="30"/>
      </w:r>
      <w:r w:rsidR="00FD309B">
        <w:t xml:space="preserve"> </w:t>
      </w:r>
    </w:p>
    <w:p w14:paraId="38ED4CF2" w14:textId="77777777" w:rsidR="00AF0AE6" w:rsidRDefault="00AF0AE6" w:rsidP="00EE235B"/>
    <w:p w14:paraId="208F159B" w14:textId="02ADA1A1" w:rsidR="00EE235B" w:rsidRDefault="00EE235B" w:rsidP="00EE235B">
      <w:r>
        <w:t>In addition to public sharing of our research results, the Southwest Acoustic Ecology Lab firmly believes that analysis methods should be publicly accessible. We dedicated time to develop a streamlined approach to data analysis, data visualization, and archival processes to create a reproducible product. These include developing methods in open-source software and publishing analytical methods as R packages, available on CRAN</w:t>
      </w:r>
      <w:r w:rsidR="00834695">
        <w:rPr>
          <w:rStyle w:val="FootnoteReference"/>
        </w:rPr>
        <w:footnoteReference w:id="31"/>
      </w:r>
      <w:r>
        <w:t xml:space="preserve"> (Comprehensive R Archive Network). This approach requires substantial initial investment, but ultimately provides improved efficiency and reproducible research results. Development of open-source analytical methods for detecting baleen whales required additional research and development investment; complications that arose due to the COVID-19 pandemic thwarted these efforts. Many of these data methods and data products are being adopted by other researchers and across NOAA Fisheries more broadly, providing future cost savings to NOAA and BOEM into the future.</w:t>
      </w:r>
    </w:p>
    <w:p w14:paraId="5A1E5C6D" w14:textId="77777777" w:rsidR="00AF0AE6" w:rsidRDefault="00AF0AE6" w:rsidP="00EE235B"/>
    <w:p w14:paraId="484736ED" w14:textId="4012730D" w:rsidR="00857BEA" w:rsidRDefault="00EE235B" w:rsidP="00E33CDA">
      <w:pPr>
        <w:spacing w:after="200" w:line="276" w:lineRule="auto"/>
      </w:pPr>
      <w:r>
        <w:t xml:space="preserve">Additional details regarding </w:t>
      </w:r>
      <w:r w:rsidR="0040385A">
        <w:t>o</w:t>
      </w:r>
      <w:r>
        <w:t xml:space="preserve">pen Science </w:t>
      </w:r>
      <w:r w:rsidR="0040385A">
        <w:t>e</w:t>
      </w:r>
      <w:r>
        <w:t>fforts can be found in</w:t>
      </w:r>
      <w:r w:rsidR="00E33CDA">
        <w:t xml:space="preserve"> Appendix: </w:t>
      </w:r>
      <w:r w:rsidR="00E33CDA">
        <w:fldChar w:fldCharType="begin"/>
      </w:r>
      <w:r w:rsidR="00E33CDA">
        <w:instrText xml:space="preserve"> REF _Ref178250616 \h </w:instrText>
      </w:r>
      <w:r w:rsidR="00E33CDA">
        <w:fldChar w:fldCharType="separate"/>
      </w:r>
      <w:r w:rsidR="004E5C09">
        <w:rPr>
          <w:b/>
          <w:bCs/>
        </w:rPr>
        <w:t>Error! Reference source not found.</w:t>
      </w:r>
      <w:r w:rsidR="00E33CDA">
        <w:fldChar w:fldCharType="end"/>
      </w:r>
      <w:r w:rsidR="00E33CDA">
        <w:t>.</w:t>
      </w:r>
    </w:p>
    <w:p w14:paraId="0B2D9C75" w14:textId="2D42D2F7" w:rsidR="00E33CDA" w:rsidRDefault="00E33CDA">
      <w:pPr>
        <w:spacing w:after="200" w:line="276" w:lineRule="auto"/>
      </w:pPr>
      <w:r>
        <w:br w:type="page"/>
      </w:r>
    </w:p>
    <w:p w14:paraId="343CFE66" w14:textId="705376F6" w:rsidR="00857BEA" w:rsidRDefault="00857BEA" w:rsidP="003C7321">
      <w:pPr>
        <w:pStyle w:val="Heading1"/>
        <w:numPr>
          <w:ilvl w:val="0"/>
          <w:numId w:val="29"/>
        </w:numPr>
      </w:pPr>
      <w:bookmarkStart w:id="196" w:name="_Toc177733655"/>
      <w:bookmarkStart w:id="197" w:name="_Toc178600501"/>
      <w:r>
        <w:lastRenderedPageBreak/>
        <w:t>Education and Outreach</w:t>
      </w:r>
      <w:bookmarkEnd w:id="196"/>
      <w:bookmarkEnd w:id="197"/>
    </w:p>
    <w:p w14:paraId="55B9CBA2" w14:textId="59CCB19E" w:rsidR="004D7DDE" w:rsidRDefault="004D7DDE" w:rsidP="004D7DDE">
      <w:r>
        <w:t>The study of ocean sound is interdisciplinary and provides a natural opportunity for community engagement in formal education (K-12), informal science learning (museums), and online crowd-source citizen science participation. Our team engaged with students, journalists, and educators to develop materials and tools to make our science accessible to the public. Education and Outreach efforts included mentoring students and interns on authentic research projects, inviting journalists to participate in fieldwork, collaborating with educators to develop lesson plans for many age groups, and developing a preliminary crowd-sourced Zooniverse platform for community involvement in our research.</w:t>
      </w:r>
    </w:p>
    <w:p w14:paraId="1CC6DA16" w14:textId="77777777" w:rsidR="00AF0AE6" w:rsidRDefault="00AF0AE6" w:rsidP="004D7DDE"/>
    <w:p w14:paraId="69A79505" w14:textId="47B1ED3B" w:rsidR="004D7DDE" w:rsidRDefault="004D7DDE" w:rsidP="004D7DDE">
      <w:r>
        <w:t>The interdisciplinary nature of passive acoustics along with the natural appeal of whales and dolphins provides a</w:t>
      </w:r>
      <w:r w:rsidR="004206F5">
        <w:t xml:space="preserve">n </w:t>
      </w:r>
      <w:r>
        <w:t>opportunity for engaging the public in science and the scientific process. To that end, we developed a series of education and outreach materials to reach a diverse populace.</w:t>
      </w:r>
    </w:p>
    <w:p w14:paraId="5C997D3D" w14:textId="77777777" w:rsidR="00AF0AE6" w:rsidRDefault="00AF0AE6" w:rsidP="004D7DDE"/>
    <w:p w14:paraId="52664B62" w14:textId="0766789C" w:rsidR="004D7DDE" w:rsidRDefault="004D7DDE" w:rsidP="004D7DDE">
      <w:r>
        <w:t>In 2020 we collaborated with San Diego Unified School District (SDUSD) to host a teachers' workshop to develop a series of phenomena-based instructional curricula. Lessons aligned with Next Generation Science Standards and included instructional units for elementary schools (Dolphins have Needs</w:t>
      </w:r>
      <w:r>
        <w:rPr>
          <w:rStyle w:val="FootnoteReference"/>
        </w:rPr>
        <w:footnoteReference w:id="32"/>
      </w:r>
      <w:r>
        <w:t>), Middle School (You can recognize different species by the sounds they make</w:t>
      </w:r>
      <w:r>
        <w:rPr>
          <w:rStyle w:val="FootnoteReference"/>
        </w:rPr>
        <w:footnoteReference w:id="33"/>
      </w:r>
      <w:r>
        <w:t>) and High School (Ocean noise impacts marine mammals</w:t>
      </w:r>
      <w:r>
        <w:rPr>
          <w:rStyle w:val="FootnoteReference"/>
        </w:rPr>
        <w:footnoteReference w:id="34"/>
      </w:r>
      <w:r>
        <w:t>). Lessons plans are publicly available on the Project Phenomena Database</w:t>
      </w:r>
      <w:r>
        <w:rPr>
          <w:rStyle w:val="FootnoteReference"/>
        </w:rPr>
        <w:footnoteReference w:id="35"/>
      </w:r>
      <w:r>
        <w:t xml:space="preserve"> website.</w:t>
      </w:r>
    </w:p>
    <w:p w14:paraId="012DBE49" w14:textId="77777777" w:rsidR="00AF0AE6" w:rsidRDefault="00AF0AE6" w:rsidP="004D7DDE"/>
    <w:p w14:paraId="39800D91" w14:textId="331E32E8" w:rsidR="004D7DDE" w:rsidRDefault="004D7DDE" w:rsidP="004D7DDE">
      <w:r>
        <w:t xml:space="preserve">Data Nuggets are free classroom activities designed to bring contemporary research and authentic data into the classroom. Data Nuggets were recommended by our teacher collaborators during the SDUSD workshop as a highly useful format for </w:t>
      </w:r>
      <w:r w:rsidR="00106D15" w:rsidRPr="00106D15">
        <w:t>Science Technology Engineering Mathematics</w:t>
      </w:r>
      <w:r>
        <w:t xml:space="preserve"> in the classroom. We collaborated with Data Nuggets to create 'Eavesdropping on the Ocean’</w:t>
      </w:r>
      <w:r>
        <w:rPr>
          <w:rStyle w:val="FootnoteReference"/>
        </w:rPr>
        <w:footnoteReference w:id="36"/>
      </w:r>
      <w:r>
        <w:t>. This Data Nugget provides background on the research question, authentic data to allow classrooms to work with real data to apply to the research question, as well as links for additional information. This has been made publicly available for teachers at no cost.</w:t>
      </w:r>
    </w:p>
    <w:p w14:paraId="67B2DE40" w14:textId="77777777" w:rsidR="00AF0AE6" w:rsidRDefault="00AF0AE6" w:rsidP="004D7DDE"/>
    <w:p w14:paraId="77843863" w14:textId="3C605C75" w:rsidR="004D7DDE" w:rsidRDefault="004D7DDE" w:rsidP="004D7DDE">
      <w:r>
        <w:t>In addition, we initiated a Zooniverse Project, Ocean Voices</w:t>
      </w:r>
      <w:r>
        <w:rPr>
          <w:rStyle w:val="FootnoteReference"/>
        </w:rPr>
        <w:footnoteReference w:id="37"/>
      </w:r>
      <w:r>
        <w:t xml:space="preserve">. The initial intention of this effort was to use citizen scientists to label datasets as either humpback whales or ship noise; these annotations would then be used to develop an improved machine learning classifier. This required significant effort to automate development of paired spectrograms and acoustic recordings for the platform. The citizen scientist portion of this project will be delayed until </w:t>
      </w:r>
      <w:r>
        <w:lastRenderedPageBreak/>
        <w:t xml:space="preserve">future continuation of the work done during the Adrift study, however, the platform can currently function as an education learning tool. The software tools designed to manipulate acoustic data for input to Zooniverse are available on </w:t>
      </w:r>
      <w:r w:rsidR="00442BE6">
        <w:t>GitHub</w:t>
      </w:r>
      <w:r w:rsidR="0058764C">
        <w:t>.</w:t>
      </w:r>
      <w:r>
        <w:rPr>
          <w:rStyle w:val="FootnoteReference"/>
        </w:rPr>
        <w:footnoteReference w:id="38"/>
      </w:r>
    </w:p>
    <w:p w14:paraId="6464873B" w14:textId="77777777" w:rsidR="00AF0AE6" w:rsidRDefault="00AF0AE6" w:rsidP="004D7DDE"/>
    <w:p w14:paraId="61C2F2F7" w14:textId="77777777" w:rsidR="00A87F7A" w:rsidRDefault="004D7DDE" w:rsidP="00A87F7A">
      <w:r>
        <w:t>Our periodic 'Sound Bytes' blog provides a general audience with insight into the day-to-day work behind the science. Topics range from 'Lessons learned from Fishermen'</w:t>
      </w:r>
      <w:r>
        <w:rPr>
          <w:rStyle w:val="FootnoteReference"/>
        </w:rPr>
        <w:footnoteReference w:id="39"/>
      </w:r>
      <w:r>
        <w:t xml:space="preserve"> to how we ‘Gear up for Fieldwork’</w:t>
      </w:r>
      <w:r>
        <w:rPr>
          <w:rStyle w:val="FootnoteReference"/>
        </w:rPr>
        <w:footnoteReference w:id="40"/>
      </w:r>
      <w:r>
        <w:t xml:space="preserve"> to how we </w:t>
      </w:r>
      <w:r w:rsidR="0058764C">
        <w:t>‘</w:t>
      </w:r>
      <w:r>
        <w:t>Hook young scientists on Research</w:t>
      </w:r>
      <w:r w:rsidR="0058764C">
        <w:t>’.</w:t>
      </w:r>
      <w:r>
        <w:rPr>
          <w:rStyle w:val="FootnoteReference"/>
        </w:rPr>
        <w:footnoteReference w:id="41"/>
      </w:r>
      <w:r>
        <w:t xml:space="preserve"> We have had a host of guest bloggers, including students, interns, and collaborators. These blogs are shared on NOAA's website</w:t>
      </w:r>
      <w:r>
        <w:rPr>
          <w:rStyle w:val="FootnoteReference"/>
        </w:rPr>
        <w:footnoteReference w:id="42"/>
      </w:r>
      <w:r>
        <w:t xml:space="preserve"> and they have been promoted through numerous NOAA newsletters. Cory </w:t>
      </w:r>
      <w:proofErr w:type="spellStart"/>
      <w:r>
        <w:t>Hom</w:t>
      </w:r>
      <w:proofErr w:type="spellEnd"/>
      <w:r>
        <w:t xml:space="preserve">-Weaver led these efforts and was recognized for an Award by NOAA's Southwest Fisheries Science Center for the excellent education and outreach provided by the </w:t>
      </w:r>
      <w:proofErr w:type="spellStart"/>
      <w:r>
        <w:t>Sound Bytes</w:t>
      </w:r>
      <w:proofErr w:type="spellEnd"/>
      <w:r>
        <w:t xml:space="preserve"> blog.</w:t>
      </w:r>
      <w:r w:rsidR="00A87F7A">
        <w:t xml:space="preserve">  </w:t>
      </w:r>
    </w:p>
    <w:p w14:paraId="20439827" w14:textId="77777777" w:rsidR="00A87F7A" w:rsidRDefault="00A87F7A" w:rsidP="00A87F7A"/>
    <w:p w14:paraId="2544686B" w14:textId="5C3EFDC3" w:rsidR="00A87F7A" w:rsidRDefault="00A87F7A" w:rsidP="00A87F7A">
      <w:r>
        <w:t xml:space="preserve">Additional details regarding our </w:t>
      </w:r>
      <w:r w:rsidR="0040385A">
        <w:t>e</w:t>
      </w:r>
      <w:r>
        <w:t xml:space="preserve">ducation and </w:t>
      </w:r>
      <w:r w:rsidR="0040385A">
        <w:t>o</w:t>
      </w:r>
      <w:r>
        <w:t xml:space="preserve">utreach efforts can be found in </w:t>
      </w:r>
      <w:r w:rsidR="007F0493">
        <w:t xml:space="preserve">Appendix: </w:t>
      </w:r>
      <w:r w:rsidR="007F0493">
        <w:fldChar w:fldCharType="begin"/>
      </w:r>
      <w:r w:rsidR="007F0493">
        <w:instrText xml:space="preserve"> REF _Ref177721144 \h </w:instrText>
      </w:r>
      <w:r w:rsidR="007F0493">
        <w:fldChar w:fldCharType="separate"/>
      </w:r>
      <w:r w:rsidR="004E5C09">
        <w:t>Education and Outreach Details</w:t>
      </w:r>
      <w:r w:rsidR="007F0493">
        <w:fldChar w:fldCharType="end"/>
      </w:r>
      <w:r>
        <w:t xml:space="preserve">.  </w:t>
      </w:r>
    </w:p>
    <w:p w14:paraId="03EE365B" w14:textId="4C669AAD" w:rsidR="00A87F7A" w:rsidRPr="00A87F7A" w:rsidRDefault="00A87F7A" w:rsidP="00A87F7A">
      <w:pPr>
        <w:sectPr w:rsidR="00A87F7A" w:rsidRPr="00A87F7A" w:rsidSect="00305B2D">
          <w:pgSz w:w="12240" w:h="15840"/>
          <w:pgMar w:top="1440" w:right="1440" w:bottom="1440" w:left="1440" w:header="810" w:footer="167" w:gutter="0"/>
          <w:cols w:space="720"/>
          <w:docGrid w:linePitch="360"/>
        </w:sectPr>
      </w:pPr>
    </w:p>
    <w:p w14:paraId="76B1037B" w14:textId="72B0CE7B" w:rsidR="00857BEA" w:rsidRDefault="00857BEA" w:rsidP="003C7321">
      <w:pPr>
        <w:pStyle w:val="Heading1"/>
        <w:numPr>
          <w:ilvl w:val="0"/>
          <w:numId w:val="29"/>
        </w:numPr>
      </w:pPr>
      <w:bookmarkStart w:id="198" w:name="_Toc177733656"/>
      <w:bookmarkStart w:id="199" w:name="_Toc178600502"/>
      <w:r>
        <w:lastRenderedPageBreak/>
        <w:t>Conclusions and Future Directions</w:t>
      </w:r>
      <w:bookmarkEnd w:id="198"/>
      <w:bookmarkEnd w:id="199"/>
    </w:p>
    <w:p w14:paraId="3459C4B2" w14:textId="03E0A168" w:rsidR="00BE45CA" w:rsidRDefault="00BE45CA" w:rsidP="00BE45CA">
      <w:r>
        <w:t>The Adrift in the California Current survey was intended to provide additional baseline data on marine mammals and the marine soundscape to inform management of offshore renewable resource development in the California Current. In addition to conducting data collection efforts in and around the Morro Bay, Humboldt, and Oregon WEAs, we also analyzed archived data from previous large scale acoustic surveys.</w:t>
      </w:r>
    </w:p>
    <w:p w14:paraId="5B9CD671" w14:textId="77777777" w:rsidR="00BE45CA" w:rsidRDefault="00BE45CA" w:rsidP="00BE45CA"/>
    <w:p w14:paraId="72DBC271" w14:textId="63EA56AF" w:rsidR="00BE45CA" w:rsidRDefault="00BE45CA" w:rsidP="00BE45CA">
      <w:r>
        <w:t xml:space="preserve">The first phase of Adrift was initiated in June 2020 off Northern California, with a special focus on the Humboldt WEA. We partnered with NOAA Sanctuaries to provide additional sampling off San Francisco between late Spring and late Summer. Initial deployments were delayed until August 2021 due to the COVID-19 pandemic. The second phase extended this effort to the Morro Bay WEA offshore Central California in 2021. In 2022 we initiated a pilot study to examine the potential for extending this study northward to include offshore Oregon. Data collection efforts were severely limited due to the COVID-19 pandemic as well as inclement weather and oceanographic conditions aggravated by La Niña. Despite these limitations, we deployed 90 drifting recorders in our four study areas for a total of 8,736 recording hours. </w:t>
      </w:r>
    </w:p>
    <w:p w14:paraId="42F24914" w14:textId="77777777" w:rsidR="00BE45CA" w:rsidRDefault="00BE45CA" w:rsidP="00BE45CA"/>
    <w:p w14:paraId="73BF6AD3" w14:textId="300C7049" w:rsidR="00BE45CA" w:rsidRDefault="00BE45CA" w:rsidP="00BE45CA">
      <w:r>
        <w:t xml:space="preserve">Prior to this study, NOAA had successfully deployed drifting acoustic recorders during two large-scale surveys and developed methods to estimate beaked whale density for the larger California Current region. Southwest Fisheries Science Center in partnership with BOEM’s Pacific Region is currently conducting an additional large-scale survey with drifting acoustic recorders (Pacific Marine Assessment Partnership for Protected Species – </w:t>
      </w:r>
      <w:proofErr w:type="spellStart"/>
      <w:r>
        <w:t>PacMAPPS</w:t>
      </w:r>
      <w:proofErr w:type="spellEnd"/>
      <w:r>
        <w:t xml:space="preserve"> II/</w:t>
      </w:r>
      <w:proofErr w:type="spellStart"/>
      <w:r>
        <w:t>CalCurCEAS</w:t>
      </w:r>
      <w:proofErr w:type="spellEnd"/>
      <w:r>
        <w:t xml:space="preserve">). </w:t>
      </w:r>
    </w:p>
    <w:p w14:paraId="683C6BE5" w14:textId="77777777" w:rsidR="00BE45CA" w:rsidRDefault="00BE45CA" w:rsidP="00BE45CA"/>
    <w:p w14:paraId="11721193" w14:textId="7104260D" w:rsidR="00BE45CA" w:rsidRDefault="00BE45CA" w:rsidP="00BE45CA">
      <w:r>
        <w:t>While we have been successful using drifting recorders during these large-scale surveys during the late post-upwelling season, we encountered significant challenges in using them during other oceanographic seasons. There were multiple cases of equipment and data loss, especially during the initial deployments. Losses were due to a variety of reasons, including inclement weather, strong currents, and recorder failures. We mitigated these problems through modifying components and altering survey methods. A number of gear modifications were made to improve robustness and to decrease self-noise that interfered with recording quality.</w:t>
      </w:r>
    </w:p>
    <w:p w14:paraId="4734B636" w14:textId="77777777" w:rsidR="00BE45CA" w:rsidRDefault="00BE45CA" w:rsidP="00BE45CA"/>
    <w:p w14:paraId="6018DDB0" w14:textId="6359FE45" w:rsidR="00BE45CA" w:rsidRDefault="00BE45CA" w:rsidP="00BE45CA">
      <w:r>
        <w:t xml:space="preserve">Drifting acoustic recorders provide a low-cost alternative to traditional PAM systems and they can provide additional geographic and temporal resolution in remote offshore areas. Clustered drifting recorders provide an opportunity to improve our understanding of the spatial and temporal variability of the contributors to the soundscape. Preliminary results suggest that clustered drifting recorders can be used to reduce the possible range of possible source location for sound sources (see </w:t>
      </w:r>
      <w:r w:rsidR="000F359A">
        <w:t xml:space="preserve">Appendix: </w:t>
      </w:r>
      <w:r w:rsidR="000F359A">
        <w:fldChar w:fldCharType="begin"/>
      </w:r>
      <w:r w:rsidR="000F359A">
        <w:instrText xml:space="preserve"> REF _Ref178250818 \h </w:instrText>
      </w:r>
      <w:r w:rsidR="000F359A">
        <w:fldChar w:fldCharType="separate"/>
      </w:r>
      <w:r w:rsidR="004E5C09">
        <w:rPr>
          <w:b/>
          <w:bCs/>
        </w:rPr>
        <w:t>Error! Reference source not found.</w:t>
      </w:r>
      <w:r w:rsidR="000F359A">
        <w:fldChar w:fldCharType="end"/>
      </w:r>
      <w:r>
        <w:t xml:space="preserve">) and can provide information on the spatial variation in soundscape (see </w:t>
      </w:r>
      <w:r w:rsidR="000F359A">
        <w:t xml:space="preserve">Appendix: </w:t>
      </w:r>
      <w:r w:rsidR="000F359A">
        <w:fldChar w:fldCharType="begin"/>
      </w:r>
      <w:r w:rsidR="000F359A">
        <w:instrText xml:space="preserve"> REF _Ref178250832 \h </w:instrText>
      </w:r>
      <w:r w:rsidR="000F359A">
        <w:fldChar w:fldCharType="separate"/>
      </w:r>
      <w:r w:rsidR="004E5C09">
        <w:rPr>
          <w:b/>
          <w:bCs/>
        </w:rPr>
        <w:t>Error! Reference source not found.</w:t>
      </w:r>
      <w:r w:rsidR="000F359A">
        <w:fldChar w:fldCharType="end"/>
      </w:r>
      <w:r>
        <w:t>). Drifting recorders were deployed in clusters of 4 drifting recorders in Humboldt and Oregon study areas, and in clusters of 8 in the Morro Bay Study area. In some cases, drifting recorders in close proximity to each other followed dramatically different drift trajectories.</w:t>
      </w:r>
    </w:p>
    <w:p w14:paraId="292CD998" w14:textId="77777777" w:rsidR="00BE45CA" w:rsidRDefault="00BE45CA" w:rsidP="00BE45CA"/>
    <w:p w14:paraId="34FD8600" w14:textId="77777777" w:rsidR="00BE45CA" w:rsidRDefault="00BE45CA" w:rsidP="00BE45CA">
      <w:r>
        <w:t xml:space="preserve">Below we present a summary of our results and a summary of recommendations for future work. </w:t>
      </w:r>
    </w:p>
    <w:p w14:paraId="15B9EF6C" w14:textId="77777777" w:rsidR="00BE45CA" w:rsidRPr="00BE45CA" w:rsidRDefault="00BE45CA" w:rsidP="003C7321">
      <w:pPr>
        <w:pStyle w:val="Heading2"/>
        <w:numPr>
          <w:ilvl w:val="1"/>
          <w:numId w:val="29"/>
        </w:numPr>
      </w:pPr>
      <w:bookmarkStart w:id="200" w:name="_Toc177733657"/>
      <w:bookmarkStart w:id="201" w:name="_Toc178600503"/>
      <w:r w:rsidRPr="00BE45CA">
        <w:lastRenderedPageBreak/>
        <w:t>Summary of Results</w:t>
      </w:r>
      <w:bookmarkEnd w:id="200"/>
      <w:bookmarkEnd w:id="201"/>
    </w:p>
    <w:p w14:paraId="1922BA35" w14:textId="61FD26E5" w:rsidR="00BE45CA" w:rsidRDefault="00BE45CA" w:rsidP="00BE45CA">
      <w:r>
        <w:t xml:space="preserve">Drifting acoustic recorders can provide high quality PAM for some offshore regions, especially when deployed in clusters to enhance spatial monitoring. Pilot studies are recommended for new regions, to ensure that environmental conditions and local resources support effective sampling. Hardware continues to evolve to allow for improved data collection, and newly developed sub-surface drifting recorders may prove preferable to existing drifting recorders with surface buoys. Our experience suggests that deployment of clustered drifting recorders seasonally in areas of interest could provide additional spatial context to co-located seafloor recorders. Seasonal sampling of these clustered deployments during collaborative cruises, such as our Morro Bay fieldwork, promotes collaborative science and reduces vessel costs. </w:t>
      </w:r>
    </w:p>
    <w:p w14:paraId="47CA0F22" w14:textId="77777777" w:rsidR="008317FC" w:rsidRDefault="008317FC" w:rsidP="00BE45CA"/>
    <w:p w14:paraId="644E5107" w14:textId="2DB3736E" w:rsidR="00BE45CA" w:rsidRDefault="00BE45CA" w:rsidP="00BE45CA">
      <w:r>
        <w:t xml:space="preserve">This dataset provides additional (publicly available) data to support management needs as well as new information on several species. Data analysis included most cetacean species found within the California Current; though several rare species (north Pacific right whales, pilot whales) were not included, nor were pinnipeds. The data are publicly available for future expansion of analysis to include these species.  </w:t>
      </w:r>
    </w:p>
    <w:p w14:paraId="586001E6" w14:textId="77777777" w:rsidR="008317FC" w:rsidRDefault="008317FC" w:rsidP="00BE45CA"/>
    <w:p w14:paraId="2B876837" w14:textId="7635C492" w:rsidR="00BE45CA" w:rsidRDefault="00BE45CA" w:rsidP="00BE45CA">
      <w:r w:rsidRPr="008317FC">
        <w:rPr>
          <w:b/>
          <w:bCs/>
        </w:rPr>
        <w:t>Sperm whales</w:t>
      </w:r>
      <w:r>
        <w:t xml:space="preserve"> are listed as endangered and their consistent, stereotyped vocalizations make them ideal candidates for PAM.  Sperm whales were detected in all study areas, with high detection probabilities in Humboldt during all seasons. PAM data can also be used to determine the demographic composition of sperm whales, and a pilot study of a Morro Bay dataset found that all animals were social groups consisting of females and their young, or juvenile males. There was insufficient time to complete this analysis for our entire archived data, but future research should include acoustic estimations of demographic composition for sperm whales. </w:t>
      </w:r>
    </w:p>
    <w:p w14:paraId="07C30416" w14:textId="77777777" w:rsidR="008317FC" w:rsidRDefault="008317FC" w:rsidP="00BE45CA"/>
    <w:p w14:paraId="04B5C453" w14:textId="63DCBF80" w:rsidR="00BE45CA" w:rsidRDefault="00BE45CA" w:rsidP="00BE45CA">
      <w:r w:rsidRPr="008317FC">
        <w:rPr>
          <w:b/>
          <w:bCs/>
        </w:rPr>
        <w:t>Beaked whales</w:t>
      </w:r>
      <w:r>
        <w:t xml:space="preserve"> are difficult to detect, and even harder to classify to species, based on traditional visual observation methods. As with sperm whales, beaked whales are ideal candidates for PAM, and most species can be acoustically classified to species. As an example, there were no detections of beaked whales in 30 years of ACCESS surveys; however, during our limited Adrift deployments, there were numerous detections of both Baird’s beaked whales and goose-beaked whales. Beaked whales were found in all regions, with goose-beaked whales the most common species overall (though none of th</w:t>
      </w:r>
      <w:r w:rsidR="004206F5">
        <w:t>ese</w:t>
      </w:r>
      <w:r>
        <w:t xml:space="preserve"> species were detected in either Humboldt or Oregon). During the Adrift study, methods to estimate beaked whale density using drifting recorders were automated (to improve efficiency), and data were prepared for analysis, but we were unable to complete this analysis during the time available. </w:t>
      </w:r>
    </w:p>
    <w:p w14:paraId="5EFA0755" w14:textId="77777777" w:rsidR="008317FC" w:rsidRDefault="008317FC" w:rsidP="00BE45CA"/>
    <w:p w14:paraId="4C395C6C" w14:textId="51D38E9A" w:rsidR="00BE45CA" w:rsidRDefault="00BE45CA" w:rsidP="00BE45CA">
      <w:r>
        <w:t>Many of the beaked whales detected in Morro Bay co-occurred with echolocating dolphins. The vertical hydrophone array of the drifting recorders allows for estimation of bearing angles for incoming echolocation clicks, and subsequent differentiation between echolocating beaked whales at depth from echolocating dolphins near the surface.  By segregating the echolocation clicks based on bearing angle, we were able to identify the small numbers of beaked whale clicks within thousands (or even millions) of echolocating dolphins. The co-occurrence of dolphins and beaked whales has not been previously reported, and it is unclear what may bring these species together. The likelihood of detecting beaked whales in these mixed species encounters would have been very low if recordings were collected from a single, seafloor sensor or from towed hydrophone arrays.</w:t>
      </w:r>
    </w:p>
    <w:p w14:paraId="3C129817" w14:textId="77777777" w:rsidR="00AC40DB" w:rsidRDefault="00AC40DB" w:rsidP="00BE45CA"/>
    <w:p w14:paraId="4F9B84E2" w14:textId="44A0839A" w:rsidR="00BE45CA" w:rsidRDefault="00BE45CA" w:rsidP="00BE45CA">
      <w:r>
        <w:t xml:space="preserve">The California Current has a high diversity of </w:t>
      </w:r>
      <w:r w:rsidRPr="008317FC">
        <w:rPr>
          <w:b/>
          <w:bCs/>
        </w:rPr>
        <w:t>dolphin species</w:t>
      </w:r>
      <w:r>
        <w:t xml:space="preserve">, and species classification is difficult. While there are several potential approaches to species classification, they have either been developed for towed arrays at the surface </w:t>
      </w:r>
      <w:r w:rsidR="004206F5">
        <w:fldChar w:fldCharType="begin"/>
      </w:r>
      <w:r w:rsidR="004206F5">
        <w:instrText xml:space="preserve"> ADDIN ZOTERO_ITEM CSL_CITATION {"citationID":"w1sd9tfu","properties":{"formattedCitation":"(Rankin et al. 2017)","plainCitation":"(Rankin et al. 2017)","noteIndex":0},"citationItems":[{"id":60,"uris":["http://zotero.org/users/10539369/items/4P6MJVNR"],"itemData":{"id":60,"type":"article-journal","abstract":"&lt;p&gt;Passive acoustic monitoring of dolphins is limited by our ability to classify calls to species. Significant overlap in call characteristics among many species, combined with a wide range of call types and acoustic behavior, makes classification of calls to species challenging. Here, we introduce &lt;span&gt;BANTER&lt;/span&gt;, a compound acoustic classification method for dolphins that utilizes information from all call types produced by dolphins rather than a single call type, as has been typical for acoustic classifiers. Output from the passive acoustic monitoring software, &lt;span&gt;PAMG&lt;/span&gt;uard, was used to create independent classifiers for whistles, echolocation clicks, and burst pulses, which were then merged into a final, compound classifier for each species. Classifiers for five species found in the California Current ecosystem were trained and tested using 153 single‐species acoustic events recorded during a 4.5 mo combined visual and acoustic shipboard cetacean survey off the west coast of the United States. Correct classification scores for individual species ranged from 71% to 92%, with an overall correct classification score of 84% for all five species. The conceptual framework of this approach easily lends itself to other species and study areas as well as to noncetacean taxa.&lt;/p&gt;","container-title":"Marine Mammal Science","DOI":"10.1111/mms.12381","ISSN":"0824-0469, 1748-7692","issue":"33","language":"English","page":"520-540","source":"www.infona.pl","title":"Acoustic classification of dolphins in the California Current using whistles, echolocation clicks, and burst pulses","volume":"2","author":[{"family":"Rankin","given":"Shannon"},{"family":"Archer","given":"Frederick"},{"family":"Keating","given":"Jennifer L."},{"family":"Oswald","given":"Julie N."},{"family":"Oswald","given":"Michael"},{"family":"Curtis","given":"Alex"},{"family":"Barlow","given":"Jay"}],"issued":{"date-parts":[["2017",4,13]]}}}],"schema":"https://github.com/citation-style-language/schema/raw/master/csl-citation.json"} </w:instrText>
      </w:r>
      <w:r w:rsidR="004206F5">
        <w:fldChar w:fldCharType="separate"/>
      </w:r>
      <w:r w:rsidR="004206F5" w:rsidRPr="004206F5">
        <w:t>(Rankin et al. 2017)</w:t>
      </w:r>
      <w:r w:rsidR="004206F5">
        <w:fldChar w:fldCharType="end"/>
      </w:r>
      <w:r>
        <w:t xml:space="preserve"> or for seafloor hydrophones </w:t>
      </w:r>
      <w:r w:rsidR="004206F5">
        <w:fldChar w:fldCharType="begin"/>
      </w:r>
      <w:r w:rsidR="004206F5">
        <w:instrText xml:space="preserve"> ADDIN ZOTERO_ITEM CSL_CITATION {"citationID":"dwoulfjI","properties":{"formattedCitation":"(Frasier et al. 2017)","plainCitation":"(Frasier et al. 2017)","noteIndex":0},"citationItems":[{"id":418,"uris":["http://zotero.org/users/10539369/items/6AXT3VR5"],"itemData":{"id":418,"type":"article-journal","abstract":"Delphinids produce large numbers of short duration, broadband echolocation clicks which may be useful for species classification in passive acoustic monitoring efforts. A challenge in echolocation click classification is to overcome the many sources of variability to recognize underlying patterns across many detections. An automated unsupervised network-based classification method was developed to simulate the approach a human analyst uses when categorizing click types: Clusters of similar clicks were identified by incorporating multiple click characteristics (spectral shape and inter-click interval distributions) to distinguish within-type from between-type variation, and identify distinct, persistent click types. Once click types were established, an algorithm for classifying novel detections using existing clusters was tested. The automated classification method was applied to a dataset of 52 million clicks detected across five monitoring sites over two years in the Gulf of Mexico (GOM). Seven distinct click types were identified, one of which is known to be associated with an acoustically identifiable delphinid (Risso’s dolphin) and six of which are not yet identified. All types occurred at multiple monitoring locations, but the relative occurrence of types varied, particularly between continental shelf and slope locations. Automatically-identified click types from autonomous seafloor recorders without verifiable species identification were compared with clicks detected on sea-surface towed hydrophone arrays in the presence of visually identified delphinid species. These comparisons suggest potential species identities for the animals producing some echolocation click types. The network-based classification method presented here is effective for rapid, unsupervised delphinid click classification across large datasets in which the click types may not be known a priori.","container-title":"PLOS Computational Biology","DOI":"10.1371/journal.pcbi.1005823","ISSN":"1553-7358","issue":"12","journalAbbreviation":"PLOS Computational Biology","language":"en","note":"publisher: Public Library of Science","page":"e1005823","source":"PLoS Journals","title":"Automated classification of dolphin echolocation click types from the Gulf of Mexico","volume":"13","author":[{"family":"Frasier","given":"Kaitlin E."},{"family":"Roch","given":"Marie A."},{"family":"Soldevilla","given":"Melissa S."},{"family":"Wiggins","given":"Sean M."},{"family":"Garrison","given":"Lance P."},{"family":"Hildebrand","given":"John A."}],"issued":{"date-parts":[["2017",12,7]]}}}],"schema":"https://github.com/citation-style-language/schema/raw/master/csl-citation.json"} </w:instrText>
      </w:r>
      <w:r w:rsidR="004206F5">
        <w:fldChar w:fldCharType="separate"/>
      </w:r>
      <w:r w:rsidR="004206F5" w:rsidRPr="004206F5">
        <w:t>(Frasier et al. 2017)</w:t>
      </w:r>
      <w:r w:rsidR="004206F5">
        <w:fldChar w:fldCharType="end"/>
      </w:r>
      <w:r>
        <w:t xml:space="preserve">. Currently, there is insufficient validated data for drifting recorders to test the efficacy of existing classifiers on these data, or to develop a drifting-recorder specific classifier. That said, there are robust methods to identify echolocation clicks from Pacific white-sided dolphins and </w:t>
      </w:r>
      <w:proofErr w:type="spellStart"/>
      <w:r>
        <w:t>Risso’s</w:t>
      </w:r>
      <w:proofErr w:type="spellEnd"/>
      <w:r>
        <w:t xml:space="preserve"> dolphins. Dolphin schools in central and northern California are frequently encountered in large, dispersed mixed species groups, and here we do not distinguish mixed species from single-species groups.</w:t>
      </w:r>
    </w:p>
    <w:p w14:paraId="239C9139" w14:textId="77777777" w:rsidR="008317FC" w:rsidRDefault="008317FC" w:rsidP="00BE45CA"/>
    <w:p w14:paraId="1C45B04A" w14:textId="487BFC91" w:rsidR="00BE45CA" w:rsidRDefault="00BE45CA" w:rsidP="00BE45CA">
      <w:proofErr w:type="spellStart"/>
      <w:r>
        <w:t>Risso’s</w:t>
      </w:r>
      <w:proofErr w:type="spellEnd"/>
      <w:r>
        <w:t xml:space="preserve"> dolphins were detected in all regions except Oregon, and had the highest probability of detection during the upwelling season in Humboldt. The dominant click type detected was the ‘Pelagic Pacific’ type identified by </w:t>
      </w:r>
      <w:proofErr w:type="spellStart"/>
      <w:r>
        <w:t>Soldevilla</w:t>
      </w:r>
      <w:proofErr w:type="spellEnd"/>
      <w:r>
        <w:t xml:space="preserve"> 2017. Pacific white-sided dolphins were detected in all regions, with higher detection probabilities in the post-upwelling season for Humboldt and San Francisco, and during the upwelling season in Morro Bay. The dominant click type for Pacific white-sided dolphins was ‘Type A’, though ‘Type B’ click types were detected northward of the range identified in </w:t>
      </w:r>
      <w:proofErr w:type="spellStart"/>
      <w:r>
        <w:t>Soldevilla</w:t>
      </w:r>
      <w:proofErr w:type="spellEnd"/>
      <w:r>
        <w:t xml:space="preserve"> 2010.  There were relatively few detections of ‘Unidentified odontocetes’ during the post-upwelling season in Oregon and Morro Bay.</w:t>
      </w:r>
    </w:p>
    <w:p w14:paraId="57951DBE" w14:textId="77777777" w:rsidR="008317FC" w:rsidRDefault="008317FC" w:rsidP="00BE45CA"/>
    <w:p w14:paraId="3888C6B9" w14:textId="67E2A759" w:rsidR="00BE45CA" w:rsidRDefault="00BE45CA" w:rsidP="00BE45CA">
      <w:r>
        <w:t xml:space="preserve">The California Current is home to four different species that produce </w:t>
      </w:r>
      <w:r w:rsidRPr="008317FC">
        <w:rPr>
          <w:b/>
          <w:bCs/>
        </w:rPr>
        <w:t xml:space="preserve">NBHF </w:t>
      </w:r>
      <w:r>
        <w:t>echolocation clicks: harbor porpoise, Dall’s porpoise, pygmy sperm whales, and dwarf sperm whales. Despite the similarities in their echolocation clicks, these species inhabit different habitats and have different behaviors and life histories. Student work to develop a NBHF classifier for this study (</w:t>
      </w:r>
      <w:r w:rsidR="008317FC">
        <w:t>see</w:t>
      </w:r>
      <w:r w:rsidR="000F359A">
        <w:t xml:space="preserve"> Appendix: </w:t>
      </w:r>
      <w:r w:rsidR="000F359A">
        <w:fldChar w:fldCharType="begin"/>
      </w:r>
      <w:r w:rsidR="000F359A">
        <w:instrText xml:space="preserve"> REF _Ref178250855 \h </w:instrText>
      </w:r>
      <w:r w:rsidR="000F359A">
        <w:fldChar w:fldCharType="separate"/>
      </w:r>
      <w:r w:rsidR="004E5C09">
        <w:rPr>
          <w:b/>
          <w:bCs/>
        </w:rPr>
        <w:t>Error! Reference source not found.</w:t>
      </w:r>
      <w:r w:rsidR="000F359A">
        <w:fldChar w:fldCharType="end"/>
      </w:r>
      <w:r>
        <w:t xml:space="preserve">) will be further developed in the near future and applied to these data to expand our understanding of the distribution of these species in the California Current as well as the regional WEAs. </w:t>
      </w:r>
    </w:p>
    <w:p w14:paraId="193B3A90" w14:textId="77777777" w:rsidR="008317FC" w:rsidRDefault="008317FC" w:rsidP="00BE45CA"/>
    <w:p w14:paraId="723C77C1" w14:textId="11CE7C59" w:rsidR="00BE45CA" w:rsidRDefault="00BE45CA" w:rsidP="00BE45CA">
      <w:r w:rsidRPr="008317FC">
        <w:rPr>
          <w:b/>
          <w:bCs/>
        </w:rPr>
        <w:t>Blue whales</w:t>
      </w:r>
      <w:r>
        <w:t xml:space="preserve"> were detected in all regions except Oregon, and the probability of detecting blue whales was higher during the post-upwelling season. Blue whale acoustic detections were dominated by the A/B song call types produced by males. Foraging associated ‘D’ calls were primarily detected during the post-upwelling season, and at much lower detection probabilities than A/B call types. Blue whale calls, especially the ‘B’ call type, can be detected at great ranges and the range of potential sound source locations can be large. Preliminary methods to localize low frequency sounds on clustered drifting recorders shows promise (</w:t>
      </w:r>
      <w:r w:rsidR="008317FC">
        <w:t>see</w:t>
      </w:r>
      <w:r w:rsidR="000F359A">
        <w:t xml:space="preserve"> Appendix: </w:t>
      </w:r>
      <w:r w:rsidR="000F359A">
        <w:fldChar w:fldCharType="begin"/>
      </w:r>
      <w:r w:rsidR="000F359A">
        <w:instrText xml:space="preserve"> REF _Ref178250878 \h </w:instrText>
      </w:r>
      <w:r w:rsidR="000F359A">
        <w:fldChar w:fldCharType="separate"/>
      </w:r>
      <w:r w:rsidR="004E5C09">
        <w:rPr>
          <w:b/>
          <w:bCs/>
        </w:rPr>
        <w:t>Error! Reference source not found.</w:t>
      </w:r>
      <w:r w:rsidR="000F359A">
        <w:fldChar w:fldCharType="end"/>
      </w:r>
      <w:r>
        <w:t>), and adoption of these methods may improve our understanding of the habitat use of these species in the greater area.</w:t>
      </w:r>
    </w:p>
    <w:p w14:paraId="3C1D48F1" w14:textId="77777777" w:rsidR="008317FC" w:rsidRDefault="008317FC" w:rsidP="00BE45CA"/>
    <w:p w14:paraId="14CB0B12" w14:textId="57CB044B" w:rsidR="00BE45CA" w:rsidRDefault="00BE45CA" w:rsidP="00BE45CA">
      <w:r w:rsidRPr="008317FC">
        <w:rPr>
          <w:b/>
          <w:bCs/>
        </w:rPr>
        <w:t>Fin whales</w:t>
      </w:r>
      <w:r>
        <w:t xml:space="preserve"> were detected throughout the study area at different times of year.  Fin whale 20 Hz pulses had a higher detection probability during the post-upwelling season for all regions. Here we did not differentiate between irregular and stereotyped patterns of 20 Hz calls. The 40 Hz call associated with foraging were detected off Oregon and during the post-upwelling season off Morro Bay. These data were used to improve and test a fin whale classifier with excellent results (</w:t>
      </w:r>
      <w:r w:rsidR="000F359A">
        <w:t xml:space="preserve">Appendix: </w:t>
      </w:r>
      <w:r w:rsidR="000F359A">
        <w:fldChar w:fldCharType="begin"/>
      </w:r>
      <w:r w:rsidR="000F359A">
        <w:instrText xml:space="preserve"> REF _Ref178250918 \h </w:instrText>
      </w:r>
      <w:r w:rsidR="000F359A">
        <w:fldChar w:fldCharType="separate"/>
      </w:r>
      <w:r w:rsidR="004E5C09">
        <w:rPr>
          <w:b/>
          <w:bCs/>
        </w:rPr>
        <w:t>Error! Reference source not found.</w:t>
      </w:r>
      <w:r w:rsidR="000F359A">
        <w:fldChar w:fldCharType="end"/>
      </w:r>
      <w:r>
        <w:t>), and future adoption of these methods may allow for an improved approach of classifying variability in fin whale call patterns.</w:t>
      </w:r>
    </w:p>
    <w:p w14:paraId="7D7C6CF4" w14:textId="77777777" w:rsidR="008317FC" w:rsidRDefault="008317FC" w:rsidP="00BE45CA"/>
    <w:p w14:paraId="4C747101" w14:textId="491E4C0F" w:rsidR="00BE45CA" w:rsidRDefault="00BE45CA" w:rsidP="00BE45CA">
      <w:r w:rsidRPr="008317FC">
        <w:rPr>
          <w:b/>
          <w:bCs/>
        </w:rPr>
        <w:lastRenderedPageBreak/>
        <w:t>Humpback whales</w:t>
      </w:r>
      <w:r>
        <w:t xml:space="preserve"> were detected during most deployments, though detection off Oregon was relatively low.  The probability of detect</w:t>
      </w:r>
      <w:r w:rsidR="004206F5">
        <w:t>ing</w:t>
      </w:r>
      <w:r>
        <w:t xml:space="preserve"> humpbacks was higher for the upwelling season for Morro Bay, while the probability of detect</w:t>
      </w:r>
      <w:r w:rsidR="004206F5">
        <w:t>ing</w:t>
      </w:r>
      <w:r>
        <w:t xml:space="preserve"> humpbacks was lower during the upwelling season for both San Francisco and Humboldt. While there were few detections of humpback whales during the late June/early July surveys off Morro Bay, these animals were frequently sighted nearshore, highlighting the variability of their distribution within these greater regions. </w:t>
      </w:r>
    </w:p>
    <w:p w14:paraId="4A6EF515" w14:textId="77777777" w:rsidR="008317FC" w:rsidRDefault="008317FC" w:rsidP="00BE45CA"/>
    <w:p w14:paraId="2A20076F" w14:textId="1DBD04E4" w:rsidR="00BE45CA" w:rsidRDefault="00BE45CA" w:rsidP="00BE45CA">
      <w:r>
        <w:t xml:space="preserve">Humpback whales are notoriously difficult PAM subjects due to their very active vocal behavior (in quantity and variability). Many recordings can be dominated by humpback song, and this song may be the result of a single individual. There is significant research on many of the non-song vocalizations, but detection and classification of these sounds require expertise and manual classification. There are significant numbers of annotated datasets, and development of a machine learning method to detect and classify these sounds would allow researchers to better understand how the detection of humpback sounds can inform the demographic composition and habitat use of these species throughout the California Current. </w:t>
      </w:r>
    </w:p>
    <w:p w14:paraId="777165A2" w14:textId="77777777" w:rsidR="008317FC" w:rsidRDefault="008317FC" w:rsidP="00BE45CA"/>
    <w:p w14:paraId="29C9FF86" w14:textId="5454EAA4" w:rsidR="00BE45CA" w:rsidRDefault="00BE45CA" w:rsidP="00BE45CA">
      <w:proofErr w:type="spellStart"/>
      <w:r w:rsidRPr="008317FC">
        <w:rPr>
          <w:b/>
          <w:bCs/>
        </w:rPr>
        <w:t>Bryde’s</w:t>
      </w:r>
      <w:proofErr w:type="spellEnd"/>
      <w:r w:rsidRPr="008317FC">
        <w:rPr>
          <w:b/>
          <w:bCs/>
        </w:rPr>
        <w:t xml:space="preserve"> whales</w:t>
      </w:r>
      <w:r>
        <w:t xml:space="preserve"> occur in the tropical and sub-tropical Pacific Ocean, with occasional incursions into the Southern California Bight. We did not detect sounds associated with </w:t>
      </w:r>
      <w:proofErr w:type="spellStart"/>
      <w:r>
        <w:t>Bryde’s</w:t>
      </w:r>
      <w:proofErr w:type="spellEnd"/>
      <w:r>
        <w:t xml:space="preserve"> whales in this analysis, but we do expect these species may become more common with global ocean warming. </w:t>
      </w:r>
    </w:p>
    <w:p w14:paraId="58BA79E8" w14:textId="77777777" w:rsidR="008317FC" w:rsidRDefault="008317FC" w:rsidP="00BE45CA"/>
    <w:p w14:paraId="455C751F" w14:textId="04E39B71" w:rsidR="00BE45CA" w:rsidRDefault="00BE45CA" w:rsidP="00BE45CA">
      <w:r>
        <w:t xml:space="preserve">Little is known of the vocal repertoire of </w:t>
      </w:r>
      <w:r w:rsidRPr="008317FC">
        <w:rPr>
          <w:b/>
          <w:bCs/>
        </w:rPr>
        <w:t>sei whales</w:t>
      </w:r>
      <w:r>
        <w:t>, and our research only found one potential sei whale acoustic detection. Future research should take advantage of opportunities to understand the vocal repertoire of sei whales in the North Pacific Ocean.</w:t>
      </w:r>
    </w:p>
    <w:p w14:paraId="2ACEEF94" w14:textId="77777777" w:rsidR="008317FC" w:rsidRDefault="008317FC" w:rsidP="00BE45CA"/>
    <w:p w14:paraId="0705FE02" w14:textId="5FC9DD13" w:rsidR="00BE45CA" w:rsidRDefault="00BE45CA" w:rsidP="00BE45CA">
      <w:r>
        <w:t xml:space="preserve">Most </w:t>
      </w:r>
      <w:r w:rsidRPr="008317FC">
        <w:rPr>
          <w:b/>
          <w:bCs/>
        </w:rPr>
        <w:t>gray whales</w:t>
      </w:r>
      <w:r>
        <w:t xml:space="preserve"> use more shallow, coastal waters for their migration between their feeding grounds in the north and their winter breeding grounds in Baja California. Gray whales were detected off Oregon, where there is a resident population, and during the post-upwelling season in the San Francisco and Morro Bay areas. There is a significant overlap in spectral content for humpback and gray whale calls and care should be taken when inferring gray whale presence from data with concurrent humpback whale presence. </w:t>
      </w:r>
    </w:p>
    <w:p w14:paraId="5E3319B6" w14:textId="77777777" w:rsidR="008317FC" w:rsidRDefault="008317FC" w:rsidP="00BE45CA"/>
    <w:p w14:paraId="0BEE3ABE" w14:textId="696E45F6" w:rsidR="00BE45CA" w:rsidRDefault="00BE45CA" w:rsidP="00BE45CA">
      <w:r>
        <w:t xml:space="preserve">There were no detections of </w:t>
      </w:r>
      <w:r w:rsidRPr="008317FC">
        <w:rPr>
          <w:b/>
          <w:bCs/>
        </w:rPr>
        <w:t>minke whale</w:t>
      </w:r>
      <w:r>
        <w:t xml:space="preserve"> ‘boings’ during our Adrift study, and only a few during the combined PASCAL/CCES surveys. There was one visual sighting of a minke whale in coastal waters near Morro Bay harbor in November 2023; however, there were no recordings during our offshore drifts during this same survey. The lack of detections could be related to low seasonal population densities or that calling animals use coastal waters.</w:t>
      </w:r>
    </w:p>
    <w:p w14:paraId="467EEF52" w14:textId="77777777" w:rsidR="008317FC" w:rsidRDefault="008317FC" w:rsidP="00BE45CA"/>
    <w:p w14:paraId="4D503E59" w14:textId="0EAFE76C" w:rsidR="00BE45CA" w:rsidRDefault="00BE45CA" w:rsidP="00BE45CA">
      <w:r>
        <w:t xml:space="preserve">In addition to detecting marine mammal species, we manually detected </w:t>
      </w:r>
      <w:r w:rsidRPr="008317FC">
        <w:rPr>
          <w:b/>
          <w:bCs/>
        </w:rPr>
        <w:t>ship tracks</w:t>
      </w:r>
      <w:r>
        <w:t xml:space="preserve"> in these data (existing ship noise detectors were not reliable on our data). The percent of recording hours with vessel presence varied across region, season, and time of day, and vessel presence was generally higher in Oregon and Humboldt than in San Francisco or Morro Bay. Vessel presence in Humboldt shifted from night-time during the upwelling season to daytime during the post-upwelling season (summer), with winter variability likely relating to low effort. Morro Bay region experienced the lowest amount of vessel traffic, with extremely low levels of vessel traffic (&lt;20%) detected in the post-upwelling season. The relatively low detection of ships off </w:t>
      </w:r>
      <w:r>
        <w:lastRenderedPageBreak/>
        <w:t>San Francisco may be related to masking of individual ship passages due to the overall higher sound levels in this region. Development of a standardized approach to detecting vessels that works across platforms and compensates for elevated ambient noise due to high vessel track is warranted.</w:t>
      </w:r>
    </w:p>
    <w:p w14:paraId="0D4DCA6B" w14:textId="77777777" w:rsidR="008317FC" w:rsidRDefault="008317FC" w:rsidP="00BE45CA"/>
    <w:p w14:paraId="1A74C66F" w14:textId="73A3391B" w:rsidR="00BE45CA" w:rsidRDefault="00BE45CA" w:rsidP="00BE45CA">
      <w:r>
        <w:t xml:space="preserve">These biological and anthropogenic sounds contribute to the overall soundscape, and measurement of sound levels allows us to examine variation in the soundscape over time. </w:t>
      </w:r>
      <w:r w:rsidRPr="008317FC">
        <w:rPr>
          <w:b/>
          <w:bCs/>
        </w:rPr>
        <w:t>Soundscape metrics</w:t>
      </w:r>
      <w:r>
        <w:t xml:space="preserve"> aligned with previously analyzed </w:t>
      </w:r>
      <w:proofErr w:type="spellStart"/>
      <w:r>
        <w:t>SanctSound</w:t>
      </w:r>
      <w:proofErr w:type="spellEnd"/>
      <w:r>
        <w:t xml:space="preserve"> data for consistency, but preferred methods recommend reporting sound levels in hybrid </w:t>
      </w:r>
      <w:proofErr w:type="spellStart"/>
      <w:r>
        <w:t>millidecade</w:t>
      </w:r>
      <w:proofErr w:type="spellEnd"/>
      <w:r>
        <w:t xml:space="preserve"> bands. Our soundscape data will be publicly accessible to allow for this conversion.  Our results show variability in sound levels over time and space, with general noise levels ranging from 50 dB re 1</w:t>
      </w:r>
      <w:bookmarkStart w:id="202" w:name="_Hlk178247589"/>
      <w:r w:rsidR="00D6119E">
        <w:t>µ</w:t>
      </w:r>
      <w:bookmarkEnd w:id="202"/>
      <w:r>
        <w:t xml:space="preserve">Pa to nearly 150 dB re 1 </w:t>
      </w:r>
      <w:r w:rsidR="00D6119E">
        <w:t>µ</w:t>
      </w:r>
      <w:r>
        <w:t>Pa (and the highest density of sound in the 75 – 100 d</w:t>
      </w:r>
      <w:r w:rsidR="004206F5">
        <w:t>B</w:t>
      </w:r>
      <w:r>
        <w:t xml:space="preserve"> range). </w:t>
      </w:r>
    </w:p>
    <w:p w14:paraId="4D7A3B95" w14:textId="77777777" w:rsidR="008317FC" w:rsidRDefault="008317FC" w:rsidP="00BE45CA"/>
    <w:p w14:paraId="0CED4B99" w14:textId="0D10AB44" w:rsidR="00BE45CA" w:rsidRDefault="00BE45CA" w:rsidP="00BE45CA">
      <w:r>
        <w:t>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e also developed automated methods to integrate these data to better understand these various contributors to the soundscape, and how they change over time. While we had limited time to conduct advanced analyses, our research efforts took a significant step forward so that future researchers can more readily integrate these methods into their analyses. These methods will be adopted and expanded by NOAA PAM researchers at a national scale as part of a new PAM strategic initiative.</w:t>
      </w:r>
    </w:p>
    <w:p w14:paraId="53871A68" w14:textId="77777777" w:rsidR="008317FC" w:rsidRDefault="008317FC" w:rsidP="00BE45CA"/>
    <w:p w14:paraId="0679D3B3" w14:textId="306184A5" w:rsidR="00BE45CA" w:rsidRDefault="00BE45CA" w:rsidP="00BE45CA">
      <w:r>
        <w:t>All data have been publicly archived to NCEI</w:t>
      </w:r>
      <w:r w:rsidR="008317FC">
        <w:rPr>
          <w:rStyle w:val="FootnoteReference"/>
        </w:rPr>
        <w:footnoteReference w:id="43"/>
      </w:r>
      <w:r>
        <w:t xml:space="preserve"> and detection data archived to PACM</w:t>
      </w:r>
      <w:r w:rsidR="008317FC">
        <w:rPr>
          <w:rStyle w:val="FootnoteReference"/>
        </w:rPr>
        <w:footnoteReference w:id="44"/>
      </w:r>
      <w:r>
        <w:t>.</w:t>
      </w:r>
    </w:p>
    <w:p w14:paraId="282A8310" w14:textId="532665BC" w:rsidR="00AC40DB" w:rsidRDefault="00AC40DB" w:rsidP="00BE45CA"/>
    <w:p w14:paraId="058A7D7C" w14:textId="77777777" w:rsidR="00AC40DB" w:rsidRDefault="00AC40DB" w:rsidP="00BE45CA">
      <w:pPr>
        <w:sectPr w:rsidR="00AC40DB" w:rsidSect="00305B2D">
          <w:pgSz w:w="12240" w:h="15840"/>
          <w:pgMar w:top="1440" w:right="1440" w:bottom="1440" w:left="1440" w:header="810" w:footer="167" w:gutter="0"/>
          <w:cols w:space="720"/>
          <w:docGrid w:linePitch="360"/>
        </w:sectPr>
      </w:pPr>
    </w:p>
    <w:p w14:paraId="6DC7A26F" w14:textId="77777777" w:rsidR="00BE45CA" w:rsidRPr="008317FC" w:rsidRDefault="00BE45CA" w:rsidP="003C7321">
      <w:pPr>
        <w:pStyle w:val="Heading2"/>
        <w:numPr>
          <w:ilvl w:val="1"/>
          <w:numId w:val="29"/>
        </w:numPr>
      </w:pPr>
      <w:bookmarkStart w:id="203" w:name="_Toc177733658"/>
      <w:bookmarkStart w:id="204" w:name="_Toc178600504"/>
      <w:r w:rsidRPr="008317FC">
        <w:lastRenderedPageBreak/>
        <w:t>Recommendations</w:t>
      </w:r>
      <w:bookmarkEnd w:id="203"/>
      <w:bookmarkEnd w:id="204"/>
    </w:p>
    <w:p w14:paraId="1EAF7410" w14:textId="3098D73D" w:rsidR="00BE45CA" w:rsidRDefault="00BE45CA" w:rsidP="00BE45CA">
      <w:r>
        <w:t>We believe that drifting recorders provide high quality data to address certain research questions, and that they complement additional PAM studies using traditional methods. Here we provide a list of recommendations that may serve to guide future research efforts.</w:t>
      </w:r>
    </w:p>
    <w:p w14:paraId="7285FB06" w14:textId="77777777" w:rsidR="008317FC" w:rsidRDefault="008317FC" w:rsidP="00BE45CA"/>
    <w:p w14:paraId="4C04477A" w14:textId="77777777" w:rsidR="00BE45CA" w:rsidRPr="008317FC" w:rsidRDefault="00BE45CA" w:rsidP="003C7321">
      <w:pPr>
        <w:pStyle w:val="Heading3"/>
        <w:numPr>
          <w:ilvl w:val="2"/>
          <w:numId w:val="29"/>
        </w:numPr>
      </w:pPr>
      <w:bookmarkStart w:id="205" w:name="_Toc177733659"/>
      <w:bookmarkStart w:id="206" w:name="_Toc178600505"/>
      <w:r w:rsidRPr="008317FC">
        <w:t>Data Collection Recommendations</w:t>
      </w:r>
      <w:bookmarkEnd w:id="205"/>
      <w:bookmarkEnd w:id="206"/>
    </w:p>
    <w:p w14:paraId="5B36FFF7" w14:textId="42336CD1" w:rsidR="00BE45CA" w:rsidRDefault="00BE45CA" w:rsidP="008317FC">
      <w:pPr>
        <w:pStyle w:val="ListParagraph"/>
        <w:numPr>
          <w:ilvl w:val="0"/>
          <w:numId w:val="5"/>
        </w:numPr>
      </w:pPr>
      <w:r w:rsidRPr="008317FC">
        <w:rPr>
          <w:b/>
          <w:bCs/>
        </w:rPr>
        <w:t>Clustered deployments</w:t>
      </w:r>
      <w:r>
        <w:t xml:space="preserve"> provide improved spatial and temporal data to understand variability in contributors to the soundscape and should be considered for surveys.</w:t>
      </w:r>
    </w:p>
    <w:p w14:paraId="68068F1A" w14:textId="2E441A6A" w:rsidR="00BE45CA" w:rsidRDefault="00BE45CA" w:rsidP="008317FC">
      <w:pPr>
        <w:pStyle w:val="ListParagraph"/>
        <w:numPr>
          <w:ilvl w:val="0"/>
          <w:numId w:val="5"/>
        </w:numPr>
      </w:pPr>
      <w:r w:rsidRPr="008317FC">
        <w:rPr>
          <w:b/>
          <w:bCs/>
        </w:rPr>
        <w:t>Conduct regional pilot studies</w:t>
      </w:r>
      <w:r>
        <w:t xml:space="preserve"> to determine region-specific environmental conditions and to identify local partners prior to initiating full scale surveys, as drifting recorders are not appropriate for all geographic regions. </w:t>
      </w:r>
    </w:p>
    <w:p w14:paraId="5EACD99F" w14:textId="289A04F6" w:rsidR="00BE45CA" w:rsidRDefault="00BE45CA" w:rsidP="008317FC">
      <w:pPr>
        <w:pStyle w:val="ListParagraph"/>
        <w:numPr>
          <w:ilvl w:val="0"/>
          <w:numId w:val="5"/>
        </w:numPr>
      </w:pPr>
      <w:r w:rsidRPr="008317FC">
        <w:rPr>
          <w:b/>
          <w:bCs/>
        </w:rPr>
        <w:t>Collaborative field surveys</w:t>
      </w:r>
      <w:r>
        <w:t xml:space="preserve"> should be considered in all regions (including Humboldt) to share vessel resources, improve scientific collaborations, and provid</w:t>
      </w:r>
      <w:r w:rsidR="008317FC">
        <w:t>e</w:t>
      </w:r>
      <w:r>
        <w:t xml:space="preserve"> opportunities for scientists to share and learn from other community members.</w:t>
      </w:r>
    </w:p>
    <w:p w14:paraId="2825884C" w14:textId="03BD3109" w:rsidR="00BE45CA" w:rsidRDefault="00BE45CA" w:rsidP="008317FC">
      <w:pPr>
        <w:pStyle w:val="ListParagraph"/>
        <w:numPr>
          <w:ilvl w:val="0"/>
          <w:numId w:val="5"/>
        </w:numPr>
      </w:pPr>
      <w:r w:rsidRPr="008317FC">
        <w:rPr>
          <w:b/>
          <w:bCs/>
        </w:rPr>
        <w:t>Alternative buoy designs</w:t>
      </w:r>
      <w:r>
        <w:t xml:space="preserve"> to reduce strumming should be considered; design developed by Pacific Islands Fisheries Science Center may reduce strumming and associated self-noise. New sub-surface drifting recorders (in development and testing) may be an alternative approach that reduces risk of ship strike or data loss due to self-noise. </w:t>
      </w:r>
    </w:p>
    <w:p w14:paraId="42EA95CA" w14:textId="0E563885" w:rsidR="00BE45CA" w:rsidRDefault="00BE45CA" w:rsidP="008317FC">
      <w:pPr>
        <w:pStyle w:val="ListParagraph"/>
        <w:numPr>
          <w:ilvl w:val="0"/>
          <w:numId w:val="5"/>
        </w:numPr>
      </w:pPr>
      <w:r w:rsidRPr="008317FC">
        <w:rPr>
          <w:b/>
          <w:bCs/>
        </w:rPr>
        <w:t xml:space="preserve">Seafloor recorders are </w:t>
      </w:r>
      <w:r w:rsidR="004206F5">
        <w:rPr>
          <w:b/>
          <w:bCs/>
        </w:rPr>
        <w:t xml:space="preserve">the </w:t>
      </w:r>
      <w:r w:rsidRPr="008317FC">
        <w:rPr>
          <w:b/>
          <w:bCs/>
        </w:rPr>
        <w:t>preferred platform for depths &lt; 300 m</w:t>
      </w:r>
      <w:r>
        <w:t xml:space="preserve">. depth. Drifting recorders are suitable for monitoring offshore, deep water habitats. </w:t>
      </w:r>
    </w:p>
    <w:p w14:paraId="1CC305B5" w14:textId="77777777" w:rsidR="003C7321" w:rsidRDefault="003C7321" w:rsidP="003C7321">
      <w:pPr>
        <w:pStyle w:val="ListParagraph"/>
      </w:pPr>
    </w:p>
    <w:p w14:paraId="3C81397B" w14:textId="77777777" w:rsidR="00BE45CA" w:rsidRPr="008317FC" w:rsidRDefault="00BE45CA" w:rsidP="003C7321">
      <w:pPr>
        <w:pStyle w:val="Heading3"/>
        <w:numPr>
          <w:ilvl w:val="2"/>
          <w:numId w:val="29"/>
        </w:numPr>
      </w:pPr>
      <w:bookmarkStart w:id="207" w:name="_Toc177733660"/>
      <w:bookmarkStart w:id="208" w:name="_Toc178600506"/>
      <w:r w:rsidRPr="008317FC">
        <w:t>Data Analysis and Archive Recommendations</w:t>
      </w:r>
      <w:bookmarkEnd w:id="207"/>
      <w:bookmarkEnd w:id="208"/>
    </w:p>
    <w:p w14:paraId="4486E805" w14:textId="16BAC8D3" w:rsidR="00BE45CA" w:rsidRDefault="00BE45CA" w:rsidP="008317FC">
      <w:pPr>
        <w:pStyle w:val="ListParagraph"/>
        <w:numPr>
          <w:ilvl w:val="0"/>
          <w:numId w:val="28"/>
        </w:numPr>
      </w:pPr>
      <w:r w:rsidRPr="008317FC">
        <w:rPr>
          <w:b/>
          <w:bCs/>
        </w:rPr>
        <w:t>Expand beaked whale density estimation methods</w:t>
      </w:r>
      <w:r>
        <w:t xml:space="preserve"> to include (1) further development of an automated approach to acoustic event delineation to improve standardization of methods and reduce manual workload, and (2) expansion of this analysis to species beyond goose-beaked whales.</w:t>
      </w:r>
    </w:p>
    <w:p w14:paraId="067FD479" w14:textId="79300100" w:rsidR="00BE45CA" w:rsidRDefault="00BE45CA" w:rsidP="008317FC">
      <w:pPr>
        <w:pStyle w:val="ListParagraph"/>
        <w:numPr>
          <w:ilvl w:val="0"/>
          <w:numId w:val="28"/>
        </w:numPr>
      </w:pPr>
      <w:r w:rsidRPr="008317FC">
        <w:rPr>
          <w:b/>
          <w:bCs/>
        </w:rPr>
        <w:t>Expand analytical methods to localize sound sources from clustered recorders</w:t>
      </w:r>
      <w:r>
        <w:t xml:space="preserve"> based on pilot study </w:t>
      </w:r>
      <w:r w:rsidR="008317FC">
        <w:t>(</w:t>
      </w:r>
      <w:r w:rsidR="000F359A">
        <w:t xml:space="preserve">Appendix: </w:t>
      </w:r>
      <w:r w:rsidR="000F359A">
        <w:fldChar w:fldCharType="begin"/>
      </w:r>
      <w:r w:rsidR="000F359A">
        <w:instrText xml:space="preserve"> REF _Ref178250941 \h </w:instrText>
      </w:r>
      <w:r w:rsidR="000F359A">
        <w:fldChar w:fldCharType="separate"/>
      </w:r>
      <w:r w:rsidR="004E5C09">
        <w:rPr>
          <w:b/>
          <w:bCs/>
        </w:rPr>
        <w:t>Error! Reference source not found.</w:t>
      </w:r>
      <w:r w:rsidR="000F359A">
        <w:fldChar w:fldCharType="end"/>
      </w:r>
      <w:r>
        <w:t>) to apply these data to population assessment, if future work with clustered buoys will be adopted.</w:t>
      </w:r>
    </w:p>
    <w:p w14:paraId="7106D276" w14:textId="78C108DE" w:rsidR="00BE45CA" w:rsidRDefault="00BE45CA" w:rsidP="008317FC">
      <w:pPr>
        <w:pStyle w:val="ListParagraph"/>
        <w:numPr>
          <w:ilvl w:val="0"/>
          <w:numId w:val="28"/>
        </w:numPr>
      </w:pPr>
      <w:r w:rsidRPr="008317FC">
        <w:rPr>
          <w:b/>
          <w:bCs/>
        </w:rPr>
        <w:t xml:space="preserve">Expand methods to assess the spatial and temporal variability in soundscape from clustered </w:t>
      </w:r>
      <w:r w:rsidR="008317FC">
        <w:rPr>
          <w:b/>
          <w:bCs/>
        </w:rPr>
        <w:t>recorder</w:t>
      </w:r>
      <w:r w:rsidRPr="008317FC">
        <w:rPr>
          <w:b/>
          <w:bCs/>
        </w:rPr>
        <w:t>s</w:t>
      </w:r>
      <w:r>
        <w:t xml:space="preserve"> based on preliminary methods outlined in </w:t>
      </w:r>
      <w:r w:rsidR="008317FC">
        <w:t>(</w:t>
      </w:r>
      <w:r w:rsidR="000F359A">
        <w:t xml:space="preserve">Appendix: </w:t>
      </w:r>
      <w:r w:rsidR="000F359A">
        <w:fldChar w:fldCharType="begin"/>
      </w:r>
      <w:r w:rsidR="000F359A">
        <w:instrText xml:space="preserve"> REF _Ref178250952 \h </w:instrText>
      </w:r>
      <w:r w:rsidR="000F359A">
        <w:fldChar w:fldCharType="separate"/>
      </w:r>
      <w:r w:rsidR="004E5C09">
        <w:rPr>
          <w:b/>
          <w:bCs/>
        </w:rPr>
        <w:t>Error! Reference source not found.</w:t>
      </w:r>
      <w:r w:rsidR="000F359A">
        <w:fldChar w:fldCharType="end"/>
      </w:r>
      <w:r>
        <w:t>) if future work with clustered buoys will be adopted.</w:t>
      </w:r>
    </w:p>
    <w:p w14:paraId="2DC4F506" w14:textId="0E0FD2BB" w:rsidR="00BE45CA" w:rsidRDefault="00BE45CA" w:rsidP="008317FC">
      <w:pPr>
        <w:pStyle w:val="ListParagraph"/>
        <w:numPr>
          <w:ilvl w:val="0"/>
          <w:numId w:val="28"/>
        </w:numPr>
      </w:pPr>
      <w:r w:rsidRPr="008317FC">
        <w:rPr>
          <w:b/>
          <w:bCs/>
        </w:rPr>
        <w:t>Develop a comprehensive machine learning acoustic classifier for dolphins in California Current</w:t>
      </w:r>
      <w:r>
        <w:t xml:space="preserve"> using existing archived datasets, including these data.</w:t>
      </w:r>
    </w:p>
    <w:p w14:paraId="77F8C044" w14:textId="04C094F5" w:rsidR="00BE45CA" w:rsidRDefault="00BE45CA" w:rsidP="008317FC">
      <w:pPr>
        <w:pStyle w:val="ListParagraph"/>
        <w:numPr>
          <w:ilvl w:val="0"/>
          <w:numId w:val="28"/>
        </w:numPr>
      </w:pPr>
      <w:r w:rsidRPr="008317FC">
        <w:rPr>
          <w:b/>
          <w:bCs/>
        </w:rPr>
        <w:t>Develop an open-source platform to share bioacoustics annotations</w:t>
      </w:r>
      <w:r>
        <w:t xml:space="preserve"> to make annotations of publicly available datasets available for developing deep learning classifiers. </w:t>
      </w:r>
    </w:p>
    <w:p w14:paraId="1CF4EFC9" w14:textId="4D92B517" w:rsidR="00BE45CA" w:rsidRDefault="00BE45CA" w:rsidP="008317FC">
      <w:pPr>
        <w:pStyle w:val="ListParagraph"/>
        <w:numPr>
          <w:ilvl w:val="0"/>
          <w:numId w:val="28"/>
        </w:numPr>
      </w:pPr>
      <w:r w:rsidRPr="008317FC">
        <w:rPr>
          <w:b/>
          <w:bCs/>
        </w:rPr>
        <w:t>Encourage Open Science methods</w:t>
      </w:r>
      <w:r>
        <w:t>, including the development of analytical methods using open-source software, open sharing of data and metadata in accessible environments, and public sharing of research methods to accommodate reproduction of methods.</w:t>
      </w:r>
    </w:p>
    <w:p w14:paraId="7B9FA7E4" w14:textId="3259CCB6" w:rsidR="00BE45CA" w:rsidRDefault="00BE45CA" w:rsidP="008317FC">
      <w:pPr>
        <w:pStyle w:val="ListParagraph"/>
        <w:numPr>
          <w:ilvl w:val="0"/>
          <w:numId w:val="28"/>
        </w:numPr>
      </w:pPr>
      <w:r w:rsidRPr="008317FC">
        <w:rPr>
          <w:b/>
          <w:bCs/>
        </w:rPr>
        <w:t>Develop machine learning methods for humpback whale calls</w:t>
      </w:r>
      <w:r>
        <w:t xml:space="preserve">, including differentiation of specific social sounds and song. Detection of humpback whales was dominated by humpback whale song; however, detection of specific social calls may be more appropriate for identifying larger aggregations of humpback whales. </w:t>
      </w:r>
    </w:p>
    <w:p w14:paraId="36F8C6AC" w14:textId="5FD89348" w:rsidR="00BE45CA" w:rsidRDefault="00BE45CA" w:rsidP="008317FC">
      <w:pPr>
        <w:pStyle w:val="ListParagraph"/>
        <w:numPr>
          <w:ilvl w:val="0"/>
          <w:numId w:val="28"/>
        </w:numPr>
      </w:pPr>
      <w:r w:rsidRPr="008317FC">
        <w:rPr>
          <w:b/>
          <w:bCs/>
        </w:rPr>
        <w:lastRenderedPageBreak/>
        <w:t xml:space="preserve">Exclude gray whale analysis from offshore data </w:t>
      </w:r>
      <w:r>
        <w:t xml:space="preserve">collection efforts if these efforts are outside their primary migration routes.  </w:t>
      </w:r>
    </w:p>
    <w:p w14:paraId="00EA7D3E" w14:textId="10ABFC9C" w:rsidR="00BE45CA" w:rsidRDefault="00BE45CA" w:rsidP="008317FC">
      <w:pPr>
        <w:pStyle w:val="ListParagraph"/>
        <w:numPr>
          <w:ilvl w:val="0"/>
          <w:numId w:val="28"/>
        </w:numPr>
      </w:pPr>
      <w:r w:rsidRPr="008317FC">
        <w:rPr>
          <w:b/>
          <w:bCs/>
        </w:rPr>
        <w:t>Assess demographic composition of sperm whales in California Cur</w:t>
      </w:r>
      <w:r w:rsidR="008317FC">
        <w:rPr>
          <w:b/>
          <w:bCs/>
        </w:rPr>
        <w:t>r</w:t>
      </w:r>
      <w:r w:rsidRPr="008317FC">
        <w:rPr>
          <w:b/>
          <w:bCs/>
        </w:rPr>
        <w:t>ent</w:t>
      </w:r>
      <w:r>
        <w:t xml:space="preserve"> from new and archived datasets by applying methods outlined in </w:t>
      </w:r>
      <w:r w:rsidR="008317FC">
        <w:t>(</w:t>
      </w:r>
      <w:r w:rsidR="000F359A">
        <w:t xml:space="preserve">Appendix: </w:t>
      </w:r>
      <w:r w:rsidR="000F359A">
        <w:fldChar w:fldCharType="begin"/>
      </w:r>
      <w:r w:rsidR="000F359A">
        <w:instrText xml:space="preserve"> REF _Ref178250965 \h </w:instrText>
      </w:r>
      <w:r w:rsidR="000F359A">
        <w:fldChar w:fldCharType="separate"/>
      </w:r>
      <w:r w:rsidR="004E5C09">
        <w:rPr>
          <w:b/>
          <w:bCs/>
        </w:rPr>
        <w:t>Error! Reference source not found.</w:t>
      </w:r>
      <w:r w:rsidR="000F359A">
        <w:fldChar w:fldCharType="end"/>
      </w:r>
      <w:r>
        <w:t>).</w:t>
      </w:r>
    </w:p>
    <w:p w14:paraId="3ED37550" w14:textId="48483331" w:rsidR="00BE45CA" w:rsidRDefault="00BE45CA" w:rsidP="008317FC">
      <w:pPr>
        <w:pStyle w:val="ListParagraph"/>
        <w:numPr>
          <w:ilvl w:val="0"/>
          <w:numId w:val="28"/>
        </w:numPr>
      </w:pPr>
      <w:r w:rsidRPr="008317FC">
        <w:rPr>
          <w:b/>
          <w:bCs/>
        </w:rPr>
        <w:t>Estimate beaked whale density for the Adrift dataset</w:t>
      </w:r>
      <w:r>
        <w:t>; data were prepared but we were unable to complete this analysis due to delays caused by the COVID-19 pandemic.</w:t>
      </w:r>
    </w:p>
    <w:p w14:paraId="514843F9" w14:textId="14CADC57" w:rsidR="00BE45CA" w:rsidRDefault="008317FC" w:rsidP="008317FC">
      <w:pPr>
        <w:pStyle w:val="ListParagraph"/>
        <w:numPr>
          <w:ilvl w:val="0"/>
          <w:numId w:val="28"/>
        </w:numPr>
      </w:pPr>
      <w:r>
        <w:rPr>
          <w:b/>
          <w:bCs/>
        </w:rPr>
        <w:t>Encourage</w:t>
      </w:r>
      <w:r w:rsidR="00BE45CA" w:rsidRPr="008317FC">
        <w:rPr>
          <w:b/>
          <w:bCs/>
        </w:rPr>
        <w:t xml:space="preserve"> research on sei whale vocal repertoire in the Pacific Ocean</w:t>
      </w:r>
      <w:r w:rsidR="00BE45CA">
        <w:t xml:space="preserve"> to allow for PAM description of this little-known species.</w:t>
      </w:r>
    </w:p>
    <w:p w14:paraId="5C647874" w14:textId="18F96900" w:rsidR="00BE45CA" w:rsidRDefault="00BE45CA" w:rsidP="008317FC">
      <w:pPr>
        <w:pStyle w:val="ListParagraph"/>
        <w:numPr>
          <w:ilvl w:val="0"/>
          <w:numId w:val="28"/>
        </w:numPr>
      </w:pPr>
      <w:r w:rsidRPr="008317FC">
        <w:rPr>
          <w:b/>
          <w:bCs/>
        </w:rPr>
        <w:t>Examine the co-occurrence of beaked whales with echolocating dolphins</w:t>
      </w:r>
      <w:r>
        <w:t xml:space="preserve"> and how this may impact studies based on single sensors. </w:t>
      </w:r>
    </w:p>
    <w:p w14:paraId="156DE18B" w14:textId="2BE198B6" w:rsidR="00BE45CA" w:rsidRDefault="00BE45CA" w:rsidP="008317FC">
      <w:pPr>
        <w:pStyle w:val="ListParagraph"/>
        <w:numPr>
          <w:ilvl w:val="0"/>
          <w:numId w:val="28"/>
        </w:numPr>
      </w:pPr>
      <w:r w:rsidRPr="008317FC">
        <w:rPr>
          <w:b/>
          <w:bCs/>
        </w:rPr>
        <w:t xml:space="preserve">Examine geographic variation in acoustic characteristics of Pacific white-sided and </w:t>
      </w:r>
      <w:proofErr w:type="spellStart"/>
      <w:r w:rsidRPr="008317FC">
        <w:rPr>
          <w:b/>
          <w:bCs/>
        </w:rPr>
        <w:t>Risso's</w:t>
      </w:r>
      <w:proofErr w:type="spellEnd"/>
      <w:r w:rsidRPr="008317FC">
        <w:rPr>
          <w:b/>
          <w:bCs/>
        </w:rPr>
        <w:t xml:space="preserve"> dolphins</w:t>
      </w:r>
      <w:r>
        <w:t xml:space="preserve"> to better understand the geographic variation in these two species and potential underlying environmental variables.</w:t>
      </w:r>
    </w:p>
    <w:p w14:paraId="33725E73" w14:textId="124054C1" w:rsidR="00BE45CA" w:rsidRDefault="00BE45CA" w:rsidP="008317FC">
      <w:pPr>
        <w:pStyle w:val="ListParagraph"/>
        <w:numPr>
          <w:ilvl w:val="0"/>
          <w:numId w:val="28"/>
        </w:numPr>
      </w:pPr>
      <w:r w:rsidRPr="008317FC">
        <w:rPr>
          <w:b/>
          <w:bCs/>
        </w:rPr>
        <w:t>Reanalyze Adrift sound levels</w:t>
      </w:r>
      <w:r>
        <w:t xml:space="preserve"> in hybrid </w:t>
      </w:r>
      <w:proofErr w:type="spellStart"/>
      <w:r>
        <w:t>millidecade</w:t>
      </w:r>
      <w:proofErr w:type="spellEnd"/>
      <w:r>
        <w:t xml:space="preserve"> bands to conform to recently developed standards.</w:t>
      </w:r>
    </w:p>
    <w:p w14:paraId="459E2A28" w14:textId="4F6B916F" w:rsidR="00BE45CA" w:rsidRDefault="00BE45CA" w:rsidP="008317FC">
      <w:pPr>
        <w:pStyle w:val="ListParagraph"/>
        <w:numPr>
          <w:ilvl w:val="0"/>
          <w:numId w:val="28"/>
        </w:numPr>
      </w:pPr>
      <w:r w:rsidRPr="008317FC">
        <w:rPr>
          <w:b/>
          <w:bCs/>
        </w:rPr>
        <w:t>Develop vessel noise detectors</w:t>
      </w:r>
      <w:r>
        <w:t xml:space="preserve"> that provide standardized output for different platforms for a systematic approach to quantifying the contribution of ship noise to the soundscape.</w:t>
      </w:r>
    </w:p>
    <w:p w14:paraId="5FC42C34" w14:textId="77777777" w:rsidR="00BE45CA" w:rsidRDefault="00BE45CA" w:rsidP="00BE45CA"/>
    <w:p w14:paraId="2F62A718" w14:textId="77777777" w:rsidR="00857BEA" w:rsidRDefault="00857BEA" w:rsidP="00A65932"/>
    <w:p w14:paraId="4E4DA476" w14:textId="77777777" w:rsidR="00A65932" w:rsidRDefault="00A65932" w:rsidP="00A65932"/>
    <w:p w14:paraId="17C7DB30" w14:textId="77777777" w:rsidR="0058764C" w:rsidRDefault="0058764C" w:rsidP="00835DCF">
      <w:pPr>
        <w:pStyle w:val="Heading1"/>
        <w:sectPr w:rsidR="0058764C" w:rsidSect="00305B2D">
          <w:pgSz w:w="12240" w:h="15840"/>
          <w:pgMar w:top="1440" w:right="1440" w:bottom="1440" w:left="1440" w:header="810" w:footer="167" w:gutter="0"/>
          <w:cols w:space="720"/>
          <w:docGrid w:linePitch="360"/>
        </w:sectPr>
      </w:pPr>
    </w:p>
    <w:p w14:paraId="616AFED3" w14:textId="64A7E34D" w:rsidR="00A959EB" w:rsidRDefault="00A959EB" w:rsidP="003C7321">
      <w:pPr>
        <w:pStyle w:val="Heading1"/>
        <w:numPr>
          <w:ilvl w:val="0"/>
          <w:numId w:val="29"/>
        </w:numPr>
      </w:pPr>
      <w:bookmarkStart w:id="209" w:name="_Toc177733661"/>
      <w:bookmarkStart w:id="210" w:name="_Toc178600507"/>
      <w:r>
        <w:lastRenderedPageBreak/>
        <w:t>References</w:t>
      </w:r>
      <w:bookmarkEnd w:id="209"/>
      <w:bookmarkEnd w:id="210"/>
      <w:r w:rsidR="006D48F9">
        <w:t xml:space="preserve"> </w:t>
      </w:r>
    </w:p>
    <w:p w14:paraId="6B37F31E" w14:textId="3106A11F" w:rsidR="00826252" w:rsidRPr="00826252" w:rsidRDefault="00621C9D" w:rsidP="0082625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826252" w:rsidRPr="00826252">
        <w:rPr>
          <w:rFonts w:ascii="Times New Roman" w:hAnsi="Times New Roman" w:cs="Times New Roman"/>
        </w:rPr>
        <w:t xml:space="preserve">Au WWL, Pack AA, Lammers MO, Herman LM, </w:t>
      </w:r>
      <w:proofErr w:type="spellStart"/>
      <w:r w:rsidR="00826252" w:rsidRPr="00826252">
        <w:rPr>
          <w:rFonts w:ascii="Times New Roman" w:hAnsi="Times New Roman" w:cs="Times New Roman"/>
        </w:rPr>
        <w:t>Deakos</w:t>
      </w:r>
      <w:proofErr w:type="spellEnd"/>
      <w:r w:rsidR="00826252" w:rsidRPr="00826252">
        <w:rPr>
          <w:rFonts w:ascii="Times New Roman" w:hAnsi="Times New Roman" w:cs="Times New Roman"/>
        </w:rPr>
        <w:t xml:space="preserve"> MH, Andrews K. 2006. Acoustic properties of humpback whale songs. The Journal of the Acoustical Society of America. 120(2):1103–1110. </w:t>
      </w:r>
      <w:hyperlink r:id="rId44" w:history="1">
        <w:r w:rsidR="00826252" w:rsidRPr="00F97EF5">
          <w:rPr>
            <w:rStyle w:val="Hyperlink"/>
            <w:rFonts w:ascii="Times New Roman" w:hAnsi="Times New Roman" w:cs="Times New Roman"/>
          </w:rPr>
          <w:t>doi:10.1121/1.2211547</w:t>
        </w:r>
      </w:hyperlink>
      <w:r w:rsidR="00826252" w:rsidRPr="00826252">
        <w:rPr>
          <w:rFonts w:ascii="Times New Roman" w:hAnsi="Times New Roman" w:cs="Times New Roman"/>
        </w:rPr>
        <w:t>.</w:t>
      </w:r>
    </w:p>
    <w:p w14:paraId="5C76B1DE" w14:textId="666001C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DR, Strong CS, Torres LG. 2024. Three decades of nearshore surveys reveal long-term patterns in gray whale habitat use, distribution, and abundance in the Northern California Current. Sci Rep. 14(1):9352. </w:t>
      </w:r>
      <w:hyperlink r:id="rId45" w:history="1">
        <w:r w:rsidRPr="00F97EF5">
          <w:rPr>
            <w:rStyle w:val="Hyperlink"/>
            <w:rFonts w:ascii="Times New Roman" w:hAnsi="Times New Roman" w:cs="Times New Roman"/>
          </w:rPr>
          <w:t>doi:10.1038/s41598-024-59552-z</w:t>
        </w:r>
      </w:hyperlink>
      <w:r w:rsidRPr="00826252">
        <w:rPr>
          <w:rFonts w:ascii="Times New Roman" w:hAnsi="Times New Roman" w:cs="Times New Roman"/>
        </w:rPr>
        <w:t>.</w:t>
      </w:r>
    </w:p>
    <w:p w14:paraId="5092881C" w14:textId="0C31B94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J, </w:t>
      </w:r>
      <w:proofErr w:type="spellStart"/>
      <w:r w:rsidRPr="00826252">
        <w:rPr>
          <w:rFonts w:ascii="Times New Roman" w:hAnsi="Times New Roman" w:cs="Times New Roman"/>
        </w:rPr>
        <w:t>Fregosi</w:t>
      </w:r>
      <w:proofErr w:type="spellEnd"/>
      <w:r w:rsidRPr="00826252">
        <w:rPr>
          <w:rFonts w:ascii="Times New Roman" w:hAnsi="Times New Roman" w:cs="Times New Roman"/>
        </w:rPr>
        <w:t xml:space="preserve"> S, Thomas L, Harris D, Griffiths ET. 2021. Acoustic detection range and population density of Cuvier’s beaked whales estimated from near-surface hydrophones. The Journal of the Acoustical Society of America. 149(1):111–125. </w:t>
      </w:r>
      <w:hyperlink r:id="rId46" w:history="1">
        <w:r w:rsidRPr="00F97EF5">
          <w:rPr>
            <w:rStyle w:val="Hyperlink"/>
            <w:rFonts w:ascii="Times New Roman" w:hAnsi="Times New Roman" w:cs="Times New Roman"/>
          </w:rPr>
          <w:t>doi:10.1121/10.0002881</w:t>
        </w:r>
      </w:hyperlink>
      <w:r w:rsidRPr="00826252">
        <w:rPr>
          <w:rFonts w:ascii="Times New Roman" w:hAnsi="Times New Roman" w:cs="Times New Roman"/>
        </w:rPr>
        <w:t>.</w:t>
      </w:r>
    </w:p>
    <w:p w14:paraId="207C7AAF" w14:textId="6A9E1EF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Barlow J, Moore JE, McCullough JLK, Griffiths ET. 2022. Acoustic-based estimates of Cuvier’s beaked whale (</w:t>
      </w:r>
      <w:proofErr w:type="spellStart"/>
      <w:r w:rsidRPr="00F97EF5">
        <w:rPr>
          <w:rFonts w:ascii="Times New Roman" w:hAnsi="Times New Roman" w:cs="Times New Roman"/>
          <w:i/>
          <w:iCs/>
        </w:rPr>
        <w:t>Ziphius</w:t>
      </w:r>
      <w:proofErr w:type="spellEnd"/>
      <w:r w:rsidRPr="00F97EF5">
        <w:rPr>
          <w:rFonts w:ascii="Times New Roman" w:hAnsi="Times New Roman" w:cs="Times New Roman"/>
          <w:i/>
          <w:iCs/>
        </w:rPr>
        <w:t xml:space="preserve"> </w:t>
      </w:r>
      <w:proofErr w:type="spellStart"/>
      <w:r w:rsidRPr="00F97EF5">
        <w:rPr>
          <w:rFonts w:ascii="Times New Roman" w:hAnsi="Times New Roman" w:cs="Times New Roman"/>
          <w:i/>
          <w:iCs/>
        </w:rPr>
        <w:t>cavirostris</w:t>
      </w:r>
      <w:proofErr w:type="spellEnd"/>
      <w:r w:rsidRPr="00826252">
        <w:rPr>
          <w:rFonts w:ascii="Times New Roman" w:hAnsi="Times New Roman" w:cs="Times New Roman"/>
        </w:rPr>
        <w:t xml:space="preserve">) density and abundance along the U.S. West Coast from drifting hydrophone recorders. Marine Mammal Science. 38(2):517–538. </w:t>
      </w:r>
      <w:hyperlink r:id="rId47" w:history="1">
        <w:r w:rsidRPr="00F97EF5">
          <w:rPr>
            <w:rStyle w:val="Hyperlink"/>
            <w:rFonts w:ascii="Times New Roman" w:hAnsi="Times New Roman" w:cs="Times New Roman"/>
          </w:rPr>
          <w:t>doi:10.1111/mms.12872</w:t>
        </w:r>
      </w:hyperlink>
      <w:r w:rsidRPr="00826252">
        <w:rPr>
          <w:rFonts w:ascii="Times New Roman" w:hAnsi="Times New Roman" w:cs="Times New Roman"/>
        </w:rPr>
        <w:t>.</w:t>
      </w:r>
    </w:p>
    <w:p w14:paraId="627B3D40" w14:textId="4F17478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cker EA, Forney KA, Miller DL, Barlow J, Moore JE. 2020. Habitat-based density estimates for cetaceans in the California Current Ecosystem based on 1991–2018 survey data. </w:t>
      </w:r>
      <w:hyperlink r:id="rId48" w:history="1">
        <w:r w:rsidRPr="00F97EF5">
          <w:rPr>
            <w:rStyle w:val="Hyperlink"/>
            <w:rFonts w:ascii="Times New Roman" w:hAnsi="Times New Roman" w:cs="Times New Roman"/>
          </w:rPr>
          <w:t>doi:https://doi.org/10.25923/3znq-yx13</w:t>
        </w:r>
      </w:hyperlink>
      <w:r w:rsidRPr="00826252">
        <w:rPr>
          <w:rFonts w:ascii="Times New Roman" w:hAnsi="Times New Roman" w:cs="Times New Roman"/>
        </w:rPr>
        <w:t>.</w:t>
      </w:r>
    </w:p>
    <w:p w14:paraId="2CE9AA80" w14:textId="4B1F85F8"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Beslin</w:t>
      </w:r>
      <w:proofErr w:type="spellEnd"/>
      <w:r w:rsidRPr="00826252">
        <w:rPr>
          <w:rFonts w:ascii="Times New Roman" w:hAnsi="Times New Roman" w:cs="Times New Roman"/>
        </w:rPr>
        <w:t xml:space="preserve"> WAM, Whitehead H, </w:t>
      </w:r>
      <w:proofErr w:type="spellStart"/>
      <w:r w:rsidRPr="00826252">
        <w:rPr>
          <w:rFonts w:ascii="Times New Roman" w:hAnsi="Times New Roman" w:cs="Times New Roman"/>
        </w:rPr>
        <w:t>Gero</w:t>
      </w:r>
      <w:proofErr w:type="spellEnd"/>
      <w:r w:rsidRPr="00826252">
        <w:rPr>
          <w:rFonts w:ascii="Times New Roman" w:hAnsi="Times New Roman" w:cs="Times New Roman"/>
        </w:rPr>
        <w:t xml:space="preserve"> S. 2018. Automatic acoustic estimation of sperm whale size distributions achieved through machine recognition of on-axis clicks. The Journal of the Acoustical Society of America. 144(6):3485–3495. </w:t>
      </w:r>
      <w:hyperlink r:id="rId49" w:history="1">
        <w:r w:rsidRPr="00F97EF5">
          <w:rPr>
            <w:rStyle w:val="Hyperlink"/>
            <w:rFonts w:ascii="Times New Roman" w:hAnsi="Times New Roman" w:cs="Times New Roman"/>
          </w:rPr>
          <w:t>doi:10.1121/1.5082291</w:t>
        </w:r>
      </w:hyperlink>
      <w:r w:rsidRPr="00826252">
        <w:rPr>
          <w:rFonts w:ascii="Times New Roman" w:hAnsi="Times New Roman" w:cs="Times New Roman"/>
        </w:rPr>
        <w:t>.</w:t>
      </w:r>
    </w:p>
    <w:p w14:paraId="1B3EB9B5" w14:textId="13634DF8"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Carretta</w:t>
      </w:r>
      <w:proofErr w:type="spellEnd"/>
      <w:r w:rsidRPr="00826252">
        <w:rPr>
          <w:rFonts w:ascii="Times New Roman" w:hAnsi="Times New Roman" w:cs="Times New Roman"/>
        </w:rPr>
        <w:t xml:space="preserve"> JV. 2023. U.S. Pacific marine mammal stock assessments: 2022. </w:t>
      </w:r>
      <w:hyperlink r:id="rId50" w:history="1">
        <w:r w:rsidRPr="00F97EF5">
          <w:rPr>
            <w:rStyle w:val="Hyperlink"/>
            <w:rFonts w:ascii="Times New Roman" w:hAnsi="Times New Roman" w:cs="Times New Roman"/>
          </w:rPr>
          <w:t>doi:10.25923/5YSF-GT95</w:t>
        </w:r>
      </w:hyperlink>
      <w:r w:rsidRPr="00826252">
        <w:rPr>
          <w:rFonts w:ascii="Times New Roman" w:hAnsi="Times New Roman" w:cs="Times New Roman"/>
        </w:rPr>
        <w:t>.  https://repository.library.noaa.gov/view/noaa/51022.</w:t>
      </w:r>
    </w:p>
    <w:p w14:paraId="506719FD" w14:textId="63B2D286"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Clapham</w:t>
      </w:r>
      <w:proofErr w:type="spellEnd"/>
      <w:r w:rsidRPr="00826252">
        <w:rPr>
          <w:rFonts w:ascii="Times New Roman" w:hAnsi="Times New Roman" w:cs="Times New Roman"/>
        </w:rPr>
        <w:t xml:space="preserve"> PJ </w:t>
      </w:r>
      <w:proofErr w:type="spellStart"/>
      <w:r w:rsidRPr="00826252">
        <w:rPr>
          <w:rFonts w:ascii="Times New Roman" w:hAnsi="Times New Roman" w:cs="Times New Roman"/>
        </w:rPr>
        <w:t>hillip</w:t>
      </w:r>
      <w:proofErr w:type="spellEnd"/>
      <w:r w:rsidRPr="00826252">
        <w:rPr>
          <w:rFonts w:ascii="Times New Roman" w:hAnsi="Times New Roman" w:cs="Times New Roman"/>
        </w:rPr>
        <w:t xml:space="preserve">, Mattila DK. 1990. Humpback Whale Songs as Indicators of Migration Routes. Marine Mammal Science. 6(2):155–160. </w:t>
      </w:r>
      <w:hyperlink r:id="rId51" w:history="1">
        <w:r w:rsidRPr="00F97EF5">
          <w:rPr>
            <w:rStyle w:val="Hyperlink"/>
            <w:rFonts w:ascii="Times New Roman" w:hAnsi="Times New Roman" w:cs="Times New Roman"/>
          </w:rPr>
          <w:t>doi:10.1111/j.1748-7692.1990.tb00238.x</w:t>
        </w:r>
      </w:hyperlink>
      <w:r w:rsidRPr="00826252">
        <w:rPr>
          <w:rFonts w:ascii="Times New Roman" w:hAnsi="Times New Roman" w:cs="Times New Roman"/>
        </w:rPr>
        <w:t>.</w:t>
      </w:r>
    </w:p>
    <w:p w14:paraId="1E5CD275" w14:textId="5E4337B1"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Croll</w:t>
      </w:r>
      <w:proofErr w:type="spellEnd"/>
      <w:r w:rsidRPr="00826252">
        <w:rPr>
          <w:rFonts w:ascii="Times New Roman" w:hAnsi="Times New Roman" w:cs="Times New Roman"/>
        </w:rPr>
        <w:t xml:space="preserve"> DA, Clark CW, Acevedo A, </w:t>
      </w:r>
      <w:proofErr w:type="spellStart"/>
      <w:r w:rsidRPr="00826252">
        <w:rPr>
          <w:rFonts w:ascii="Times New Roman" w:hAnsi="Times New Roman" w:cs="Times New Roman"/>
        </w:rPr>
        <w:t>Tershy</w:t>
      </w:r>
      <w:proofErr w:type="spellEnd"/>
      <w:r w:rsidRPr="00826252">
        <w:rPr>
          <w:rFonts w:ascii="Times New Roman" w:hAnsi="Times New Roman" w:cs="Times New Roman"/>
        </w:rPr>
        <w:t xml:space="preserve"> B, Flores S, </w:t>
      </w:r>
      <w:proofErr w:type="spellStart"/>
      <w:r w:rsidRPr="00826252">
        <w:rPr>
          <w:rFonts w:ascii="Times New Roman" w:hAnsi="Times New Roman" w:cs="Times New Roman"/>
        </w:rPr>
        <w:t>Gedamke</w:t>
      </w:r>
      <w:proofErr w:type="spellEnd"/>
      <w:r w:rsidRPr="00826252">
        <w:rPr>
          <w:rFonts w:ascii="Times New Roman" w:hAnsi="Times New Roman" w:cs="Times New Roman"/>
        </w:rPr>
        <w:t xml:space="preserve"> J, Urban J. 2002. Only male fin whales sing loud songs. Nature. 417(6891):809–809. </w:t>
      </w:r>
      <w:hyperlink r:id="rId52" w:history="1">
        <w:r w:rsidRPr="00F97EF5">
          <w:rPr>
            <w:rStyle w:val="Hyperlink"/>
            <w:rFonts w:ascii="Times New Roman" w:hAnsi="Times New Roman" w:cs="Times New Roman"/>
          </w:rPr>
          <w:t>doi:10.1038/417809a</w:t>
        </w:r>
      </w:hyperlink>
      <w:r w:rsidRPr="00826252">
        <w:rPr>
          <w:rFonts w:ascii="Times New Roman" w:hAnsi="Times New Roman" w:cs="Times New Roman"/>
        </w:rPr>
        <w:t>.</w:t>
      </w:r>
    </w:p>
    <w:p w14:paraId="6A029A48" w14:textId="53BC796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Dunlop RA, Cato DH, </w:t>
      </w:r>
      <w:proofErr w:type="spellStart"/>
      <w:r w:rsidRPr="00826252">
        <w:rPr>
          <w:rFonts w:ascii="Times New Roman" w:hAnsi="Times New Roman" w:cs="Times New Roman"/>
        </w:rPr>
        <w:t>Noad</w:t>
      </w:r>
      <w:proofErr w:type="spellEnd"/>
      <w:r w:rsidRPr="00826252">
        <w:rPr>
          <w:rFonts w:ascii="Times New Roman" w:hAnsi="Times New Roman" w:cs="Times New Roman"/>
        </w:rPr>
        <w:t xml:space="preserve"> MJ. 2008. </w:t>
      </w:r>
      <w:proofErr w:type="gramStart"/>
      <w:r w:rsidRPr="00826252">
        <w:rPr>
          <w:rFonts w:ascii="Times New Roman" w:hAnsi="Times New Roman" w:cs="Times New Roman"/>
        </w:rPr>
        <w:t>Non-song</w:t>
      </w:r>
      <w:proofErr w:type="gramEnd"/>
      <w:r w:rsidRPr="00826252">
        <w:rPr>
          <w:rFonts w:ascii="Times New Roman" w:hAnsi="Times New Roman" w:cs="Times New Roman"/>
        </w:rPr>
        <w:t xml:space="preserve"> acoustic communication in migrating humpback whales (</w:t>
      </w:r>
      <w:r w:rsidRPr="00F97EF5">
        <w:rPr>
          <w:rFonts w:ascii="Times New Roman" w:hAnsi="Times New Roman" w:cs="Times New Roman"/>
          <w:i/>
          <w:iCs/>
        </w:rPr>
        <w:t>Megaptera novaeangliae</w:t>
      </w:r>
      <w:r w:rsidRPr="00826252">
        <w:rPr>
          <w:rFonts w:ascii="Times New Roman" w:hAnsi="Times New Roman" w:cs="Times New Roman"/>
        </w:rPr>
        <w:t xml:space="preserve">). Marine Mammal Science. 24(3):613–629. </w:t>
      </w:r>
      <w:hyperlink r:id="rId53" w:history="1">
        <w:r w:rsidRPr="00F97EF5">
          <w:rPr>
            <w:rStyle w:val="Hyperlink"/>
            <w:rFonts w:ascii="Times New Roman" w:hAnsi="Times New Roman" w:cs="Times New Roman"/>
          </w:rPr>
          <w:t>doi:10.1111/j.1748-7692.2008.00208.x</w:t>
        </w:r>
      </w:hyperlink>
      <w:r w:rsidRPr="00826252">
        <w:rPr>
          <w:rFonts w:ascii="Times New Roman" w:hAnsi="Times New Roman" w:cs="Times New Roman"/>
        </w:rPr>
        <w:t>.</w:t>
      </w:r>
    </w:p>
    <w:p w14:paraId="00E5BCD0" w14:textId="008A9182"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Edds</w:t>
      </w:r>
      <w:proofErr w:type="spellEnd"/>
      <w:r w:rsidRPr="00826252">
        <w:rPr>
          <w:rFonts w:ascii="Times New Roman" w:hAnsi="Times New Roman" w:cs="Times New Roman"/>
        </w:rPr>
        <w:t xml:space="preserve">-Walton PL. 1997. Acoustic Communication Signals of </w:t>
      </w:r>
      <w:proofErr w:type="spellStart"/>
      <w:r w:rsidRPr="00826252">
        <w:rPr>
          <w:rFonts w:ascii="Times New Roman" w:hAnsi="Times New Roman" w:cs="Times New Roman"/>
        </w:rPr>
        <w:t>Mysticete</w:t>
      </w:r>
      <w:proofErr w:type="spellEnd"/>
      <w:r w:rsidRPr="00826252">
        <w:rPr>
          <w:rFonts w:ascii="Times New Roman" w:hAnsi="Times New Roman" w:cs="Times New Roman"/>
        </w:rPr>
        <w:t xml:space="preserve"> Whales. Bioacoustics. 8(1–2):47–60. </w:t>
      </w:r>
      <w:hyperlink r:id="rId54" w:history="1">
        <w:r w:rsidRPr="00F97EF5">
          <w:rPr>
            <w:rStyle w:val="Hyperlink"/>
            <w:rFonts w:ascii="Times New Roman" w:hAnsi="Times New Roman" w:cs="Times New Roman"/>
          </w:rPr>
          <w:t>doi:10.1080/09524622.1997.9753353</w:t>
        </w:r>
      </w:hyperlink>
      <w:r w:rsidRPr="00826252">
        <w:rPr>
          <w:rFonts w:ascii="Times New Roman" w:hAnsi="Times New Roman" w:cs="Times New Roman"/>
        </w:rPr>
        <w:t>.</w:t>
      </w:r>
    </w:p>
    <w:p w14:paraId="08892652" w14:textId="5EFCCBF7"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Erbe</w:t>
      </w:r>
      <w:proofErr w:type="spellEnd"/>
      <w:r w:rsidRPr="00826252">
        <w:rPr>
          <w:rFonts w:ascii="Times New Roman" w:hAnsi="Times New Roman" w:cs="Times New Roman"/>
        </w:rPr>
        <w:t xml:space="preserve"> C, Schoeman RP, Peel D, Smith JN. 2021. It Often Howls More than It Chugs: Wind versus Ship Noise Under Water in Australia’s Maritime Regions. Journal of Marine Science and Engineering. 9(5):472. </w:t>
      </w:r>
      <w:hyperlink r:id="rId55" w:history="1">
        <w:r w:rsidRPr="00F97EF5">
          <w:rPr>
            <w:rStyle w:val="Hyperlink"/>
            <w:rFonts w:ascii="Times New Roman" w:hAnsi="Times New Roman" w:cs="Times New Roman"/>
          </w:rPr>
          <w:t>doi:10.3390/jmse9050472</w:t>
        </w:r>
      </w:hyperlink>
      <w:r w:rsidRPr="00826252">
        <w:rPr>
          <w:rFonts w:ascii="Times New Roman" w:hAnsi="Times New Roman" w:cs="Times New Roman"/>
        </w:rPr>
        <w:t>.</w:t>
      </w:r>
    </w:p>
    <w:p w14:paraId="108FD875" w14:textId="2329B53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Frasier KE, </w:t>
      </w:r>
      <w:proofErr w:type="spellStart"/>
      <w:r w:rsidRPr="00826252">
        <w:rPr>
          <w:rFonts w:ascii="Times New Roman" w:hAnsi="Times New Roman" w:cs="Times New Roman"/>
        </w:rPr>
        <w:t>Roch</w:t>
      </w:r>
      <w:proofErr w:type="spellEnd"/>
      <w:r w:rsidRPr="00826252">
        <w:rPr>
          <w:rFonts w:ascii="Times New Roman" w:hAnsi="Times New Roman" w:cs="Times New Roman"/>
        </w:rPr>
        <w:t xml:space="preserve"> MA, </w:t>
      </w:r>
      <w:proofErr w:type="spellStart"/>
      <w:r w:rsidRPr="00826252">
        <w:rPr>
          <w:rFonts w:ascii="Times New Roman" w:hAnsi="Times New Roman" w:cs="Times New Roman"/>
        </w:rPr>
        <w:t>Soldevilla</w:t>
      </w:r>
      <w:proofErr w:type="spellEnd"/>
      <w:r w:rsidRPr="00826252">
        <w:rPr>
          <w:rFonts w:ascii="Times New Roman" w:hAnsi="Times New Roman" w:cs="Times New Roman"/>
        </w:rPr>
        <w:t xml:space="preserve"> MS, Wiggins SM, Garrison LP, Hildebrand JA. 2017. Automated classification of dolphin echolocation click types from the Gulf of Mexico. PLOS Computational Biology. 13(12</w:t>
      </w:r>
      <w:proofErr w:type="gramStart"/>
      <w:r w:rsidRPr="00826252">
        <w:rPr>
          <w:rFonts w:ascii="Times New Roman" w:hAnsi="Times New Roman" w:cs="Times New Roman"/>
        </w:rPr>
        <w:t>):e</w:t>
      </w:r>
      <w:proofErr w:type="gramEnd"/>
      <w:r w:rsidRPr="00826252">
        <w:rPr>
          <w:rFonts w:ascii="Times New Roman" w:hAnsi="Times New Roman" w:cs="Times New Roman"/>
        </w:rPr>
        <w:t xml:space="preserve">1005823. </w:t>
      </w:r>
      <w:hyperlink r:id="rId56" w:history="1">
        <w:r w:rsidRPr="00F97EF5">
          <w:rPr>
            <w:rStyle w:val="Hyperlink"/>
            <w:rFonts w:ascii="Times New Roman" w:hAnsi="Times New Roman" w:cs="Times New Roman"/>
          </w:rPr>
          <w:t>doi:10.1371/journal.pcbi.1005823</w:t>
        </w:r>
      </w:hyperlink>
      <w:r w:rsidRPr="00826252">
        <w:rPr>
          <w:rFonts w:ascii="Times New Roman" w:hAnsi="Times New Roman" w:cs="Times New Roman"/>
        </w:rPr>
        <w:t>.</w:t>
      </w:r>
    </w:p>
    <w:p w14:paraId="796FB61D" w14:textId="121A1FA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Griffiths ET, Archer F, Rankin S, Keating JL, Keen E, Barlow J, Moore JE. 2020. Detection and classification of narrow-band high frequency echolocation clicks from drifting recorders. The Journal of the Acoustical Society of America. 147(5):3511–3522. </w:t>
      </w:r>
      <w:hyperlink r:id="rId57" w:history="1">
        <w:r w:rsidRPr="00F97EF5">
          <w:rPr>
            <w:rStyle w:val="Hyperlink"/>
            <w:rFonts w:ascii="Times New Roman" w:hAnsi="Times New Roman" w:cs="Times New Roman"/>
          </w:rPr>
          <w:t>doi:10.1121/10.0001229</w:t>
        </w:r>
      </w:hyperlink>
      <w:r w:rsidRPr="00826252">
        <w:rPr>
          <w:rFonts w:ascii="Times New Roman" w:hAnsi="Times New Roman" w:cs="Times New Roman"/>
        </w:rPr>
        <w:t>.</w:t>
      </w:r>
    </w:p>
    <w:p w14:paraId="4DAA622B" w14:textId="61DB0D2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enderson EE, Ballance L, Cárdenas-Hinojosa G, Barlow J, DeAngelis AI, Martinez S, </w:t>
      </w:r>
      <w:proofErr w:type="spellStart"/>
      <w:r w:rsidRPr="00826252">
        <w:rPr>
          <w:rFonts w:ascii="Times New Roman" w:hAnsi="Times New Roman" w:cs="Times New Roman"/>
        </w:rPr>
        <w:t>Hayslip</w:t>
      </w:r>
      <w:proofErr w:type="spellEnd"/>
      <w:r w:rsidRPr="00826252">
        <w:rPr>
          <w:rFonts w:ascii="Times New Roman" w:hAnsi="Times New Roman" w:cs="Times New Roman"/>
        </w:rPr>
        <w:t xml:space="preserve"> C, Pusser T, Márquez Segovia M, Baker S, et al. </w:t>
      </w:r>
      <w:r w:rsidR="007C0F54" w:rsidRPr="007C0F54">
        <w:rPr>
          <w:rFonts w:ascii="Times New Roman" w:hAnsi="Times New Roman" w:cs="Times New Roman"/>
          <w:i/>
          <w:iCs/>
        </w:rPr>
        <w:t xml:space="preserve">In Preparation. </w:t>
      </w:r>
      <w:r w:rsidRPr="00826252">
        <w:rPr>
          <w:rFonts w:ascii="Times New Roman" w:hAnsi="Times New Roman" w:cs="Times New Roman"/>
        </w:rPr>
        <w:t>First at-sea identifications of gingko-toothed beaked whale (</w:t>
      </w:r>
      <w:r w:rsidRPr="007C0F54">
        <w:rPr>
          <w:rFonts w:ascii="Times New Roman" w:hAnsi="Times New Roman" w:cs="Times New Roman"/>
          <w:i/>
          <w:iCs/>
        </w:rPr>
        <w:t xml:space="preserve">Mesoplodon </w:t>
      </w:r>
      <w:proofErr w:type="spellStart"/>
      <w:r w:rsidRPr="007C0F54">
        <w:rPr>
          <w:rFonts w:ascii="Times New Roman" w:hAnsi="Times New Roman" w:cs="Times New Roman"/>
          <w:i/>
          <w:iCs/>
        </w:rPr>
        <w:t>gingkodens</w:t>
      </w:r>
      <w:proofErr w:type="spellEnd"/>
      <w:r w:rsidRPr="00826252">
        <w:rPr>
          <w:rFonts w:ascii="Times New Roman" w:hAnsi="Times New Roman" w:cs="Times New Roman"/>
        </w:rPr>
        <w:t xml:space="preserve">): acoustics, genetics, and biological observations off Baja California, Mexico. Marine Mammal Science. </w:t>
      </w:r>
    </w:p>
    <w:p w14:paraId="1C84F5F2" w14:textId="0F3C27C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ildebrand JA, Frasier KE, Baumann-Pickering S, Wiggins SM. 2021. An empirical model for wind-generated ocean noise. Journal Acoustical Society America. 149(6):4516–4533. </w:t>
      </w:r>
      <w:hyperlink r:id="rId58" w:history="1">
        <w:r w:rsidRPr="007C0F54">
          <w:rPr>
            <w:rStyle w:val="Hyperlink"/>
            <w:rFonts w:ascii="Times New Roman" w:hAnsi="Times New Roman" w:cs="Times New Roman"/>
          </w:rPr>
          <w:t>doi:https://doi.org/10.1121/10.0005430</w:t>
        </w:r>
      </w:hyperlink>
      <w:r w:rsidRPr="00826252">
        <w:rPr>
          <w:rFonts w:ascii="Times New Roman" w:hAnsi="Times New Roman" w:cs="Times New Roman"/>
        </w:rPr>
        <w:t>.</w:t>
      </w:r>
    </w:p>
    <w:p w14:paraId="33DC1517" w14:textId="11CDB67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ating J, Barlow J, Griffiths ET, Moore JE. 2018. Passive acoustics survey of cetacean abundance levels (PASCAL-2016) final report. US Department of the Interior, Bureau of Ocean Energy Management Report No.: 25. </w:t>
      </w:r>
      <w:hyperlink r:id="rId59" w:history="1">
        <w:r w:rsidRPr="007C0F54">
          <w:rPr>
            <w:rStyle w:val="Hyperlink"/>
            <w:rFonts w:ascii="Times New Roman" w:hAnsi="Times New Roman" w:cs="Times New Roman"/>
          </w:rPr>
          <w:t>https://www.boem.gov/sites/default/files/environmental-stewardship/Environmental-Studies/Pacific-Region/Studies/BOEM-2018-025.pdf</w:t>
        </w:r>
      </w:hyperlink>
      <w:r w:rsidRPr="00826252">
        <w:rPr>
          <w:rFonts w:ascii="Times New Roman" w:hAnsi="Times New Roman" w:cs="Times New Roman"/>
        </w:rPr>
        <w:t>.</w:t>
      </w:r>
    </w:p>
    <w:p w14:paraId="1D21D478" w14:textId="1BDC9752"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Kerosky</w:t>
      </w:r>
      <w:proofErr w:type="spellEnd"/>
      <w:r w:rsidRPr="00826252">
        <w:rPr>
          <w:rFonts w:ascii="Times New Roman" w:hAnsi="Times New Roman" w:cs="Times New Roman"/>
        </w:rPr>
        <w:t xml:space="preserve"> SM, </w:t>
      </w:r>
      <w:proofErr w:type="spellStart"/>
      <w:r w:rsidRPr="00826252">
        <w:rPr>
          <w:rFonts w:ascii="Times New Roman" w:hAnsi="Times New Roman" w:cs="Times New Roman"/>
        </w:rPr>
        <w:t>Širović</w:t>
      </w:r>
      <w:proofErr w:type="spellEnd"/>
      <w:r w:rsidRPr="00826252">
        <w:rPr>
          <w:rFonts w:ascii="Times New Roman" w:hAnsi="Times New Roman" w:cs="Times New Roman"/>
        </w:rPr>
        <w:t xml:space="preserve"> A, Roche L, Baumann-Pickering S, Wiggins SM, Hildebrand JA. 2012. </w:t>
      </w:r>
      <w:proofErr w:type="spellStart"/>
      <w:r w:rsidRPr="00826252">
        <w:rPr>
          <w:rFonts w:ascii="Times New Roman" w:hAnsi="Times New Roman" w:cs="Times New Roman"/>
        </w:rPr>
        <w:t>Bryde’s</w:t>
      </w:r>
      <w:proofErr w:type="spellEnd"/>
      <w:r w:rsidRPr="00826252">
        <w:rPr>
          <w:rFonts w:ascii="Times New Roman" w:hAnsi="Times New Roman" w:cs="Times New Roman"/>
        </w:rPr>
        <w:t xml:space="preserve"> whale seasonal range expansion and increasing presence in the Southern California Bight from 2000 to 2010. Deep Sea Research. 65:125–132. </w:t>
      </w:r>
      <w:hyperlink r:id="rId60" w:history="1">
        <w:r w:rsidRPr="007C0F54">
          <w:rPr>
            <w:rStyle w:val="Hyperlink"/>
            <w:rFonts w:ascii="Times New Roman" w:hAnsi="Times New Roman" w:cs="Times New Roman"/>
          </w:rPr>
          <w:t>doi:https://doi.org/10.1016/j.dsr.2012.03.013</w:t>
        </w:r>
      </w:hyperlink>
      <w:r w:rsidRPr="00826252">
        <w:rPr>
          <w:rFonts w:ascii="Times New Roman" w:hAnsi="Times New Roman" w:cs="Times New Roman"/>
        </w:rPr>
        <w:t>.</w:t>
      </w:r>
    </w:p>
    <w:p w14:paraId="35E0D384" w14:textId="78A5D3D7"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Largier</w:t>
      </w:r>
      <w:proofErr w:type="spellEnd"/>
      <w:r w:rsidRPr="00826252">
        <w:rPr>
          <w:rFonts w:ascii="Times New Roman" w:hAnsi="Times New Roman" w:cs="Times New Roman"/>
        </w:rPr>
        <w:t xml:space="preserve"> JL, </w:t>
      </w:r>
      <w:proofErr w:type="spellStart"/>
      <w:r w:rsidRPr="00826252">
        <w:rPr>
          <w:rFonts w:ascii="Times New Roman" w:hAnsi="Times New Roman" w:cs="Times New Roman"/>
        </w:rPr>
        <w:t>Magnell</w:t>
      </w:r>
      <w:proofErr w:type="spellEnd"/>
      <w:r w:rsidRPr="00826252">
        <w:rPr>
          <w:rFonts w:ascii="Times New Roman" w:hAnsi="Times New Roman" w:cs="Times New Roman"/>
        </w:rPr>
        <w:t xml:space="preserve"> BA, Winant CD. 1993. Subtidal circulation over the northern California shelf. Journal of Geophysical Research: Oceans. 98(C10):18147–18179. </w:t>
      </w:r>
      <w:hyperlink r:id="rId61" w:history="1">
        <w:r w:rsidRPr="007C0F54">
          <w:rPr>
            <w:rStyle w:val="Hyperlink"/>
            <w:rFonts w:ascii="Times New Roman" w:hAnsi="Times New Roman" w:cs="Times New Roman"/>
          </w:rPr>
          <w:t>doi:10.1029/93JC01074</w:t>
        </w:r>
      </w:hyperlink>
      <w:r w:rsidRPr="00826252">
        <w:rPr>
          <w:rFonts w:ascii="Times New Roman" w:hAnsi="Times New Roman" w:cs="Times New Roman"/>
        </w:rPr>
        <w:t>.</w:t>
      </w:r>
    </w:p>
    <w:p w14:paraId="0D1F3337" w14:textId="0CBCE20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cDonald MA, </w:t>
      </w:r>
      <w:proofErr w:type="spellStart"/>
      <w:r w:rsidRPr="00826252">
        <w:rPr>
          <w:rFonts w:ascii="Times New Roman" w:hAnsi="Times New Roman" w:cs="Times New Roman"/>
        </w:rPr>
        <w:t>Calambokidis</w:t>
      </w:r>
      <w:proofErr w:type="spellEnd"/>
      <w:r w:rsidRPr="00826252">
        <w:rPr>
          <w:rFonts w:ascii="Times New Roman" w:hAnsi="Times New Roman" w:cs="Times New Roman"/>
        </w:rPr>
        <w:t xml:space="preserve"> J, </w:t>
      </w:r>
      <w:proofErr w:type="spellStart"/>
      <w:r w:rsidRPr="00826252">
        <w:rPr>
          <w:rFonts w:ascii="Times New Roman" w:hAnsi="Times New Roman" w:cs="Times New Roman"/>
        </w:rPr>
        <w:t>Teranishi</w:t>
      </w:r>
      <w:proofErr w:type="spellEnd"/>
      <w:r w:rsidRPr="00826252">
        <w:rPr>
          <w:rFonts w:ascii="Times New Roman" w:hAnsi="Times New Roman" w:cs="Times New Roman"/>
        </w:rPr>
        <w:t xml:space="preserve"> AM, Hildebrand JA. 2001. The acoustic calls of blue whales off California with gender data. The Journal of the Acoustical Society of America. 109(4):1728–1735. </w:t>
      </w:r>
      <w:hyperlink r:id="rId62" w:history="1">
        <w:r w:rsidRPr="007C0F54">
          <w:rPr>
            <w:rStyle w:val="Hyperlink"/>
            <w:rFonts w:ascii="Times New Roman" w:hAnsi="Times New Roman" w:cs="Times New Roman"/>
          </w:rPr>
          <w:t>doi:10.1121/1.1353593</w:t>
        </w:r>
      </w:hyperlink>
      <w:r w:rsidRPr="00826252">
        <w:rPr>
          <w:rFonts w:ascii="Times New Roman" w:hAnsi="Times New Roman" w:cs="Times New Roman"/>
        </w:rPr>
        <w:t>.</w:t>
      </w:r>
    </w:p>
    <w:p w14:paraId="00FC8AAB" w14:textId="453726CA"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Møhl</w:t>
      </w:r>
      <w:proofErr w:type="spellEnd"/>
      <w:r w:rsidRPr="00826252">
        <w:rPr>
          <w:rFonts w:ascii="Times New Roman" w:hAnsi="Times New Roman" w:cs="Times New Roman"/>
        </w:rPr>
        <w:t xml:space="preserve"> B, Wahlberg M, Madsen PT, Miller LA, </w:t>
      </w:r>
      <w:proofErr w:type="spellStart"/>
      <w:r w:rsidRPr="00826252">
        <w:rPr>
          <w:rFonts w:ascii="Times New Roman" w:hAnsi="Times New Roman" w:cs="Times New Roman"/>
        </w:rPr>
        <w:t>Surlykke</w:t>
      </w:r>
      <w:proofErr w:type="spellEnd"/>
      <w:r w:rsidRPr="00826252">
        <w:rPr>
          <w:rFonts w:ascii="Times New Roman" w:hAnsi="Times New Roman" w:cs="Times New Roman"/>
        </w:rPr>
        <w:t xml:space="preserve"> A. 2000. Sperm whale clicks: Directionality and source level revisited. The Journal of the Acoustical Society of America. 107(1):638–648. </w:t>
      </w:r>
      <w:hyperlink r:id="rId63" w:history="1">
        <w:r w:rsidRPr="007C0F54">
          <w:rPr>
            <w:rStyle w:val="Hyperlink"/>
            <w:rFonts w:ascii="Times New Roman" w:hAnsi="Times New Roman" w:cs="Times New Roman"/>
          </w:rPr>
          <w:t>doi:10.1121/1.428329</w:t>
        </w:r>
      </w:hyperlink>
      <w:r w:rsidRPr="00826252">
        <w:rPr>
          <w:rFonts w:ascii="Times New Roman" w:hAnsi="Times New Roman" w:cs="Times New Roman"/>
        </w:rPr>
        <w:t>.</w:t>
      </w:r>
    </w:p>
    <w:p w14:paraId="736072BF" w14:textId="6FD7F8D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Oleson EM, Wiggins SM, Hildebrand JA. 2007. Temporal separation of blue whale call types on a southern California feeding ground. Animal </w:t>
      </w:r>
      <w:proofErr w:type="spellStart"/>
      <w:r w:rsidRPr="00826252">
        <w:rPr>
          <w:rFonts w:ascii="Times New Roman" w:hAnsi="Times New Roman" w:cs="Times New Roman"/>
        </w:rPr>
        <w:t>Behaviour</w:t>
      </w:r>
      <w:proofErr w:type="spellEnd"/>
      <w:r w:rsidRPr="00826252">
        <w:rPr>
          <w:rFonts w:ascii="Times New Roman" w:hAnsi="Times New Roman" w:cs="Times New Roman"/>
        </w:rPr>
        <w:t xml:space="preserve">. 74(4):881–894. </w:t>
      </w:r>
      <w:hyperlink r:id="rId64" w:history="1">
        <w:r w:rsidRPr="007C0F54">
          <w:rPr>
            <w:rStyle w:val="Hyperlink"/>
            <w:rFonts w:ascii="Times New Roman" w:hAnsi="Times New Roman" w:cs="Times New Roman"/>
          </w:rPr>
          <w:t>doi:10.1016/j.anbehav.2007.01.022</w:t>
        </w:r>
      </w:hyperlink>
      <w:r w:rsidRPr="00826252">
        <w:rPr>
          <w:rFonts w:ascii="Times New Roman" w:hAnsi="Times New Roman" w:cs="Times New Roman"/>
        </w:rPr>
        <w:t>.</w:t>
      </w:r>
    </w:p>
    <w:p w14:paraId="561F052B" w14:textId="4B720155"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Posdaljian</w:t>
      </w:r>
      <w:proofErr w:type="spellEnd"/>
      <w:r w:rsidRPr="00826252">
        <w:rPr>
          <w:rFonts w:ascii="Times New Roman" w:hAnsi="Times New Roman" w:cs="Times New Roman"/>
        </w:rPr>
        <w:t xml:space="preserve"> N, </w:t>
      </w:r>
      <w:proofErr w:type="spellStart"/>
      <w:r w:rsidRPr="00826252">
        <w:rPr>
          <w:rFonts w:ascii="Times New Roman" w:hAnsi="Times New Roman" w:cs="Times New Roman"/>
        </w:rPr>
        <w:t>Solsona-Berga</w:t>
      </w:r>
      <w:proofErr w:type="spellEnd"/>
      <w:r w:rsidRPr="00826252">
        <w:rPr>
          <w:rFonts w:ascii="Times New Roman" w:hAnsi="Times New Roman" w:cs="Times New Roman"/>
        </w:rPr>
        <w:t xml:space="preserve"> A, Hildebrand JA, </w:t>
      </w:r>
      <w:proofErr w:type="spellStart"/>
      <w:r w:rsidRPr="00826252">
        <w:rPr>
          <w:rFonts w:ascii="Times New Roman" w:hAnsi="Times New Roman" w:cs="Times New Roman"/>
        </w:rPr>
        <w:t>Soderstjerna</w:t>
      </w:r>
      <w:proofErr w:type="spellEnd"/>
      <w:r w:rsidRPr="00826252">
        <w:rPr>
          <w:rFonts w:ascii="Times New Roman" w:hAnsi="Times New Roman" w:cs="Times New Roman"/>
        </w:rPr>
        <w:t xml:space="preserve"> C, Wiggins SM, </w:t>
      </w:r>
      <w:proofErr w:type="spellStart"/>
      <w:r w:rsidRPr="00826252">
        <w:rPr>
          <w:rFonts w:ascii="Times New Roman" w:hAnsi="Times New Roman" w:cs="Times New Roman"/>
        </w:rPr>
        <w:t>Lenssen</w:t>
      </w:r>
      <w:proofErr w:type="spellEnd"/>
      <w:r w:rsidRPr="00826252">
        <w:rPr>
          <w:rFonts w:ascii="Times New Roman" w:hAnsi="Times New Roman" w:cs="Times New Roman"/>
        </w:rPr>
        <w:t xml:space="preserve"> K, Baumann-Pickering S. 2023. Sperm Whales Demographics in the Gulf of Alaska and Bering Sea/Aleutian Islands: An Overlooked Female Habitat. </w:t>
      </w:r>
      <w:hyperlink r:id="rId65" w:history="1">
        <w:r w:rsidRPr="007C0F54">
          <w:rPr>
            <w:rStyle w:val="Hyperlink"/>
            <w:rFonts w:ascii="Times New Roman" w:hAnsi="Times New Roman" w:cs="Times New Roman"/>
          </w:rPr>
          <w:t>doi:10.1101/2023.04.16.537097</w:t>
        </w:r>
      </w:hyperlink>
      <w:r w:rsidRPr="00826252">
        <w:rPr>
          <w:rFonts w:ascii="Times New Roman" w:hAnsi="Times New Roman" w:cs="Times New Roman"/>
        </w:rPr>
        <w:t>.  http://biorxiv.org/lookup/doi/10.1101/2023.04.16.537097.</w:t>
      </w:r>
    </w:p>
    <w:p w14:paraId="7F162AB1" w14:textId="6FAA00C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Archer F, Keating JL, Oswald JN, Oswald M, Curtis A, Barlow J. 2017. Acoustic classification of dolphins in the California Current using whistles, echolocation clicks, and burst pulses. Marine Mammal Science. 2(33):520–540. </w:t>
      </w:r>
      <w:hyperlink r:id="rId66" w:history="1">
        <w:r w:rsidRPr="007C0F54">
          <w:rPr>
            <w:rStyle w:val="Hyperlink"/>
            <w:rFonts w:ascii="Times New Roman" w:hAnsi="Times New Roman" w:cs="Times New Roman"/>
          </w:rPr>
          <w:t>doi:10.1111/mms.12381</w:t>
        </w:r>
      </w:hyperlink>
      <w:r w:rsidRPr="00826252">
        <w:rPr>
          <w:rFonts w:ascii="Times New Roman" w:hAnsi="Times New Roman" w:cs="Times New Roman"/>
        </w:rPr>
        <w:t>.</w:t>
      </w:r>
    </w:p>
    <w:p w14:paraId="1070D3F8" w14:textId="67EBD50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Barlow J. 2005. Source of the North Pacific “boing” sound attributed to minke whales. The Journal of the Acoustical Society of America. 118(5):3346–3351. </w:t>
      </w:r>
      <w:hyperlink r:id="rId67" w:history="1">
        <w:r w:rsidRPr="007C0F54">
          <w:rPr>
            <w:rStyle w:val="Hyperlink"/>
            <w:rFonts w:ascii="Times New Roman" w:hAnsi="Times New Roman" w:cs="Times New Roman"/>
          </w:rPr>
          <w:t>doi:10.1121/1.2046747</w:t>
        </w:r>
      </w:hyperlink>
      <w:r w:rsidRPr="00826252">
        <w:rPr>
          <w:rFonts w:ascii="Times New Roman" w:hAnsi="Times New Roman" w:cs="Times New Roman"/>
        </w:rPr>
        <w:t>.</w:t>
      </w:r>
    </w:p>
    <w:p w14:paraId="53809ABF" w14:textId="5D57B95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Rankin S, Barlow J. 2007. V</w:t>
      </w:r>
      <w:r w:rsidR="007C0F54">
        <w:rPr>
          <w:rFonts w:ascii="Times New Roman" w:hAnsi="Times New Roman" w:cs="Times New Roman"/>
        </w:rPr>
        <w:t>ocalizations of the sei whale Balaenoptera borealis off the Hawaiian Islands</w:t>
      </w:r>
      <w:r w:rsidRPr="00826252">
        <w:rPr>
          <w:rFonts w:ascii="Times New Roman" w:hAnsi="Times New Roman" w:cs="Times New Roman"/>
        </w:rPr>
        <w:t xml:space="preserve">. Bioacoustics. 16(2):137–145. </w:t>
      </w:r>
      <w:hyperlink r:id="rId68" w:history="1">
        <w:r w:rsidRPr="007C0F54">
          <w:rPr>
            <w:rStyle w:val="Hyperlink"/>
            <w:rFonts w:ascii="Times New Roman" w:hAnsi="Times New Roman" w:cs="Times New Roman"/>
          </w:rPr>
          <w:t>doi:10.1080/09524622.2007.9753572</w:t>
        </w:r>
      </w:hyperlink>
      <w:r w:rsidRPr="00826252">
        <w:rPr>
          <w:rFonts w:ascii="Times New Roman" w:hAnsi="Times New Roman" w:cs="Times New Roman"/>
        </w:rPr>
        <w:t>.</w:t>
      </w:r>
    </w:p>
    <w:p w14:paraId="07BD806F" w14:textId="096D417B"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lastRenderedPageBreak/>
        <w:t>Romagosa</w:t>
      </w:r>
      <w:proofErr w:type="spellEnd"/>
      <w:r w:rsidRPr="00826252">
        <w:rPr>
          <w:rFonts w:ascii="Times New Roman" w:hAnsi="Times New Roman" w:cs="Times New Roman"/>
        </w:rPr>
        <w:t xml:space="preserve"> M, Pérez-Jorge S, </w:t>
      </w:r>
      <w:proofErr w:type="spellStart"/>
      <w:r w:rsidRPr="00826252">
        <w:rPr>
          <w:rFonts w:ascii="Times New Roman" w:hAnsi="Times New Roman" w:cs="Times New Roman"/>
        </w:rPr>
        <w:t>Cascão</w:t>
      </w:r>
      <w:proofErr w:type="spellEnd"/>
      <w:r w:rsidRPr="00826252">
        <w:rPr>
          <w:rFonts w:ascii="Times New Roman" w:hAnsi="Times New Roman" w:cs="Times New Roman"/>
        </w:rPr>
        <w:t xml:space="preserve"> I, </w:t>
      </w:r>
      <w:proofErr w:type="spellStart"/>
      <w:r w:rsidRPr="00826252">
        <w:rPr>
          <w:rFonts w:ascii="Times New Roman" w:hAnsi="Times New Roman" w:cs="Times New Roman"/>
        </w:rPr>
        <w:t>Mouriño</w:t>
      </w:r>
      <w:proofErr w:type="spellEnd"/>
      <w:r w:rsidRPr="00826252">
        <w:rPr>
          <w:rFonts w:ascii="Times New Roman" w:hAnsi="Times New Roman" w:cs="Times New Roman"/>
        </w:rPr>
        <w:t xml:space="preserve"> H, </w:t>
      </w:r>
      <w:proofErr w:type="spellStart"/>
      <w:r w:rsidRPr="00826252">
        <w:rPr>
          <w:rFonts w:ascii="Times New Roman" w:hAnsi="Times New Roman" w:cs="Times New Roman"/>
        </w:rPr>
        <w:t>Lehodey</w:t>
      </w:r>
      <w:proofErr w:type="spellEnd"/>
      <w:r w:rsidRPr="00826252">
        <w:rPr>
          <w:rFonts w:ascii="Times New Roman" w:hAnsi="Times New Roman" w:cs="Times New Roman"/>
        </w:rPr>
        <w:t xml:space="preserve"> P, Pereira A, Marques TA, Matias L, Silva MA. 2021. Food talk: 40-Hz fin whale calls are associated with prey biomass. Proceedings of the Royal Society B: Biological Sciences. 288(1954):20211156. </w:t>
      </w:r>
      <w:hyperlink r:id="rId69" w:history="1">
        <w:r w:rsidRPr="007C0F54">
          <w:rPr>
            <w:rStyle w:val="Hyperlink"/>
            <w:rFonts w:ascii="Times New Roman" w:hAnsi="Times New Roman" w:cs="Times New Roman"/>
          </w:rPr>
          <w:t>doi:10.1098/rspb.2021.1156</w:t>
        </w:r>
      </w:hyperlink>
      <w:r w:rsidRPr="00826252">
        <w:rPr>
          <w:rFonts w:ascii="Times New Roman" w:hAnsi="Times New Roman" w:cs="Times New Roman"/>
        </w:rPr>
        <w:t>.</w:t>
      </w:r>
    </w:p>
    <w:p w14:paraId="0BF4DD25" w14:textId="3F75B21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yan JP, Cline DE, Joseph JE, </w:t>
      </w:r>
      <w:proofErr w:type="spellStart"/>
      <w:r w:rsidRPr="00826252">
        <w:rPr>
          <w:rFonts w:ascii="Times New Roman" w:hAnsi="Times New Roman" w:cs="Times New Roman"/>
        </w:rPr>
        <w:t>Margolina</w:t>
      </w:r>
      <w:proofErr w:type="spellEnd"/>
      <w:r w:rsidRPr="00826252">
        <w:rPr>
          <w:rFonts w:ascii="Times New Roman" w:hAnsi="Times New Roman" w:cs="Times New Roman"/>
        </w:rPr>
        <w:t xml:space="preserve"> T, Santora JA, </w:t>
      </w:r>
      <w:proofErr w:type="spellStart"/>
      <w:r w:rsidRPr="00826252">
        <w:rPr>
          <w:rFonts w:ascii="Times New Roman" w:hAnsi="Times New Roman" w:cs="Times New Roman"/>
        </w:rPr>
        <w:t>Kudela</w:t>
      </w:r>
      <w:proofErr w:type="spellEnd"/>
      <w:r w:rsidRPr="00826252">
        <w:rPr>
          <w:rFonts w:ascii="Times New Roman" w:hAnsi="Times New Roman" w:cs="Times New Roman"/>
        </w:rPr>
        <w:t xml:space="preserve"> RM, Chavez FP, Pennington JT, Wahl C, </w:t>
      </w:r>
      <w:proofErr w:type="spellStart"/>
      <w:r w:rsidRPr="00826252">
        <w:rPr>
          <w:rFonts w:ascii="Times New Roman" w:hAnsi="Times New Roman" w:cs="Times New Roman"/>
        </w:rPr>
        <w:t>Michisaki</w:t>
      </w:r>
      <w:proofErr w:type="spellEnd"/>
      <w:r w:rsidRPr="00826252">
        <w:rPr>
          <w:rFonts w:ascii="Times New Roman" w:hAnsi="Times New Roman" w:cs="Times New Roman"/>
        </w:rPr>
        <w:t xml:space="preserve"> R, et al. 2019. Humpback whale song occurrence reflects ecosystem variability in feeding and migratory habitat of the northeast Pacific. PLOS ONE. 14(9</w:t>
      </w:r>
      <w:proofErr w:type="gramStart"/>
      <w:r w:rsidRPr="00826252">
        <w:rPr>
          <w:rFonts w:ascii="Times New Roman" w:hAnsi="Times New Roman" w:cs="Times New Roman"/>
        </w:rPr>
        <w:t>):e</w:t>
      </w:r>
      <w:proofErr w:type="gramEnd"/>
      <w:r w:rsidRPr="00826252">
        <w:rPr>
          <w:rFonts w:ascii="Times New Roman" w:hAnsi="Times New Roman" w:cs="Times New Roman"/>
        </w:rPr>
        <w:t xml:space="preserve">0222456. </w:t>
      </w:r>
      <w:hyperlink r:id="rId70" w:history="1">
        <w:r w:rsidRPr="007C0F54">
          <w:rPr>
            <w:rStyle w:val="Hyperlink"/>
            <w:rFonts w:ascii="Times New Roman" w:hAnsi="Times New Roman" w:cs="Times New Roman"/>
          </w:rPr>
          <w:t>doi:10.1371/journal.pone.0222456</w:t>
        </w:r>
      </w:hyperlink>
      <w:r w:rsidRPr="00826252">
        <w:rPr>
          <w:rFonts w:ascii="Times New Roman" w:hAnsi="Times New Roman" w:cs="Times New Roman"/>
        </w:rPr>
        <w:t>.</w:t>
      </w:r>
    </w:p>
    <w:p w14:paraId="4BD49E78" w14:textId="213F3012"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imonis</w:t>
      </w:r>
      <w:proofErr w:type="spellEnd"/>
      <w:r w:rsidRPr="00826252">
        <w:rPr>
          <w:rFonts w:ascii="Times New Roman" w:hAnsi="Times New Roman" w:cs="Times New Roman"/>
        </w:rPr>
        <w:t xml:space="preserve"> AE. 2020. Passive Acoustic Survey </w:t>
      </w:r>
      <w:proofErr w:type="gramStart"/>
      <w:r w:rsidRPr="00826252">
        <w:rPr>
          <w:rFonts w:ascii="Times New Roman" w:hAnsi="Times New Roman" w:cs="Times New Roman"/>
        </w:rPr>
        <w:t>Of</w:t>
      </w:r>
      <w:proofErr w:type="gramEnd"/>
      <w:r w:rsidRPr="00826252">
        <w:rPr>
          <w:rFonts w:ascii="Times New Roman" w:hAnsi="Times New Roman" w:cs="Times New Roman"/>
        </w:rPr>
        <w:t xml:space="preserve"> Deep-Diving Odontocetes in the California Current Ecosystem 2018: Final Report. NOAA-TM-NMFS-SWFSC-630. </w:t>
      </w:r>
      <w:hyperlink r:id="rId71" w:history="1">
        <w:r w:rsidRPr="007C0F54">
          <w:rPr>
            <w:rStyle w:val="Hyperlink"/>
            <w:rFonts w:ascii="Times New Roman" w:hAnsi="Times New Roman" w:cs="Times New Roman"/>
          </w:rPr>
          <w:t>doi:10.25923/W5XX-JZ73</w:t>
        </w:r>
      </w:hyperlink>
      <w:r w:rsidRPr="00826252">
        <w:rPr>
          <w:rFonts w:ascii="Times New Roman" w:hAnsi="Times New Roman" w:cs="Times New Roman"/>
        </w:rPr>
        <w:t>.  https://repository.library.noaa.gov/view/noaa/27223.</w:t>
      </w:r>
    </w:p>
    <w:p w14:paraId="36D04D1E" w14:textId="1023F018"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ldevilla</w:t>
      </w:r>
      <w:proofErr w:type="spellEnd"/>
      <w:r w:rsidRPr="00826252">
        <w:rPr>
          <w:rFonts w:ascii="Times New Roman" w:hAnsi="Times New Roman" w:cs="Times New Roman"/>
        </w:rPr>
        <w:t xml:space="preserve"> M, Wiggins S, Hildebrand J. 2010. </w:t>
      </w:r>
      <w:proofErr w:type="spellStart"/>
      <w:r w:rsidRPr="00826252">
        <w:rPr>
          <w:rFonts w:ascii="Times New Roman" w:hAnsi="Times New Roman" w:cs="Times New Roman"/>
        </w:rPr>
        <w:t>Spatio</w:t>
      </w:r>
      <w:proofErr w:type="spellEnd"/>
      <w:r w:rsidRPr="00826252">
        <w:rPr>
          <w:rFonts w:ascii="Times New Roman" w:hAnsi="Times New Roman" w:cs="Times New Roman"/>
        </w:rPr>
        <w:t xml:space="preserve">-temporal comparison of Pacific white-sided dolphin echolocation click types. </w:t>
      </w:r>
      <w:proofErr w:type="spellStart"/>
      <w:r w:rsidRPr="00826252">
        <w:rPr>
          <w:rFonts w:ascii="Times New Roman" w:hAnsi="Times New Roman" w:cs="Times New Roman"/>
        </w:rPr>
        <w:t>Aquat</w:t>
      </w:r>
      <w:proofErr w:type="spellEnd"/>
      <w:r w:rsidRPr="00826252">
        <w:rPr>
          <w:rFonts w:ascii="Times New Roman" w:hAnsi="Times New Roman" w:cs="Times New Roman"/>
        </w:rPr>
        <w:t xml:space="preserve"> Biol. 9:49–62. </w:t>
      </w:r>
      <w:hyperlink r:id="rId72" w:history="1">
        <w:r w:rsidRPr="007C0F54">
          <w:rPr>
            <w:rStyle w:val="Hyperlink"/>
            <w:rFonts w:ascii="Times New Roman" w:hAnsi="Times New Roman" w:cs="Times New Roman"/>
          </w:rPr>
          <w:t>doi:10.3354/ab00224</w:t>
        </w:r>
      </w:hyperlink>
      <w:r w:rsidRPr="00826252">
        <w:rPr>
          <w:rFonts w:ascii="Times New Roman" w:hAnsi="Times New Roman" w:cs="Times New Roman"/>
        </w:rPr>
        <w:t>.</w:t>
      </w:r>
    </w:p>
    <w:p w14:paraId="702B4479" w14:textId="4DBE7C1E"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ldevilla</w:t>
      </w:r>
      <w:proofErr w:type="spellEnd"/>
      <w:r w:rsidRPr="00826252">
        <w:rPr>
          <w:rFonts w:ascii="Times New Roman" w:hAnsi="Times New Roman" w:cs="Times New Roman"/>
        </w:rPr>
        <w:t xml:space="preserve"> MS, Baumann-Pickering S, </w:t>
      </w:r>
      <w:proofErr w:type="spellStart"/>
      <w:r w:rsidRPr="00826252">
        <w:rPr>
          <w:rFonts w:ascii="Times New Roman" w:hAnsi="Times New Roman" w:cs="Times New Roman"/>
        </w:rPr>
        <w:t>Cholewiak</w:t>
      </w:r>
      <w:proofErr w:type="spellEnd"/>
      <w:r w:rsidRPr="00826252">
        <w:rPr>
          <w:rFonts w:ascii="Times New Roman" w:hAnsi="Times New Roman" w:cs="Times New Roman"/>
        </w:rPr>
        <w:t xml:space="preserve"> D, Hodge LEW, Oleson EM, Rankin S. 2017. Geographic variation in </w:t>
      </w:r>
      <w:proofErr w:type="spellStart"/>
      <w:r w:rsidRPr="00826252">
        <w:rPr>
          <w:rFonts w:ascii="Times New Roman" w:hAnsi="Times New Roman" w:cs="Times New Roman"/>
        </w:rPr>
        <w:t>Risso’s</w:t>
      </w:r>
      <w:proofErr w:type="spellEnd"/>
      <w:r w:rsidRPr="00826252">
        <w:rPr>
          <w:rFonts w:ascii="Times New Roman" w:hAnsi="Times New Roman" w:cs="Times New Roman"/>
        </w:rPr>
        <w:t xml:space="preserve"> dolphin echolocation click spectra. The Journal of the Acoustical Society of America. 142(2):599–617. </w:t>
      </w:r>
      <w:hyperlink r:id="rId73" w:history="1">
        <w:r w:rsidRPr="007C0F54">
          <w:rPr>
            <w:rStyle w:val="Hyperlink"/>
            <w:rFonts w:ascii="Times New Roman" w:hAnsi="Times New Roman" w:cs="Times New Roman"/>
          </w:rPr>
          <w:t>doi:10.1121/1.4996002</w:t>
        </w:r>
      </w:hyperlink>
      <w:r w:rsidRPr="00826252">
        <w:rPr>
          <w:rFonts w:ascii="Times New Roman" w:hAnsi="Times New Roman" w:cs="Times New Roman"/>
        </w:rPr>
        <w:t>.</w:t>
      </w:r>
    </w:p>
    <w:p w14:paraId="46EEC839" w14:textId="1FAC7BF8"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ldevilla</w:t>
      </w:r>
      <w:proofErr w:type="spellEnd"/>
      <w:r w:rsidRPr="00826252">
        <w:rPr>
          <w:rFonts w:ascii="Times New Roman" w:hAnsi="Times New Roman" w:cs="Times New Roman"/>
        </w:rPr>
        <w:t xml:space="preserve"> MS, Henderson EE, Campbell GS, Wiggins SM, Hildebrand JA, </w:t>
      </w:r>
      <w:proofErr w:type="spellStart"/>
      <w:r w:rsidRPr="00826252">
        <w:rPr>
          <w:rFonts w:ascii="Times New Roman" w:hAnsi="Times New Roman" w:cs="Times New Roman"/>
        </w:rPr>
        <w:t>Roch</w:t>
      </w:r>
      <w:proofErr w:type="spellEnd"/>
      <w:r w:rsidRPr="00826252">
        <w:rPr>
          <w:rFonts w:ascii="Times New Roman" w:hAnsi="Times New Roman" w:cs="Times New Roman"/>
        </w:rPr>
        <w:t xml:space="preserve"> MA. 2008. Classification of </w:t>
      </w:r>
      <w:proofErr w:type="spellStart"/>
      <w:r w:rsidRPr="00826252">
        <w:rPr>
          <w:rFonts w:ascii="Times New Roman" w:hAnsi="Times New Roman" w:cs="Times New Roman"/>
        </w:rPr>
        <w:t>Risso’s</w:t>
      </w:r>
      <w:proofErr w:type="spellEnd"/>
      <w:r w:rsidRPr="00826252">
        <w:rPr>
          <w:rFonts w:ascii="Times New Roman" w:hAnsi="Times New Roman" w:cs="Times New Roman"/>
        </w:rPr>
        <w:t xml:space="preserve"> and Pacific white-sided dolphins using spectral properties of echolocation clicks. The Journal of the Acoustical Society of America. 124(1):609–624.</w:t>
      </w:r>
      <w:hyperlink r:id="rId74" w:history="1">
        <w:r w:rsidRPr="007C0F54">
          <w:rPr>
            <w:rStyle w:val="Hyperlink"/>
            <w:rFonts w:ascii="Times New Roman" w:hAnsi="Times New Roman" w:cs="Times New Roman"/>
          </w:rPr>
          <w:t xml:space="preserve"> doi:10.1121/1.2932059</w:t>
        </w:r>
      </w:hyperlink>
      <w:r w:rsidRPr="00826252">
        <w:rPr>
          <w:rFonts w:ascii="Times New Roman" w:hAnsi="Times New Roman" w:cs="Times New Roman"/>
        </w:rPr>
        <w:t>.</w:t>
      </w:r>
    </w:p>
    <w:p w14:paraId="51840CB2" w14:textId="371C903E"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lsona-Berga</w:t>
      </w:r>
      <w:proofErr w:type="spellEnd"/>
      <w:r w:rsidRPr="00826252">
        <w:rPr>
          <w:rFonts w:ascii="Times New Roman" w:hAnsi="Times New Roman" w:cs="Times New Roman"/>
        </w:rPr>
        <w:t xml:space="preserve"> A, </w:t>
      </w:r>
      <w:proofErr w:type="spellStart"/>
      <w:r w:rsidRPr="00826252">
        <w:rPr>
          <w:rFonts w:ascii="Times New Roman" w:hAnsi="Times New Roman" w:cs="Times New Roman"/>
        </w:rPr>
        <w:t>Posdaljian</w:t>
      </w:r>
      <w:proofErr w:type="spellEnd"/>
      <w:r w:rsidRPr="00826252">
        <w:rPr>
          <w:rFonts w:ascii="Times New Roman" w:hAnsi="Times New Roman" w:cs="Times New Roman"/>
        </w:rPr>
        <w:t xml:space="preserve"> N, Hildebrand JA, Baumann-Pickering S. 2022. Echolocation repetition rate as a proxy to monitor population structure and dynamics of sperm whales. Remote Sensing in Ecology and Conservation. 8(6):827–840. </w:t>
      </w:r>
      <w:hyperlink r:id="rId75" w:history="1">
        <w:r w:rsidRPr="007C0F54">
          <w:rPr>
            <w:rStyle w:val="Hyperlink"/>
            <w:rFonts w:ascii="Times New Roman" w:hAnsi="Times New Roman" w:cs="Times New Roman"/>
          </w:rPr>
          <w:t>doi:10.1002/rse2.278</w:t>
        </w:r>
      </w:hyperlink>
      <w:r w:rsidRPr="00826252">
        <w:rPr>
          <w:rFonts w:ascii="Times New Roman" w:hAnsi="Times New Roman" w:cs="Times New Roman"/>
        </w:rPr>
        <w:t>.</w:t>
      </w:r>
    </w:p>
    <w:p w14:paraId="51E7E846" w14:textId="5DD6685F"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uthall</w:t>
      </w:r>
      <w:proofErr w:type="spellEnd"/>
      <w:r w:rsidRPr="00826252">
        <w:rPr>
          <w:rFonts w:ascii="Times New Roman" w:hAnsi="Times New Roman" w:cs="Times New Roman"/>
        </w:rPr>
        <w:t xml:space="preserve"> B, Mazurek R, Eriksen R. 2023. Vulnerability Index to Scale Effects of Offshore Renewable Energy on Marine Mammals and Sea Turtles Off the U.S. West Coast (VIMMS). Aptos, CA: </w:t>
      </w:r>
      <w:proofErr w:type="spellStart"/>
      <w:r w:rsidRPr="00826252">
        <w:rPr>
          <w:rFonts w:ascii="Times New Roman" w:hAnsi="Times New Roman" w:cs="Times New Roman"/>
        </w:rPr>
        <w:t>Southall</w:t>
      </w:r>
      <w:proofErr w:type="spellEnd"/>
      <w:r w:rsidRPr="00826252">
        <w:rPr>
          <w:rFonts w:ascii="Times New Roman" w:hAnsi="Times New Roman" w:cs="Times New Roman"/>
        </w:rPr>
        <w:t xml:space="preserve"> Environmental Associates, Inc. Report No.: BOEM-2023-057.  </w:t>
      </w:r>
      <w:hyperlink r:id="rId76" w:history="1">
        <w:r w:rsidRPr="007C0F54">
          <w:rPr>
            <w:rStyle w:val="Hyperlink"/>
            <w:rFonts w:ascii="Times New Roman" w:hAnsi="Times New Roman" w:cs="Times New Roman"/>
          </w:rPr>
          <w:t>https://espis.boem.gov/Final%20Reports/BOEM_2023-057.pdf</w:t>
        </w:r>
      </w:hyperlink>
      <w:r w:rsidRPr="00826252">
        <w:rPr>
          <w:rFonts w:ascii="Times New Roman" w:hAnsi="Times New Roman" w:cs="Times New Roman"/>
        </w:rPr>
        <w:t>.</w:t>
      </w:r>
    </w:p>
    <w:p w14:paraId="48C69694" w14:textId="056EFA2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Thompson AR, </w:t>
      </w:r>
      <w:proofErr w:type="spellStart"/>
      <w:r w:rsidRPr="00826252">
        <w:rPr>
          <w:rFonts w:ascii="Times New Roman" w:hAnsi="Times New Roman" w:cs="Times New Roman"/>
        </w:rPr>
        <w:t>Swalethorp</w:t>
      </w:r>
      <w:proofErr w:type="spellEnd"/>
      <w:r w:rsidRPr="00826252">
        <w:rPr>
          <w:rFonts w:ascii="Times New Roman" w:hAnsi="Times New Roman" w:cs="Times New Roman"/>
        </w:rPr>
        <w:t xml:space="preserve"> R, </w:t>
      </w:r>
      <w:proofErr w:type="spellStart"/>
      <w:r w:rsidRPr="00826252">
        <w:rPr>
          <w:rFonts w:ascii="Times New Roman" w:hAnsi="Times New Roman" w:cs="Times New Roman"/>
        </w:rPr>
        <w:t>Alksne</w:t>
      </w:r>
      <w:proofErr w:type="spellEnd"/>
      <w:r w:rsidRPr="00826252">
        <w:rPr>
          <w:rFonts w:ascii="Times New Roman" w:hAnsi="Times New Roman" w:cs="Times New Roman"/>
        </w:rPr>
        <w:t xml:space="preserve"> M, Santora JA, Hazen EL, </w:t>
      </w:r>
      <w:proofErr w:type="spellStart"/>
      <w:r w:rsidRPr="00826252">
        <w:rPr>
          <w:rFonts w:ascii="Times New Roman" w:hAnsi="Times New Roman" w:cs="Times New Roman"/>
        </w:rPr>
        <w:t>Leising</w:t>
      </w:r>
      <w:proofErr w:type="spellEnd"/>
      <w:r w:rsidRPr="00826252">
        <w:rPr>
          <w:rFonts w:ascii="Times New Roman" w:hAnsi="Times New Roman" w:cs="Times New Roman"/>
        </w:rPr>
        <w:t xml:space="preserve"> A, Satterthwaite E, </w:t>
      </w:r>
      <w:proofErr w:type="spellStart"/>
      <w:r w:rsidRPr="00826252">
        <w:rPr>
          <w:rFonts w:ascii="Times New Roman" w:hAnsi="Times New Roman" w:cs="Times New Roman"/>
        </w:rPr>
        <w:t>Sydeman</w:t>
      </w:r>
      <w:proofErr w:type="spellEnd"/>
      <w:r w:rsidRPr="00826252">
        <w:rPr>
          <w:rFonts w:ascii="Times New Roman" w:hAnsi="Times New Roman" w:cs="Times New Roman"/>
        </w:rPr>
        <w:t xml:space="preserve"> WJ, Anderson CR, Auth TD, et al. 2024. State of the California Current Ecosystem report in 2022: a tale of two La </w:t>
      </w:r>
      <w:proofErr w:type="spellStart"/>
      <w:r w:rsidRPr="00826252">
        <w:rPr>
          <w:rFonts w:ascii="Times New Roman" w:hAnsi="Times New Roman" w:cs="Times New Roman"/>
        </w:rPr>
        <w:t>Niñas</w:t>
      </w:r>
      <w:proofErr w:type="spellEnd"/>
      <w:r w:rsidRPr="00826252">
        <w:rPr>
          <w:rFonts w:ascii="Times New Roman" w:hAnsi="Times New Roman" w:cs="Times New Roman"/>
        </w:rPr>
        <w:t xml:space="preserve">. Front Mar Sci. 11. </w:t>
      </w:r>
      <w:hyperlink r:id="rId77" w:history="1">
        <w:r w:rsidRPr="007C0F54">
          <w:rPr>
            <w:rStyle w:val="Hyperlink"/>
            <w:rFonts w:ascii="Times New Roman" w:hAnsi="Times New Roman" w:cs="Times New Roman"/>
          </w:rPr>
          <w:t>doi:10.3389/fmars.2024.1294011</w:t>
        </w:r>
      </w:hyperlink>
      <w:r w:rsidRPr="00826252">
        <w:rPr>
          <w:rFonts w:ascii="Times New Roman" w:hAnsi="Times New Roman" w:cs="Times New Roman"/>
        </w:rPr>
        <w:t>. https://www.frontiersin.org/articles/10.3389/fmars.2024.1294011.</w:t>
      </w:r>
    </w:p>
    <w:p w14:paraId="058B7ABE" w14:textId="0D7F6464"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Westell</w:t>
      </w:r>
      <w:proofErr w:type="spellEnd"/>
      <w:r w:rsidRPr="00826252">
        <w:rPr>
          <w:rFonts w:ascii="Times New Roman" w:hAnsi="Times New Roman" w:cs="Times New Roman"/>
        </w:rPr>
        <w:t xml:space="preserve"> A, Rowell TJ, </w:t>
      </w:r>
      <w:proofErr w:type="spellStart"/>
      <w:r w:rsidRPr="00826252">
        <w:rPr>
          <w:rFonts w:ascii="Times New Roman" w:hAnsi="Times New Roman" w:cs="Times New Roman"/>
        </w:rPr>
        <w:t>Posdaljian</w:t>
      </w:r>
      <w:proofErr w:type="spellEnd"/>
      <w:r w:rsidRPr="00826252">
        <w:rPr>
          <w:rFonts w:ascii="Times New Roman" w:hAnsi="Times New Roman" w:cs="Times New Roman"/>
        </w:rPr>
        <w:t xml:space="preserve"> N, </w:t>
      </w:r>
      <w:proofErr w:type="spellStart"/>
      <w:r w:rsidRPr="00826252">
        <w:rPr>
          <w:rFonts w:ascii="Times New Roman" w:hAnsi="Times New Roman" w:cs="Times New Roman"/>
        </w:rPr>
        <w:t>Solsona-Berga</w:t>
      </w:r>
      <w:proofErr w:type="spellEnd"/>
      <w:r w:rsidRPr="00826252">
        <w:rPr>
          <w:rFonts w:ascii="Times New Roman" w:hAnsi="Times New Roman" w:cs="Times New Roman"/>
        </w:rPr>
        <w:t xml:space="preserve"> A, Van </w:t>
      </w:r>
      <w:proofErr w:type="spellStart"/>
      <w:r w:rsidRPr="00826252">
        <w:rPr>
          <w:rFonts w:ascii="Times New Roman" w:hAnsi="Times New Roman" w:cs="Times New Roman"/>
        </w:rPr>
        <w:t>Parijs</w:t>
      </w:r>
      <w:proofErr w:type="spellEnd"/>
      <w:r w:rsidRPr="00826252">
        <w:rPr>
          <w:rFonts w:ascii="Times New Roman" w:hAnsi="Times New Roman" w:cs="Times New Roman"/>
        </w:rPr>
        <w:t xml:space="preserve"> SM, DeAngelis AI. 2024 Feb 19. Acoustic presence and demographics of sperm whales (</w:t>
      </w:r>
      <w:r w:rsidRPr="007C0F54">
        <w:rPr>
          <w:rFonts w:ascii="Times New Roman" w:hAnsi="Times New Roman" w:cs="Times New Roman"/>
          <w:i/>
          <w:iCs/>
        </w:rPr>
        <w:t>Physeter macrocephalus</w:t>
      </w:r>
      <w:r w:rsidRPr="00826252">
        <w:rPr>
          <w:rFonts w:ascii="Times New Roman" w:hAnsi="Times New Roman" w:cs="Times New Roman"/>
        </w:rPr>
        <w:t xml:space="preserve">) off southern New England and near a US offshore wind energy area. ICES Journal of Marine Science. </w:t>
      </w:r>
      <w:hyperlink r:id="rId78" w:history="1">
        <w:r w:rsidRPr="007C0F54">
          <w:rPr>
            <w:rStyle w:val="Hyperlink"/>
            <w:rFonts w:ascii="Times New Roman" w:hAnsi="Times New Roman" w:cs="Times New Roman"/>
          </w:rPr>
          <w:t>doi:10.1093/icesjms/fsae012</w:t>
        </w:r>
      </w:hyperlink>
      <w:r w:rsidRPr="00826252">
        <w:rPr>
          <w:rFonts w:ascii="Times New Roman" w:hAnsi="Times New Roman" w:cs="Times New Roman"/>
        </w:rPr>
        <w:t>.</w:t>
      </w:r>
    </w:p>
    <w:p w14:paraId="52F08FBB" w14:textId="6B3B08F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Wiggins SM, Hildebrand JA. 2007. High-frequency Acoustic Recording Package (HARP) for broad-band, long-term marine mammal monitoring. In: 2007 Symposium on Underwater Technology and Workshop on Scientific Use of Submarine Cables and Related Technologies. Tokyo, Japan: IEEE. p. 551–557</w:t>
      </w:r>
      <w:proofErr w:type="gramStart"/>
      <w:r w:rsidRPr="00826252">
        <w:rPr>
          <w:rFonts w:ascii="Times New Roman" w:hAnsi="Times New Roman" w:cs="Times New Roman"/>
        </w:rPr>
        <w:t>. .</w:t>
      </w:r>
      <w:proofErr w:type="gramEnd"/>
      <w:r w:rsidRPr="00826252">
        <w:rPr>
          <w:rFonts w:ascii="Times New Roman" w:hAnsi="Times New Roman" w:cs="Times New Roman"/>
        </w:rPr>
        <w:t xml:space="preserve"> </w:t>
      </w:r>
      <w:hyperlink r:id="rId79" w:history="1">
        <w:r w:rsidRPr="007C0F54">
          <w:rPr>
            <w:rStyle w:val="Hyperlink"/>
            <w:rFonts w:ascii="Times New Roman" w:hAnsi="Times New Roman" w:cs="Times New Roman"/>
          </w:rPr>
          <w:t>http://ieeexplore.ieee.org/document/4231090/</w:t>
        </w:r>
      </w:hyperlink>
      <w:r w:rsidRPr="00826252">
        <w:rPr>
          <w:rFonts w:ascii="Times New Roman" w:hAnsi="Times New Roman" w:cs="Times New Roman"/>
        </w:rPr>
        <w:t>.</w:t>
      </w:r>
    </w:p>
    <w:p w14:paraId="71C6E86D" w14:textId="52D41E9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Zahn M, </w:t>
      </w:r>
      <w:proofErr w:type="spellStart"/>
      <w:r w:rsidRPr="00826252">
        <w:rPr>
          <w:rFonts w:ascii="Times New Roman" w:hAnsi="Times New Roman" w:cs="Times New Roman"/>
        </w:rPr>
        <w:t>Ladegaard</w:t>
      </w:r>
      <w:proofErr w:type="spellEnd"/>
      <w:r w:rsidRPr="00826252">
        <w:rPr>
          <w:rFonts w:ascii="Times New Roman" w:hAnsi="Times New Roman" w:cs="Times New Roman"/>
        </w:rPr>
        <w:t xml:space="preserve"> M, Simon M, Stafford K, Sakai T, </w:t>
      </w:r>
      <w:proofErr w:type="spellStart"/>
      <w:r w:rsidRPr="00826252">
        <w:rPr>
          <w:rFonts w:ascii="Times New Roman" w:hAnsi="Times New Roman" w:cs="Times New Roman"/>
        </w:rPr>
        <w:t>Laidre</w:t>
      </w:r>
      <w:proofErr w:type="spellEnd"/>
      <w:r w:rsidRPr="00826252">
        <w:rPr>
          <w:rFonts w:ascii="Times New Roman" w:hAnsi="Times New Roman" w:cs="Times New Roman"/>
        </w:rPr>
        <w:t xml:space="preserve"> K. 2024. Accurate species classification of Arctic toothed whale echolocation clicks using one-third octave ratios. The Journal of the Acoustical Society of America. 155:2359–2370. </w:t>
      </w:r>
      <w:hyperlink r:id="rId80" w:history="1">
        <w:r w:rsidRPr="007C0F54">
          <w:rPr>
            <w:rStyle w:val="Hyperlink"/>
            <w:rFonts w:ascii="Times New Roman" w:hAnsi="Times New Roman" w:cs="Times New Roman"/>
          </w:rPr>
          <w:t>doi:10.1121/10.0025460</w:t>
        </w:r>
      </w:hyperlink>
      <w:r w:rsidRPr="00826252">
        <w:rPr>
          <w:rFonts w:ascii="Times New Roman" w:hAnsi="Times New Roman" w:cs="Times New Roman"/>
        </w:rPr>
        <w:t>.</w:t>
      </w:r>
    </w:p>
    <w:p w14:paraId="76CF8239" w14:textId="2EA62A26"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lastRenderedPageBreak/>
        <w:t>ZoBell</w:t>
      </w:r>
      <w:proofErr w:type="spellEnd"/>
      <w:r w:rsidRPr="00826252">
        <w:rPr>
          <w:rFonts w:ascii="Times New Roman" w:hAnsi="Times New Roman" w:cs="Times New Roman"/>
        </w:rPr>
        <w:t xml:space="preserve"> VM, Hildebrand JA, Frasier KE. 2024. Comparing pre-industrial and modern ocean noise levels in the Santa Barbara Channel. Marine Pollution Bulletin. 202:116379. </w:t>
      </w:r>
      <w:hyperlink r:id="rId81" w:history="1">
        <w:r w:rsidRPr="007C0F54">
          <w:rPr>
            <w:rStyle w:val="Hyperlink"/>
            <w:rFonts w:ascii="Times New Roman" w:hAnsi="Times New Roman" w:cs="Times New Roman"/>
          </w:rPr>
          <w:t>doi:10.1016/j.marpolbul.2024.116379</w:t>
        </w:r>
      </w:hyperlink>
      <w:r w:rsidRPr="00826252">
        <w:rPr>
          <w:rFonts w:ascii="Times New Roman" w:hAnsi="Times New Roman" w:cs="Times New Roman"/>
        </w:rPr>
        <w:t>.</w:t>
      </w:r>
    </w:p>
    <w:p w14:paraId="3B45CBD4" w14:textId="381077C0" w:rsidR="00621C9D" w:rsidRPr="00621C9D" w:rsidRDefault="00621C9D" w:rsidP="00210E9C">
      <w:pPr>
        <w:spacing w:after="240"/>
      </w:pPr>
      <w:r>
        <w:fldChar w:fldCharType="end"/>
      </w:r>
    </w:p>
    <w:p w14:paraId="667D4C4B" w14:textId="6CF482FB" w:rsidR="001561CD" w:rsidRDefault="001561CD">
      <w:pPr>
        <w:spacing w:after="200" w:line="276" w:lineRule="auto"/>
        <w:rPr>
          <w:rFonts w:ascii="Arial" w:eastAsiaTheme="majorEastAsia" w:hAnsi="Arial" w:cstheme="majorBidi"/>
          <w:b/>
          <w:bCs/>
          <w:sz w:val="28"/>
          <w:szCs w:val="28"/>
        </w:rPr>
      </w:pPr>
      <w:bookmarkStart w:id="211" w:name="_Ref174960361"/>
      <w:bookmarkStart w:id="212" w:name="_Toc177733662"/>
    </w:p>
    <w:p w14:paraId="3DD9F0B7" w14:textId="77777777" w:rsidR="001561CD" w:rsidRDefault="001561CD" w:rsidP="001561CD">
      <w:pPr>
        <w:pStyle w:val="Heading7"/>
        <w:numPr>
          <w:ilvl w:val="0"/>
          <w:numId w:val="0"/>
        </w:numPr>
        <w:spacing w:before="0"/>
        <w:ind w:left="3240" w:hanging="1080"/>
        <w:sectPr w:rsidR="001561CD" w:rsidSect="001561CD">
          <w:pgSz w:w="12240" w:h="15840"/>
          <w:pgMar w:top="1440" w:right="1440" w:bottom="1440" w:left="1440" w:header="810" w:footer="167" w:gutter="0"/>
          <w:cols w:space="720"/>
          <w:docGrid w:linePitch="360"/>
        </w:sectPr>
      </w:pPr>
    </w:p>
    <w:p w14:paraId="10C9D782" w14:textId="4571E7E4" w:rsidR="00C452FA" w:rsidRDefault="00857BEA" w:rsidP="00210E9C">
      <w:pPr>
        <w:pStyle w:val="Heading7"/>
        <w:numPr>
          <w:ilvl w:val="0"/>
          <w:numId w:val="3"/>
        </w:numPr>
        <w:spacing w:before="0"/>
      </w:pPr>
      <w:bookmarkStart w:id="213" w:name="_Ref178249358"/>
      <w:bookmarkStart w:id="214" w:name="_Ref178249366"/>
      <w:bookmarkStart w:id="215" w:name="_Ref178249930"/>
      <w:bookmarkStart w:id="216" w:name="_Ref178250220"/>
      <w:bookmarkStart w:id="217" w:name="_Ref178250528"/>
      <w:bookmarkStart w:id="218" w:name="_Toc178600508"/>
      <w:r>
        <w:lastRenderedPageBreak/>
        <w:t>Adrift Expanded Datasets</w:t>
      </w:r>
      <w:bookmarkEnd w:id="211"/>
      <w:bookmarkEnd w:id="212"/>
      <w:bookmarkEnd w:id="213"/>
      <w:bookmarkEnd w:id="214"/>
      <w:bookmarkEnd w:id="215"/>
      <w:bookmarkEnd w:id="216"/>
      <w:bookmarkEnd w:id="217"/>
      <w:bookmarkEnd w:id="218"/>
    </w:p>
    <w:p w14:paraId="5867E4D8" w14:textId="5EE55D7F" w:rsidR="00834717" w:rsidRDefault="00CA4854" w:rsidP="00834717">
      <w:pPr>
        <w:spacing w:after="240"/>
      </w:pPr>
      <w:r w:rsidRPr="00CA4854">
        <w:t>Complete list of drifting acoustic recorder deployments</w:t>
      </w:r>
      <w:r w:rsidR="00ED0EE6">
        <w:t xml:space="preserve"> (</w:t>
      </w:r>
      <w:r w:rsidR="00ED0EE6">
        <w:fldChar w:fldCharType="begin"/>
      </w:r>
      <w:r w:rsidR="00ED0EE6">
        <w:instrText xml:space="preserve"> REF _Ref177975474 \h </w:instrText>
      </w:r>
      <w:r w:rsidR="00ED0EE6">
        <w:fldChar w:fldCharType="separate"/>
      </w:r>
      <w:r w:rsidR="004E5C09">
        <w:t xml:space="preserve">Table </w:t>
      </w:r>
      <w:r w:rsidR="004E5C09">
        <w:rPr>
          <w:noProof/>
        </w:rPr>
        <w:t>A</w:t>
      </w:r>
      <w:r w:rsidR="004E5C09">
        <w:noBreakHyphen/>
      </w:r>
      <w:r w:rsidR="004E5C09">
        <w:rPr>
          <w:noProof/>
        </w:rPr>
        <w:t>1</w:t>
      </w:r>
      <w:r w:rsidR="00ED0EE6">
        <w:fldChar w:fldCharType="end"/>
      </w:r>
      <w:r>
        <w:t>)</w:t>
      </w:r>
      <w:r w:rsidRPr="00CA4854">
        <w:t xml:space="preserve"> during the Adrift in the California Current Survey. Sites include Oregon (ORE), Humboldt (HUM), San Francisco Bay (SFB), Half Moon Bay (HMB), Monterey Bay (MBY) and Morro Bay (MOB)</w:t>
      </w:r>
      <w:r>
        <w:t>.</w:t>
      </w:r>
      <w:r w:rsidRPr="00CA4854">
        <w:t xml:space="preserve"> See</w:t>
      </w:r>
      <w:r w:rsidR="00210E9C">
        <w:t xml:space="preserve"> </w:t>
      </w:r>
      <w:r w:rsidR="00947D8A">
        <w:fldChar w:fldCharType="begin"/>
      </w:r>
      <w:r w:rsidR="00947D8A">
        <w:instrText xml:space="preserve"> REF _Ref177979458 \h </w:instrText>
      </w:r>
      <w:r w:rsidR="00947D8A">
        <w:fldChar w:fldCharType="separate"/>
      </w:r>
      <w:r w:rsidR="004E5C09">
        <w:t xml:space="preserve">Figure </w:t>
      </w:r>
      <w:r w:rsidR="004E5C09">
        <w:rPr>
          <w:noProof/>
        </w:rPr>
        <w:t>3</w:t>
      </w:r>
      <w:r w:rsidR="004E5C09">
        <w:t>.</w:t>
      </w:r>
      <w:r w:rsidR="004E5C09">
        <w:rPr>
          <w:noProof/>
        </w:rPr>
        <w:t>1</w:t>
      </w:r>
      <w:r w:rsidR="00947D8A">
        <w:fldChar w:fldCharType="end"/>
      </w:r>
      <w:r w:rsidR="00947D8A">
        <w:t xml:space="preserve"> </w:t>
      </w:r>
      <w:r w:rsidRPr="00CA4854">
        <w:t>for more information on regions.</w:t>
      </w:r>
    </w:p>
    <w:p w14:paraId="0AC9E4DB" w14:textId="77777777" w:rsidR="001561CD" w:rsidRDefault="001561CD" w:rsidP="00834717">
      <w:pPr>
        <w:spacing w:after="240"/>
      </w:pPr>
    </w:p>
    <w:p w14:paraId="5205367A" w14:textId="7A1AA955" w:rsidR="00834717" w:rsidRDefault="00834717" w:rsidP="00834717">
      <w:pPr>
        <w:pStyle w:val="TableTitle"/>
      </w:pPr>
      <w:bookmarkStart w:id="219" w:name="_Ref177975474"/>
      <w:bookmarkStart w:id="220" w:name="_Ref177975469"/>
      <w:bookmarkStart w:id="221" w:name="_Toc178600557"/>
      <w:r>
        <w:t xml:space="preserve">Table </w:t>
      </w:r>
      <w:fldSimple w:instr=" STYLEREF 7 \s ">
        <w:r w:rsidR="004E5C09">
          <w:rPr>
            <w:noProof/>
          </w:rPr>
          <w:t>A</w:t>
        </w:r>
      </w:fldSimple>
      <w:r w:rsidR="00453910">
        <w:noBreakHyphen/>
      </w:r>
      <w:fldSimple w:instr=" SEQ Appendix_Table \* ARABIC \s 7 ">
        <w:r w:rsidR="004E5C09">
          <w:rPr>
            <w:noProof/>
          </w:rPr>
          <w:t>1</w:t>
        </w:r>
      </w:fldSimple>
      <w:bookmarkEnd w:id="219"/>
      <w:r>
        <w:t xml:space="preserve">. </w:t>
      </w:r>
      <w:r w:rsidRPr="00C575F0">
        <w:t>Summary of Adrift deployments.</w:t>
      </w:r>
      <w:bookmarkEnd w:id="220"/>
      <w:bookmarkEnd w:id="221"/>
    </w:p>
    <w:tbl>
      <w:tblPr>
        <w:tblStyle w:val="TableGrid"/>
        <w:tblW w:w="4923" w:type="pct"/>
        <w:tblLayout w:type="fixed"/>
        <w:tblLook w:val="04A0" w:firstRow="1" w:lastRow="0" w:firstColumn="1" w:lastColumn="0" w:noHBand="0" w:noVBand="1"/>
      </w:tblPr>
      <w:tblGrid>
        <w:gridCol w:w="1076"/>
        <w:gridCol w:w="566"/>
        <w:gridCol w:w="895"/>
        <w:gridCol w:w="900"/>
        <w:gridCol w:w="811"/>
        <w:gridCol w:w="696"/>
        <w:gridCol w:w="115"/>
        <w:gridCol w:w="156"/>
        <w:gridCol w:w="270"/>
        <w:gridCol w:w="270"/>
        <w:gridCol w:w="232"/>
        <w:gridCol w:w="38"/>
        <w:gridCol w:w="23"/>
        <w:gridCol w:w="207"/>
        <w:gridCol w:w="20"/>
        <w:gridCol w:w="20"/>
        <w:gridCol w:w="227"/>
        <w:gridCol w:w="18"/>
        <w:gridCol w:w="28"/>
        <w:gridCol w:w="227"/>
        <w:gridCol w:w="10"/>
        <w:gridCol w:w="31"/>
        <w:gridCol w:w="20"/>
        <w:gridCol w:w="217"/>
        <w:gridCol w:w="31"/>
        <w:gridCol w:w="242"/>
        <w:gridCol w:w="26"/>
        <w:gridCol w:w="247"/>
        <w:gridCol w:w="23"/>
        <w:gridCol w:w="115"/>
        <w:gridCol w:w="133"/>
        <w:gridCol w:w="8"/>
        <w:gridCol w:w="18"/>
        <w:gridCol w:w="273"/>
        <w:gridCol w:w="66"/>
        <w:gridCol w:w="199"/>
        <w:gridCol w:w="54"/>
        <w:gridCol w:w="270"/>
        <w:gridCol w:w="635"/>
        <w:gridCol w:w="727"/>
        <w:gridCol w:w="727"/>
        <w:gridCol w:w="997"/>
        <w:gridCol w:w="887"/>
      </w:tblGrid>
      <w:tr w:rsidR="00B772FD" w:rsidRPr="00803B2D" w14:paraId="337B044C" w14:textId="77777777" w:rsidTr="00FA5FA3">
        <w:trPr>
          <w:trHeight w:val="288"/>
        </w:trPr>
        <w:tc>
          <w:tcPr>
            <w:tcW w:w="422" w:type="pct"/>
            <w:shd w:val="clear" w:color="auto" w:fill="C6D9F1" w:themeFill="text2" w:themeFillTint="33"/>
            <w:vAlign w:val="center"/>
            <w:hideMark/>
          </w:tcPr>
          <w:p w14:paraId="241641D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shd w:val="clear" w:color="auto" w:fill="C6D9F1" w:themeFill="text2" w:themeFillTint="33"/>
            <w:vAlign w:val="center"/>
            <w:hideMark/>
          </w:tcPr>
          <w:p w14:paraId="04E7F4D4"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shd w:val="clear" w:color="auto" w:fill="C6D9F1" w:themeFill="text2" w:themeFillTint="33"/>
            <w:vAlign w:val="center"/>
            <w:hideMark/>
          </w:tcPr>
          <w:p w14:paraId="51A80CD5"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shd w:val="clear" w:color="auto" w:fill="C6D9F1" w:themeFill="text2" w:themeFillTint="33"/>
            <w:vAlign w:val="center"/>
            <w:hideMark/>
          </w:tcPr>
          <w:p w14:paraId="37011A7A"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shd w:val="clear" w:color="auto" w:fill="C6D9F1" w:themeFill="text2" w:themeFillTint="33"/>
            <w:vAlign w:val="center"/>
            <w:hideMark/>
          </w:tcPr>
          <w:p w14:paraId="40617EA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shd w:val="clear" w:color="auto" w:fill="C6D9F1" w:themeFill="text2" w:themeFillTint="33"/>
            <w:vAlign w:val="center"/>
            <w:hideMark/>
          </w:tcPr>
          <w:p w14:paraId="7744BFAE"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shd w:val="clear" w:color="auto" w:fill="C6D9F1" w:themeFill="text2" w:themeFillTint="33"/>
            <w:vAlign w:val="center"/>
            <w:hideMark/>
          </w:tcPr>
          <w:p w14:paraId="237A6F7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shd w:val="clear" w:color="auto" w:fill="C6D9F1" w:themeFill="text2" w:themeFillTint="33"/>
            <w:vAlign w:val="center"/>
            <w:hideMark/>
          </w:tcPr>
          <w:p w14:paraId="2B123E5C"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shd w:val="clear" w:color="auto" w:fill="C6D9F1" w:themeFill="text2" w:themeFillTint="33"/>
            <w:vAlign w:val="center"/>
            <w:hideMark/>
          </w:tcPr>
          <w:p w14:paraId="75EF100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shd w:val="clear" w:color="auto" w:fill="C6D9F1" w:themeFill="text2" w:themeFillTint="33"/>
            <w:vAlign w:val="center"/>
            <w:hideMark/>
          </w:tcPr>
          <w:p w14:paraId="6F460C9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shd w:val="clear" w:color="auto" w:fill="C6D9F1" w:themeFill="text2" w:themeFillTint="33"/>
            <w:vAlign w:val="center"/>
            <w:hideMark/>
          </w:tcPr>
          <w:p w14:paraId="6D5E046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shd w:val="clear" w:color="auto" w:fill="C6D9F1" w:themeFill="text2" w:themeFillTint="33"/>
            <w:vAlign w:val="center"/>
            <w:hideMark/>
          </w:tcPr>
          <w:p w14:paraId="4ADBAD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shd w:val="clear" w:color="auto" w:fill="C6D9F1" w:themeFill="text2" w:themeFillTint="33"/>
            <w:vAlign w:val="center"/>
            <w:hideMark/>
          </w:tcPr>
          <w:p w14:paraId="689CB9E1"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shd w:val="clear" w:color="auto" w:fill="C6D9F1" w:themeFill="text2" w:themeFillTint="33"/>
            <w:vAlign w:val="center"/>
            <w:hideMark/>
          </w:tcPr>
          <w:p w14:paraId="5F93E2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shd w:val="clear" w:color="auto" w:fill="C6D9F1" w:themeFill="text2" w:themeFillTint="33"/>
            <w:vAlign w:val="center"/>
            <w:hideMark/>
          </w:tcPr>
          <w:p w14:paraId="47661D3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0273D58C" w14:textId="77777777" w:rsidTr="00FA5FA3">
        <w:trPr>
          <w:trHeight w:val="288"/>
        </w:trPr>
        <w:tc>
          <w:tcPr>
            <w:tcW w:w="422" w:type="pct"/>
            <w:vAlign w:val="center"/>
            <w:hideMark/>
          </w:tcPr>
          <w:p w14:paraId="1160982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1</w:t>
            </w:r>
          </w:p>
        </w:tc>
        <w:tc>
          <w:tcPr>
            <w:tcW w:w="222" w:type="pct"/>
            <w:vAlign w:val="center"/>
            <w:hideMark/>
          </w:tcPr>
          <w:p w14:paraId="41B8C6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96F8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B9A6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18" w:type="pct"/>
            <w:vAlign w:val="center"/>
            <w:hideMark/>
          </w:tcPr>
          <w:p w14:paraId="272E17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7</w:t>
            </w:r>
          </w:p>
        </w:tc>
        <w:tc>
          <w:tcPr>
            <w:tcW w:w="318" w:type="pct"/>
            <w:gridSpan w:val="2"/>
            <w:vAlign w:val="center"/>
            <w:hideMark/>
          </w:tcPr>
          <w:p w14:paraId="2E565A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388" w:type="pct"/>
            <w:gridSpan w:val="6"/>
            <w:vAlign w:val="center"/>
            <w:hideMark/>
          </w:tcPr>
          <w:p w14:paraId="41CB2F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4/2021</w:t>
            </w:r>
          </w:p>
        </w:tc>
        <w:tc>
          <w:tcPr>
            <w:tcW w:w="317" w:type="pct"/>
            <w:gridSpan w:val="10"/>
            <w:vAlign w:val="center"/>
            <w:hideMark/>
          </w:tcPr>
          <w:p w14:paraId="2AE161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2</w:t>
            </w:r>
          </w:p>
        </w:tc>
        <w:tc>
          <w:tcPr>
            <w:tcW w:w="353" w:type="pct"/>
            <w:gridSpan w:val="7"/>
            <w:vAlign w:val="center"/>
            <w:hideMark/>
          </w:tcPr>
          <w:p w14:paraId="2357FA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400" w:type="pct"/>
            <w:gridSpan w:val="8"/>
            <w:vAlign w:val="center"/>
            <w:hideMark/>
          </w:tcPr>
          <w:p w14:paraId="013277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81AFE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E973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59402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DD22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48" w:type="pct"/>
            <w:vAlign w:val="center"/>
            <w:hideMark/>
          </w:tcPr>
          <w:p w14:paraId="777945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9/2021</w:t>
            </w:r>
          </w:p>
        </w:tc>
      </w:tr>
      <w:tr w:rsidR="00FA5FA3" w:rsidRPr="00803B2D" w14:paraId="47B8D895" w14:textId="77777777" w:rsidTr="00FA5FA3">
        <w:trPr>
          <w:trHeight w:val="288"/>
        </w:trPr>
        <w:tc>
          <w:tcPr>
            <w:tcW w:w="422" w:type="pct"/>
            <w:vAlign w:val="center"/>
            <w:hideMark/>
          </w:tcPr>
          <w:p w14:paraId="30D416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2</w:t>
            </w:r>
          </w:p>
        </w:tc>
        <w:tc>
          <w:tcPr>
            <w:tcW w:w="222" w:type="pct"/>
            <w:vAlign w:val="center"/>
            <w:hideMark/>
          </w:tcPr>
          <w:p w14:paraId="53711B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538E1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3F44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30222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8</w:t>
            </w:r>
          </w:p>
        </w:tc>
        <w:tc>
          <w:tcPr>
            <w:tcW w:w="318" w:type="pct"/>
            <w:gridSpan w:val="2"/>
            <w:vAlign w:val="center"/>
            <w:hideMark/>
          </w:tcPr>
          <w:p w14:paraId="2A429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39</w:t>
            </w:r>
          </w:p>
        </w:tc>
        <w:tc>
          <w:tcPr>
            <w:tcW w:w="388" w:type="pct"/>
            <w:gridSpan w:val="6"/>
            <w:vAlign w:val="center"/>
            <w:hideMark/>
          </w:tcPr>
          <w:p w14:paraId="5756BC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9/2021</w:t>
            </w:r>
          </w:p>
        </w:tc>
        <w:tc>
          <w:tcPr>
            <w:tcW w:w="317" w:type="pct"/>
            <w:gridSpan w:val="10"/>
            <w:vAlign w:val="center"/>
            <w:hideMark/>
          </w:tcPr>
          <w:p w14:paraId="35940E5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98</w:t>
            </w:r>
          </w:p>
        </w:tc>
        <w:tc>
          <w:tcPr>
            <w:tcW w:w="353" w:type="pct"/>
            <w:gridSpan w:val="7"/>
            <w:vAlign w:val="center"/>
            <w:hideMark/>
          </w:tcPr>
          <w:p w14:paraId="0BF795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25</w:t>
            </w:r>
          </w:p>
        </w:tc>
        <w:tc>
          <w:tcPr>
            <w:tcW w:w="400" w:type="pct"/>
            <w:gridSpan w:val="8"/>
            <w:vAlign w:val="center"/>
            <w:hideMark/>
          </w:tcPr>
          <w:p w14:paraId="342FEE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E52B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C7C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4B38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5BF0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48" w:type="pct"/>
            <w:vAlign w:val="center"/>
            <w:hideMark/>
          </w:tcPr>
          <w:p w14:paraId="6BAF8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1</w:t>
            </w:r>
          </w:p>
        </w:tc>
      </w:tr>
      <w:tr w:rsidR="00FA5FA3" w:rsidRPr="00803B2D" w14:paraId="2A28E5F1" w14:textId="77777777" w:rsidTr="00FA5FA3">
        <w:trPr>
          <w:trHeight w:val="288"/>
        </w:trPr>
        <w:tc>
          <w:tcPr>
            <w:tcW w:w="422" w:type="pct"/>
            <w:vAlign w:val="center"/>
            <w:hideMark/>
          </w:tcPr>
          <w:p w14:paraId="1959A2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3</w:t>
            </w:r>
          </w:p>
        </w:tc>
        <w:tc>
          <w:tcPr>
            <w:tcW w:w="222" w:type="pct"/>
            <w:vAlign w:val="center"/>
            <w:hideMark/>
          </w:tcPr>
          <w:p w14:paraId="1EAB7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27A72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E7EEE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069FD6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7</w:t>
            </w:r>
          </w:p>
        </w:tc>
        <w:tc>
          <w:tcPr>
            <w:tcW w:w="318" w:type="pct"/>
            <w:gridSpan w:val="2"/>
            <w:vAlign w:val="center"/>
            <w:hideMark/>
          </w:tcPr>
          <w:p w14:paraId="3D0724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60EB5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c>
          <w:tcPr>
            <w:tcW w:w="317" w:type="pct"/>
            <w:gridSpan w:val="10"/>
            <w:vAlign w:val="center"/>
            <w:hideMark/>
          </w:tcPr>
          <w:p w14:paraId="0D5332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3</w:t>
            </w:r>
          </w:p>
        </w:tc>
        <w:tc>
          <w:tcPr>
            <w:tcW w:w="353" w:type="pct"/>
            <w:gridSpan w:val="7"/>
            <w:vAlign w:val="center"/>
            <w:hideMark/>
          </w:tcPr>
          <w:p w14:paraId="4BCEB7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8</w:t>
            </w:r>
          </w:p>
        </w:tc>
        <w:tc>
          <w:tcPr>
            <w:tcW w:w="400" w:type="pct"/>
            <w:gridSpan w:val="8"/>
            <w:vAlign w:val="center"/>
            <w:hideMark/>
          </w:tcPr>
          <w:p w14:paraId="547216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C4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D033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15C1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533CBE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2F21438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r>
      <w:tr w:rsidR="00FA5FA3" w:rsidRPr="00803B2D" w14:paraId="750AB56A" w14:textId="77777777" w:rsidTr="00FA5FA3">
        <w:trPr>
          <w:trHeight w:val="288"/>
        </w:trPr>
        <w:tc>
          <w:tcPr>
            <w:tcW w:w="422" w:type="pct"/>
            <w:vAlign w:val="center"/>
            <w:hideMark/>
          </w:tcPr>
          <w:p w14:paraId="7E0A1C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4</w:t>
            </w:r>
          </w:p>
        </w:tc>
        <w:tc>
          <w:tcPr>
            <w:tcW w:w="222" w:type="pct"/>
            <w:vAlign w:val="center"/>
            <w:hideMark/>
          </w:tcPr>
          <w:p w14:paraId="64E4EB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D204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197C84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1/2021</w:t>
            </w:r>
          </w:p>
        </w:tc>
        <w:tc>
          <w:tcPr>
            <w:tcW w:w="318" w:type="pct"/>
            <w:vAlign w:val="center"/>
            <w:hideMark/>
          </w:tcPr>
          <w:p w14:paraId="58E2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84</w:t>
            </w:r>
          </w:p>
        </w:tc>
        <w:tc>
          <w:tcPr>
            <w:tcW w:w="318" w:type="pct"/>
            <w:gridSpan w:val="2"/>
            <w:vAlign w:val="center"/>
            <w:hideMark/>
          </w:tcPr>
          <w:p w14:paraId="7F7A8D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9</w:t>
            </w:r>
          </w:p>
        </w:tc>
        <w:tc>
          <w:tcPr>
            <w:tcW w:w="388" w:type="pct"/>
            <w:gridSpan w:val="6"/>
            <w:vAlign w:val="center"/>
            <w:hideMark/>
          </w:tcPr>
          <w:p w14:paraId="1B8CCF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3FE18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45EFB4A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7F233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1A5DE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35B2E1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C0413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36D0BF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70BC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C43B8BE" w14:textId="77777777" w:rsidTr="00FA5FA3">
        <w:trPr>
          <w:trHeight w:val="288"/>
        </w:trPr>
        <w:tc>
          <w:tcPr>
            <w:tcW w:w="422" w:type="pct"/>
            <w:vAlign w:val="center"/>
            <w:hideMark/>
          </w:tcPr>
          <w:p w14:paraId="36DE8D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5</w:t>
            </w:r>
          </w:p>
        </w:tc>
        <w:tc>
          <w:tcPr>
            <w:tcW w:w="222" w:type="pct"/>
            <w:vAlign w:val="center"/>
            <w:hideMark/>
          </w:tcPr>
          <w:p w14:paraId="12F3F4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3FC8C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A98C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558CD8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1763B3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388" w:type="pct"/>
            <w:gridSpan w:val="6"/>
            <w:vAlign w:val="center"/>
            <w:hideMark/>
          </w:tcPr>
          <w:p w14:paraId="66DD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6CEC47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6</w:t>
            </w:r>
          </w:p>
        </w:tc>
        <w:tc>
          <w:tcPr>
            <w:tcW w:w="353" w:type="pct"/>
            <w:gridSpan w:val="7"/>
            <w:vAlign w:val="center"/>
            <w:hideMark/>
          </w:tcPr>
          <w:p w14:paraId="3F90D9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3301F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EB479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C9937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3CE090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E2409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17809E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2/2021</w:t>
            </w:r>
          </w:p>
        </w:tc>
      </w:tr>
      <w:tr w:rsidR="00FA5FA3" w:rsidRPr="00803B2D" w14:paraId="1A059A3E" w14:textId="77777777" w:rsidTr="00FA5FA3">
        <w:trPr>
          <w:trHeight w:val="288"/>
        </w:trPr>
        <w:tc>
          <w:tcPr>
            <w:tcW w:w="422" w:type="pct"/>
            <w:vAlign w:val="center"/>
            <w:hideMark/>
          </w:tcPr>
          <w:p w14:paraId="0D1333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6</w:t>
            </w:r>
          </w:p>
        </w:tc>
        <w:tc>
          <w:tcPr>
            <w:tcW w:w="222" w:type="pct"/>
            <w:vAlign w:val="center"/>
            <w:hideMark/>
          </w:tcPr>
          <w:p w14:paraId="34A7E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7C48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2C710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78F920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0854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4</w:t>
            </w:r>
          </w:p>
        </w:tc>
        <w:tc>
          <w:tcPr>
            <w:tcW w:w="388" w:type="pct"/>
            <w:gridSpan w:val="6"/>
            <w:vAlign w:val="center"/>
            <w:hideMark/>
          </w:tcPr>
          <w:p w14:paraId="359459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c>
          <w:tcPr>
            <w:tcW w:w="317" w:type="pct"/>
            <w:gridSpan w:val="10"/>
            <w:vAlign w:val="center"/>
            <w:hideMark/>
          </w:tcPr>
          <w:p w14:paraId="1737E5C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2</w:t>
            </w:r>
          </w:p>
        </w:tc>
        <w:tc>
          <w:tcPr>
            <w:tcW w:w="353" w:type="pct"/>
            <w:gridSpan w:val="7"/>
            <w:vAlign w:val="center"/>
            <w:hideMark/>
          </w:tcPr>
          <w:p w14:paraId="567686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400" w:type="pct"/>
            <w:gridSpan w:val="8"/>
            <w:vAlign w:val="center"/>
            <w:hideMark/>
          </w:tcPr>
          <w:p w14:paraId="1C0D88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E4549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1552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740950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454F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6BE70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r>
      <w:tr w:rsidR="00FA5FA3" w:rsidRPr="00803B2D" w14:paraId="4E1DA3DC" w14:textId="77777777" w:rsidTr="00FA5FA3">
        <w:trPr>
          <w:trHeight w:val="288"/>
        </w:trPr>
        <w:tc>
          <w:tcPr>
            <w:tcW w:w="422" w:type="pct"/>
            <w:vAlign w:val="center"/>
            <w:hideMark/>
          </w:tcPr>
          <w:p w14:paraId="63FB0D1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7</w:t>
            </w:r>
          </w:p>
        </w:tc>
        <w:tc>
          <w:tcPr>
            <w:tcW w:w="222" w:type="pct"/>
            <w:vAlign w:val="center"/>
            <w:hideMark/>
          </w:tcPr>
          <w:p w14:paraId="31314F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C37A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53D7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4288A9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4</w:t>
            </w:r>
          </w:p>
        </w:tc>
        <w:tc>
          <w:tcPr>
            <w:tcW w:w="318" w:type="pct"/>
            <w:gridSpan w:val="2"/>
            <w:vAlign w:val="center"/>
            <w:hideMark/>
          </w:tcPr>
          <w:p w14:paraId="0FE98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2</w:t>
            </w:r>
          </w:p>
        </w:tc>
        <w:tc>
          <w:tcPr>
            <w:tcW w:w="388" w:type="pct"/>
            <w:gridSpan w:val="6"/>
            <w:vAlign w:val="center"/>
            <w:hideMark/>
          </w:tcPr>
          <w:p w14:paraId="0DC7B4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4157F3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w:t>
            </w:r>
          </w:p>
        </w:tc>
        <w:tc>
          <w:tcPr>
            <w:tcW w:w="353" w:type="pct"/>
            <w:gridSpan w:val="7"/>
            <w:vAlign w:val="center"/>
            <w:hideMark/>
          </w:tcPr>
          <w:p w14:paraId="6627FD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6</w:t>
            </w:r>
          </w:p>
        </w:tc>
        <w:tc>
          <w:tcPr>
            <w:tcW w:w="400" w:type="pct"/>
            <w:gridSpan w:val="8"/>
            <w:vAlign w:val="center"/>
            <w:hideMark/>
          </w:tcPr>
          <w:p w14:paraId="27476D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A32A1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5FC2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0BB39F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EF57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6CEFFF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r>
      <w:tr w:rsidR="00FA5FA3" w:rsidRPr="00803B2D" w14:paraId="6098A9D7" w14:textId="77777777" w:rsidTr="00FA5FA3">
        <w:trPr>
          <w:trHeight w:val="288"/>
        </w:trPr>
        <w:tc>
          <w:tcPr>
            <w:tcW w:w="422" w:type="pct"/>
            <w:vAlign w:val="center"/>
            <w:hideMark/>
          </w:tcPr>
          <w:p w14:paraId="62241D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8</w:t>
            </w:r>
          </w:p>
        </w:tc>
        <w:tc>
          <w:tcPr>
            <w:tcW w:w="222" w:type="pct"/>
            <w:vAlign w:val="center"/>
            <w:hideMark/>
          </w:tcPr>
          <w:p w14:paraId="1E8A4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AFE8E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2B937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268E1C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14</w:t>
            </w:r>
          </w:p>
        </w:tc>
        <w:tc>
          <w:tcPr>
            <w:tcW w:w="318" w:type="pct"/>
            <w:gridSpan w:val="2"/>
            <w:vAlign w:val="center"/>
            <w:hideMark/>
          </w:tcPr>
          <w:p w14:paraId="34F16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96</w:t>
            </w:r>
          </w:p>
        </w:tc>
        <w:tc>
          <w:tcPr>
            <w:tcW w:w="388" w:type="pct"/>
            <w:gridSpan w:val="6"/>
            <w:vAlign w:val="center"/>
            <w:hideMark/>
          </w:tcPr>
          <w:p w14:paraId="2C247D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EFF81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7B0B8F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0583D7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DFF1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46CB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E06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424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E8F75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B1F51CF" w14:textId="77777777" w:rsidTr="00FA5FA3">
        <w:trPr>
          <w:trHeight w:val="288"/>
        </w:trPr>
        <w:tc>
          <w:tcPr>
            <w:tcW w:w="422" w:type="pct"/>
            <w:vAlign w:val="center"/>
            <w:hideMark/>
          </w:tcPr>
          <w:p w14:paraId="5BB895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9</w:t>
            </w:r>
          </w:p>
        </w:tc>
        <w:tc>
          <w:tcPr>
            <w:tcW w:w="222" w:type="pct"/>
            <w:vAlign w:val="center"/>
            <w:hideMark/>
          </w:tcPr>
          <w:p w14:paraId="53583E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B5B05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DFBB1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8/2021</w:t>
            </w:r>
          </w:p>
        </w:tc>
        <w:tc>
          <w:tcPr>
            <w:tcW w:w="318" w:type="pct"/>
            <w:vAlign w:val="center"/>
            <w:hideMark/>
          </w:tcPr>
          <w:p w14:paraId="6BE364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0D8B789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0</w:t>
            </w:r>
          </w:p>
        </w:tc>
        <w:tc>
          <w:tcPr>
            <w:tcW w:w="388" w:type="pct"/>
            <w:gridSpan w:val="6"/>
            <w:vAlign w:val="center"/>
            <w:hideMark/>
          </w:tcPr>
          <w:p w14:paraId="3A9D65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34A33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10A051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716054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78E22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2DDBC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F88F6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6157A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56DA9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61AE0AF" w14:textId="77777777" w:rsidTr="00FA5FA3">
        <w:trPr>
          <w:trHeight w:val="288"/>
        </w:trPr>
        <w:tc>
          <w:tcPr>
            <w:tcW w:w="422" w:type="pct"/>
            <w:vAlign w:val="center"/>
            <w:hideMark/>
          </w:tcPr>
          <w:p w14:paraId="0B92588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0</w:t>
            </w:r>
          </w:p>
        </w:tc>
        <w:tc>
          <w:tcPr>
            <w:tcW w:w="222" w:type="pct"/>
            <w:vAlign w:val="center"/>
            <w:hideMark/>
          </w:tcPr>
          <w:p w14:paraId="085BF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3AB6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2676D9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3888E77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772557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9</w:t>
            </w:r>
          </w:p>
        </w:tc>
        <w:tc>
          <w:tcPr>
            <w:tcW w:w="388" w:type="pct"/>
            <w:gridSpan w:val="6"/>
            <w:vAlign w:val="center"/>
            <w:hideMark/>
          </w:tcPr>
          <w:p w14:paraId="6E9FEF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4/2021</w:t>
            </w:r>
          </w:p>
        </w:tc>
        <w:tc>
          <w:tcPr>
            <w:tcW w:w="317" w:type="pct"/>
            <w:gridSpan w:val="10"/>
            <w:vAlign w:val="center"/>
            <w:hideMark/>
          </w:tcPr>
          <w:p w14:paraId="08A14E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4</w:t>
            </w:r>
          </w:p>
        </w:tc>
        <w:tc>
          <w:tcPr>
            <w:tcW w:w="353" w:type="pct"/>
            <w:gridSpan w:val="7"/>
            <w:vAlign w:val="center"/>
            <w:hideMark/>
          </w:tcPr>
          <w:p w14:paraId="2F48E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1C06A8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68772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54E0A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E082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0ACE29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0DCA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2167BFA6" w14:textId="77777777" w:rsidTr="00FA5FA3">
        <w:trPr>
          <w:trHeight w:val="288"/>
        </w:trPr>
        <w:tc>
          <w:tcPr>
            <w:tcW w:w="422" w:type="pct"/>
            <w:vAlign w:val="center"/>
            <w:hideMark/>
          </w:tcPr>
          <w:p w14:paraId="502A5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1</w:t>
            </w:r>
          </w:p>
        </w:tc>
        <w:tc>
          <w:tcPr>
            <w:tcW w:w="222" w:type="pct"/>
            <w:vAlign w:val="center"/>
            <w:hideMark/>
          </w:tcPr>
          <w:p w14:paraId="038FA9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96F84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063983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677D5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4DA88F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13</w:t>
            </w:r>
          </w:p>
        </w:tc>
        <w:tc>
          <w:tcPr>
            <w:tcW w:w="388" w:type="pct"/>
            <w:gridSpan w:val="6"/>
            <w:vAlign w:val="center"/>
            <w:hideMark/>
          </w:tcPr>
          <w:p w14:paraId="56A235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5/2021</w:t>
            </w:r>
          </w:p>
        </w:tc>
        <w:tc>
          <w:tcPr>
            <w:tcW w:w="317" w:type="pct"/>
            <w:gridSpan w:val="10"/>
            <w:vAlign w:val="center"/>
            <w:hideMark/>
          </w:tcPr>
          <w:p w14:paraId="27FE2E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66</w:t>
            </w:r>
          </w:p>
        </w:tc>
        <w:tc>
          <w:tcPr>
            <w:tcW w:w="353" w:type="pct"/>
            <w:gridSpan w:val="7"/>
            <w:vAlign w:val="center"/>
            <w:hideMark/>
          </w:tcPr>
          <w:p w14:paraId="5D55A2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2</w:t>
            </w:r>
          </w:p>
        </w:tc>
        <w:tc>
          <w:tcPr>
            <w:tcW w:w="400" w:type="pct"/>
            <w:gridSpan w:val="8"/>
            <w:vAlign w:val="center"/>
            <w:hideMark/>
          </w:tcPr>
          <w:p w14:paraId="395614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65515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91765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119BF94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27B695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9AA2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5FD9D95" w14:textId="77777777" w:rsidTr="00FA5FA3">
        <w:trPr>
          <w:trHeight w:val="288"/>
        </w:trPr>
        <w:tc>
          <w:tcPr>
            <w:tcW w:w="422" w:type="pct"/>
            <w:vAlign w:val="center"/>
            <w:hideMark/>
          </w:tcPr>
          <w:p w14:paraId="24300D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2</w:t>
            </w:r>
          </w:p>
        </w:tc>
        <w:tc>
          <w:tcPr>
            <w:tcW w:w="222" w:type="pct"/>
            <w:vAlign w:val="center"/>
            <w:hideMark/>
          </w:tcPr>
          <w:p w14:paraId="627C61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8B178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B7B9A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18" w:type="pct"/>
            <w:vAlign w:val="center"/>
            <w:hideMark/>
          </w:tcPr>
          <w:p w14:paraId="3FE47A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3B2AF7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7A52904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022</w:t>
            </w:r>
          </w:p>
        </w:tc>
        <w:tc>
          <w:tcPr>
            <w:tcW w:w="317" w:type="pct"/>
            <w:gridSpan w:val="10"/>
            <w:vAlign w:val="center"/>
            <w:hideMark/>
          </w:tcPr>
          <w:p w14:paraId="4C757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7</w:t>
            </w:r>
          </w:p>
        </w:tc>
        <w:tc>
          <w:tcPr>
            <w:tcW w:w="353" w:type="pct"/>
            <w:gridSpan w:val="7"/>
            <w:vAlign w:val="center"/>
            <w:hideMark/>
          </w:tcPr>
          <w:p w14:paraId="512FE9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6</w:t>
            </w:r>
          </w:p>
        </w:tc>
        <w:tc>
          <w:tcPr>
            <w:tcW w:w="400" w:type="pct"/>
            <w:gridSpan w:val="8"/>
            <w:vAlign w:val="center"/>
            <w:hideMark/>
          </w:tcPr>
          <w:p w14:paraId="361AD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FF56B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52E02F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1344F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ECECAA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48" w:type="pct"/>
            <w:vAlign w:val="center"/>
            <w:hideMark/>
          </w:tcPr>
          <w:p w14:paraId="7E40C6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2022</w:t>
            </w:r>
          </w:p>
        </w:tc>
      </w:tr>
      <w:tr w:rsidR="00FA5FA3" w:rsidRPr="00803B2D" w14:paraId="3B068BA5" w14:textId="77777777" w:rsidTr="00FA5FA3">
        <w:trPr>
          <w:trHeight w:val="288"/>
        </w:trPr>
        <w:tc>
          <w:tcPr>
            <w:tcW w:w="422" w:type="pct"/>
            <w:vAlign w:val="center"/>
            <w:hideMark/>
          </w:tcPr>
          <w:p w14:paraId="3D931C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3</w:t>
            </w:r>
          </w:p>
        </w:tc>
        <w:tc>
          <w:tcPr>
            <w:tcW w:w="222" w:type="pct"/>
            <w:vAlign w:val="center"/>
            <w:hideMark/>
          </w:tcPr>
          <w:p w14:paraId="4FBCC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83634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278C7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18" w:type="pct"/>
            <w:vAlign w:val="center"/>
            <w:hideMark/>
          </w:tcPr>
          <w:p w14:paraId="1E79D5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5</w:t>
            </w:r>
          </w:p>
        </w:tc>
        <w:tc>
          <w:tcPr>
            <w:tcW w:w="318" w:type="pct"/>
            <w:gridSpan w:val="2"/>
            <w:vAlign w:val="center"/>
            <w:hideMark/>
          </w:tcPr>
          <w:p w14:paraId="42F7F9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388" w:type="pct"/>
            <w:gridSpan w:val="6"/>
            <w:vAlign w:val="center"/>
            <w:hideMark/>
          </w:tcPr>
          <w:p w14:paraId="3E2F8F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5/2022</w:t>
            </w:r>
          </w:p>
        </w:tc>
        <w:tc>
          <w:tcPr>
            <w:tcW w:w="317" w:type="pct"/>
            <w:gridSpan w:val="10"/>
            <w:vAlign w:val="center"/>
            <w:hideMark/>
          </w:tcPr>
          <w:p w14:paraId="41B2D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w:t>
            </w:r>
          </w:p>
        </w:tc>
        <w:tc>
          <w:tcPr>
            <w:tcW w:w="353" w:type="pct"/>
            <w:gridSpan w:val="7"/>
            <w:vAlign w:val="center"/>
            <w:hideMark/>
          </w:tcPr>
          <w:p w14:paraId="05C9E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27</w:t>
            </w:r>
          </w:p>
        </w:tc>
        <w:tc>
          <w:tcPr>
            <w:tcW w:w="400" w:type="pct"/>
            <w:gridSpan w:val="8"/>
            <w:vAlign w:val="center"/>
            <w:hideMark/>
          </w:tcPr>
          <w:p w14:paraId="2EB31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83E1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439D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7049B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BB9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48" w:type="pct"/>
            <w:vAlign w:val="center"/>
            <w:hideMark/>
          </w:tcPr>
          <w:p w14:paraId="16E3C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4/2022</w:t>
            </w:r>
          </w:p>
        </w:tc>
      </w:tr>
      <w:tr w:rsidR="00FA5FA3" w:rsidRPr="00803B2D" w14:paraId="55EAF2C3" w14:textId="77777777" w:rsidTr="00FA5FA3">
        <w:trPr>
          <w:trHeight w:val="288"/>
        </w:trPr>
        <w:tc>
          <w:tcPr>
            <w:tcW w:w="422" w:type="pct"/>
            <w:vAlign w:val="center"/>
            <w:hideMark/>
          </w:tcPr>
          <w:p w14:paraId="052800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4</w:t>
            </w:r>
          </w:p>
        </w:tc>
        <w:tc>
          <w:tcPr>
            <w:tcW w:w="222" w:type="pct"/>
            <w:vAlign w:val="center"/>
            <w:hideMark/>
          </w:tcPr>
          <w:p w14:paraId="6AB09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3174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7EA258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2/2022</w:t>
            </w:r>
          </w:p>
        </w:tc>
        <w:tc>
          <w:tcPr>
            <w:tcW w:w="318" w:type="pct"/>
            <w:vAlign w:val="center"/>
            <w:hideMark/>
          </w:tcPr>
          <w:p w14:paraId="352F5C0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6</w:t>
            </w:r>
          </w:p>
        </w:tc>
        <w:tc>
          <w:tcPr>
            <w:tcW w:w="318" w:type="pct"/>
            <w:gridSpan w:val="2"/>
            <w:vAlign w:val="center"/>
            <w:hideMark/>
          </w:tcPr>
          <w:p w14:paraId="74EB3B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388" w:type="pct"/>
            <w:gridSpan w:val="6"/>
            <w:vAlign w:val="center"/>
            <w:hideMark/>
          </w:tcPr>
          <w:p w14:paraId="7F6438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2D079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2C95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25424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0FB9C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AF94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DCF57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4A19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3B9B1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857F34E" w14:textId="77777777" w:rsidTr="00FA5FA3">
        <w:trPr>
          <w:trHeight w:val="288"/>
        </w:trPr>
        <w:tc>
          <w:tcPr>
            <w:tcW w:w="422" w:type="pct"/>
            <w:vAlign w:val="center"/>
            <w:hideMark/>
          </w:tcPr>
          <w:p w14:paraId="317008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5</w:t>
            </w:r>
          </w:p>
        </w:tc>
        <w:tc>
          <w:tcPr>
            <w:tcW w:w="222" w:type="pct"/>
            <w:vAlign w:val="center"/>
            <w:hideMark/>
          </w:tcPr>
          <w:p w14:paraId="320C3C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1A68FF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92D8B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18" w:type="pct"/>
            <w:vAlign w:val="center"/>
            <w:hideMark/>
          </w:tcPr>
          <w:p w14:paraId="73530D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6</w:t>
            </w:r>
          </w:p>
        </w:tc>
        <w:tc>
          <w:tcPr>
            <w:tcW w:w="318" w:type="pct"/>
            <w:gridSpan w:val="2"/>
            <w:vAlign w:val="center"/>
            <w:hideMark/>
          </w:tcPr>
          <w:p w14:paraId="542CB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382EE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0F83A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2DDC6D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5</w:t>
            </w:r>
          </w:p>
        </w:tc>
        <w:tc>
          <w:tcPr>
            <w:tcW w:w="400" w:type="pct"/>
            <w:gridSpan w:val="8"/>
            <w:vAlign w:val="center"/>
            <w:hideMark/>
          </w:tcPr>
          <w:p w14:paraId="7C55EE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A6E9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B099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8AA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55E6F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48" w:type="pct"/>
            <w:vAlign w:val="center"/>
            <w:hideMark/>
          </w:tcPr>
          <w:p w14:paraId="42E7F9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r>
      <w:tr w:rsidR="00FA5FA3" w:rsidRPr="00803B2D" w14:paraId="08EDEBDE" w14:textId="77777777" w:rsidTr="00FA5FA3">
        <w:trPr>
          <w:trHeight w:val="288"/>
        </w:trPr>
        <w:tc>
          <w:tcPr>
            <w:tcW w:w="422" w:type="pct"/>
            <w:vAlign w:val="center"/>
            <w:hideMark/>
          </w:tcPr>
          <w:p w14:paraId="411DE0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6</w:t>
            </w:r>
          </w:p>
        </w:tc>
        <w:tc>
          <w:tcPr>
            <w:tcW w:w="222" w:type="pct"/>
            <w:vAlign w:val="center"/>
            <w:hideMark/>
          </w:tcPr>
          <w:p w14:paraId="322A83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3FB52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B96D1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2</w:t>
            </w:r>
          </w:p>
        </w:tc>
        <w:tc>
          <w:tcPr>
            <w:tcW w:w="318" w:type="pct"/>
            <w:vAlign w:val="center"/>
            <w:hideMark/>
          </w:tcPr>
          <w:p w14:paraId="63FC99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6CA7AA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773924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62B78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7</w:t>
            </w:r>
          </w:p>
        </w:tc>
        <w:tc>
          <w:tcPr>
            <w:tcW w:w="353" w:type="pct"/>
            <w:gridSpan w:val="7"/>
            <w:vAlign w:val="center"/>
            <w:hideMark/>
          </w:tcPr>
          <w:p w14:paraId="2CC34B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7</w:t>
            </w:r>
          </w:p>
        </w:tc>
        <w:tc>
          <w:tcPr>
            <w:tcW w:w="400" w:type="pct"/>
            <w:gridSpan w:val="8"/>
            <w:vAlign w:val="center"/>
            <w:hideMark/>
          </w:tcPr>
          <w:p w14:paraId="5B3C84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B98D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87B0B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36B14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F992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A6F3F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844393E" w14:textId="77777777" w:rsidTr="00FA5FA3">
        <w:trPr>
          <w:trHeight w:val="288"/>
        </w:trPr>
        <w:tc>
          <w:tcPr>
            <w:tcW w:w="422" w:type="pct"/>
            <w:tcBorders>
              <w:bottom w:val="single" w:sz="4" w:space="0" w:color="auto"/>
            </w:tcBorders>
            <w:vAlign w:val="center"/>
            <w:hideMark/>
          </w:tcPr>
          <w:p w14:paraId="2A7E56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7</w:t>
            </w:r>
          </w:p>
        </w:tc>
        <w:tc>
          <w:tcPr>
            <w:tcW w:w="222" w:type="pct"/>
            <w:tcBorders>
              <w:bottom w:val="single" w:sz="4" w:space="0" w:color="auto"/>
            </w:tcBorders>
            <w:vAlign w:val="center"/>
            <w:hideMark/>
          </w:tcPr>
          <w:p w14:paraId="4BD5B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611FED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20E4AE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0003F25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6</w:t>
            </w:r>
          </w:p>
        </w:tc>
        <w:tc>
          <w:tcPr>
            <w:tcW w:w="318" w:type="pct"/>
            <w:gridSpan w:val="2"/>
            <w:tcBorders>
              <w:bottom w:val="single" w:sz="4" w:space="0" w:color="auto"/>
            </w:tcBorders>
            <w:vAlign w:val="center"/>
            <w:hideMark/>
          </w:tcPr>
          <w:p w14:paraId="327512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8</w:t>
            </w:r>
          </w:p>
        </w:tc>
        <w:tc>
          <w:tcPr>
            <w:tcW w:w="388" w:type="pct"/>
            <w:gridSpan w:val="6"/>
            <w:tcBorders>
              <w:bottom w:val="single" w:sz="4" w:space="0" w:color="auto"/>
            </w:tcBorders>
            <w:vAlign w:val="center"/>
            <w:hideMark/>
          </w:tcPr>
          <w:p w14:paraId="504089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56F18D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tcBorders>
              <w:bottom w:val="single" w:sz="4" w:space="0" w:color="auto"/>
            </w:tcBorders>
            <w:vAlign w:val="center"/>
            <w:hideMark/>
          </w:tcPr>
          <w:p w14:paraId="0BC150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tcBorders>
              <w:bottom w:val="single" w:sz="4" w:space="0" w:color="auto"/>
            </w:tcBorders>
            <w:vAlign w:val="center"/>
            <w:hideMark/>
          </w:tcPr>
          <w:p w14:paraId="123B6E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0CFE05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81DE5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7DF5EA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5E2B20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377AAC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1D9C888F" w14:textId="77777777" w:rsidTr="00FA5FA3">
        <w:trPr>
          <w:trHeight w:val="288"/>
        </w:trPr>
        <w:tc>
          <w:tcPr>
            <w:tcW w:w="422" w:type="pct"/>
            <w:tcBorders>
              <w:bottom w:val="single" w:sz="4" w:space="0" w:color="auto"/>
            </w:tcBorders>
            <w:vAlign w:val="center"/>
            <w:hideMark/>
          </w:tcPr>
          <w:p w14:paraId="6C54FA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8</w:t>
            </w:r>
          </w:p>
        </w:tc>
        <w:tc>
          <w:tcPr>
            <w:tcW w:w="222" w:type="pct"/>
            <w:tcBorders>
              <w:bottom w:val="single" w:sz="4" w:space="0" w:color="auto"/>
            </w:tcBorders>
            <w:vAlign w:val="center"/>
            <w:hideMark/>
          </w:tcPr>
          <w:p w14:paraId="131FDD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487267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7F186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37B670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tcBorders>
              <w:bottom w:val="single" w:sz="4" w:space="0" w:color="auto"/>
            </w:tcBorders>
            <w:vAlign w:val="center"/>
            <w:hideMark/>
          </w:tcPr>
          <w:p w14:paraId="6D08AE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single" w:sz="4" w:space="0" w:color="auto"/>
            </w:tcBorders>
            <w:vAlign w:val="center"/>
            <w:hideMark/>
          </w:tcPr>
          <w:p w14:paraId="010D3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7224A2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58</w:t>
            </w:r>
          </w:p>
        </w:tc>
        <w:tc>
          <w:tcPr>
            <w:tcW w:w="353" w:type="pct"/>
            <w:gridSpan w:val="7"/>
            <w:tcBorders>
              <w:bottom w:val="single" w:sz="4" w:space="0" w:color="auto"/>
            </w:tcBorders>
            <w:vAlign w:val="center"/>
            <w:hideMark/>
          </w:tcPr>
          <w:p w14:paraId="0268CB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7</w:t>
            </w:r>
          </w:p>
        </w:tc>
        <w:tc>
          <w:tcPr>
            <w:tcW w:w="400" w:type="pct"/>
            <w:gridSpan w:val="8"/>
            <w:tcBorders>
              <w:bottom w:val="single" w:sz="4" w:space="0" w:color="auto"/>
            </w:tcBorders>
            <w:vAlign w:val="center"/>
            <w:hideMark/>
          </w:tcPr>
          <w:p w14:paraId="09445A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1E49C6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F4824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5DB3760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8C381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0F4678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4558622E" w14:textId="77777777" w:rsidTr="00FA5FA3">
        <w:trPr>
          <w:trHeight w:val="288"/>
        </w:trPr>
        <w:tc>
          <w:tcPr>
            <w:tcW w:w="422" w:type="pct"/>
            <w:tcBorders>
              <w:top w:val="single" w:sz="4" w:space="0" w:color="auto"/>
              <w:left w:val="nil"/>
              <w:bottom w:val="nil"/>
              <w:right w:val="nil"/>
            </w:tcBorders>
            <w:vAlign w:val="center"/>
          </w:tcPr>
          <w:p w14:paraId="1B5842DE" w14:textId="77777777" w:rsidR="00ED0EE6" w:rsidRPr="00803B2D" w:rsidRDefault="00ED0EE6" w:rsidP="00803B2D">
            <w:pPr>
              <w:rPr>
                <w:rFonts w:ascii="Arial" w:hAnsi="Arial" w:cs="Arial"/>
                <w:color w:val="000000"/>
                <w:sz w:val="14"/>
                <w:szCs w:val="14"/>
              </w:rPr>
            </w:pPr>
          </w:p>
        </w:tc>
        <w:tc>
          <w:tcPr>
            <w:tcW w:w="222" w:type="pct"/>
            <w:tcBorders>
              <w:top w:val="single" w:sz="4" w:space="0" w:color="auto"/>
              <w:left w:val="nil"/>
              <w:bottom w:val="nil"/>
              <w:right w:val="nil"/>
            </w:tcBorders>
            <w:vAlign w:val="center"/>
          </w:tcPr>
          <w:p w14:paraId="240A1139" w14:textId="77777777" w:rsidR="00ED0EE6" w:rsidRPr="00803B2D" w:rsidRDefault="00ED0EE6" w:rsidP="00803B2D">
            <w:pPr>
              <w:rPr>
                <w:rFonts w:ascii="Arial" w:hAnsi="Arial" w:cs="Arial"/>
                <w:color w:val="000000"/>
                <w:sz w:val="14"/>
                <w:szCs w:val="14"/>
              </w:rPr>
            </w:pPr>
          </w:p>
        </w:tc>
        <w:tc>
          <w:tcPr>
            <w:tcW w:w="351" w:type="pct"/>
            <w:tcBorders>
              <w:top w:val="single" w:sz="4" w:space="0" w:color="auto"/>
              <w:left w:val="nil"/>
              <w:bottom w:val="nil"/>
              <w:right w:val="nil"/>
            </w:tcBorders>
            <w:vAlign w:val="center"/>
          </w:tcPr>
          <w:p w14:paraId="314371A1" w14:textId="77777777" w:rsidR="00ED0EE6" w:rsidRPr="00803B2D" w:rsidRDefault="00ED0EE6" w:rsidP="00803B2D">
            <w:pPr>
              <w:rPr>
                <w:rFonts w:ascii="Arial" w:hAnsi="Arial" w:cs="Arial"/>
                <w:color w:val="000000"/>
                <w:sz w:val="14"/>
                <w:szCs w:val="14"/>
              </w:rPr>
            </w:pPr>
          </w:p>
        </w:tc>
        <w:tc>
          <w:tcPr>
            <w:tcW w:w="353" w:type="pct"/>
            <w:tcBorders>
              <w:top w:val="single" w:sz="4" w:space="0" w:color="auto"/>
              <w:left w:val="nil"/>
              <w:bottom w:val="nil"/>
              <w:right w:val="nil"/>
            </w:tcBorders>
            <w:vAlign w:val="center"/>
          </w:tcPr>
          <w:p w14:paraId="036AF0A1" w14:textId="77777777" w:rsidR="00ED0EE6" w:rsidRPr="00803B2D" w:rsidRDefault="00ED0EE6" w:rsidP="00803B2D">
            <w:pPr>
              <w:rPr>
                <w:rFonts w:ascii="Arial" w:hAnsi="Arial" w:cs="Arial"/>
                <w:color w:val="000000"/>
                <w:sz w:val="14"/>
                <w:szCs w:val="14"/>
              </w:rPr>
            </w:pPr>
          </w:p>
        </w:tc>
        <w:tc>
          <w:tcPr>
            <w:tcW w:w="318" w:type="pct"/>
            <w:tcBorders>
              <w:top w:val="single" w:sz="4" w:space="0" w:color="auto"/>
              <w:left w:val="nil"/>
              <w:bottom w:val="nil"/>
              <w:right w:val="nil"/>
            </w:tcBorders>
            <w:vAlign w:val="center"/>
          </w:tcPr>
          <w:p w14:paraId="389DFA60" w14:textId="77777777" w:rsidR="00ED0EE6" w:rsidRPr="00803B2D" w:rsidRDefault="00ED0EE6" w:rsidP="00803B2D">
            <w:pPr>
              <w:rPr>
                <w:rFonts w:ascii="Arial" w:hAnsi="Arial" w:cs="Arial"/>
                <w:color w:val="000000"/>
                <w:sz w:val="14"/>
                <w:szCs w:val="14"/>
              </w:rPr>
            </w:pPr>
          </w:p>
        </w:tc>
        <w:tc>
          <w:tcPr>
            <w:tcW w:w="318" w:type="pct"/>
            <w:gridSpan w:val="2"/>
            <w:tcBorders>
              <w:top w:val="single" w:sz="4" w:space="0" w:color="auto"/>
              <w:left w:val="nil"/>
              <w:bottom w:val="nil"/>
              <w:right w:val="nil"/>
            </w:tcBorders>
            <w:vAlign w:val="center"/>
          </w:tcPr>
          <w:p w14:paraId="1F9AFCF5" w14:textId="77777777" w:rsidR="00ED0EE6" w:rsidRPr="00803B2D" w:rsidRDefault="00ED0EE6" w:rsidP="00803B2D">
            <w:pPr>
              <w:rPr>
                <w:rFonts w:ascii="Arial" w:hAnsi="Arial" w:cs="Arial"/>
                <w:color w:val="000000"/>
                <w:sz w:val="14"/>
                <w:szCs w:val="14"/>
              </w:rPr>
            </w:pPr>
          </w:p>
        </w:tc>
        <w:tc>
          <w:tcPr>
            <w:tcW w:w="388" w:type="pct"/>
            <w:gridSpan w:val="6"/>
            <w:tcBorders>
              <w:top w:val="single" w:sz="4" w:space="0" w:color="auto"/>
              <w:left w:val="nil"/>
              <w:bottom w:val="nil"/>
              <w:right w:val="nil"/>
            </w:tcBorders>
            <w:vAlign w:val="center"/>
          </w:tcPr>
          <w:p w14:paraId="17E712CE" w14:textId="77777777" w:rsidR="00ED0EE6" w:rsidRPr="00803B2D" w:rsidRDefault="00ED0EE6" w:rsidP="00803B2D">
            <w:pPr>
              <w:rPr>
                <w:rFonts w:ascii="Arial" w:hAnsi="Arial" w:cs="Arial"/>
                <w:color w:val="000000"/>
                <w:sz w:val="14"/>
                <w:szCs w:val="14"/>
              </w:rPr>
            </w:pPr>
          </w:p>
        </w:tc>
        <w:tc>
          <w:tcPr>
            <w:tcW w:w="317" w:type="pct"/>
            <w:gridSpan w:val="10"/>
            <w:tcBorders>
              <w:top w:val="single" w:sz="4" w:space="0" w:color="auto"/>
              <w:left w:val="nil"/>
              <w:bottom w:val="nil"/>
              <w:right w:val="nil"/>
            </w:tcBorders>
            <w:vAlign w:val="center"/>
          </w:tcPr>
          <w:p w14:paraId="16C92D79" w14:textId="77777777" w:rsidR="00ED0EE6" w:rsidRPr="00803B2D" w:rsidRDefault="00ED0EE6" w:rsidP="00803B2D">
            <w:pPr>
              <w:rPr>
                <w:rFonts w:ascii="Arial" w:hAnsi="Arial" w:cs="Arial"/>
                <w:color w:val="000000"/>
                <w:sz w:val="14"/>
                <w:szCs w:val="14"/>
              </w:rPr>
            </w:pPr>
          </w:p>
        </w:tc>
        <w:tc>
          <w:tcPr>
            <w:tcW w:w="353" w:type="pct"/>
            <w:gridSpan w:val="7"/>
            <w:tcBorders>
              <w:top w:val="single" w:sz="4" w:space="0" w:color="auto"/>
              <w:left w:val="nil"/>
              <w:bottom w:val="nil"/>
              <w:right w:val="nil"/>
            </w:tcBorders>
            <w:vAlign w:val="center"/>
          </w:tcPr>
          <w:p w14:paraId="3EE23D1E" w14:textId="77777777" w:rsidR="00ED0EE6" w:rsidRPr="00803B2D" w:rsidRDefault="00ED0EE6" w:rsidP="00803B2D">
            <w:pPr>
              <w:rPr>
                <w:rFonts w:ascii="Arial" w:hAnsi="Arial" w:cs="Arial"/>
                <w:color w:val="000000"/>
                <w:sz w:val="14"/>
                <w:szCs w:val="14"/>
              </w:rPr>
            </w:pPr>
          </w:p>
        </w:tc>
        <w:tc>
          <w:tcPr>
            <w:tcW w:w="400" w:type="pct"/>
            <w:gridSpan w:val="8"/>
            <w:tcBorders>
              <w:top w:val="single" w:sz="4" w:space="0" w:color="auto"/>
              <w:left w:val="nil"/>
              <w:bottom w:val="nil"/>
              <w:right w:val="nil"/>
            </w:tcBorders>
            <w:vAlign w:val="center"/>
          </w:tcPr>
          <w:p w14:paraId="084F90A7" w14:textId="77777777" w:rsidR="00ED0EE6" w:rsidRPr="00803B2D" w:rsidRDefault="00ED0EE6" w:rsidP="00803B2D">
            <w:pPr>
              <w:rPr>
                <w:rFonts w:ascii="Arial" w:hAnsi="Arial" w:cs="Arial"/>
                <w:color w:val="000000"/>
                <w:sz w:val="14"/>
                <w:szCs w:val="14"/>
              </w:rPr>
            </w:pPr>
          </w:p>
        </w:tc>
        <w:tc>
          <w:tcPr>
            <w:tcW w:w="249" w:type="pct"/>
            <w:tcBorders>
              <w:top w:val="single" w:sz="4" w:space="0" w:color="auto"/>
              <w:left w:val="nil"/>
              <w:bottom w:val="nil"/>
              <w:right w:val="nil"/>
            </w:tcBorders>
            <w:vAlign w:val="center"/>
          </w:tcPr>
          <w:p w14:paraId="6F6D0798"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44C94383"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782FC4A4" w14:textId="77777777" w:rsidR="00ED0EE6" w:rsidRPr="00803B2D" w:rsidRDefault="00ED0EE6" w:rsidP="00803B2D">
            <w:pPr>
              <w:rPr>
                <w:rFonts w:ascii="Arial" w:hAnsi="Arial" w:cs="Arial"/>
                <w:color w:val="000000"/>
                <w:sz w:val="14"/>
                <w:szCs w:val="14"/>
              </w:rPr>
            </w:pPr>
          </w:p>
        </w:tc>
        <w:tc>
          <w:tcPr>
            <w:tcW w:w="391" w:type="pct"/>
            <w:tcBorders>
              <w:top w:val="single" w:sz="4" w:space="0" w:color="auto"/>
              <w:left w:val="nil"/>
              <w:bottom w:val="nil"/>
              <w:right w:val="nil"/>
            </w:tcBorders>
            <w:vAlign w:val="center"/>
          </w:tcPr>
          <w:p w14:paraId="5B97AF6D" w14:textId="77777777" w:rsidR="00ED0EE6" w:rsidRPr="00803B2D" w:rsidRDefault="00ED0EE6" w:rsidP="00803B2D">
            <w:pPr>
              <w:rPr>
                <w:rFonts w:ascii="Arial" w:hAnsi="Arial" w:cs="Arial"/>
                <w:color w:val="000000"/>
                <w:sz w:val="14"/>
                <w:szCs w:val="14"/>
              </w:rPr>
            </w:pPr>
          </w:p>
        </w:tc>
        <w:tc>
          <w:tcPr>
            <w:tcW w:w="348" w:type="pct"/>
            <w:tcBorders>
              <w:top w:val="single" w:sz="4" w:space="0" w:color="auto"/>
              <w:left w:val="nil"/>
              <w:bottom w:val="nil"/>
              <w:right w:val="nil"/>
            </w:tcBorders>
            <w:vAlign w:val="center"/>
          </w:tcPr>
          <w:p w14:paraId="6531DF82" w14:textId="77777777" w:rsidR="00ED0EE6" w:rsidRPr="00803B2D" w:rsidRDefault="00ED0EE6" w:rsidP="00803B2D">
            <w:pPr>
              <w:rPr>
                <w:rFonts w:ascii="Arial" w:hAnsi="Arial" w:cs="Arial"/>
                <w:color w:val="000000"/>
                <w:sz w:val="14"/>
                <w:szCs w:val="14"/>
              </w:rPr>
            </w:pPr>
          </w:p>
        </w:tc>
      </w:tr>
      <w:tr w:rsidR="00B772FD" w:rsidRPr="00803B2D" w14:paraId="3FE2CB5D" w14:textId="77777777" w:rsidTr="00FA5FA3">
        <w:trPr>
          <w:trHeight w:val="288"/>
        </w:trPr>
        <w:tc>
          <w:tcPr>
            <w:tcW w:w="2468" w:type="pct"/>
            <w:gridSpan w:val="16"/>
            <w:tcBorders>
              <w:top w:val="nil"/>
              <w:left w:val="nil"/>
              <w:bottom w:val="single" w:sz="4" w:space="0" w:color="auto"/>
              <w:right w:val="nil"/>
            </w:tcBorders>
            <w:shd w:val="clear" w:color="auto" w:fill="auto"/>
            <w:noWrap/>
            <w:tcMar>
              <w:left w:w="115" w:type="dxa"/>
              <w:right w:w="115" w:type="dxa"/>
            </w:tcMar>
            <w:vAlign w:val="center"/>
          </w:tcPr>
          <w:p w14:paraId="6C0A0154" w14:textId="0F5BB64A"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56E1D692"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0F17DF9"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B7A989E" w14:textId="77777777" w:rsidR="00B772FD" w:rsidRPr="00803B2D" w:rsidRDefault="00B772FD" w:rsidP="006D2D1C">
            <w:pPr>
              <w:jc w:val="center"/>
              <w:rPr>
                <w:rFonts w:ascii="Arial" w:hAnsi="Arial" w:cs="Arial"/>
                <w:b/>
                <w:bCs/>
                <w:color w:val="000000"/>
                <w:sz w:val="16"/>
                <w:szCs w:val="16"/>
              </w:rPr>
            </w:pPr>
          </w:p>
        </w:tc>
        <w:tc>
          <w:tcPr>
            <w:tcW w:w="105" w:type="pct"/>
            <w:gridSpan w:val="2"/>
            <w:tcBorders>
              <w:top w:val="nil"/>
              <w:left w:val="nil"/>
              <w:bottom w:val="single" w:sz="4" w:space="0" w:color="auto"/>
              <w:right w:val="nil"/>
            </w:tcBorders>
            <w:shd w:val="clear" w:color="auto" w:fill="auto"/>
            <w:noWrap/>
            <w:tcMar>
              <w:left w:w="115" w:type="dxa"/>
              <w:right w:w="115" w:type="dxa"/>
            </w:tcMar>
            <w:vAlign w:val="center"/>
          </w:tcPr>
          <w:p w14:paraId="693DB319" w14:textId="77777777" w:rsidR="00B772FD" w:rsidRPr="00803B2D" w:rsidRDefault="00B772FD" w:rsidP="006D2D1C">
            <w:pPr>
              <w:jc w:val="cente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7F0CADC7" w14:textId="77777777" w:rsidR="00B772FD" w:rsidRPr="00803B2D" w:rsidRDefault="00B772FD" w:rsidP="006D2D1C">
            <w:pPr>
              <w:jc w:val="center"/>
              <w:rPr>
                <w:rFonts w:ascii="Arial" w:hAnsi="Arial" w:cs="Arial"/>
                <w:b/>
                <w:bCs/>
                <w:color w:val="000000"/>
                <w:sz w:val="16"/>
                <w:szCs w:val="16"/>
              </w:rPr>
            </w:pPr>
          </w:p>
        </w:tc>
        <w:tc>
          <w:tcPr>
            <w:tcW w:w="107" w:type="pct"/>
            <w:gridSpan w:val="4"/>
            <w:tcBorders>
              <w:top w:val="nil"/>
              <w:left w:val="nil"/>
              <w:bottom w:val="single" w:sz="4" w:space="0" w:color="auto"/>
              <w:right w:val="nil"/>
            </w:tcBorders>
            <w:shd w:val="clear" w:color="auto" w:fill="auto"/>
            <w:noWrap/>
            <w:tcMar>
              <w:left w:w="115" w:type="dxa"/>
              <w:right w:w="115" w:type="dxa"/>
            </w:tcMar>
            <w:vAlign w:val="center"/>
          </w:tcPr>
          <w:p w14:paraId="2473BA7C" w14:textId="77777777" w:rsidR="00B772FD" w:rsidRPr="00803B2D" w:rsidRDefault="00B772FD" w:rsidP="006D2D1C">
            <w:pPr>
              <w:jc w:val="center"/>
              <w:rPr>
                <w:rFonts w:ascii="Arial" w:hAnsi="Arial" w:cs="Arial"/>
                <w:b/>
                <w:bCs/>
                <w:color w:val="000000"/>
                <w:sz w:val="16"/>
                <w:szCs w:val="16"/>
              </w:rPr>
            </w:pPr>
          </w:p>
        </w:tc>
        <w:tc>
          <w:tcPr>
            <w:tcW w:w="107" w:type="pct"/>
            <w:tcBorders>
              <w:top w:val="nil"/>
              <w:left w:val="nil"/>
              <w:bottom w:val="single" w:sz="4" w:space="0" w:color="auto"/>
              <w:right w:val="nil"/>
            </w:tcBorders>
            <w:shd w:val="clear" w:color="auto" w:fill="auto"/>
            <w:noWrap/>
            <w:tcMar>
              <w:left w:w="115" w:type="dxa"/>
              <w:right w:w="115" w:type="dxa"/>
            </w:tcMar>
            <w:vAlign w:val="center"/>
          </w:tcPr>
          <w:p w14:paraId="06C5DF06" w14:textId="77777777" w:rsidR="00B772FD" w:rsidRPr="00803B2D" w:rsidRDefault="00B772FD" w:rsidP="006D2D1C">
            <w:pPr>
              <w:jc w:val="center"/>
              <w:rPr>
                <w:rFonts w:ascii="Arial" w:hAnsi="Arial" w:cs="Arial"/>
                <w:b/>
                <w:bCs/>
                <w:color w:val="000000"/>
                <w:sz w:val="16"/>
                <w:szCs w:val="16"/>
              </w:rPr>
            </w:pPr>
          </w:p>
        </w:tc>
        <w:tc>
          <w:tcPr>
            <w:tcW w:w="104" w:type="pct"/>
            <w:gridSpan w:val="2"/>
            <w:tcBorders>
              <w:top w:val="nil"/>
              <w:left w:val="nil"/>
              <w:bottom w:val="single" w:sz="4" w:space="0" w:color="auto"/>
              <w:right w:val="nil"/>
            </w:tcBorders>
            <w:shd w:val="clear" w:color="auto" w:fill="auto"/>
            <w:noWrap/>
            <w:tcMar>
              <w:left w:w="115" w:type="dxa"/>
              <w:right w:w="115" w:type="dxa"/>
            </w:tcMar>
            <w:vAlign w:val="center"/>
          </w:tcPr>
          <w:p w14:paraId="70099097" w14:textId="77777777" w:rsidR="00B772FD" w:rsidRPr="00803B2D" w:rsidRDefault="00B772FD" w:rsidP="006D2D1C">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noWrap/>
            <w:tcMar>
              <w:left w:w="115" w:type="dxa"/>
              <w:right w:w="115" w:type="dxa"/>
            </w:tcMar>
            <w:vAlign w:val="center"/>
          </w:tcPr>
          <w:p w14:paraId="39FCDF86" w14:textId="77777777" w:rsidR="00B772FD" w:rsidRPr="00803B2D" w:rsidRDefault="00B772FD" w:rsidP="006D2D1C">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517FC76"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743CFA1B"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253C356" w14:textId="77777777" w:rsidR="00B772FD" w:rsidRPr="00803B2D" w:rsidRDefault="00B772FD" w:rsidP="006D2D1C">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427998E0" w14:textId="77777777" w:rsidR="00B772FD" w:rsidRPr="00803B2D" w:rsidRDefault="00B772FD" w:rsidP="006D2D1C">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4DEAB306" w14:textId="77777777" w:rsidR="00B772FD" w:rsidRPr="00803B2D" w:rsidRDefault="00B772FD" w:rsidP="006D2D1C">
            <w:pPr>
              <w:jc w:val="center"/>
              <w:rPr>
                <w:rFonts w:ascii="Arial" w:hAnsi="Arial" w:cs="Arial"/>
                <w:b/>
                <w:bCs/>
                <w:color w:val="000000"/>
                <w:sz w:val="16"/>
                <w:szCs w:val="16"/>
              </w:rPr>
            </w:pPr>
          </w:p>
        </w:tc>
      </w:tr>
      <w:tr w:rsidR="00B772FD" w:rsidRPr="00803B2D" w14:paraId="6D5BD6B5" w14:textId="77777777" w:rsidTr="00FA5FA3">
        <w:trPr>
          <w:trHeight w:val="288"/>
        </w:trPr>
        <w:tc>
          <w:tcPr>
            <w:tcW w:w="422" w:type="pct"/>
            <w:tcBorders>
              <w:top w:val="single" w:sz="4" w:space="0" w:color="auto"/>
            </w:tcBorders>
            <w:shd w:val="clear" w:color="auto" w:fill="C6D9F1" w:themeFill="text2" w:themeFillTint="33"/>
            <w:vAlign w:val="center"/>
            <w:hideMark/>
          </w:tcPr>
          <w:p w14:paraId="235E523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7484105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0972F08F"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19835E9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5FD17D8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02C8C13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6AA91E6A"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7500B4A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371E7974"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27261F73"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7C913D1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6AE2868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F4FF92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A154C3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E19C30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7153616" w14:textId="77777777" w:rsidTr="00FA5FA3">
        <w:trPr>
          <w:trHeight w:val="288"/>
        </w:trPr>
        <w:tc>
          <w:tcPr>
            <w:tcW w:w="422" w:type="pct"/>
            <w:vAlign w:val="center"/>
            <w:hideMark/>
          </w:tcPr>
          <w:p w14:paraId="192F99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9</w:t>
            </w:r>
          </w:p>
        </w:tc>
        <w:tc>
          <w:tcPr>
            <w:tcW w:w="222" w:type="pct"/>
            <w:vAlign w:val="center"/>
            <w:hideMark/>
          </w:tcPr>
          <w:p w14:paraId="5210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56C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99C8D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5DE2F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47DCDA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7EB1E4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98B43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8</w:t>
            </w:r>
          </w:p>
        </w:tc>
        <w:tc>
          <w:tcPr>
            <w:tcW w:w="353" w:type="pct"/>
            <w:gridSpan w:val="7"/>
            <w:vAlign w:val="center"/>
            <w:hideMark/>
          </w:tcPr>
          <w:p w14:paraId="3EA0C5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5</w:t>
            </w:r>
          </w:p>
        </w:tc>
        <w:tc>
          <w:tcPr>
            <w:tcW w:w="400" w:type="pct"/>
            <w:gridSpan w:val="8"/>
            <w:vAlign w:val="center"/>
            <w:hideMark/>
          </w:tcPr>
          <w:p w14:paraId="38D0F6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37F33B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1EFEA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C0881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6C07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5468E4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F99C1FB" w14:textId="77777777" w:rsidTr="00FA5FA3">
        <w:trPr>
          <w:trHeight w:val="288"/>
        </w:trPr>
        <w:tc>
          <w:tcPr>
            <w:tcW w:w="422" w:type="pct"/>
            <w:vAlign w:val="center"/>
            <w:hideMark/>
          </w:tcPr>
          <w:p w14:paraId="63C8D8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0</w:t>
            </w:r>
          </w:p>
        </w:tc>
        <w:tc>
          <w:tcPr>
            <w:tcW w:w="222" w:type="pct"/>
            <w:vAlign w:val="center"/>
            <w:hideMark/>
          </w:tcPr>
          <w:p w14:paraId="2B2CB0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C6C8D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B858F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DD0C3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7CE21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849B6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EFB21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1</w:t>
            </w:r>
          </w:p>
        </w:tc>
        <w:tc>
          <w:tcPr>
            <w:tcW w:w="353" w:type="pct"/>
            <w:gridSpan w:val="7"/>
            <w:vAlign w:val="center"/>
            <w:hideMark/>
          </w:tcPr>
          <w:p w14:paraId="534993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48AF07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DD0F3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40D25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75F46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3048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005D8A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C8B879C" w14:textId="77777777" w:rsidTr="00FA5FA3">
        <w:trPr>
          <w:trHeight w:val="288"/>
        </w:trPr>
        <w:tc>
          <w:tcPr>
            <w:tcW w:w="422" w:type="pct"/>
            <w:vAlign w:val="center"/>
            <w:hideMark/>
          </w:tcPr>
          <w:p w14:paraId="68B383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1</w:t>
            </w:r>
          </w:p>
        </w:tc>
        <w:tc>
          <w:tcPr>
            <w:tcW w:w="222" w:type="pct"/>
            <w:vAlign w:val="center"/>
            <w:hideMark/>
          </w:tcPr>
          <w:p w14:paraId="49D5A6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454C2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B18E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0C500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30BD79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FEF69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EAF62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2</w:t>
            </w:r>
          </w:p>
        </w:tc>
        <w:tc>
          <w:tcPr>
            <w:tcW w:w="353" w:type="pct"/>
            <w:gridSpan w:val="7"/>
            <w:vAlign w:val="center"/>
            <w:hideMark/>
          </w:tcPr>
          <w:p w14:paraId="3955B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2</w:t>
            </w:r>
          </w:p>
        </w:tc>
        <w:tc>
          <w:tcPr>
            <w:tcW w:w="400" w:type="pct"/>
            <w:gridSpan w:val="8"/>
            <w:vAlign w:val="center"/>
            <w:hideMark/>
          </w:tcPr>
          <w:p w14:paraId="28AAFE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2E2F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7E76E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9513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61D52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2DF7F5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B4A2E08" w14:textId="77777777" w:rsidTr="00FA5FA3">
        <w:trPr>
          <w:trHeight w:val="288"/>
        </w:trPr>
        <w:tc>
          <w:tcPr>
            <w:tcW w:w="422" w:type="pct"/>
            <w:vAlign w:val="center"/>
            <w:hideMark/>
          </w:tcPr>
          <w:p w14:paraId="2FDE3B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2</w:t>
            </w:r>
          </w:p>
        </w:tc>
        <w:tc>
          <w:tcPr>
            <w:tcW w:w="222" w:type="pct"/>
            <w:vAlign w:val="center"/>
            <w:hideMark/>
          </w:tcPr>
          <w:p w14:paraId="7B9695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AFF96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A4153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73339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632B61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12577D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16C47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w:t>
            </w:r>
          </w:p>
        </w:tc>
        <w:tc>
          <w:tcPr>
            <w:tcW w:w="353" w:type="pct"/>
            <w:gridSpan w:val="7"/>
            <w:vAlign w:val="center"/>
            <w:hideMark/>
          </w:tcPr>
          <w:p w14:paraId="721232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2</w:t>
            </w:r>
          </w:p>
        </w:tc>
        <w:tc>
          <w:tcPr>
            <w:tcW w:w="400" w:type="pct"/>
            <w:gridSpan w:val="8"/>
            <w:vAlign w:val="center"/>
            <w:hideMark/>
          </w:tcPr>
          <w:p w14:paraId="3F1D2D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598A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2BFA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54186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D6A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EE4D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DC58860" w14:textId="77777777" w:rsidTr="00FA5FA3">
        <w:trPr>
          <w:trHeight w:val="288"/>
        </w:trPr>
        <w:tc>
          <w:tcPr>
            <w:tcW w:w="422" w:type="pct"/>
            <w:vAlign w:val="center"/>
            <w:hideMark/>
          </w:tcPr>
          <w:p w14:paraId="27D4B30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3</w:t>
            </w:r>
          </w:p>
        </w:tc>
        <w:tc>
          <w:tcPr>
            <w:tcW w:w="222" w:type="pct"/>
            <w:vAlign w:val="center"/>
            <w:hideMark/>
          </w:tcPr>
          <w:p w14:paraId="25E4463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1669A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84D76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ED17A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1</w:t>
            </w:r>
          </w:p>
        </w:tc>
        <w:tc>
          <w:tcPr>
            <w:tcW w:w="318" w:type="pct"/>
            <w:gridSpan w:val="2"/>
            <w:vAlign w:val="center"/>
            <w:hideMark/>
          </w:tcPr>
          <w:p w14:paraId="7547A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580A9C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2A213E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4</w:t>
            </w:r>
          </w:p>
        </w:tc>
        <w:tc>
          <w:tcPr>
            <w:tcW w:w="353" w:type="pct"/>
            <w:gridSpan w:val="7"/>
            <w:vAlign w:val="center"/>
            <w:hideMark/>
          </w:tcPr>
          <w:p w14:paraId="585FC4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400" w:type="pct"/>
            <w:gridSpan w:val="8"/>
            <w:vAlign w:val="center"/>
            <w:hideMark/>
          </w:tcPr>
          <w:p w14:paraId="6D1081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D57C5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30D8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BF620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C4D51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6D43D1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EC6816E" w14:textId="77777777" w:rsidTr="00FA5FA3">
        <w:trPr>
          <w:trHeight w:val="288"/>
        </w:trPr>
        <w:tc>
          <w:tcPr>
            <w:tcW w:w="422" w:type="pct"/>
            <w:vAlign w:val="center"/>
            <w:hideMark/>
          </w:tcPr>
          <w:p w14:paraId="7E0DC5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4</w:t>
            </w:r>
          </w:p>
        </w:tc>
        <w:tc>
          <w:tcPr>
            <w:tcW w:w="222" w:type="pct"/>
            <w:vAlign w:val="center"/>
            <w:hideMark/>
          </w:tcPr>
          <w:p w14:paraId="717118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CEA3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45645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7CA2A4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0690EB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09B11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80350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53" w:type="pct"/>
            <w:gridSpan w:val="7"/>
            <w:vAlign w:val="center"/>
            <w:hideMark/>
          </w:tcPr>
          <w:p w14:paraId="122D7ED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1</w:t>
            </w:r>
          </w:p>
        </w:tc>
        <w:tc>
          <w:tcPr>
            <w:tcW w:w="400" w:type="pct"/>
            <w:gridSpan w:val="8"/>
            <w:vAlign w:val="center"/>
            <w:hideMark/>
          </w:tcPr>
          <w:p w14:paraId="766882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6E09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77DA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B0F9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F48EE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BF2DAF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CECE105" w14:textId="77777777" w:rsidTr="00FA5FA3">
        <w:trPr>
          <w:trHeight w:val="288"/>
        </w:trPr>
        <w:tc>
          <w:tcPr>
            <w:tcW w:w="422" w:type="pct"/>
            <w:vAlign w:val="center"/>
            <w:hideMark/>
          </w:tcPr>
          <w:p w14:paraId="60603B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5</w:t>
            </w:r>
          </w:p>
        </w:tc>
        <w:tc>
          <w:tcPr>
            <w:tcW w:w="222" w:type="pct"/>
            <w:vAlign w:val="center"/>
            <w:hideMark/>
          </w:tcPr>
          <w:p w14:paraId="66C5E5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11248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57F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48AC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6C004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1EA1F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6DBDE8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99A4C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1F8821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46B06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8E6A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AF30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F169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1B7B1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657660E7" w14:textId="77777777" w:rsidTr="00FA5FA3">
        <w:trPr>
          <w:trHeight w:val="288"/>
        </w:trPr>
        <w:tc>
          <w:tcPr>
            <w:tcW w:w="422" w:type="pct"/>
            <w:vAlign w:val="center"/>
            <w:hideMark/>
          </w:tcPr>
          <w:p w14:paraId="068154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6</w:t>
            </w:r>
          </w:p>
        </w:tc>
        <w:tc>
          <w:tcPr>
            <w:tcW w:w="222" w:type="pct"/>
            <w:vAlign w:val="center"/>
            <w:hideMark/>
          </w:tcPr>
          <w:p w14:paraId="2A8760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69FF8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08D6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080DE2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17BDEE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6C7839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B44D6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5</w:t>
            </w:r>
          </w:p>
        </w:tc>
        <w:tc>
          <w:tcPr>
            <w:tcW w:w="353" w:type="pct"/>
            <w:gridSpan w:val="7"/>
            <w:vAlign w:val="center"/>
            <w:hideMark/>
          </w:tcPr>
          <w:p w14:paraId="7AEE64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269EE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9593E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FC2A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96B3A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1B76C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74D689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7F9E186B" w14:textId="77777777" w:rsidTr="00FA5FA3">
        <w:trPr>
          <w:trHeight w:val="288"/>
        </w:trPr>
        <w:tc>
          <w:tcPr>
            <w:tcW w:w="422" w:type="pct"/>
            <w:vAlign w:val="center"/>
            <w:hideMark/>
          </w:tcPr>
          <w:p w14:paraId="09706E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7</w:t>
            </w:r>
          </w:p>
        </w:tc>
        <w:tc>
          <w:tcPr>
            <w:tcW w:w="222" w:type="pct"/>
            <w:vAlign w:val="center"/>
            <w:hideMark/>
          </w:tcPr>
          <w:p w14:paraId="395E97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7CD5E8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53DA13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185FCE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w:t>
            </w:r>
          </w:p>
        </w:tc>
        <w:tc>
          <w:tcPr>
            <w:tcW w:w="318" w:type="pct"/>
            <w:gridSpan w:val="2"/>
            <w:vAlign w:val="center"/>
            <w:hideMark/>
          </w:tcPr>
          <w:p w14:paraId="2E8670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4</w:t>
            </w:r>
          </w:p>
        </w:tc>
        <w:tc>
          <w:tcPr>
            <w:tcW w:w="388" w:type="pct"/>
            <w:gridSpan w:val="6"/>
            <w:vAlign w:val="center"/>
            <w:hideMark/>
          </w:tcPr>
          <w:p w14:paraId="7690BD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29D04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35EF99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78</w:t>
            </w:r>
          </w:p>
        </w:tc>
        <w:tc>
          <w:tcPr>
            <w:tcW w:w="400" w:type="pct"/>
            <w:gridSpan w:val="8"/>
            <w:vAlign w:val="center"/>
            <w:hideMark/>
          </w:tcPr>
          <w:p w14:paraId="43E07F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68BB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101A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D8E5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F4C63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6965C0B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75B8FDC5" w14:textId="77777777" w:rsidTr="00FA5FA3">
        <w:trPr>
          <w:trHeight w:val="288"/>
        </w:trPr>
        <w:tc>
          <w:tcPr>
            <w:tcW w:w="422" w:type="pct"/>
            <w:vAlign w:val="center"/>
            <w:hideMark/>
          </w:tcPr>
          <w:p w14:paraId="6F1BC4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8</w:t>
            </w:r>
          </w:p>
        </w:tc>
        <w:tc>
          <w:tcPr>
            <w:tcW w:w="222" w:type="pct"/>
            <w:vAlign w:val="center"/>
            <w:hideMark/>
          </w:tcPr>
          <w:p w14:paraId="173DC27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75A97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96DAA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6F3FF5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9</w:t>
            </w:r>
          </w:p>
        </w:tc>
        <w:tc>
          <w:tcPr>
            <w:tcW w:w="318" w:type="pct"/>
            <w:gridSpan w:val="2"/>
            <w:vAlign w:val="center"/>
            <w:hideMark/>
          </w:tcPr>
          <w:p w14:paraId="03A943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0F8C73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1A39E8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2</w:t>
            </w:r>
          </w:p>
        </w:tc>
        <w:tc>
          <w:tcPr>
            <w:tcW w:w="353" w:type="pct"/>
            <w:gridSpan w:val="7"/>
            <w:vAlign w:val="center"/>
            <w:hideMark/>
          </w:tcPr>
          <w:p w14:paraId="3AAA8E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80</w:t>
            </w:r>
          </w:p>
        </w:tc>
        <w:tc>
          <w:tcPr>
            <w:tcW w:w="400" w:type="pct"/>
            <w:gridSpan w:val="8"/>
            <w:vAlign w:val="center"/>
            <w:hideMark/>
          </w:tcPr>
          <w:p w14:paraId="3C246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BD11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A4CE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D8A0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2858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1857A7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49A22191" w14:textId="77777777" w:rsidTr="00FA5FA3">
        <w:trPr>
          <w:trHeight w:val="288"/>
        </w:trPr>
        <w:tc>
          <w:tcPr>
            <w:tcW w:w="422" w:type="pct"/>
            <w:vAlign w:val="center"/>
            <w:hideMark/>
          </w:tcPr>
          <w:p w14:paraId="54EC6A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9</w:t>
            </w:r>
          </w:p>
        </w:tc>
        <w:tc>
          <w:tcPr>
            <w:tcW w:w="222" w:type="pct"/>
            <w:vAlign w:val="center"/>
            <w:hideMark/>
          </w:tcPr>
          <w:p w14:paraId="0CBE74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19222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E4345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55D4AC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5AFA01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4</w:t>
            </w:r>
          </w:p>
        </w:tc>
        <w:tc>
          <w:tcPr>
            <w:tcW w:w="388" w:type="pct"/>
            <w:gridSpan w:val="6"/>
            <w:vAlign w:val="center"/>
            <w:hideMark/>
          </w:tcPr>
          <w:p w14:paraId="442872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5EC557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5</w:t>
            </w:r>
          </w:p>
        </w:tc>
        <w:tc>
          <w:tcPr>
            <w:tcW w:w="353" w:type="pct"/>
            <w:gridSpan w:val="7"/>
            <w:vAlign w:val="center"/>
            <w:hideMark/>
          </w:tcPr>
          <w:p w14:paraId="53BBC4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2</w:t>
            </w:r>
          </w:p>
        </w:tc>
        <w:tc>
          <w:tcPr>
            <w:tcW w:w="400" w:type="pct"/>
            <w:gridSpan w:val="8"/>
            <w:vAlign w:val="center"/>
            <w:hideMark/>
          </w:tcPr>
          <w:p w14:paraId="65765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9207C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E65536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03CB4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3F069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0180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B706AD9" w14:textId="77777777" w:rsidTr="00FA5FA3">
        <w:trPr>
          <w:trHeight w:val="288"/>
        </w:trPr>
        <w:tc>
          <w:tcPr>
            <w:tcW w:w="422" w:type="pct"/>
            <w:vAlign w:val="center"/>
            <w:hideMark/>
          </w:tcPr>
          <w:p w14:paraId="6BEE9D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0</w:t>
            </w:r>
          </w:p>
        </w:tc>
        <w:tc>
          <w:tcPr>
            <w:tcW w:w="222" w:type="pct"/>
            <w:vAlign w:val="center"/>
            <w:hideMark/>
          </w:tcPr>
          <w:p w14:paraId="3C1D31E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71170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309135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0E38A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2E500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0285C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3774EB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53" w:type="pct"/>
            <w:gridSpan w:val="7"/>
            <w:vAlign w:val="center"/>
            <w:hideMark/>
          </w:tcPr>
          <w:p w14:paraId="1B69C4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43B11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BB0F8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470F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4276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DE98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448B9F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350E2367" w14:textId="77777777" w:rsidTr="00FA5FA3">
        <w:trPr>
          <w:trHeight w:val="288"/>
        </w:trPr>
        <w:tc>
          <w:tcPr>
            <w:tcW w:w="422" w:type="pct"/>
            <w:vAlign w:val="center"/>
            <w:hideMark/>
          </w:tcPr>
          <w:p w14:paraId="62BFD4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1</w:t>
            </w:r>
          </w:p>
        </w:tc>
        <w:tc>
          <w:tcPr>
            <w:tcW w:w="222" w:type="pct"/>
            <w:vAlign w:val="center"/>
            <w:hideMark/>
          </w:tcPr>
          <w:p w14:paraId="74494D1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1FED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EC3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4C1A85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30755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20A270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12B819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8</w:t>
            </w:r>
          </w:p>
        </w:tc>
        <w:tc>
          <w:tcPr>
            <w:tcW w:w="353" w:type="pct"/>
            <w:gridSpan w:val="7"/>
            <w:vAlign w:val="center"/>
            <w:hideMark/>
          </w:tcPr>
          <w:p w14:paraId="3BB108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119683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64B0F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89740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D9684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26AD3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274C4C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130FCA5E" w14:textId="77777777" w:rsidTr="00FA5FA3">
        <w:trPr>
          <w:trHeight w:val="288"/>
        </w:trPr>
        <w:tc>
          <w:tcPr>
            <w:tcW w:w="422" w:type="pct"/>
            <w:vAlign w:val="center"/>
            <w:hideMark/>
          </w:tcPr>
          <w:p w14:paraId="7A7105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2</w:t>
            </w:r>
          </w:p>
        </w:tc>
        <w:tc>
          <w:tcPr>
            <w:tcW w:w="222" w:type="pct"/>
            <w:vAlign w:val="center"/>
            <w:hideMark/>
          </w:tcPr>
          <w:p w14:paraId="5CE72C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BB09B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146DA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06361B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64C810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388" w:type="pct"/>
            <w:gridSpan w:val="6"/>
            <w:vAlign w:val="center"/>
            <w:hideMark/>
          </w:tcPr>
          <w:p w14:paraId="6A2067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840056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35</w:t>
            </w:r>
          </w:p>
        </w:tc>
        <w:tc>
          <w:tcPr>
            <w:tcW w:w="353" w:type="pct"/>
            <w:gridSpan w:val="7"/>
            <w:vAlign w:val="center"/>
            <w:hideMark/>
          </w:tcPr>
          <w:p w14:paraId="4B1C28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124A4F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7CB5B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F8D3F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8C27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70B3B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34FE18F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1A02EAD2" w14:textId="77777777" w:rsidTr="00FA5FA3">
        <w:trPr>
          <w:trHeight w:val="288"/>
        </w:trPr>
        <w:tc>
          <w:tcPr>
            <w:tcW w:w="422" w:type="pct"/>
            <w:vAlign w:val="center"/>
            <w:hideMark/>
          </w:tcPr>
          <w:p w14:paraId="5FD3327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3</w:t>
            </w:r>
          </w:p>
        </w:tc>
        <w:tc>
          <w:tcPr>
            <w:tcW w:w="222" w:type="pct"/>
            <w:vAlign w:val="center"/>
            <w:hideMark/>
          </w:tcPr>
          <w:p w14:paraId="4442F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93E91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06298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7174DA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2AFEA0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056499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F4E79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46</w:t>
            </w:r>
          </w:p>
        </w:tc>
        <w:tc>
          <w:tcPr>
            <w:tcW w:w="353" w:type="pct"/>
            <w:gridSpan w:val="7"/>
            <w:vAlign w:val="center"/>
            <w:hideMark/>
          </w:tcPr>
          <w:p w14:paraId="00944D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546FA15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98D6A4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1326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D76C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618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72B80E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64EA479E" w14:textId="77777777" w:rsidTr="00FA5FA3">
        <w:trPr>
          <w:trHeight w:val="288"/>
        </w:trPr>
        <w:tc>
          <w:tcPr>
            <w:tcW w:w="422" w:type="pct"/>
            <w:vAlign w:val="center"/>
            <w:hideMark/>
          </w:tcPr>
          <w:p w14:paraId="7CF744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4</w:t>
            </w:r>
          </w:p>
        </w:tc>
        <w:tc>
          <w:tcPr>
            <w:tcW w:w="222" w:type="pct"/>
            <w:vAlign w:val="center"/>
            <w:hideMark/>
          </w:tcPr>
          <w:p w14:paraId="3501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47147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C1FD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18" w:type="pct"/>
            <w:vAlign w:val="center"/>
            <w:hideMark/>
          </w:tcPr>
          <w:p w14:paraId="3513BE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18" w:type="pct"/>
            <w:gridSpan w:val="2"/>
            <w:vAlign w:val="center"/>
            <w:hideMark/>
          </w:tcPr>
          <w:p w14:paraId="51744B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6</w:t>
            </w:r>
          </w:p>
        </w:tc>
        <w:tc>
          <w:tcPr>
            <w:tcW w:w="388" w:type="pct"/>
            <w:gridSpan w:val="6"/>
            <w:vAlign w:val="center"/>
            <w:hideMark/>
          </w:tcPr>
          <w:p w14:paraId="758C9D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2E8195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33</w:t>
            </w:r>
          </w:p>
        </w:tc>
        <w:tc>
          <w:tcPr>
            <w:tcW w:w="353" w:type="pct"/>
            <w:gridSpan w:val="7"/>
            <w:vAlign w:val="center"/>
            <w:hideMark/>
          </w:tcPr>
          <w:p w14:paraId="3C46B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5</w:t>
            </w:r>
          </w:p>
        </w:tc>
        <w:tc>
          <w:tcPr>
            <w:tcW w:w="400" w:type="pct"/>
            <w:gridSpan w:val="8"/>
            <w:vAlign w:val="center"/>
            <w:hideMark/>
          </w:tcPr>
          <w:p w14:paraId="0020C5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44909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FC41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85ECB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7A97D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48" w:type="pct"/>
            <w:vAlign w:val="center"/>
            <w:hideMark/>
          </w:tcPr>
          <w:p w14:paraId="5C347E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r>
      <w:tr w:rsidR="00FA5FA3" w:rsidRPr="00803B2D" w14:paraId="41CF219D" w14:textId="77777777" w:rsidTr="00FA5FA3">
        <w:trPr>
          <w:trHeight w:val="288"/>
        </w:trPr>
        <w:tc>
          <w:tcPr>
            <w:tcW w:w="422" w:type="pct"/>
            <w:vAlign w:val="center"/>
            <w:hideMark/>
          </w:tcPr>
          <w:p w14:paraId="0ACA58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5</w:t>
            </w:r>
          </w:p>
        </w:tc>
        <w:tc>
          <w:tcPr>
            <w:tcW w:w="222" w:type="pct"/>
            <w:vAlign w:val="center"/>
            <w:hideMark/>
          </w:tcPr>
          <w:p w14:paraId="0FB334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6903E6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55B1C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6/2022</w:t>
            </w:r>
          </w:p>
        </w:tc>
        <w:tc>
          <w:tcPr>
            <w:tcW w:w="318" w:type="pct"/>
            <w:vAlign w:val="center"/>
            <w:hideMark/>
          </w:tcPr>
          <w:p w14:paraId="217EA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1312D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3</w:t>
            </w:r>
          </w:p>
        </w:tc>
        <w:tc>
          <w:tcPr>
            <w:tcW w:w="388" w:type="pct"/>
            <w:gridSpan w:val="6"/>
            <w:vAlign w:val="center"/>
            <w:hideMark/>
          </w:tcPr>
          <w:p w14:paraId="54E6AD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308E7C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53" w:type="pct"/>
            <w:gridSpan w:val="7"/>
            <w:vAlign w:val="center"/>
            <w:hideMark/>
          </w:tcPr>
          <w:p w14:paraId="655C5B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1</w:t>
            </w:r>
          </w:p>
        </w:tc>
        <w:tc>
          <w:tcPr>
            <w:tcW w:w="400" w:type="pct"/>
            <w:gridSpan w:val="8"/>
            <w:vAlign w:val="center"/>
            <w:hideMark/>
          </w:tcPr>
          <w:p w14:paraId="233ACC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1C02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CD1B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1B106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F5CE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B2A53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9259FCF" w14:textId="77777777" w:rsidTr="00FA5FA3">
        <w:trPr>
          <w:trHeight w:val="288"/>
        </w:trPr>
        <w:tc>
          <w:tcPr>
            <w:tcW w:w="422" w:type="pct"/>
            <w:vAlign w:val="center"/>
            <w:hideMark/>
          </w:tcPr>
          <w:p w14:paraId="424953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6</w:t>
            </w:r>
          </w:p>
        </w:tc>
        <w:tc>
          <w:tcPr>
            <w:tcW w:w="222" w:type="pct"/>
            <w:vAlign w:val="center"/>
            <w:hideMark/>
          </w:tcPr>
          <w:p w14:paraId="12167D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3E88C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6FD4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5C4AF9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43584C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2D739DC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4779C9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262FEE3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4</w:t>
            </w:r>
          </w:p>
        </w:tc>
        <w:tc>
          <w:tcPr>
            <w:tcW w:w="400" w:type="pct"/>
            <w:gridSpan w:val="8"/>
            <w:vAlign w:val="center"/>
            <w:hideMark/>
          </w:tcPr>
          <w:p w14:paraId="17D1F1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C2870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7EAE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50A39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5391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650CDA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1F32B948" w14:textId="77777777" w:rsidTr="00FA5FA3">
        <w:trPr>
          <w:trHeight w:val="288"/>
        </w:trPr>
        <w:tc>
          <w:tcPr>
            <w:tcW w:w="422" w:type="pct"/>
            <w:vAlign w:val="center"/>
            <w:hideMark/>
          </w:tcPr>
          <w:p w14:paraId="737091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7</w:t>
            </w:r>
          </w:p>
        </w:tc>
        <w:tc>
          <w:tcPr>
            <w:tcW w:w="222" w:type="pct"/>
            <w:vAlign w:val="center"/>
            <w:hideMark/>
          </w:tcPr>
          <w:p w14:paraId="409847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CF1D0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3D849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2B91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0BD7CE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1</w:t>
            </w:r>
          </w:p>
        </w:tc>
        <w:tc>
          <w:tcPr>
            <w:tcW w:w="388" w:type="pct"/>
            <w:gridSpan w:val="6"/>
            <w:vAlign w:val="center"/>
            <w:hideMark/>
          </w:tcPr>
          <w:p w14:paraId="506C88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6EC12C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vAlign w:val="center"/>
            <w:hideMark/>
          </w:tcPr>
          <w:p w14:paraId="03DAB8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78EC36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18FED1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02A7C3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8F4D0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F57B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7E8DC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r>
      <w:tr w:rsidR="00FA5FA3" w:rsidRPr="00803B2D" w14:paraId="3CA5806B" w14:textId="77777777" w:rsidTr="00FA5FA3">
        <w:trPr>
          <w:trHeight w:val="288"/>
        </w:trPr>
        <w:tc>
          <w:tcPr>
            <w:tcW w:w="422" w:type="pct"/>
            <w:vAlign w:val="center"/>
            <w:hideMark/>
          </w:tcPr>
          <w:p w14:paraId="77FAB8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8</w:t>
            </w:r>
          </w:p>
        </w:tc>
        <w:tc>
          <w:tcPr>
            <w:tcW w:w="222" w:type="pct"/>
            <w:vAlign w:val="center"/>
            <w:hideMark/>
          </w:tcPr>
          <w:p w14:paraId="687E3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D51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D4D7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1B6C16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CB2C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8</w:t>
            </w:r>
          </w:p>
        </w:tc>
        <w:tc>
          <w:tcPr>
            <w:tcW w:w="388" w:type="pct"/>
            <w:gridSpan w:val="6"/>
            <w:vAlign w:val="center"/>
            <w:hideMark/>
          </w:tcPr>
          <w:p w14:paraId="1206D4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2B14AE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9</w:t>
            </w:r>
          </w:p>
        </w:tc>
        <w:tc>
          <w:tcPr>
            <w:tcW w:w="353" w:type="pct"/>
            <w:gridSpan w:val="7"/>
            <w:vAlign w:val="center"/>
            <w:hideMark/>
          </w:tcPr>
          <w:p w14:paraId="537D8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116DCBC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2E8D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0F147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35D68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1738B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58AB3F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2D90C80D" w14:textId="77777777" w:rsidTr="00FA5FA3">
        <w:trPr>
          <w:trHeight w:val="288"/>
        </w:trPr>
        <w:tc>
          <w:tcPr>
            <w:tcW w:w="422" w:type="pct"/>
            <w:vAlign w:val="center"/>
            <w:hideMark/>
          </w:tcPr>
          <w:p w14:paraId="343C55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9</w:t>
            </w:r>
          </w:p>
        </w:tc>
        <w:tc>
          <w:tcPr>
            <w:tcW w:w="222" w:type="pct"/>
            <w:vAlign w:val="center"/>
            <w:hideMark/>
          </w:tcPr>
          <w:p w14:paraId="09A40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4F2CB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16B95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37425F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086039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99C4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1C0CD4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vAlign w:val="center"/>
            <w:hideMark/>
          </w:tcPr>
          <w:p w14:paraId="333E4F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400" w:type="pct"/>
            <w:gridSpan w:val="8"/>
            <w:vAlign w:val="center"/>
            <w:hideMark/>
          </w:tcPr>
          <w:p w14:paraId="7880F0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5A026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BF98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F0D8FB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5082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9A798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00B136DA" w14:textId="77777777" w:rsidTr="00FA5FA3">
        <w:trPr>
          <w:trHeight w:val="288"/>
        </w:trPr>
        <w:tc>
          <w:tcPr>
            <w:tcW w:w="422" w:type="pct"/>
            <w:vAlign w:val="center"/>
            <w:hideMark/>
          </w:tcPr>
          <w:p w14:paraId="265764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0</w:t>
            </w:r>
          </w:p>
        </w:tc>
        <w:tc>
          <w:tcPr>
            <w:tcW w:w="222" w:type="pct"/>
            <w:vAlign w:val="center"/>
            <w:hideMark/>
          </w:tcPr>
          <w:p w14:paraId="01C3E5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33A84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70937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07AFD3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F5C3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0F4DC6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35BD81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2</w:t>
            </w:r>
          </w:p>
        </w:tc>
        <w:tc>
          <w:tcPr>
            <w:tcW w:w="353" w:type="pct"/>
            <w:gridSpan w:val="7"/>
            <w:vAlign w:val="center"/>
            <w:hideMark/>
          </w:tcPr>
          <w:p w14:paraId="422817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4</w:t>
            </w:r>
          </w:p>
        </w:tc>
        <w:tc>
          <w:tcPr>
            <w:tcW w:w="400" w:type="pct"/>
            <w:gridSpan w:val="8"/>
            <w:vAlign w:val="center"/>
            <w:hideMark/>
          </w:tcPr>
          <w:p w14:paraId="17191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802D6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FE93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0BCB6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B968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0DE76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331EE8DF" w14:textId="77777777" w:rsidTr="00FA5FA3">
        <w:trPr>
          <w:trHeight w:val="288"/>
        </w:trPr>
        <w:tc>
          <w:tcPr>
            <w:tcW w:w="422" w:type="pct"/>
            <w:vAlign w:val="center"/>
            <w:hideMark/>
          </w:tcPr>
          <w:p w14:paraId="2991F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1</w:t>
            </w:r>
          </w:p>
        </w:tc>
        <w:tc>
          <w:tcPr>
            <w:tcW w:w="222" w:type="pct"/>
            <w:vAlign w:val="center"/>
            <w:hideMark/>
          </w:tcPr>
          <w:p w14:paraId="5FD0CD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586C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5929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2E89CC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78809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38EFA5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5CAA12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4</w:t>
            </w:r>
          </w:p>
        </w:tc>
        <w:tc>
          <w:tcPr>
            <w:tcW w:w="353" w:type="pct"/>
            <w:gridSpan w:val="7"/>
            <w:vAlign w:val="center"/>
            <w:hideMark/>
          </w:tcPr>
          <w:p w14:paraId="038ED2A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1934F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1C77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227B0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7B51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BE16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C6469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61989817" w14:textId="77777777" w:rsidTr="00FA5FA3">
        <w:trPr>
          <w:trHeight w:val="288"/>
        </w:trPr>
        <w:tc>
          <w:tcPr>
            <w:tcW w:w="422" w:type="pct"/>
            <w:tcBorders>
              <w:bottom w:val="single" w:sz="4" w:space="0" w:color="auto"/>
            </w:tcBorders>
            <w:vAlign w:val="center"/>
            <w:hideMark/>
          </w:tcPr>
          <w:p w14:paraId="43D882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2</w:t>
            </w:r>
          </w:p>
        </w:tc>
        <w:tc>
          <w:tcPr>
            <w:tcW w:w="222" w:type="pct"/>
            <w:tcBorders>
              <w:bottom w:val="single" w:sz="4" w:space="0" w:color="auto"/>
            </w:tcBorders>
            <w:vAlign w:val="center"/>
            <w:hideMark/>
          </w:tcPr>
          <w:p w14:paraId="64026B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single" w:sz="4" w:space="0" w:color="auto"/>
            </w:tcBorders>
            <w:vAlign w:val="center"/>
            <w:hideMark/>
          </w:tcPr>
          <w:p w14:paraId="4BE285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4C332E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single" w:sz="4" w:space="0" w:color="auto"/>
            </w:tcBorders>
            <w:vAlign w:val="center"/>
            <w:hideMark/>
          </w:tcPr>
          <w:p w14:paraId="6291DD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18" w:type="pct"/>
            <w:gridSpan w:val="2"/>
            <w:tcBorders>
              <w:bottom w:val="single" w:sz="4" w:space="0" w:color="auto"/>
            </w:tcBorders>
            <w:vAlign w:val="center"/>
            <w:hideMark/>
          </w:tcPr>
          <w:p w14:paraId="10ECD0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tcBorders>
              <w:bottom w:val="single" w:sz="4" w:space="0" w:color="auto"/>
            </w:tcBorders>
            <w:vAlign w:val="center"/>
            <w:hideMark/>
          </w:tcPr>
          <w:p w14:paraId="67FFD3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tcBorders>
              <w:bottom w:val="single" w:sz="4" w:space="0" w:color="auto"/>
            </w:tcBorders>
            <w:vAlign w:val="center"/>
            <w:hideMark/>
          </w:tcPr>
          <w:p w14:paraId="5C59BC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53" w:type="pct"/>
            <w:gridSpan w:val="7"/>
            <w:tcBorders>
              <w:bottom w:val="single" w:sz="4" w:space="0" w:color="auto"/>
            </w:tcBorders>
            <w:vAlign w:val="center"/>
            <w:hideMark/>
          </w:tcPr>
          <w:p w14:paraId="799C06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0</w:t>
            </w:r>
          </w:p>
        </w:tc>
        <w:tc>
          <w:tcPr>
            <w:tcW w:w="400" w:type="pct"/>
            <w:gridSpan w:val="8"/>
            <w:tcBorders>
              <w:bottom w:val="single" w:sz="4" w:space="0" w:color="auto"/>
            </w:tcBorders>
            <w:vAlign w:val="center"/>
            <w:hideMark/>
          </w:tcPr>
          <w:p w14:paraId="71B786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28B5ED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665BE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685CC8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A783F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single" w:sz="4" w:space="0" w:color="auto"/>
            </w:tcBorders>
            <w:vAlign w:val="center"/>
            <w:hideMark/>
          </w:tcPr>
          <w:p w14:paraId="021B0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r>
      <w:tr w:rsidR="00FA5FA3" w:rsidRPr="00803B2D" w14:paraId="3507E356" w14:textId="77777777" w:rsidTr="00FA5FA3">
        <w:trPr>
          <w:trHeight w:val="288"/>
        </w:trPr>
        <w:tc>
          <w:tcPr>
            <w:tcW w:w="422" w:type="pct"/>
            <w:tcBorders>
              <w:bottom w:val="nil"/>
            </w:tcBorders>
            <w:vAlign w:val="center"/>
            <w:hideMark/>
          </w:tcPr>
          <w:p w14:paraId="360F99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3</w:t>
            </w:r>
          </w:p>
        </w:tc>
        <w:tc>
          <w:tcPr>
            <w:tcW w:w="222" w:type="pct"/>
            <w:tcBorders>
              <w:bottom w:val="nil"/>
            </w:tcBorders>
            <w:vAlign w:val="center"/>
            <w:hideMark/>
          </w:tcPr>
          <w:p w14:paraId="0F8855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nil"/>
            </w:tcBorders>
            <w:vAlign w:val="center"/>
            <w:hideMark/>
          </w:tcPr>
          <w:p w14:paraId="7C4D71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41F6C7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nil"/>
            </w:tcBorders>
            <w:vAlign w:val="center"/>
            <w:hideMark/>
          </w:tcPr>
          <w:p w14:paraId="3344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8</w:t>
            </w:r>
          </w:p>
        </w:tc>
        <w:tc>
          <w:tcPr>
            <w:tcW w:w="318" w:type="pct"/>
            <w:gridSpan w:val="2"/>
            <w:tcBorders>
              <w:bottom w:val="nil"/>
            </w:tcBorders>
            <w:vAlign w:val="center"/>
            <w:hideMark/>
          </w:tcPr>
          <w:p w14:paraId="785717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2</w:t>
            </w:r>
          </w:p>
        </w:tc>
        <w:tc>
          <w:tcPr>
            <w:tcW w:w="388" w:type="pct"/>
            <w:gridSpan w:val="6"/>
            <w:tcBorders>
              <w:bottom w:val="nil"/>
            </w:tcBorders>
            <w:vAlign w:val="center"/>
            <w:hideMark/>
          </w:tcPr>
          <w:p w14:paraId="402C0D8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c>
          <w:tcPr>
            <w:tcW w:w="317" w:type="pct"/>
            <w:gridSpan w:val="10"/>
            <w:tcBorders>
              <w:bottom w:val="nil"/>
            </w:tcBorders>
            <w:vAlign w:val="center"/>
            <w:hideMark/>
          </w:tcPr>
          <w:p w14:paraId="750F60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w:t>
            </w:r>
          </w:p>
        </w:tc>
        <w:tc>
          <w:tcPr>
            <w:tcW w:w="353" w:type="pct"/>
            <w:gridSpan w:val="7"/>
            <w:tcBorders>
              <w:bottom w:val="nil"/>
            </w:tcBorders>
            <w:vAlign w:val="center"/>
            <w:hideMark/>
          </w:tcPr>
          <w:p w14:paraId="69EFA5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400" w:type="pct"/>
            <w:gridSpan w:val="8"/>
            <w:tcBorders>
              <w:bottom w:val="nil"/>
            </w:tcBorders>
            <w:vAlign w:val="center"/>
            <w:hideMark/>
          </w:tcPr>
          <w:p w14:paraId="29BA51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6BC8C8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C35C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31C96E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17914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nil"/>
            </w:tcBorders>
            <w:vAlign w:val="center"/>
            <w:hideMark/>
          </w:tcPr>
          <w:p w14:paraId="3A85AB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406B624C" w14:textId="77777777" w:rsidTr="00FA5FA3">
        <w:trPr>
          <w:trHeight w:val="288"/>
        </w:trPr>
        <w:tc>
          <w:tcPr>
            <w:tcW w:w="2348" w:type="pct"/>
            <w:gridSpan w:val="11"/>
            <w:tcBorders>
              <w:top w:val="nil"/>
              <w:left w:val="nil"/>
              <w:bottom w:val="single" w:sz="4" w:space="0" w:color="auto"/>
              <w:right w:val="nil"/>
            </w:tcBorders>
            <w:shd w:val="clear" w:color="auto" w:fill="auto"/>
            <w:tcMar>
              <w:left w:w="115" w:type="dxa"/>
              <w:right w:w="115" w:type="dxa"/>
            </w:tcMar>
            <w:vAlign w:val="center"/>
          </w:tcPr>
          <w:p w14:paraId="75A8B691" w14:textId="1C53E87D"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6470C6E5" w14:textId="77777777" w:rsidR="00B772FD" w:rsidRPr="00803B2D" w:rsidRDefault="00B772FD" w:rsidP="00B772FD">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558B2086" w14:textId="77777777" w:rsidR="00B772FD" w:rsidRPr="00803B2D" w:rsidRDefault="00B772FD" w:rsidP="00B772FD">
            <w:pPr>
              <w:jc w:val="cente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tcMar>
              <w:left w:w="115" w:type="dxa"/>
              <w:right w:w="115" w:type="dxa"/>
            </w:tcMar>
            <w:vAlign w:val="center"/>
          </w:tcPr>
          <w:p w14:paraId="556B8CA5"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19FF7939"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78DA4D08"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69CA1720"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08E62422" w14:textId="77777777" w:rsidR="00B772FD" w:rsidRPr="00803B2D" w:rsidRDefault="00B772FD" w:rsidP="00B772FD">
            <w:pPr>
              <w:jc w:val="center"/>
              <w:rPr>
                <w:rFonts w:ascii="Arial" w:hAnsi="Arial" w:cs="Arial"/>
                <w:b/>
                <w:bCs/>
                <w:color w:val="000000"/>
                <w:sz w:val="16"/>
                <w:szCs w:val="16"/>
              </w:rPr>
            </w:pPr>
          </w:p>
        </w:tc>
        <w:tc>
          <w:tcPr>
            <w:tcW w:w="218" w:type="pct"/>
            <w:gridSpan w:val="4"/>
            <w:tcBorders>
              <w:top w:val="nil"/>
              <w:left w:val="nil"/>
              <w:bottom w:val="single" w:sz="4" w:space="0" w:color="auto"/>
              <w:right w:val="nil"/>
            </w:tcBorders>
            <w:shd w:val="clear" w:color="auto" w:fill="auto"/>
            <w:tcMar>
              <w:left w:w="115" w:type="dxa"/>
              <w:right w:w="115" w:type="dxa"/>
            </w:tcMar>
            <w:vAlign w:val="center"/>
          </w:tcPr>
          <w:p w14:paraId="0004E959" w14:textId="77777777" w:rsidR="00B772FD" w:rsidRPr="00803B2D" w:rsidRDefault="00B772FD" w:rsidP="00B772FD">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tcMar>
              <w:left w:w="115" w:type="dxa"/>
              <w:right w:w="115" w:type="dxa"/>
            </w:tcMar>
            <w:vAlign w:val="center"/>
          </w:tcPr>
          <w:p w14:paraId="5778A943" w14:textId="77777777" w:rsidR="00B772FD" w:rsidRPr="00803B2D" w:rsidRDefault="00B772FD" w:rsidP="00B772FD">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tcMar>
              <w:left w:w="115" w:type="dxa"/>
              <w:right w:w="115" w:type="dxa"/>
            </w:tcMar>
            <w:vAlign w:val="center"/>
          </w:tcPr>
          <w:p w14:paraId="4B025671"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33BB125B"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2ABBF6B7" w14:textId="77777777" w:rsidR="00B772FD" w:rsidRPr="00803B2D" w:rsidRDefault="00B772FD" w:rsidP="00B772FD">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tcMar>
              <w:left w:w="115" w:type="dxa"/>
              <w:right w:w="115" w:type="dxa"/>
            </w:tcMar>
            <w:vAlign w:val="center"/>
          </w:tcPr>
          <w:p w14:paraId="07F4932A" w14:textId="77777777" w:rsidR="00B772FD" w:rsidRPr="00803B2D" w:rsidRDefault="00B772FD" w:rsidP="00B772FD">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tcMar>
              <w:left w:w="115" w:type="dxa"/>
              <w:right w:w="115" w:type="dxa"/>
            </w:tcMar>
            <w:vAlign w:val="center"/>
          </w:tcPr>
          <w:p w14:paraId="4CBE6D13" w14:textId="77777777" w:rsidR="00B772FD" w:rsidRPr="00803B2D" w:rsidRDefault="00B772FD" w:rsidP="00B772FD">
            <w:pPr>
              <w:jc w:val="center"/>
              <w:rPr>
                <w:rFonts w:ascii="Arial" w:hAnsi="Arial" w:cs="Arial"/>
                <w:b/>
                <w:bCs/>
                <w:color w:val="000000"/>
                <w:sz w:val="16"/>
                <w:szCs w:val="16"/>
              </w:rPr>
            </w:pPr>
          </w:p>
        </w:tc>
      </w:tr>
      <w:tr w:rsidR="00B772FD" w:rsidRPr="00803B2D" w14:paraId="0FDE5BFE" w14:textId="77777777" w:rsidTr="00FA5FA3">
        <w:trPr>
          <w:trHeight w:val="288"/>
        </w:trPr>
        <w:tc>
          <w:tcPr>
            <w:tcW w:w="422" w:type="pct"/>
            <w:tcBorders>
              <w:top w:val="single" w:sz="4" w:space="0" w:color="auto"/>
            </w:tcBorders>
            <w:shd w:val="clear" w:color="auto" w:fill="C6D9F1" w:themeFill="text2" w:themeFillTint="33"/>
            <w:vAlign w:val="center"/>
            <w:hideMark/>
          </w:tcPr>
          <w:p w14:paraId="3F664BF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527D19CC"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2453837F"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32E8778E"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1B3F42F4"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64F83F3D"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229EF4A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471BACCA"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0BC0953B"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7629B5B9"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92D6A60"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56BB9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066899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78B90625"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D2DC4A8"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6EA6F8E" w14:textId="77777777" w:rsidTr="00FA5FA3">
        <w:trPr>
          <w:trHeight w:val="288"/>
        </w:trPr>
        <w:tc>
          <w:tcPr>
            <w:tcW w:w="422" w:type="pct"/>
            <w:vAlign w:val="center"/>
            <w:hideMark/>
          </w:tcPr>
          <w:p w14:paraId="3DB9F6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4</w:t>
            </w:r>
          </w:p>
        </w:tc>
        <w:tc>
          <w:tcPr>
            <w:tcW w:w="222" w:type="pct"/>
            <w:vAlign w:val="center"/>
            <w:hideMark/>
          </w:tcPr>
          <w:p w14:paraId="223DCB9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7B895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F3D158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2570E6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4</w:t>
            </w:r>
          </w:p>
        </w:tc>
        <w:tc>
          <w:tcPr>
            <w:tcW w:w="318" w:type="pct"/>
            <w:gridSpan w:val="2"/>
            <w:vAlign w:val="center"/>
            <w:hideMark/>
          </w:tcPr>
          <w:p w14:paraId="773DA3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6</w:t>
            </w:r>
          </w:p>
        </w:tc>
        <w:tc>
          <w:tcPr>
            <w:tcW w:w="388" w:type="pct"/>
            <w:gridSpan w:val="6"/>
            <w:vAlign w:val="center"/>
            <w:hideMark/>
          </w:tcPr>
          <w:p w14:paraId="12B4653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vAlign w:val="center"/>
            <w:hideMark/>
          </w:tcPr>
          <w:p w14:paraId="2D9AF0B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5</w:t>
            </w:r>
          </w:p>
        </w:tc>
        <w:tc>
          <w:tcPr>
            <w:tcW w:w="353" w:type="pct"/>
            <w:gridSpan w:val="7"/>
            <w:vAlign w:val="center"/>
            <w:hideMark/>
          </w:tcPr>
          <w:p w14:paraId="2C11E6F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45D5571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AAEE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1957B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EC1593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A89874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19185E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027781C4" w14:textId="77777777" w:rsidTr="00FA5FA3">
        <w:trPr>
          <w:trHeight w:val="288"/>
        </w:trPr>
        <w:tc>
          <w:tcPr>
            <w:tcW w:w="422" w:type="pct"/>
            <w:vAlign w:val="center"/>
          </w:tcPr>
          <w:p w14:paraId="3C46FD60" w14:textId="0894FE5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45</w:t>
            </w:r>
          </w:p>
        </w:tc>
        <w:tc>
          <w:tcPr>
            <w:tcW w:w="222" w:type="pct"/>
            <w:vAlign w:val="center"/>
          </w:tcPr>
          <w:p w14:paraId="0A7322B8" w14:textId="56EDC39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ORE</w:t>
            </w:r>
          </w:p>
        </w:tc>
        <w:tc>
          <w:tcPr>
            <w:tcW w:w="351" w:type="pct"/>
            <w:vAlign w:val="center"/>
          </w:tcPr>
          <w:p w14:paraId="7E07B452" w14:textId="7A765BD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tcPr>
          <w:p w14:paraId="089DB8EF" w14:textId="29AE1FF9" w:rsidR="00B772FD" w:rsidRPr="00803B2D" w:rsidRDefault="00B772FD" w:rsidP="00B772FD">
            <w:pPr>
              <w:rPr>
                <w:rFonts w:ascii="Arial" w:hAnsi="Arial" w:cs="Arial"/>
                <w:b/>
                <w:bCs/>
                <w:color w:val="000000"/>
                <w:sz w:val="16"/>
                <w:szCs w:val="16"/>
              </w:rPr>
            </w:pPr>
            <w:r w:rsidRPr="00803B2D">
              <w:rPr>
                <w:rFonts w:ascii="Arial" w:hAnsi="Arial" w:cs="Arial"/>
                <w:color w:val="000000"/>
                <w:sz w:val="14"/>
                <w:szCs w:val="14"/>
              </w:rPr>
              <w:t>3/16/2023</w:t>
            </w:r>
          </w:p>
        </w:tc>
        <w:tc>
          <w:tcPr>
            <w:tcW w:w="318" w:type="pct"/>
            <w:vAlign w:val="center"/>
          </w:tcPr>
          <w:p w14:paraId="25CC6824" w14:textId="180D576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62</w:t>
            </w:r>
          </w:p>
        </w:tc>
        <w:tc>
          <w:tcPr>
            <w:tcW w:w="318" w:type="pct"/>
            <w:gridSpan w:val="2"/>
            <w:vAlign w:val="center"/>
          </w:tcPr>
          <w:p w14:paraId="2DC3F336" w14:textId="52DF740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62</w:t>
            </w:r>
          </w:p>
        </w:tc>
        <w:tc>
          <w:tcPr>
            <w:tcW w:w="388" w:type="pct"/>
            <w:gridSpan w:val="6"/>
            <w:vAlign w:val="center"/>
          </w:tcPr>
          <w:p w14:paraId="5156390E" w14:textId="6173B17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1/2023</w:t>
            </w:r>
          </w:p>
        </w:tc>
        <w:tc>
          <w:tcPr>
            <w:tcW w:w="317" w:type="pct"/>
            <w:gridSpan w:val="10"/>
            <w:vAlign w:val="center"/>
          </w:tcPr>
          <w:p w14:paraId="73D7B123" w14:textId="2E6C42E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54</w:t>
            </w:r>
          </w:p>
        </w:tc>
        <w:tc>
          <w:tcPr>
            <w:tcW w:w="353" w:type="pct"/>
            <w:gridSpan w:val="7"/>
            <w:vAlign w:val="center"/>
          </w:tcPr>
          <w:p w14:paraId="34B390DD" w14:textId="0A4E760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58</w:t>
            </w:r>
          </w:p>
        </w:tc>
        <w:tc>
          <w:tcPr>
            <w:tcW w:w="400" w:type="pct"/>
            <w:gridSpan w:val="8"/>
            <w:vAlign w:val="center"/>
          </w:tcPr>
          <w:p w14:paraId="67C93F95" w14:textId="7F11A3A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HF</w:t>
            </w:r>
          </w:p>
        </w:tc>
        <w:tc>
          <w:tcPr>
            <w:tcW w:w="249" w:type="pct"/>
            <w:vAlign w:val="center"/>
          </w:tcPr>
          <w:p w14:paraId="2E99140B" w14:textId="62C1479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tcPr>
          <w:p w14:paraId="41A2A677" w14:textId="2BE35B2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tcPr>
          <w:p w14:paraId="17D8ED1D" w14:textId="4C2D642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tcPr>
          <w:p w14:paraId="780D28C1" w14:textId="046701D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16/2023</w:t>
            </w:r>
          </w:p>
        </w:tc>
        <w:tc>
          <w:tcPr>
            <w:tcW w:w="348" w:type="pct"/>
            <w:vAlign w:val="center"/>
          </w:tcPr>
          <w:p w14:paraId="2BE16F4C" w14:textId="7EBF0D6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0/2023</w:t>
            </w:r>
          </w:p>
        </w:tc>
      </w:tr>
      <w:tr w:rsidR="00FA5FA3" w:rsidRPr="00803B2D" w14:paraId="04673BE0" w14:textId="77777777" w:rsidTr="00FA5FA3">
        <w:trPr>
          <w:trHeight w:val="288"/>
        </w:trPr>
        <w:tc>
          <w:tcPr>
            <w:tcW w:w="422" w:type="pct"/>
            <w:vAlign w:val="center"/>
            <w:hideMark/>
          </w:tcPr>
          <w:p w14:paraId="69CB6A86" w14:textId="018D29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6</w:t>
            </w:r>
          </w:p>
        </w:tc>
        <w:tc>
          <w:tcPr>
            <w:tcW w:w="222" w:type="pct"/>
            <w:vAlign w:val="center"/>
            <w:hideMark/>
          </w:tcPr>
          <w:p w14:paraId="3BC28D84" w14:textId="70CA12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1BBDDF1" w14:textId="5B2DAB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F3E29FD" w14:textId="7ADB08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5EDD94AB" w14:textId="7DF11B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2</w:t>
            </w:r>
          </w:p>
        </w:tc>
        <w:tc>
          <w:tcPr>
            <w:tcW w:w="318" w:type="pct"/>
            <w:gridSpan w:val="2"/>
            <w:vAlign w:val="center"/>
            <w:hideMark/>
          </w:tcPr>
          <w:p w14:paraId="759D4214" w14:textId="7EBDBE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2CFCF0ED" w14:textId="20C259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EB39115" w14:textId="600AE7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9D1BC6D" w14:textId="662228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1</w:t>
            </w:r>
          </w:p>
        </w:tc>
        <w:tc>
          <w:tcPr>
            <w:tcW w:w="400" w:type="pct"/>
            <w:gridSpan w:val="8"/>
            <w:vAlign w:val="center"/>
            <w:hideMark/>
          </w:tcPr>
          <w:p w14:paraId="0E368DB9" w14:textId="34788E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E7A9CD" w14:textId="7549B7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6A1523" w14:textId="49E741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FB99643" w14:textId="0519C66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C66B2C" w14:textId="6C46F1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0A40DD" w14:textId="46B720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E9C0F94" w14:textId="77777777" w:rsidTr="00FA5FA3">
        <w:trPr>
          <w:trHeight w:val="288"/>
        </w:trPr>
        <w:tc>
          <w:tcPr>
            <w:tcW w:w="422" w:type="pct"/>
            <w:vAlign w:val="center"/>
            <w:hideMark/>
          </w:tcPr>
          <w:p w14:paraId="0770AED6" w14:textId="7AD439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7</w:t>
            </w:r>
          </w:p>
        </w:tc>
        <w:tc>
          <w:tcPr>
            <w:tcW w:w="222" w:type="pct"/>
            <w:vAlign w:val="center"/>
            <w:hideMark/>
          </w:tcPr>
          <w:p w14:paraId="08EFEC89" w14:textId="5939E9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751FE5C" w14:textId="04329A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F981146" w14:textId="6353F3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7DB7C07" w14:textId="1BB7717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A31EAF7" w14:textId="701D11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580FD813" w14:textId="223827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2E142A4" w14:textId="152F9F2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6C68371" w14:textId="1EF72E5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9</w:t>
            </w:r>
          </w:p>
        </w:tc>
        <w:tc>
          <w:tcPr>
            <w:tcW w:w="400" w:type="pct"/>
            <w:gridSpan w:val="8"/>
            <w:vAlign w:val="center"/>
            <w:hideMark/>
          </w:tcPr>
          <w:p w14:paraId="48AD5540" w14:textId="6FE65B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CAC51DD" w14:textId="5C95E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CD6E6A" w14:textId="034B11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911BE43" w14:textId="10A2C6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BCDD71" w14:textId="7192EF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880E5E" w14:textId="46638E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E96F1F2" w14:textId="77777777" w:rsidTr="00FA5FA3">
        <w:trPr>
          <w:trHeight w:val="288"/>
        </w:trPr>
        <w:tc>
          <w:tcPr>
            <w:tcW w:w="422" w:type="pct"/>
            <w:vAlign w:val="center"/>
            <w:hideMark/>
          </w:tcPr>
          <w:p w14:paraId="240E7C08" w14:textId="703FB6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8</w:t>
            </w:r>
          </w:p>
        </w:tc>
        <w:tc>
          <w:tcPr>
            <w:tcW w:w="222" w:type="pct"/>
            <w:vAlign w:val="center"/>
            <w:hideMark/>
          </w:tcPr>
          <w:p w14:paraId="5AB8FB86" w14:textId="2709A6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05961B80" w14:textId="3E6F1D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AA9AC7A" w14:textId="254058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0A4AC041" w14:textId="5C927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70BE41B8" w14:textId="446A3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4DEC3451" w14:textId="736BD0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799FE6A8" w14:textId="304249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35</w:t>
            </w:r>
          </w:p>
        </w:tc>
        <w:tc>
          <w:tcPr>
            <w:tcW w:w="353" w:type="pct"/>
            <w:gridSpan w:val="7"/>
            <w:vAlign w:val="center"/>
            <w:hideMark/>
          </w:tcPr>
          <w:p w14:paraId="0660B611" w14:textId="40F61B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94</w:t>
            </w:r>
          </w:p>
        </w:tc>
        <w:tc>
          <w:tcPr>
            <w:tcW w:w="400" w:type="pct"/>
            <w:gridSpan w:val="8"/>
            <w:vAlign w:val="center"/>
            <w:hideMark/>
          </w:tcPr>
          <w:p w14:paraId="4735678B" w14:textId="4BDDC1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6D21044" w14:textId="6ABCF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3C6F991" w14:textId="1C6EE3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60E2A1" w14:textId="2C904C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6E301BE" w14:textId="14EED4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5DC6CC42" w14:textId="772CB9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53245B4D" w14:textId="77777777" w:rsidTr="00FA5FA3">
        <w:trPr>
          <w:trHeight w:val="288"/>
        </w:trPr>
        <w:tc>
          <w:tcPr>
            <w:tcW w:w="422" w:type="pct"/>
            <w:vAlign w:val="center"/>
            <w:hideMark/>
          </w:tcPr>
          <w:p w14:paraId="6FCC8EF4" w14:textId="2C0463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9</w:t>
            </w:r>
          </w:p>
        </w:tc>
        <w:tc>
          <w:tcPr>
            <w:tcW w:w="222" w:type="pct"/>
            <w:vAlign w:val="center"/>
            <w:hideMark/>
          </w:tcPr>
          <w:p w14:paraId="15950FC5" w14:textId="4948ED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28AA60D" w14:textId="1ACECEE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C10FE03" w14:textId="0A6735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2EDA941" w14:textId="56827D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52831FAB" w14:textId="4D60CA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0B62C308" w14:textId="696460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66E0D090" w14:textId="3C8B80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1</w:t>
            </w:r>
          </w:p>
        </w:tc>
        <w:tc>
          <w:tcPr>
            <w:tcW w:w="353" w:type="pct"/>
            <w:gridSpan w:val="7"/>
            <w:vAlign w:val="center"/>
            <w:hideMark/>
          </w:tcPr>
          <w:p w14:paraId="59AE092A" w14:textId="0B4CA1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80</w:t>
            </w:r>
          </w:p>
        </w:tc>
        <w:tc>
          <w:tcPr>
            <w:tcW w:w="400" w:type="pct"/>
            <w:gridSpan w:val="8"/>
            <w:vAlign w:val="center"/>
            <w:hideMark/>
          </w:tcPr>
          <w:p w14:paraId="04A27CD5" w14:textId="3B6618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89BB26C" w14:textId="58714A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818B82B" w14:textId="6139B1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75E28C8" w14:textId="574110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4F4E5B" w14:textId="4F0747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177DE0C3" w14:textId="0A948D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64BC38C8" w14:textId="77777777" w:rsidTr="00FA5FA3">
        <w:trPr>
          <w:trHeight w:val="288"/>
        </w:trPr>
        <w:tc>
          <w:tcPr>
            <w:tcW w:w="422" w:type="pct"/>
            <w:vAlign w:val="center"/>
            <w:hideMark/>
          </w:tcPr>
          <w:p w14:paraId="34CF773C" w14:textId="405D5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0</w:t>
            </w:r>
          </w:p>
        </w:tc>
        <w:tc>
          <w:tcPr>
            <w:tcW w:w="222" w:type="pct"/>
            <w:vAlign w:val="center"/>
            <w:hideMark/>
          </w:tcPr>
          <w:p w14:paraId="161DFF9B" w14:textId="2F4976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E3A9BD" w14:textId="2FDB1C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3F375A1" w14:textId="568CEB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7DF45D47" w14:textId="503195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2AB6B0D" w14:textId="7E4748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253687BF" w14:textId="5816BE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380282CE" w14:textId="2A2611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5360D933" w14:textId="4200FA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4579547E" w14:textId="559E75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AAB2CE1" w14:textId="55D1C1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E59C09" w14:textId="630590C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A9FFF7A" w14:textId="290246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18CF0C" w14:textId="39368B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0DCBF680" w14:textId="7997BD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4E2F52C9" w14:textId="77777777" w:rsidTr="00FA5FA3">
        <w:trPr>
          <w:trHeight w:val="288"/>
        </w:trPr>
        <w:tc>
          <w:tcPr>
            <w:tcW w:w="422" w:type="pct"/>
            <w:vAlign w:val="center"/>
            <w:hideMark/>
          </w:tcPr>
          <w:p w14:paraId="23DB37E9" w14:textId="619C0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1</w:t>
            </w:r>
          </w:p>
        </w:tc>
        <w:tc>
          <w:tcPr>
            <w:tcW w:w="222" w:type="pct"/>
            <w:vAlign w:val="center"/>
            <w:hideMark/>
          </w:tcPr>
          <w:p w14:paraId="2BFCA4A9" w14:textId="2334C0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45B805" w14:textId="7FEDC1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B15C61" w14:textId="1E49A9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E31B06F" w14:textId="61BAD1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434A58D5" w14:textId="7538B5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163EBA4C" w14:textId="649A5B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F7DC40E" w14:textId="31353B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16D7541C" w14:textId="75272C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5DC275EF" w14:textId="1EB43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83341C5" w14:textId="598049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16EE448" w14:textId="523A4F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6385D1A" w14:textId="2A4347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B5851BD" w14:textId="0F4FE0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6448857" w14:textId="48BCF7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7E167729" w14:textId="77777777" w:rsidTr="00FA5FA3">
        <w:trPr>
          <w:trHeight w:val="288"/>
        </w:trPr>
        <w:tc>
          <w:tcPr>
            <w:tcW w:w="422" w:type="pct"/>
            <w:vAlign w:val="center"/>
            <w:hideMark/>
          </w:tcPr>
          <w:p w14:paraId="0887D96A" w14:textId="4EDB89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2</w:t>
            </w:r>
          </w:p>
        </w:tc>
        <w:tc>
          <w:tcPr>
            <w:tcW w:w="222" w:type="pct"/>
            <w:vAlign w:val="center"/>
            <w:hideMark/>
          </w:tcPr>
          <w:p w14:paraId="5EAC7CAA" w14:textId="1562C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3778B3" w14:textId="11DC836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1E36EE" w14:textId="15C514F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B2E225F" w14:textId="6E8793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63E99583" w14:textId="012E6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1319BE4D" w14:textId="32DC3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5DA63F2D" w14:textId="4710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09</w:t>
            </w:r>
          </w:p>
        </w:tc>
        <w:tc>
          <w:tcPr>
            <w:tcW w:w="353" w:type="pct"/>
            <w:gridSpan w:val="7"/>
            <w:vAlign w:val="center"/>
            <w:hideMark/>
          </w:tcPr>
          <w:p w14:paraId="4DD28BD2" w14:textId="137FD2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4</w:t>
            </w:r>
          </w:p>
        </w:tc>
        <w:tc>
          <w:tcPr>
            <w:tcW w:w="400" w:type="pct"/>
            <w:gridSpan w:val="8"/>
            <w:vAlign w:val="center"/>
            <w:hideMark/>
          </w:tcPr>
          <w:p w14:paraId="214AD567" w14:textId="363AD3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EE9894A" w14:textId="5327B2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044B08D" w14:textId="6B8445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635F4CE" w14:textId="18E9E8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EFD45C0" w14:textId="77A8D1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5699218" w14:textId="66D041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D191633" w14:textId="77777777" w:rsidTr="00FA5FA3">
        <w:trPr>
          <w:trHeight w:val="288"/>
        </w:trPr>
        <w:tc>
          <w:tcPr>
            <w:tcW w:w="422" w:type="pct"/>
            <w:vAlign w:val="center"/>
            <w:hideMark/>
          </w:tcPr>
          <w:p w14:paraId="3EE654EF" w14:textId="2422B0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3</w:t>
            </w:r>
          </w:p>
        </w:tc>
        <w:tc>
          <w:tcPr>
            <w:tcW w:w="222" w:type="pct"/>
            <w:vAlign w:val="center"/>
            <w:hideMark/>
          </w:tcPr>
          <w:p w14:paraId="2555242D" w14:textId="61480A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E599389" w14:textId="0323D4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7DC9A8" w14:textId="4ADE3F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3DAE1889" w14:textId="4877EA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5AF005D3" w14:textId="06C34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451C697C" w14:textId="6FD9E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6E07A138" w14:textId="53934E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4.96</w:t>
            </w:r>
          </w:p>
        </w:tc>
        <w:tc>
          <w:tcPr>
            <w:tcW w:w="353" w:type="pct"/>
            <w:gridSpan w:val="7"/>
            <w:vAlign w:val="center"/>
            <w:hideMark/>
          </w:tcPr>
          <w:p w14:paraId="35C0E61E" w14:textId="09F0F2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0</w:t>
            </w:r>
          </w:p>
        </w:tc>
        <w:tc>
          <w:tcPr>
            <w:tcW w:w="400" w:type="pct"/>
            <w:gridSpan w:val="8"/>
            <w:vAlign w:val="center"/>
            <w:hideMark/>
          </w:tcPr>
          <w:p w14:paraId="4448E1A4" w14:textId="784008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053B20" w14:textId="7FFE0C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2BA1FB4" w14:textId="2B47B0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5F1781" w14:textId="37781D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01584E8" w14:textId="2F64D1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34989857" w14:textId="2326D4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AF62C7E" w14:textId="77777777" w:rsidTr="00FA5FA3">
        <w:trPr>
          <w:trHeight w:val="288"/>
        </w:trPr>
        <w:tc>
          <w:tcPr>
            <w:tcW w:w="422" w:type="pct"/>
            <w:vAlign w:val="center"/>
            <w:hideMark/>
          </w:tcPr>
          <w:p w14:paraId="26757F24" w14:textId="06E65F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4</w:t>
            </w:r>
          </w:p>
        </w:tc>
        <w:tc>
          <w:tcPr>
            <w:tcW w:w="222" w:type="pct"/>
            <w:vAlign w:val="center"/>
            <w:hideMark/>
          </w:tcPr>
          <w:p w14:paraId="049B4F0A" w14:textId="5E8D6C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533E6A2" w14:textId="649014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23B0F0" w14:textId="1A5F24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4B47CA18" w14:textId="1F189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C20CB92" w14:textId="5C9934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312E5324" w14:textId="7FF6C3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9386145" w14:textId="140D02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2F8820F" w14:textId="5E131D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72A26C29" w14:textId="6CF1C5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C1C649E" w14:textId="1C9B99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84CE7D3" w14:textId="6AC385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666F1B" w14:textId="27F5702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C13666" w14:textId="2FD845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0450CDDC" w14:textId="080C20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52854B5" w14:textId="77777777" w:rsidTr="00FA5FA3">
        <w:trPr>
          <w:trHeight w:val="288"/>
        </w:trPr>
        <w:tc>
          <w:tcPr>
            <w:tcW w:w="422" w:type="pct"/>
            <w:vAlign w:val="center"/>
            <w:hideMark/>
          </w:tcPr>
          <w:p w14:paraId="4115A0C2" w14:textId="4E959E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5</w:t>
            </w:r>
          </w:p>
        </w:tc>
        <w:tc>
          <w:tcPr>
            <w:tcW w:w="222" w:type="pct"/>
            <w:vAlign w:val="center"/>
            <w:hideMark/>
          </w:tcPr>
          <w:p w14:paraId="75C51B26" w14:textId="51C839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F777E" w14:textId="5DB4CE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87EBD2" w14:textId="56B994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6EC955" w14:textId="02E4C8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792E86E2" w14:textId="1322BF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3</w:t>
            </w:r>
          </w:p>
        </w:tc>
        <w:tc>
          <w:tcPr>
            <w:tcW w:w="388" w:type="pct"/>
            <w:gridSpan w:val="6"/>
            <w:vAlign w:val="center"/>
            <w:hideMark/>
          </w:tcPr>
          <w:p w14:paraId="08F99779" w14:textId="0AD1F47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6A34AABC" w14:textId="26897E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8</w:t>
            </w:r>
          </w:p>
        </w:tc>
        <w:tc>
          <w:tcPr>
            <w:tcW w:w="353" w:type="pct"/>
            <w:gridSpan w:val="7"/>
            <w:vAlign w:val="center"/>
            <w:hideMark/>
          </w:tcPr>
          <w:p w14:paraId="0186EDD4" w14:textId="184EE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305E9756" w14:textId="0197F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7E0965C" w14:textId="68D238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DF51DC7" w14:textId="137C8A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F842F0F" w14:textId="16463F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0E5581" w14:textId="683B9D6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79F2DD7F" w14:textId="2024AB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73EC9DF" w14:textId="77777777" w:rsidTr="00FA5FA3">
        <w:trPr>
          <w:trHeight w:val="288"/>
        </w:trPr>
        <w:tc>
          <w:tcPr>
            <w:tcW w:w="422" w:type="pct"/>
            <w:vAlign w:val="center"/>
            <w:hideMark/>
          </w:tcPr>
          <w:p w14:paraId="2746A276" w14:textId="510922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6</w:t>
            </w:r>
          </w:p>
        </w:tc>
        <w:tc>
          <w:tcPr>
            <w:tcW w:w="222" w:type="pct"/>
            <w:vAlign w:val="center"/>
            <w:hideMark/>
          </w:tcPr>
          <w:p w14:paraId="5BD34256" w14:textId="715EC3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2A4C34B" w14:textId="6B4054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15E4FD39" w14:textId="6C07B9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0CD3398B" w14:textId="34CD99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E534810" w14:textId="604A1A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388" w:type="pct"/>
            <w:gridSpan w:val="6"/>
            <w:vAlign w:val="center"/>
            <w:hideMark/>
          </w:tcPr>
          <w:p w14:paraId="7C005AFC" w14:textId="3D4656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34AF7932" w14:textId="3F8280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4</w:t>
            </w:r>
          </w:p>
        </w:tc>
        <w:tc>
          <w:tcPr>
            <w:tcW w:w="353" w:type="pct"/>
            <w:gridSpan w:val="7"/>
            <w:vAlign w:val="center"/>
            <w:hideMark/>
          </w:tcPr>
          <w:p w14:paraId="4AC9528C" w14:textId="575EF2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2870A777" w14:textId="769E16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4D55B92" w14:textId="372E40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826B3A1" w14:textId="7B559A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FC5D4D2" w14:textId="180723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3825201" w14:textId="57378B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6990E8C5" w14:textId="605397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A0910CF" w14:textId="77777777" w:rsidTr="00FA5FA3">
        <w:trPr>
          <w:trHeight w:val="288"/>
        </w:trPr>
        <w:tc>
          <w:tcPr>
            <w:tcW w:w="422" w:type="pct"/>
            <w:vAlign w:val="center"/>
            <w:hideMark/>
          </w:tcPr>
          <w:p w14:paraId="3ED356F7" w14:textId="3D3AF8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7</w:t>
            </w:r>
          </w:p>
        </w:tc>
        <w:tc>
          <w:tcPr>
            <w:tcW w:w="222" w:type="pct"/>
            <w:vAlign w:val="center"/>
            <w:hideMark/>
          </w:tcPr>
          <w:p w14:paraId="4CBC0B62" w14:textId="16B741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50D9DA5" w14:textId="2DAFE1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65A41F" w14:textId="4DCD36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5629A8" w14:textId="10D0B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5</w:t>
            </w:r>
          </w:p>
        </w:tc>
        <w:tc>
          <w:tcPr>
            <w:tcW w:w="318" w:type="pct"/>
            <w:gridSpan w:val="2"/>
            <w:vAlign w:val="center"/>
            <w:hideMark/>
          </w:tcPr>
          <w:p w14:paraId="4888D731" w14:textId="7B98F0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1</w:t>
            </w:r>
          </w:p>
        </w:tc>
        <w:tc>
          <w:tcPr>
            <w:tcW w:w="388" w:type="pct"/>
            <w:gridSpan w:val="6"/>
            <w:vAlign w:val="center"/>
            <w:hideMark/>
          </w:tcPr>
          <w:p w14:paraId="44B43F61" w14:textId="7F3BD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1F03824" w14:textId="3BE8C1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9</w:t>
            </w:r>
          </w:p>
        </w:tc>
        <w:tc>
          <w:tcPr>
            <w:tcW w:w="353" w:type="pct"/>
            <w:gridSpan w:val="7"/>
            <w:vAlign w:val="center"/>
            <w:hideMark/>
          </w:tcPr>
          <w:p w14:paraId="07A696FF" w14:textId="390ED5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1CFB66EB" w14:textId="4A8E43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3A7F446" w14:textId="45E19B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D531665" w14:textId="259C08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78EE8FF" w14:textId="2EE2A5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08D6357" w14:textId="2DECC8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5B28DF3D" w14:textId="745309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6569213B" w14:textId="77777777" w:rsidTr="00FA5FA3">
        <w:trPr>
          <w:trHeight w:val="288"/>
        </w:trPr>
        <w:tc>
          <w:tcPr>
            <w:tcW w:w="422" w:type="pct"/>
            <w:vAlign w:val="center"/>
            <w:hideMark/>
          </w:tcPr>
          <w:p w14:paraId="58D6B362" w14:textId="05F48A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8</w:t>
            </w:r>
          </w:p>
        </w:tc>
        <w:tc>
          <w:tcPr>
            <w:tcW w:w="222" w:type="pct"/>
            <w:vAlign w:val="center"/>
            <w:hideMark/>
          </w:tcPr>
          <w:p w14:paraId="3FAC9CCE" w14:textId="7652B3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085B62" w14:textId="45B8A0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7A6A28E" w14:textId="73A766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EB70743" w14:textId="59B84E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2E9E81D6" w14:textId="0CF883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11E7C92F" w14:textId="4CC8A9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041DCCC5" w14:textId="0B1E25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27</w:t>
            </w:r>
          </w:p>
        </w:tc>
        <w:tc>
          <w:tcPr>
            <w:tcW w:w="353" w:type="pct"/>
            <w:gridSpan w:val="7"/>
            <w:vAlign w:val="center"/>
            <w:hideMark/>
          </w:tcPr>
          <w:p w14:paraId="064559FE" w14:textId="40036E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400" w:type="pct"/>
            <w:gridSpan w:val="8"/>
            <w:vAlign w:val="center"/>
            <w:hideMark/>
          </w:tcPr>
          <w:p w14:paraId="2D9A1022" w14:textId="17CD3E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A69BE4C" w14:textId="7A930D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5B62A33" w14:textId="6F0F37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87DB009" w14:textId="6B733D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D70403" w14:textId="72D15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BC1D083" w14:textId="002D9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6FA629BE" w14:textId="77777777" w:rsidTr="00FA5FA3">
        <w:trPr>
          <w:trHeight w:val="288"/>
        </w:trPr>
        <w:tc>
          <w:tcPr>
            <w:tcW w:w="422" w:type="pct"/>
            <w:vAlign w:val="center"/>
            <w:hideMark/>
          </w:tcPr>
          <w:p w14:paraId="0D2CC701" w14:textId="2FEBD8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9</w:t>
            </w:r>
          </w:p>
        </w:tc>
        <w:tc>
          <w:tcPr>
            <w:tcW w:w="222" w:type="pct"/>
            <w:vAlign w:val="center"/>
            <w:hideMark/>
          </w:tcPr>
          <w:p w14:paraId="09DB1A6D" w14:textId="424D01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918FC1" w14:textId="537E3F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C44B5E2" w14:textId="78ACC4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63025F9D" w14:textId="54652F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9</w:t>
            </w:r>
          </w:p>
        </w:tc>
        <w:tc>
          <w:tcPr>
            <w:tcW w:w="318" w:type="pct"/>
            <w:gridSpan w:val="2"/>
            <w:vAlign w:val="center"/>
            <w:hideMark/>
          </w:tcPr>
          <w:p w14:paraId="6D1AF2EF" w14:textId="4348D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3</w:t>
            </w:r>
          </w:p>
        </w:tc>
        <w:tc>
          <w:tcPr>
            <w:tcW w:w="388" w:type="pct"/>
            <w:gridSpan w:val="6"/>
            <w:vAlign w:val="center"/>
            <w:hideMark/>
          </w:tcPr>
          <w:p w14:paraId="3DE6A00E" w14:textId="07A7BF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5396FBD9" w14:textId="38F697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9</w:t>
            </w:r>
          </w:p>
        </w:tc>
        <w:tc>
          <w:tcPr>
            <w:tcW w:w="353" w:type="pct"/>
            <w:gridSpan w:val="7"/>
            <w:vAlign w:val="center"/>
            <w:hideMark/>
          </w:tcPr>
          <w:p w14:paraId="6248879A" w14:textId="60F10E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0</w:t>
            </w:r>
          </w:p>
        </w:tc>
        <w:tc>
          <w:tcPr>
            <w:tcW w:w="400" w:type="pct"/>
            <w:gridSpan w:val="8"/>
            <w:vAlign w:val="center"/>
            <w:hideMark/>
          </w:tcPr>
          <w:p w14:paraId="1386FBA2" w14:textId="59B268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7043C7" w14:textId="3B59D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E4FF89" w14:textId="4D190E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12C073C" w14:textId="2E931C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11E41D2" w14:textId="698300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70CFD187" w14:textId="07350D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5CA4FE80" w14:textId="77777777" w:rsidTr="00FA5FA3">
        <w:trPr>
          <w:trHeight w:val="288"/>
        </w:trPr>
        <w:tc>
          <w:tcPr>
            <w:tcW w:w="422" w:type="pct"/>
            <w:vAlign w:val="center"/>
            <w:hideMark/>
          </w:tcPr>
          <w:p w14:paraId="549C480C" w14:textId="7C59A9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0</w:t>
            </w:r>
          </w:p>
        </w:tc>
        <w:tc>
          <w:tcPr>
            <w:tcW w:w="222" w:type="pct"/>
            <w:vAlign w:val="center"/>
            <w:hideMark/>
          </w:tcPr>
          <w:p w14:paraId="0A84CF1A" w14:textId="3AF611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409CAA6" w14:textId="412370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6B0109B" w14:textId="4C0567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4B79DD07" w14:textId="755E39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1D2143C4" w14:textId="40FEC2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4</w:t>
            </w:r>
          </w:p>
        </w:tc>
        <w:tc>
          <w:tcPr>
            <w:tcW w:w="388" w:type="pct"/>
            <w:gridSpan w:val="6"/>
            <w:vAlign w:val="center"/>
            <w:hideMark/>
          </w:tcPr>
          <w:p w14:paraId="20317119" w14:textId="518DE8D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23CC9D15" w14:textId="3278BB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5</w:t>
            </w:r>
          </w:p>
        </w:tc>
        <w:tc>
          <w:tcPr>
            <w:tcW w:w="353" w:type="pct"/>
            <w:gridSpan w:val="7"/>
            <w:vAlign w:val="center"/>
            <w:hideMark/>
          </w:tcPr>
          <w:p w14:paraId="7BB2EFAA" w14:textId="2F8FC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6</w:t>
            </w:r>
          </w:p>
        </w:tc>
        <w:tc>
          <w:tcPr>
            <w:tcW w:w="400" w:type="pct"/>
            <w:gridSpan w:val="8"/>
            <w:vAlign w:val="center"/>
            <w:hideMark/>
          </w:tcPr>
          <w:p w14:paraId="1AA14013" w14:textId="290844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23E15C" w14:textId="1E50CB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8952B2" w14:textId="684838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D36736C" w14:textId="04721E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F6BA57" w14:textId="163A59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2057A015" w14:textId="552558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EE25ECF" w14:textId="77777777" w:rsidTr="00FA5FA3">
        <w:trPr>
          <w:trHeight w:val="288"/>
        </w:trPr>
        <w:tc>
          <w:tcPr>
            <w:tcW w:w="422" w:type="pct"/>
            <w:vAlign w:val="center"/>
            <w:hideMark/>
          </w:tcPr>
          <w:p w14:paraId="40C4492B" w14:textId="69792A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1</w:t>
            </w:r>
          </w:p>
        </w:tc>
        <w:tc>
          <w:tcPr>
            <w:tcW w:w="222" w:type="pct"/>
            <w:vAlign w:val="center"/>
            <w:hideMark/>
          </w:tcPr>
          <w:p w14:paraId="4537DA33" w14:textId="494282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ABABFBB" w14:textId="2EA0E5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5A1D4F" w14:textId="25466A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1233844" w14:textId="2F9C7A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8</w:t>
            </w:r>
          </w:p>
        </w:tc>
        <w:tc>
          <w:tcPr>
            <w:tcW w:w="318" w:type="pct"/>
            <w:gridSpan w:val="2"/>
            <w:vAlign w:val="center"/>
            <w:hideMark/>
          </w:tcPr>
          <w:p w14:paraId="4F325701" w14:textId="70FF59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2</w:t>
            </w:r>
          </w:p>
        </w:tc>
        <w:tc>
          <w:tcPr>
            <w:tcW w:w="388" w:type="pct"/>
            <w:gridSpan w:val="6"/>
            <w:vAlign w:val="center"/>
            <w:hideMark/>
          </w:tcPr>
          <w:p w14:paraId="59409415" w14:textId="5FF2AC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1D7DD7DA" w14:textId="6DC227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9</w:t>
            </w:r>
          </w:p>
        </w:tc>
        <w:tc>
          <w:tcPr>
            <w:tcW w:w="353" w:type="pct"/>
            <w:gridSpan w:val="7"/>
            <w:vAlign w:val="center"/>
            <w:hideMark/>
          </w:tcPr>
          <w:p w14:paraId="7FCE8116" w14:textId="22ED5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8</w:t>
            </w:r>
          </w:p>
        </w:tc>
        <w:tc>
          <w:tcPr>
            <w:tcW w:w="400" w:type="pct"/>
            <w:gridSpan w:val="8"/>
            <w:vAlign w:val="center"/>
            <w:hideMark/>
          </w:tcPr>
          <w:p w14:paraId="303B205B" w14:textId="064E9D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755042B" w14:textId="227F04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38DDFE7" w14:textId="743D32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4D38B8B" w14:textId="15C2A4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9D192E" w14:textId="1AD57F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FDBD0B4" w14:textId="097BE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BAEFE1E" w14:textId="77777777" w:rsidTr="00FA5FA3">
        <w:trPr>
          <w:trHeight w:val="288"/>
        </w:trPr>
        <w:tc>
          <w:tcPr>
            <w:tcW w:w="422" w:type="pct"/>
            <w:vAlign w:val="center"/>
            <w:hideMark/>
          </w:tcPr>
          <w:p w14:paraId="0D5C07BD" w14:textId="332241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2</w:t>
            </w:r>
          </w:p>
        </w:tc>
        <w:tc>
          <w:tcPr>
            <w:tcW w:w="222" w:type="pct"/>
            <w:vAlign w:val="center"/>
            <w:hideMark/>
          </w:tcPr>
          <w:p w14:paraId="1EA19DA7" w14:textId="23E41B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929C7CA" w14:textId="62D922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2E26C19" w14:textId="53334A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1359BB26" w14:textId="68B923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08</w:t>
            </w:r>
          </w:p>
        </w:tc>
        <w:tc>
          <w:tcPr>
            <w:tcW w:w="318" w:type="pct"/>
            <w:gridSpan w:val="2"/>
            <w:vAlign w:val="center"/>
            <w:hideMark/>
          </w:tcPr>
          <w:p w14:paraId="746D5FE4" w14:textId="5CA590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39</w:t>
            </w:r>
          </w:p>
        </w:tc>
        <w:tc>
          <w:tcPr>
            <w:tcW w:w="388" w:type="pct"/>
            <w:gridSpan w:val="6"/>
            <w:vAlign w:val="center"/>
            <w:hideMark/>
          </w:tcPr>
          <w:p w14:paraId="2304ABC9" w14:textId="10D6BD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053EFE89" w14:textId="061DAD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53" w:type="pct"/>
            <w:gridSpan w:val="7"/>
            <w:vAlign w:val="center"/>
            <w:hideMark/>
          </w:tcPr>
          <w:p w14:paraId="5CB7904E" w14:textId="3CDC56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400" w:type="pct"/>
            <w:gridSpan w:val="8"/>
            <w:vAlign w:val="center"/>
            <w:hideMark/>
          </w:tcPr>
          <w:p w14:paraId="0927E591" w14:textId="0465F5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A9EAE5C" w14:textId="630BE5E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493F297" w14:textId="187E48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ACE454E" w14:textId="3BE56E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456886" w14:textId="221BA4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4FC7B671" w14:textId="4D9E899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A377342" w14:textId="77777777" w:rsidTr="00FA5FA3">
        <w:trPr>
          <w:trHeight w:val="288"/>
        </w:trPr>
        <w:tc>
          <w:tcPr>
            <w:tcW w:w="422" w:type="pct"/>
            <w:vAlign w:val="center"/>
            <w:hideMark/>
          </w:tcPr>
          <w:p w14:paraId="4357A269" w14:textId="5553C6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3</w:t>
            </w:r>
          </w:p>
        </w:tc>
        <w:tc>
          <w:tcPr>
            <w:tcW w:w="222" w:type="pct"/>
            <w:vAlign w:val="center"/>
            <w:hideMark/>
          </w:tcPr>
          <w:p w14:paraId="13FE63FF" w14:textId="247E9E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14EFCEA" w14:textId="59EA6A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495739" w14:textId="2E41B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0EA42B15" w14:textId="2EF231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18" w:type="pct"/>
            <w:gridSpan w:val="2"/>
            <w:vAlign w:val="center"/>
            <w:hideMark/>
          </w:tcPr>
          <w:p w14:paraId="4B158464" w14:textId="5843D5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384E046" w14:textId="7C131E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B9C9F24" w14:textId="6BD73F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53" w:type="pct"/>
            <w:gridSpan w:val="7"/>
            <w:vAlign w:val="center"/>
            <w:hideMark/>
          </w:tcPr>
          <w:p w14:paraId="72920D61" w14:textId="78AF26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vAlign w:val="center"/>
            <w:hideMark/>
          </w:tcPr>
          <w:p w14:paraId="68183241" w14:textId="34F4A4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4CD6BC" w14:textId="76700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5D6AC16" w14:textId="24BC96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7948DE8" w14:textId="7EAF55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14B374" w14:textId="241FE7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5A354F7E" w14:textId="1430DC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8FBB763" w14:textId="77777777" w:rsidTr="00FA5FA3">
        <w:trPr>
          <w:trHeight w:val="288"/>
        </w:trPr>
        <w:tc>
          <w:tcPr>
            <w:tcW w:w="422" w:type="pct"/>
            <w:vAlign w:val="center"/>
            <w:hideMark/>
          </w:tcPr>
          <w:p w14:paraId="4C4D86B0" w14:textId="2472CC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4</w:t>
            </w:r>
          </w:p>
        </w:tc>
        <w:tc>
          <w:tcPr>
            <w:tcW w:w="222" w:type="pct"/>
            <w:vAlign w:val="center"/>
            <w:hideMark/>
          </w:tcPr>
          <w:p w14:paraId="5534F45D" w14:textId="7B1BBA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6B8F793C" w14:textId="49FF97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2AF0C0" w14:textId="6D14EC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5C62DCA0" w14:textId="747503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4</w:t>
            </w:r>
          </w:p>
        </w:tc>
        <w:tc>
          <w:tcPr>
            <w:tcW w:w="318" w:type="pct"/>
            <w:gridSpan w:val="2"/>
            <w:vAlign w:val="center"/>
            <w:hideMark/>
          </w:tcPr>
          <w:p w14:paraId="57B6CF19" w14:textId="6394AE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B33DE48" w14:textId="1A5AEE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2FE32EB9" w14:textId="1DB172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41</w:t>
            </w:r>
          </w:p>
        </w:tc>
        <w:tc>
          <w:tcPr>
            <w:tcW w:w="353" w:type="pct"/>
            <w:gridSpan w:val="7"/>
            <w:vAlign w:val="center"/>
            <w:hideMark/>
          </w:tcPr>
          <w:p w14:paraId="39843C62" w14:textId="60C84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9</w:t>
            </w:r>
          </w:p>
        </w:tc>
        <w:tc>
          <w:tcPr>
            <w:tcW w:w="400" w:type="pct"/>
            <w:gridSpan w:val="8"/>
            <w:vAlign w:val="center"/>
            <w:hideMark/>
          </w:tcPr>
          <w:p w14:paraId="210D58E4" w14:textId="6C64E5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817DBC7" w14:textId="26ACF2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71691" w14:textId="059932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6099823" w14:textId="145CC7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1E39ED" w14:textId="4C96B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07A11051" w14:textId="3C4CCB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68FE97D4" w14:textId="77777777" w:rsidTr="00FA5FA3">
        <w:trPr>
          <w:trHeight w:val="288"/>
        </w:trPr>
        <w:tc>
          <w:tcPr>
            <w:tcW w:w="422" w:type="pct"/>
            <w:vAlign w:val="center"/>
            <w:hideMark/>
          </w:tcPr>
          <w:p w14:paraId="7BB72123" w14:textId="46C361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5</w:t>
            </w:r>
          </w:p>
        </w:tc>
        <w:tc>
          <w:tcPr>
            <w:tcW w:w="222" w:type="pct"/>
            <w:vAlign w:val="center"/>
            <w:hideMark/>
          </w:tcPr>
          <w:p w14:paraId="3B7F2331" w14:textId="336D1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775E2CC" w14:textId="462818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08A7757" w14:textId="1E3480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7B11062A" w14:textId="22745B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572676FD" w14:textId="289FE24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79AF99F4" w14:textId="04D055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0B221DF" w14:textId="026175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w:t>
            </w:r>
          </w:p>
        </w:tc>
        <w:tc>
          <w:tcPr>
            <w:tcW w:w="353" w:type="pct"/>
            <w:gridSpan w:val="7"/>
            <w:vAlign w:val="center"/>
            <w:hideMark/>
          </w:tcPr>
          <w:p w14:paraId="2CCA4825" w14:textId="75521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28</w:t>
            </w:r>
          </w:p>
        </w:tc>
        <w:tc>
          <w:tcPr>
            <w:tcW w:w="400" w:type="pct"/>
            <w:gridSpan w:val="8"/>
            <w:vAlign w:val="center"/>
            <w:hideMark/>
          </w:tcPr>
          <w:p w14:paraId="673E8F00" w14:textId="2908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600F1DA" w14:textId="509A8A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4B25E4" w14:textId="280D5B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6F972AB" w14:textId="59B84D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AB0F7F7" w14:textId="3E88CC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3225A383" w14:textId="5C7541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7B1F756B" w14:textId="77777777" w:rsidTr="00FA5FA3">
        <w:trPr>
          <w:trHeight w:val="288"/>
        </w:trPr>
        <w:tc>
          <w:tcPr>
            <w:tcW w:w="422" w:type="pct"/>
            <w:vAlign w:val="center"/>
            <w:hideMark/>
          </w:tcPr>
          <w:p w14:paraId="0A13858C" w14:textId="3BE8C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6</w:t>
            </w:r>
          </w:p>
        </w:tc>
        <w:tc>
          <w:tcPr>
            <w:tcW w:w="222" w:type="pct"/>
            <w:vAlign w:val="center"/>
            <w:hideMark/>
          </w:tcPr>
          <w:p w14:paraId="29F7040F" w14:textId="64F10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04636FC5" w14:textId="1C0995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5C39482" w14:textId="114B5F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vAlign w:val="center"/>
            <w:hideMark/>
          </w:tcPr>
          <w:p w14:paraId="6B25250D" w14:textId="14848A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vAlign w:val="center"/>
            <w:hideMark/>
          </w:tcPr>
          <w:p w14:paraId="0B0B5E3C" w14:textId="4EB2A9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vAlign w:val="center"/>
            <w:hideMark/>
          </w:tcPr>
          <w:p w14:paraId="4E2AD6AC" w14:textId="3AE10F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3/2023</w:t>
            </w:r>
          </w:p>
        </w:tc>
        <w:tc>
          <w:tcPr>
            <w:tcW w:w="317" w:type="pct"/>
            <w:gridSpan w:val="10"/>
            <w:vAlign w:val="center"/>
            <w:hideMark/>
          </w:tcPr>
          <w:p w14:paraId="5C7A6B22" w14:textId="292C8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57</w:t>
            </w:r>
          </w:p>
        </w:tc>
        <w:tc>
          <w:tcPr>
            <w:tcW w:w="353" w:type="pct"/>
            <w:gridSpan w:val="7"/>
            <w:vAlign w:val="center"/>
            <w:hideMark/>
          </w:tcPr>
          <w:p w14:paraId="5F6CF1B5" w14:textId="51629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54</w:t>
            </w:r>
          </w:p>
        </w:tc>
        <w:tc>
          <w:tcPr>
            <w:tcW w:w="400" w:type="pct"/>
            <w:gridSpan w:val="8"/>
            <w:vAlign w:val="center"/>
            <w:hideMark/>
          </w:tcPr>
          <w:p w14:paraId="71819E58" w14:textId="4728D1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4A47DE6" w14:textId="6111B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7E91A3" w14:textId="636EC8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A5CCB7" w14:textId="69293D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AAB72A7" w14:textId="2EB609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5A5944" w14:textId="3883F8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C2DF914" w14:textId="77777777" w:rsidTr="00FA5FA3">
        <w:trPr>
          <w:trHeight w:val="288"/>
        </w:trPr>
        <w:tc>
          <w:tcPr>
            <w:tcW w:w="422" w:type="pct"/>
            <w:tcBorders>
              <w:bottom w:val="single" w:sz="4" w:space="0" w:color="auto"/>
            </w:tcBorders>
            <w:vAlign w:val="center"/>
            <w:hideMark/>
          </w:tcPr>
          <w:p w14:paraId="00E88369" w14:textId="150AA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7</w:t>
            </w:r>
          </w:p>
        </w:tc>
        <w:tc>
          <w:tcPr>
            <w:tcW w:w="222" w:type="pct"/>
            <w:tcBorders>
              <w:bottom w:val="single" w:sz="4" w:space="0" w:color="auto"/>
            </w:tcBorders>
            <w:vAlign w:val="center"/>
            <w:hideMark/>
          </w:tcPr>
          <w:p w14:paraId="7305F83B" w14:textId="232436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4710EC44" w14:textId="56C685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F44C33E" w14:textId="5EA9D7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tcBorders>
              <w:bottom w:val="single" w:sz="4" w:space="0" w:color="auto"/>
            </w:tcBorders>
            <w:vAlign w:val="center"/>
            <w:hideMark/>
          </w:tcPr>
          <w:p w14:paraId="3C0319DC" w14:textId="327030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tcBorders>
              <w:bottom w:val="single" w:sz="4" w:space="0" w:color="auto"/>
            </w:tcBorders>
            <w:vAlign w:val="center"/>
            <w:hideMark/>
          </w:tcPr>
          <w:p w14:paraId="5E03DBF8" w14:textId="77F5C6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tcBorders>
              <w:bottom w:val="single" w:sz="4" w:space="0" w:color="auto"/>
            </w:tcBorders>
            <w:vAlign w:val="center"/>
            <w:hideMark/>
          </w:tcPr>
          <w:p w14:paraId="551AAB22" w14:textId="6A965B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c>
          <w:tcPr>
            <w:tcW w:w="317" w:type="pct"/>
            <w:gridSpan w:val="10"/>
            <w:tcBorders>
              <w:bottom w:val="single" w:sz="4" w:space="0" w:color="auto"/>
            </w:tcBorders>
            <w:vAlign w:val="center"/>
            <w:hideMark/>
          </w:tcPr>
          <w:p w14:paraId="7B2422B8" w14:textId="04C911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43</w:t>
            </w:r>
          </w:p>
        </w:tc>
        <w:tc>
          <w:tcPr>
            <w:tcW w:w="353" w:type="pct"/>
            <w:gridSpan w:val="7"/>
            <w:tcBorders>
              <w:bottom w:val="single" w:sz="4" w:space="0" w:color="auto"/>
            </w:tcBorders>
            <w:vAlign w:val="center"/>
            <w:hideMark/>
          </w:tcPr>
          <w:p w14:paraId="3454F836" w14:textId="478673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47</w:t>
            </w:r>
          </w:p>
        </w:tc>
        <w:tc>
          <w:tcPr>
            <w:tcW w:w="400" w:type="pct"/>
            <w:gridSpan w:val="8"/>
            <w:tcBorders>
              <w:bottom w:val="single" w:sz="4" w:space="0" w:color="auto"/>
            </w:tcBorders>
            <w:vAlign w:val="center"/>
            <w:hideMark/>
          </w:tcPr>
          <w:p w14:paraId="3AC303C3" w14:textId="720FC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66742901" w14:textId="7F5C8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1155EB0D" w14:textId="31B66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2827037A" w14:textId="03A498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7BBD2A2C" w14:textId="08BBCD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48" w:type="pct"/>
            <w:tcBorders>
              <w:bottom w:val="single" w:sz="4" w:space="0" w:color="auto"/>
            </w:tcBorders>
            <w:vAlign w:val="center"/>
            <w:hideMark/>
          </w:tcPr>
          <w:p w14:paraId="2307C56F" w14:textId="2432F5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r>
      <w:tr w:rsidR="00B772FD" w:rsidRPr="00803B2D" w14:paraId="417838DB" w14:textId="77777777" w:rsidTr="00FA5FA3">
        <w:trPr>
          <w:trHeight w:val="288"/>
        </w:trPr>
        <w:tc>
          <w:tcPr>
            <w:tcW w:w="422" w:type="pct"/>
            <w:tcBorders>
              <w:bottom w:val="nil"/>
            </w:tcBorders>
            <w:vAlign w:val="center"/>
            <w:hideMark/>
          </w:tcPr>
          <w:p w14:paraId="0AB97898" w14:textId="6F6B8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8</w:t>
            </w:r>
          </w:p>
        </w:tc>
        <w:tc>
          <w:tcPr>
            <w:tcW w:w="222" w:type="pct"/>
            <w:tcBorders>
              <w:bottom w:val="nil"/>
            </w:tcBorders>
            <w:vAlign w:val="center"/>
            <w:hideMark/>
          </w:tcPr>
          <w:p w14:paraId="08540A4E" w14:textId="637576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1B1C16D3" w14:textId="47281E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1FA450E1" w14:textId="5A70D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tcBorders>
              <w:bottom w:val="nil"/>
            </w:tcBorders>
            <w:vAlign w:val="center"/>
            <w:hideMark/>
          </w:tcPr>
          <w:p w14:paraId="7DBF925D" w14:textId="3569CE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395EF6B1" w14:textId="6744CE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tcBorders>
              <w:bottom w:val="nil"/>
            </w:tcBorders>
            <w:vAlign w:val="center"/>
            <w:hideMark/>
          </w:tcPr>
          <w:p w14:paraId="0B2AB65A" w14:textId="68C4C8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tcBorders>
              <w:bottom w:val="nil"/>
            </w:tcBorders>
            <w:vAlign w:val="center"/>
            <w:hideMark/>
          </w:tcPr>
          <w:p w14:paraId="00A24A34" w14:textId="664488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tcBorders>
              <w:bottom w:val="nil"/>
            </w:tcBorders>
            <w:vAlign w:val="center"/>
            <w:hideMark/>
          </w:tcPr>
          <w:p w14:paraId="6D056682" w14:textId="3C2DD2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tcBorders>
              <w:bottom w:val="nil"/>
            </w:tcBorders>
            <w:vAlign w:val="center"/>
            <w:hideMark/>
          </w:tcPr>
          <w:p w14:paraId="033A7D39" w14:textId="7F415A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75E29340" w14:textId="44C868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37EA27" w14:textId="5FF7CC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4C1E93F0" w14:textId="75BBB9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4C1E39C0" w14:textId="525960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tcBorders>
              <w:bottom w:val="nil"/>
            </w:tcBorders>
            <w:vAlign w:val="center"/>
            <w:hideMark/>
          </w:tcPr>
          <w:p w14:paraId="3E9A533E" w14:textId="72D2A5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23ADF7BE" w14:textId="77777777" w:rsidTr="00FA5FA3">
        <w:trPr>
          <w:trHeight w:val="288"/>
        </w:trPr>
        <w:tc>
          <w:tcPr>
            <w:tcW w:w="2461" w:type="pct"/>
            <w:gridSpan w:val="15"/>
            <w:tcBorders>
              <w:top w:val="nil"/>
              <w:left w:val="nil"/>
              <w:bottom w:val="single" w:sz="4" w:space="0" w:color="auto"/>
              <w:right w:val="nil"/>
            </w:tcBorders>
            <w:shd w:val="clear" w:color="auto" w:fill="auto"/>
            <w:noWrap/>
            <w:tcMar>
              <w:left w:w="115" w:type="dxa"/>
              <w:right w:w="115" w:type="dxa"/>
            </w:tcMar>
            <w:vAlign w:val="center"/>
          </w:tcPr>
          <w:p w14:paraId="47ED017C" w14:textId="1A2E3AB0"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6A5EBD7F" w14:textId="77777777" w:rsidR="00B772FD" w:rsidRPr="00803B2D" w:rsidRDefault="00B772FD" w:rsidP="00B772FD">
            <w:pPr>
              <w:rPr>
                <w:rFonts w:ascii="Arial" w:hAnsi="Arial" w:cs="Arial"/>
                <w:b/>
                <w:bCs/>
                <w:color w:val="000000"/>
                <w:sz w:val="16"/>
                <w:szCs w:val="16"/>
              </w:rPr>
            </w:pP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4F98ADF7" w14:textId="77777777" w:rsidR="00B772FD" w:rsidRPr="00803B2D" w:rsidRDefault="00B772FD" w:rsidP="00B772FD">
            <w:pP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2F56CE19"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302D681B"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58FF912C" w14:textId="77777777" w:rsidR="00B772FD" w:rsidRPr="00803B2D" w:rsidRDefault="00B772FD" w:rsidP="00B772FD">
            <w:pPr>
              <w:rPr>
                <w:rFonts w:ascii="Arial" w:hAnsi="Arial" w:cs="Arial"/>
                <w:b/>
                <w:bCs/>
                <w:color w:val="000000"/>
                <w:sz w:val="16"/>
                <w:szCs w:val="16"/>
              </w:rPr>
            </w:pPr>
          </w:p>
        </w:tc>
        <w:tc>
          <w:tcPr>
            <w:tcW w:w="106" w:type="pct"/>
            <w:gridSpan w:val="3"/>
            <w:tcBorders>
              <w:top w:val="nil"/>
              <w:left w:val="nil"/>
              <w:bottom w:val="single" w:sz="4" w:space="0" w:color="auto"/>
              <w:right w:val="nil"/>
            </w:tcBorders>
            <w:shd w:val="clear" w:color="auto" w:fill="auto"/>
            <w:noWrap/>
            <w:tcMar>
              <w:left w:w="115" w:type="dxa"/>
              <w:right w:w="115" w:type="dxa"/>
            </w:tcMar>
            <w:vAlign w:val="center"/>
          </w:tcPr>
          <w:p w14:paraId="5F713C1E" w14:textId="77777777" w:rsidR="00B772FD" w:rsidRPr="00803B2D" w:rsidRDefault="00B772FD" w:rsidP="00B772FD">
            <w:pPr>
              <w:rPr>
                <w:rFonts w:ascii="Arial" w:hAnsi="Arial" w:cs="Arial"/>
                <w:b/>
                <w:bCs/>
                <w:color w:val="000000"/>
                <w:sz w:val="16"/>
                <w:szCs w:val="16"/>
              </w:rPr>
            </w:pPr>
          </w:p>
        </w:tc>
        <w:tc>
          <w:tcPr>
            <w:tcW w:w="143" w:type="pct"/>
            <w:gridSpan w:val="4"/>
            <w:tcBorders>
              <w:top w:val="nil"/>
              <w:left w:val="nil"/>
              <w:bottom w:val="single" w:sz="4" w:space="0" w:color="auto"/>
              <w:right w:val="nil"/>
            </w:tcBorders>
            <w:shd w:val="clear" w:color="auto" w:fill="auto"/>
            <w:noWrap/>
            <w:tcMar>
              <w:left w:w="115" w:type="dxa"/>
              <w:right w:w="115" w:type="dxa"/>
            </w:tcMar>
            <w:vAlign w:val="center"/>
          </w:tcPr>
          <w:p w14:paraId="161C43C3" w14:textId="77777777" w:rsidR="00B772FD" w:rsidRPr="00803B2D" w:rsidRDefault="00B772FD" w:rsidP="00B772FD">
            <w:pPr>
              <w:rPr>
                <w:rFonts w:ascii="Arial" w:hAnsi="Arial" w:cs="Arial"/>
                <w:b/>
                <w:bCs/>
                <w:color w:val="000000"/>
                <w:sz w:val="16"/>
                <w:szCs w:val="16"/>
              </w:rPr>
            </w:pPr>
          </w:p>
        </w:tc>
        <w:tc>
          <w:tcPr>
            <w:tcW w:w="99" w:type="pct"/>
            <w:gridSpan w:val="2"/>
            <w:tcBorders>
              <w:top w:val="nil"/>
              <w:left w:val="nil"/>
              <w:bottom w:val="single" w:sz="4" w:space="0" w:color="auto"/>
              <w:right w:val="nil"/>
            </w:tcBorders>
            <w:shd w:val="clear" w:color="auto" w:fill="auto"/>
            <w:noWrap/>
            <w:tcMar>
              <w:left w:w="115" w:type="dxa"/>
              <w:right w:w="115" w:type="dxa"/>
            </w:tcMar>
            <w:vAlign w:val="center"/>
          </w:tcPr>
          <w:p w14:paraId="556042CA" w14:textId="77777777" w:rsidR="00B772FD" w:rsidRPr="00803B2D" w:rsidRDefault="00B772FD"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68EF2D00" w14:textId="77777777" w:rsidR="00B772FD" w:rsidRPr="00803B2D" w:rsidRDefault="00B772FD"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A9E4F3D"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652A2C3"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0B3AF73F" w14:textId="77777777" w:rsidR="00B772FD" w:rsidRPr="00803B2D" w:rsidRDefault="00B772FD"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702BEEA5" w14:textId="77777777" w:rsidR="00B772FD" w:rsidRPr="00803B2D" w:rsidRDefault="00B772FD"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606F2A13" w14:textId="77777777" w:rsidR="00B772FD" w:rsidRPr="00803B2D" w:rsidRDefault="00B772FD" w:rsidP="00B772FD">
            <w:pPr>
              <w:rPr>
                <w:rFonts w:ascii="Arial" w:hAnsi="Arial" w:cs="Arial"/>
                <w:b/>
                <w:bCs/>
                <w:color w:val="000000"/>
                <w:sz w:val="16"/>
                <w:szCs w:val="16"/>
              </w:rPr>
            </w:pPr>
          </w:p>
        </w:tc>
      </w:tr>
      <w:tr w:rsidR="00B772FD" w:rsidRPr="00803B2D" w14:paraId="65562280" w14:textId="77777777" w:rsidTr="00FA5FA3">
        <w:trPr>
          <w:trHeight w:val="288"/>
        </w:trPr>
        <w:tc>
          <w:tcPr>
            <w:tcW w:w="422" w:type="pct"/>
            <w:tcBorders>
              <w:top w:val="single" w:sz="4" w:space="0" w:color="auto"/>
            </w:tcBorders>
            <w:shd w:val="clear" w:color="auto" w:fill="C6D9F1" w:themeFill="text2" w:themeFillTint="33"/>
            <w:vAlign w:val="center"/>
            <w:hideMark/>
          </w:tcPr>
          <w:p w14:paraId="269858AB" w14:textId="1572081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3D8E5869" w14:textId="7A5C5BE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18E28824" w14:textId="151F0E0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458D984E" w14:textId="673FC05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6418D042" w14:textId="0B418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6FA71B5" w14:textId="1A3F6B1C"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0E8FEA6" w14:textId="38E7F9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357E149A" w14:textId="5A83E83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40E919CF" w14:textId="78394CA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98FE713" w14:textId="304C8CC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0A0ABAE" w14:textId="52D87E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E6FBA5" w14:textId="715E2B37"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1E509CB8" w14:textId="350D58A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15990607" w14:textId="3A6AABE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2A890373" w14:textId="341B06D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22F82947" w14:textId="77777777" w:rsidTr="00FA5FA3">
        <w:trPr>
          <w:trHeight w:val="288"/>
        </w:trPr>
        <w:tc>
          <w:tcPr>
            <w:tcW w:w="422" w:type="pct"/>
            <w:vAlign w:val="center"/>
            <w:hideMark/>
          </w:tcPr>
          <w:p w14:paraId="2EEA7E0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9</w:t>
            </w:r>
          </w:p>
        </w:tc>
        <w:tc>
          <w:tcPr>
            <w:tcW w:w="222" w:type="pct"/>
            <w:vAlign w:val="center"/>
            <w:hideMark/>
          </w:tcPr>
          <w:p w14:paraId="74F2B22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1DAA79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30007D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1DE6CDF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3A78EB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4C01AED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779D197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6</w:t>
            </w:r>
          </w:p>
        </w:tc>
        <w:tc>
          <w:tcPr>
            <w:tcW w:w="353" w:type="pct"/>
            <w:gridSpan w:val="7"/>
            <w:vAlign w:val="center"/>
            <w:hideMark/>
          </w:tcPr>
          <w:p w14:paraId="60E7B0C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3753FD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41E355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F1A44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237DE7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5DFD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4E07BB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B7CBBB6" w14:textId="77777777" w:rsidTr="00FA5FA3">
        <w:trPr>
          <w:trHeight w:val="288"/>
        </w:trPr>
        <w:tc>
          <w:tcPr>
            <w:tcW w:w="422" w:type="pct"/>
            <w:vAlign w:val="center"/>
            <w:hideMark/>
          </w:tcPr>
          <w:p w14:paraId="255448E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0</w:t>
            </w:r>
          </w:p>
        </w:tc>
        <w:tc>
          <w:tcPr>
            <w:tcW w:w="222" w:type="pct"/>
            <w:vAlign w:val="center"/>
            <w:hideMark/>
          </w:tcPr>
          <w:p w14:paraId="2D7EBEE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26DB7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628433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01A7737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1005780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3CDA1E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16DE57A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AD5FB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2E1ABF2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323936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6D9DF2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F51EE9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3B35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vAlign w:val="center"/>
            <w:hideMark/>
          </w:tcPr>
          <w:p w14:paraId="0B8DD6F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4DCE425A" w14:textId="77777777" w:rsidTr="00FA5FA3">
        <w:trPr>
          <w:trHeight w:val="288"/>
        </w:trPr>
        <w:tc>
          <w:tcPr>
            <w:tcW w:w="422" w:type="pct"/>
            <w:vAlign w:val="center"/>
            <w:hideMark/>
          </w:tcPr>
          <w:p w14:paraId="751EBBAE" w14:textId="652861B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71</w:t>
            </w:r>
          </w:p>
        </w:tc>
        <w:tc>
          <w:tcPr>
            <w:tcW w:w="222" w:type="pct"/>
            <w:vAlign w:val="center"/>
            <w:hideMark/>
          </w:tcPr>
          <w:p w14:paraId="3712F65A" w14:textId="165A374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HUM</w:t>
            </w:r>
          </w:p>
        </w:tc>
        <w:tc>
          <w:tcPr>
            <w:tcW w:w="351" w:type="pct"/>
            <w:vAlign w:val="center"/>
            <w:hideMark/>
          </w:tcPr>
          <w:p w14:paraId="6D81A326" w14:textId="2CA3BB27"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215CDB72" w14:textId="296500F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18" w:type="pct"/>
            <w:vAlign w:val="center"/>
            <w:hideMark/>
          </w:tcPr>
          <w:p w14:paraId="025B7AF6" w14:textId="6C5977E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83</w:t>
            </w:r>
          </w:p>
        </w:tc>
        <w:tc>
          <w:tcPr>
            <w:tcW w:w="318" w:type="pct"/>
            <w:gridSpan w:val="2"/>
            <w:vAlign w:val="center"/>
            <w:hideMark/>
          </w:tcPr>
          <w:p w14:paraId="0A88DAFB" w14:textId="09803EE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70</w:t>
            </w:r>
          </w:p>
        </w:tc>
        <w:tc>
          <w:tcPr>
            <w:tcW w:w="388" w:type="pct"/>
            <w:gridSpan w:val="6"/>
            <w:vAlign w:val="center"/>
            <w:hideMark/>
          </w:tcPr>
          <w:p w14:paraId="3F4577B9" w14:textId="4A85F4E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c>
          <w:tcPr>
            <w:tcW w:w="317" w:type="pct"/>
            <w:gridSpan w:val="10"/>
            <w:vAlign w:val="center"/>
            <w:hideMark/>
          </w:tcPr>
          <w:p w14:paraId="670EC8F1" w14:textId="5543CA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77</w:t>
            </w:r>
          </w:p>
        </w:tc>
        <w:tc>
          <w:tcPr>
            <w:tcW w:w="353" w:type="pct"/>
            <w:gridSpan w:val="7"/>
            <w:vAlign w:val="center"/>
            <w:hideMark/>
          </w:tcPr>
          <w:p w14:paraId="3D3FA0D0" w14:textId="400CB5F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5.10</w:t>
            </w:r>
          </w:p>
        </w:tc>
        <w:tc>
          <w:tcPr>
            <w:tcW w:w="400" w:type="pct"/>
            <w:gridSpan w:val="8"/>
            <w:vAlign w:val="center"/>
            <w:hideMark/>
          </w:tcPr>
          <w:p w14:paraId="4D092E8B" w14:textId="4947D43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STD</w:t>
            </w:r>
          </w:p>
        </w:tc>
        <w:tc>
          <w:tcPr>
            <w:tcW w:w="249" w:type="pct"/>
            <w:vAlign w:val="center"/>
            <w:hideMark/>
          </w:tcPr>
          <w:p w14:paraId="744B624F" w14:textId="75061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288</w:t>
            </w:r>
          </w:p>
        </w:tc>
        <w:tc>
          <w:tcPr>
            <w:tcW w:w="285" w:type="pct"/>
            <w:vAlign w:val="center"/>
            <w:hideMark/>
          </w:tcPr>
          <w:p w14:paraId="0B076C69" w14:textId="57E16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hideMark/>
          </w:tcPr>
          <w:p w14:paraId="36D6A76D" w14:textId="0FCCF44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63E1CBAD" w14:textId="1F1ABE0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48" w:type="pct"/>
            <w:vAlign w:val="center"/>
            <w:hideMark/>
          </w:tcPr>
          <w:p w14:paraId="684F85D6" w14:textId="0ED3273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r>
      <w:tr w:rsidR="00FA5FA3" w:rsidRPr="00803B2D" w14:paraId="2C7A9298" w14:textId="77777777" w:rsidTr="00FA5FA3">
        <w:trPr>
          <w:trHeight w:val="288"/>
        </w:trPr>
        <w:tc>
          <w:tcPr>
            <w:tcW w:w="422" w:type="pct"/>
            <w:vAlign w:val="center"/>
            <w:hideMark/>
          </w:tcPr>
          <w:p w14:paraId="34766C88" w14:textId="0F8426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2</w:t>
            </w:r>
          </w:p>
        </w:tc>
        <w:tc>
          <w:tcPr>
            <w:tcW w:w="222" w:type="pct"/>
            <w:vAlign w:val="center"/>
            <w:hideMark/>
          </w:tcPr>
          <w:p w14:paraId="3E2E63B0" w14:textId="174F6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4B33F51" w14:textId="1992D1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90BAE0" w14:textId="6EB1F5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A5E02E9" w14:textId="3F088B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3A26ED3" w14:textId="03F5978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498267BF" w14:textId="11635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2AD2F516" w14:textId="1C4815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1</w:t>
            </w:r>
          </w:p>
        </w:tc>
        <w:tc>
          <w:tcPr>
            <w:tcW w:w="353" w:type="pct"/>
            <w:gridSpan w:val="7"/>
            <w:vAlign w:val="center"/>
            <w:hideMark/>
          </w:tcPr>
          <w:p w14:paraId="7A1119A4" w14:textId="7A814D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2</w:t>
            </w:r>
          </w:p>
        </w:tc>
        <w:tc>
          <w:tcPr>
            <w:tcW w:w="400" w:type="pct"/>
            <w:gridSpan w:val="8"/>
            <w:vAlign w:val="center"/>
            <w:hideMark/>
          </w:tcPr>
          <w:p w14:paraId="7D11A1CF" w14:textId="6B0738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8797E82" w14:textId="422579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7F701E3" w14:textId="59C078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A10584D" w14:textId="2E405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185EF6" w14:textId="33E668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61FFC6CD" w14:textId="0A7E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3/2023</w:t>
            </w:r>
          </w:p>
        </w:tc>
      </w:tr>
      <w:tr w:rsidR="00FA5FA3" w:rsidRPr="00803B2D" w14:paraId="3401B652" w14:textId="77777777" w:rsidTr="00FA5FA3">
        <w:trPr>
          <w:trHeight w:val="288"/>
        </w:trPr>
        <w:tc>
          <w:tcPr>
            <w:tcW w:w="422" w:type="pct"/>
            <w:vAlign w:val="center"/>
            <w:hideMark/>
          </w:tcPr>
          <w:p w14:paraId="7556AF2D" w14:textId="2042DD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3</w:t>
            </w:r>
          </w:p>
        </w:tc>
        <w:tc>
          <w:tcPr>
            <w:tcW w:w="222" w:type="pct"/>
            <w:vAlign w:val="center"/>
            <w:hideMark/>
          </w:tcPr>
          <w:p w14:paraId="198B4903" w14:textId="104B7E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F7CAEB7" w14:textId="5E889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D4765EB" w14:textId="2FE497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771DAE20" w14:textId="32BB19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4</w:t>
            </w:r>
          </w:p>
        </w:tc>
        <w:tc>
          <w:tcPr>
            <w:tcW w:w="318" w:type="pct"/>
            <w:gridSpan w:val="2"/>
            <w:vAlign w:val="center"/>
            <w:hideMark/>
          </w:tcPr>
          <w:p w14:paraId="48AE05F3" w14:textId="67BB0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57270CB9" w14:textId="7A2365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1020000F" w14:textId="0BB7A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58</w:t>
            </w:r>
          </w:p>
        </w:tc>
        <w:tc>
          <w:tcPr>
            <w:tcW w:w="353" w:type="pct"/>
            <w:gridSpan w:val="7"/>
            <w:vAlign w:val="center"/>
            <w:hideMark/>
          </w:tcPr>
          <w:p w14:paraId="36AEF3AD" w14:textId="4ABAC7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7</w:t>
            </w:r>
          </w:p>
        </w:tc>
        <w:tc>
          <w:tcPr>
            <w:tcW w:w="400" w:type="pct"/>
            <w:gridSpan w:val="8"/>
            <w:vAlign w:val="center"/>
            <w:hideMark/>
          </w:tcPr>
          <w:p w14:paraId="70C6FE79" w14:textId="4EDF8E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D1D64DD" w14:textId="243DDF7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BB34456" w14:textId="7D9893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75146BE" w14:textId="3BEEE6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13ED60" w14:textId="777E2B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0B862337" w14:textId="33F820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0D482524" w14:textId="77777777" w:rsidTr="00FA5FA3">
        <w:trPr>
          <w:trHeight w:val="288"/>
        </w:trPr>
        <w:tc>
          <w:tcPr>
            <w:tcW w:w="422" w:type="pct"/>
            <w:vAlign w:val="center"/>
            <w:hideMark/>
          </w:tcPr>
          <w:p w14:paraId="40BC2A40" w14:textId="3971DC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4</w:t>
            </w:r>
          </w:p>
        </w:tc>
        <w:tc>
          <w:tcPr>
            <w:tcW w:w="222" w:type="pct"/>
            <w:vAlign w:val="center"/>
            <w:hideMark/>
          </w:tcPr>
          <w:p w14:paraId="0DADB783" w14:textId="6B703B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65E365" w14:textId="1B4316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BD18C7B" w14:textId="6A63C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41072F03" w14:textId="5334DC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BA3683F" w14:textId="494E9A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388" w:type="pct"/>
            <w:gridSpan w:val="6"/>
            <w:vAlign w:val="center"/>
            <w:hideMark/>
          </w:tcPr>
          <w:p w14:paraId="56E310C7" w14:textId="17A7A7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60077E9A" w14:textId="08B292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1</w:t>
            </w:r>
          </w:p>
        </w:tc>
        <w:tc>
          <w:tcPr>
            <w:tcW w:w="353" w:type="pct"/>
            <w:gridSpan w:val="7"/>
            <w:vAlign w:val="center"/>
            <w:hideMark/>
          </w:tcPr>
          <w:p w14:paraId="1A90D1C2" w14:textId="74A8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40CBC3F6" w14:textId="1E1BCA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4298EF4" w14:textId="35F00E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E17A2" w14:textId="1C865F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9BD7865" w14:textId="6F5BF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C08CAA" w14:textId="55B67F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39E124A8" w14:textId="6BA080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26FF0D49" w14:textId="77777777" w:rsidTr="00FA5FA3">
        <w:trPr>
          <w:trHeight w:val="288"/>
        </w:trPr>
        <w:tc>
          <w:tcPr>
            <w:tcW w:w="422" w:type="pct"/>
            <w:vAlign w:val="center"/>
            <w:hideMark/>
          </w:tcPr>
          <w:p w14:paraId="23C57CF8" w14:textId="00501B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5</w:t>
            </w:r>
          </w:p>
        </w:tc>
        <w:tc>
          <w:tcPr>
            <w:tcW w:w="222" w:type="pct"/>
            <w:vAlign w:val="center"/>
            <w:hideMark/>
          </w:tcPr>
          <w:p w14:paraId="6A57F3FB" w14:textId="3AB6FE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B37E5BC" w14:textId="2ACECC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A75394F" w14:textId="658A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E2467A3" w14:textId="668977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8</w:t>
            </w:r>
          </w:p>
        </w:tc>
        <w:tc>
          <w:tcPr>
            <w:tcW w:w="318" w:type="pct"/>
            <w:gridSpan w:val="2"/>
            <w:vAlign w:val="center"/>
            <w:hideMark/>
          </w:tcPr>
          <w:p w14:paraId="15A8AD30" w14:textId="56BA1E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0308BD2B" w14:textId="5C99E2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014DCCFA" w14:textId="32E982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3</w:t>
            </w:r>
          </w:p>
        </w:tc>
        <w:tc>
          <w:tcPr>
            <w:tcW w:w="353" w:type="pct"/>
            <w:gridSpan w:val="7"/>
            <w:vAlign w:val="center"/>
            <w:hideMark/>
          </w:tcPr>
          <w:p w14:paraId="20BD48B3" w14:textId="4B73295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4</w:t>
            </w:r>
          </w:p>
        </w:tc>
        <w:tc>
          <w:tcPr>
            <w:tcW w:w="400" w:type="pct"/>
            <w:gridSpan w:val="8"/>
            <w:vAlign w:val="center"/>
            <w:hideMark/>
          </w:tcPr>
          <w:p w14:paraId="189AB625" w14:textId="539A95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24A55D7" w14:textId="09A431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8CBD143" w14:textId="72C216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E27E9B8" w14:textId="61412F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C3E2012" w14:textId="6D7F1EC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16611F6B" w14:textId="7F0702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3943CA30" w14:textId="77777777" w:rsidTr="00FA5FA3">
        <w:trPr>
          <w:trHeight w:val="288"/>
        </w:trPr>
        <w:tc>
          <w:tcPr>
            <w:tcW w:w="422" w:type="pct"/>
            <w:vAlign w:val="center"/>
            <w:hideMark/>
          </w:tcPr>
          <w:p w14:paraId="21AD72F4" w14:textId="56582D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6</w:t>
            </w:r>
          </w:p>
        </w:tc>
        <w:tc>
          <w:tcPr>
            <w:tcW w:w="222" w:type="pct"/>
            <w:vAlign w:val="center"/>
            <w:hideMark/>
          </w:tcPr>
          <w:p w14:paraId="161FAE6B" w14:textId="605136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873060D" w14:textId="1916D7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4FBC0FFE" w14:textId="68A9A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7CBE52FE" w14:textId="60695A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5</w:t>
            </w:r>
          </w:p>
        </w:tc>
        <w:tc>
          <w:tcPr>
            <w:tcW w:w="318" w:type="pct"/>
            <w:gridSpan w:val="2"/>
            <w:vAlign w:val="center"/>
            <w:hideMark/>
          </w:tcPr>
          <w:p w14:paraId="2C82E4AB" w14:textId="7DA305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348B3A7B" w14:textId="3CA764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5C4F49AA" w14:textId="0B5E12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6</w:t>
            </w:r>
          </w:p>
        </w:tc>
        <w:tc>
          <w:tcPr>
            <w:tcW w:w="353" w:type="pct"/>
            <w:gridSpan w:val="7"/>
            <w:vAlign w:val="center"/>
            <w:hideMark/>
          </w:tcPr>
          <w:p w14:paraId="68C9D573" w14:textId="3D7C5B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220E7CB0" w14:textId="72B709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D23299" w14:textId="7DF65D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EBD613" w14:textId="59E7EF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4805D1D" w14:textId="4421B6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B80DC94" w14:textId="7B490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99AF8B4" w14:textId="3BDB3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FA1E55E" w14:textId="77777777" w:rsidTr="00FA5FA3">
        <w:trPr>
          <w:trHeight w:val="288"/>
        </w:trPr>
        <w:tc>
          <w:tcPr>
            <w:tcW w:w="422" w:type="pct"/>
            <w:vAlign w:val="center"/>
            <w:hideMark/>
          </w:tcPr>
          <w:p w14:paraId="78B06123" w14:textId="12762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7</w:t>
            </w:r>
          </w:p>
        </w:tc>
        <w:tc>
          <w:tcPr>
            <w:tcW w:w="222" w:type="pct"/>
            <w:vAlign w:val="center"/>
            <w:hideMark/>
          </w:tcPr>
          <w:p w14:paraId="218B636B" w14:textId="49E25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B71C254" w14:textId="315E05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391523" w14:textId="0C0DAF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66ECCD08" w14:textId="31C870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5</w:t>
            </w:r>
          </w:p>
        </w:tc>
        <w:tc>
          <w:tcPr>
            <w:tcW w:w="318" w:type="pct"/>
            <w:gridSpan w:val="2"/>
            <w:vAlign w:val="center"/>
            <w:hideMark/>
          </w:tcPr>
          <w:p w14:paraId="2582ACA3" w14:textId="7E91EB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21259EF1" w14:textId="37074B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3B4F4018" w14:textId="74FD8B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3</w:t>
            </w:r>
          </w:p>
        </w:tc>
        <w:tc>
          <w:tcPr>
            <w:tcW w:w="353" w:type="pct"/>
            <w:gridSpan w:val="7"/>
            <w:vAlign w:val="center"/>
            <w:hideMark/>
          </w:tcPr>
          <w:p w14:paraId="6A5AA990" w14:textId="2F56FF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400" w:type="pct"/>
            <w:gridSpan w:val="8"/>
            <w:vAlign w:val="center"/>
            <w:hideMark/>
          </w:tcPr>
          <w:p w14:paraId="3327F924" w14:textId="3C4252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8DAF46" w14:textId="53F47A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989D810" w14:textId="42A2E2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32AA2A" w14:textId="6A586D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AB6EA9F" w14:textId="0EE61D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465395AD" w14:textId="37139A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BE46655" w14:textId="77777777" w:rsidTr="00FA5FA3">
        <w:trPr>
          <w:trHeight w:val="288"/>
        </w:trPr>
        <w:tc>
          <w:tcPr>
            <w:tcW w:w="422" w:type="pct"/>
            <w:vAlign w:val="center"/>
            <w:hideMark/>
          </w:tcPr>
          <w:p w14:paraId="50E9009E" w14:textId="07DF1E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8</w:t>
            </w:r>
          </w:p>
        </w:tc>
        <w:tc>
          <w:tcPr>
            <w:tcW w:w="222" w:type="pct"/>
            <w:vAlign w:val="center"/>
            <w:hideMark/>
          </w:tcPr>
          <w:p w14:paraId="15C99374" w14:textId="5C39E9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12A8BC0" w14:textId="0A54C7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84030F3" w14:textId="30A6D62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21A298D8" w14:textId="36DCBA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4</w:t>
            </w:r>
          </w:p>
        </w:tc>
        <w:tc>
          <w:tcPr>
            <w:tcW w:w="318" w:type="pct"/>
            <w:gridSpan w:val="2"/>
            <w:vAlign w:val="center"/>
            <w:hideMark/>
          </w:tcPr>
          <w:p w14:paraId="75CE63A4" w14:textId="1B5B122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8</w:t>
            </w:r>
          </w:p>
        </w:tc>
        <w:tc>
          <w:tcPr>
            <w:tcW w:w="388" w:type="pct"/>
            <w:gridSpan w:val="6"/>
            <w:vAlign w:val="center"/>
            <w:hideMark/>
          </w:tcPr>
          <w:p w14:paraId="09D18E3B" w14:textId="35F8A1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474A2674" w14:textId="4EB347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5</w:t>
            </w:r>
          </w:p>
        </w:tc>
        <w:tc>
          <w:tcPr>
            <w:tcW w:w="353" w:type="pct"/>
            <w:gridSpan w:val="7"/>
            <w:vAlign w:val="center"/>
            <w:hideMark/>
          </w:tcPr>
          <w:p w14:paraId="02B212C0" w14:textId="614E78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5</w:t>
            </w:r>
          </w:p>
        </w:tc>
        <w:tc>
          <w:tcPr>
            <w:tcW w:w="400" w:type="pct"/>
            <w:gridSpan w:val="8"/>
            <w:vAlign w:val="center"/>
            <w:hideMark/>
          </w:tcPr>
          <w:p w14:paraId="048604BA" w14:textId="682A7C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01729" w14:textId="53A18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B354437" w14:textId="537A11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586FC1C" w14:textId="5C6DE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682A5A5" w14:textId="58896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3D19A53A" w14:textId="39A8C6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4C5CE9C" w14:textId="77777777" w:rsidTr="00FA5FA3">
        <w:trPr>
          <w:trHeight w:val="288"/>
        </w:trPr>
        <w:tc>
          <w:tcPr>
            <w:tcW w:w="422" w:type="pct"/>
            <w:vAlign w:val="center"/>
            <w:hideMark/>
          </w:tcPr>
          <w:p w14:paraId="24369090" w14:textId="263F1F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9</w:t>
            </w:r>
          </w:p>
        </w:tc>
        <w:tc>
          <w:tcPr>
            <w:tcW w:w="222" w:type="pct"/>
            <w:vAlign w:val="center"/>
            <w:hideMark/>
          </w:tcPr>
          <w:p w14:paraId="5C54BB4E" w14:textId="51C72D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A274C1" w14:textId="18E5FC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65ECA7" w14:textId="11CD7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93482A8" w14:textId="097766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1E854585" w14:textId="2EC950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4</w:t>
            </w:r>
          </w:p>
        </w:tc>
        <w:tc>
          <w:tcPr>
            <w:tcW w:w="388" w:type="pct"/>
            <w:gridSpan w:val="6"/>
            <w:vAlign w:val="center"/>
            <w:hideMark/>
          </w:tcPr>
          <w:p w14:paraId="79C8B4AA" w14:textId="43BD8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23C7C430" w14:textId="77B892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w:t>
            </w:r>
          </w:p>
        </w:tc>
        <w:tc>
          <w:tcPr>
            <w:tcW w:w="353" w:type="pct"/>
            <w:gridSpan w:val="7"/>
            <w:vAlign w:val="center"/>
            <w:hideMark/>
          </w:tcPr>
          <w:p w14:paraId="41BE249A" w14:textId="73DF2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6</w:t>
            </w:r>
          </w:p>
        </w:tc>
        <w:tc>
          <w:tcPr>
            <w:tcW w:w="400" w:type="pct"/>
            <w:gridSpan w:val="8"/>
            <w:vAlign w:val="center"/>
            <w:hideMark/>
          </w:tcPr>
          <w:p w14:paraId="368F0681" w14:textId="32C7B5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7F9658C" w14:textId="08BA6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967CE" w14:textId="4A454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4D0094D" w14:textId="7BFC60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01A30B" w14:textId="572450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5D8AF31" w14:textId="15D1B5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44CDCBD4" w14:textId="77777777" w:rsidTr="00FA5FA3">
        <w:trPr>
          <w:trHeight w:val="288"/>
        </w:trPr>
        <w:tc>
          <w:tcPr>
            <w:tcW w:w="422" w:type="pct"/>
            <w:vAlign w:val="center"/>
            <w:hideMark/>
          </w:tcPr>
          <w:p w14:paraId="0393E80E" w14:textId="6C3099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0</w:t>
            </w:r>
          </w:p>
        </w:tc>
        <w:tc>
          <w:tcPr>
            <w:tcW w:w="222" w:type="pct"/>
            <w:vAlign w:val="center"/>
            <w:hideMark/>
          </w:tcPr>
          <w:p w14:paraId="5C3A0919" w14:textId="01A22AF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7BDDC6" w14:textId="17E1A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FF7B8AA" w14:textId="0989F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3D743364" w14:textId="768232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DE450CE" w14:textId="55C70E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2AFCC1A2" w14:textId="286391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3D9D32AD" w14:textId="629215C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8</w:t>
            </w:r>
          </w:p>
        </w:tc>
        <w:tc>
          <w:tcPr>
            <w:tcW w:w="353" w:type="pct"/>
            <w:gridSpan w:val="7"/>
            <w:vAlign w:val="center"/>
            <w:hideMark/>
          </w:tcPr>
          <w:p w14:paraId="52ADF3FC" w14:textId="53E765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6</w:t>
            </w:r>
          </w:p>
        </w:tc>
        <w:tc>
          <w:tcPr>
            <w:tcW w:w="400" w:type="pct"/>
            <w:gridSpan w:val="8"/>
            <w:vAlign w:val="center"/>
            <w:hideMark/>
          </w:tcPr>
          <w:p w14:paraId="7675DBEA" w14:textId="36F35F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82AA41" w14:textId="5B9A7D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CA380A" w14:textId="0A40F4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D4827E" w14:textId="462DFC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9EF1B7" w14:textId="239DBE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08ABE070" w14:textId="086855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1FC8F20" w14:textId="77777777" w:rsidTr="00FA5FA3">
        <w:trPr>
          <w:trHeight w:val="288"/>
        </w:trPr>
        <w:tc>
          <w:tcPr>
            <w:tcW w:w="422" w:type="pct"/>
            <w:vAlign w:val="center"/>
            <w:hideMark/>
          </w:tcPr>
          <w:p w14:paraId="26116520" w14:textId="6E5788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1</w:t>
            </w:r>
          </w:p>
        </w:tc>
        <w:tc>
          <w:tcPr>
            <w:tcW w:w="222" w:type="pct"/>
            <w:vAlign w:val="center"/>
            <w:hideMark/>
          </w:tcPr>
          <w:p w14:paraId="04613FB1" w14:textId="00CB58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1D50C38" w14:textId="451683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5428C8D" w14:textId="4DE2E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516A648" w14:textId="18706A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0F606AD" w14:textId="11E3B6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696AF19D" w14:textId="40B3EB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46C3FAE9" w14:textId="2F24F5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6</w:t>
            </w:r>
          </w:p>
        </w:tc>
        <w:tc>
          <w:tcPr>
            <w:tcW w:w="353" w:type="pct"/>
            <w:gridSpan w:val="7"/>
            <w:vAlign w:val="center"/>
            <w:hideMark/>
          </w:tcPr>
          <w:p w14:paraId="677DA58B" w14:textId="1B36F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3</w:t>
            </w:r>
          </w:p>
        </w:tc>
        <w:tc>
          <w:tcPr>
            <w:tcW w:w="400" w:type="pct"/>
            <w:gridSpan w:val="8"/>
            <w:vAlign w:val="center"/>
            <w:hideMark/>
          </w:tcPr>
          <w:p w14:paraId="5A44AAB9" w14:textId="1DB57E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7566442" w14:textId="610850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85104C7" w14:textId="7D2D47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731271B" w14:textId="0A5793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3B5DE00" w14:textId="327EB5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3125966" w14:textId="4FFB4F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D849295" w14:textId="77777777" w:rsidTr="00FA5FA3">
        <w:trPr>
          <w:trHeight w:val="288"/>
        </w:trPr>
        <w:tc>
          <w:tcPr>
            <w:tcW w:w="422" w:type="pct"/>
            <w:vAlign w:val="center"/>
            <w:hideMark/>
          </w:tcPr>
          <w:p w14:paraId="710B75D8" w14:textId="2CFBC8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2</w:t>
            </w:r>
          </w:p>
        </w:tc>
        <w:tc>
          <w:tcPr>
            <w:tcW w:w="222" w:type="pct"/>
            <w:vAlign w:val="center"/>
            <w:hideMark/>
          </w:tcPr>
          <w:p w14:paraId="5FB4DAA6" w14:textId="08DCC4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83503D2" w14:textId="1F364A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E0703F" w14:textId="5F5435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113EFC61" w14:textId="01A53A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864C066" w14:textId="0C902C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C35D483" w14:textId="54963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c>
          <w:tcPr>
            <w:tcW w:w="317" w:type="pct"/>
            <w:gridSpan w:val="10"/>
            <w:vAlign w:val="center"/>
            <w:hideMark/>
          </w:tcPr>
          <w:p w14:paraId="082655B3" w14:textId="7EB62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53" w:type="pct"/>
            <w:gridSpan w:val="7"/>
            <w:vAlign w:val="center"/>
            <w:hideMark/>
          </w:tcPr>
          <w:p w14:paraId="41B258AB" w14:textId="3D184D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400" w:type="pct"/>
            <w:gridSpan w:val="8"/>
            <w:vAlign w:val="center"/>
            <w:hideMark/>
          </w:tcPr>
          <w:p w14:paraId="72006B24" w14:textId="5EC9F8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51B27D0" w14:textId="6FDA00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D3010C" w14:textId="7E6A01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2DC02D3" w14:textId="75E25A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652DD9" w14:textId="161929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6D9CA576" w14:textId="33A2DF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r>
      <w:tr w:rsidR="00FA5FA3" w:rsidRPr="00803B2D" w14:paraId="6DE56B4C" w14:textId="77777777" w:rsidTr="00FA5FA3">
        <w:trPr>
          <w:trHeight w:val="288"/>
        </w:trPr>
        <w:tc>
          <w:tcPr>
            <w:tcW w:w="422" w:type="pct"/>
            <w:vAlign w:val="center"/>
            <w:hideMark/>
          </w:tcPr>
          <w:p w14:paraId="51F83B90" w14:textId="31B560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3</w:t>
            </w:r>
          </w:p>
        </w:tc>
        <w:tc>
          <w:tcPr>
            <w:tcW w:w="222" w:type="pct"/>
            <w:vAlign w:val="center"/>
            <w:hideMark/>
          </w:tcPr>
          <w:p w14:paraId="3B11F08F" w14:textId="237F9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A467158" w14:textId="434455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771D2D" w14:textId="0FF05C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3A729E0" w14:textId="2D9D6D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1EFE711C" w14:textId="70DFAF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8</w:t>
            </w:r>
          </w:p>
        </w:tc>
        <w:tc>
          <w:tcPr>
            <w:tcW w:w="388" w:type="pct"/>
            <w:gridSpan w:val="6"/>
            <w:vAlign w:val="center"/>
            <w:hideMark/>
          </w:tcPr>
          <w:p w14:paraId="224606E1" w14:textId="619FD8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7382B90E" w14:textId="0326A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4</w:t>
            </w:r>
          </w:p>
        </w:tc>
        <w:tc>
          <w:tcPr>
            <w:tcW w:w="353" w:type="pct"/>
            <w:gridSpan w:val="7"/>
            <w:vAlign w:val="center"/>
            <w:hideMark/>
          </w:tcPr>
          <w:p w14:paraId="79024DB0" w14:textId="46A8B7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2</w:t>
            </w:r>
          </w:p>
        </w:tc>
        <w:tc>
          <w:tcPr>
            <w:tcW w:w="400" w:type="pct"/>
            <w:gridSpan w:val="8"/>
            <w:vAlign w:val="center"/>
            <w:hideMark/>
          </w:tcPr>
          <w:p w14:paraId="686B3FA9" w14:textId="4EAF01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57637CB" w14:textId="6C147C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475B2F" w14:textId="58A792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381FE66" w14:textId="1A9839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D099793" w14:textId="180ED7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5408BA71" w14:textId="3B3A2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10E6DD7C" w14:textId="77777777" w:rsidTr="00FA5FA3">
        <w:trPr>
          <w:trHeight w:val="288"/>
        </w:trPr>
        <w:tc>
          <w:tcPr>
            <w:tcW w:w="422" w:type="pct"/>
            <w:vAlign w:val="center"/>
            <w:hideMark/>
          </w:tcPr>
          <w:p w14:paraId="1552322E" w14:textId="56AADB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4</w:t>
            </w:r>
          </w:p>
        </w:tc>
        <w:tc>
          <w:tcPr>
            <w:tcW w:w="222" w:type="pct"/>
            <w:vAlign w:val="center"/>
            <w:hideMark/>
          </w:tcPr>
          <w:p w14:paraId="0D5BD406" w14:textId="356ED2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E19E55" w14:textId="545EF3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883E689" w14:textId="66524A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273016CC" w14:textId="199422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5</w:t>
            </w:r>
          </w:p>
        </w:tc>
        <w:tc>
          <w:tcPr>
            <w:tcW w:w="318" w:type="pct"/>
            <w:gridSpan w:val="2"/>
            <w:vAlign w:val="center"/>
            <w:hideMark/>
          </w:tcPr>
          <w:p w14:paraId="7AE761B4" w14:textId="07CEF8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8</w:t>
            </w:r>
          </w:p>
        </w:tc>
        <w:tc>
          <w:tcPr>
            <w:tcW w:w="388" w:type="pct"/>
            <w:gridSpan w:val="6"/>
            <w:vAlign w:val="center"/>
            <w:hideMark/>
          </w:tcPr>
          <w:p w14:paraId="199C2F2D" w14:textId="2B73CA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17CAA3B2" w14:textId="11A2A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3F6AF0B" w14:textId="13FCE2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39A6087F" w14:textId="11DBF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1A0BF43" w14:textId="18F265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ED63FFB" w14:textId="4EBF93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C618DCB" w14:textId="4C2BD0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89B0A3" w14:textId="03F880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4A3BD9" w14:textId="019D49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61CEC11" w14:textId="77777777" w:rsidTr="00FA5FA3">
        <w:trPr>
          <w:trHeight w:val="288"/>
        </w:trPr>
        <w:tc>
          <w:tcPr>
            <w:tcW w:w="422" w:type="pct"/>
            <w:vAlign w:val="center"/>
            <w:hideMark/>
          </w:tcPr>
          <w:p w14:paraId="03CB95DF" w14:textId="6E14B3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5</w:t>
            </w:r>
          </w:p>
        </w:tc>
        <w:tc>
          <w:tcPr>
            <w:tcW w:w="222" w:type="pct"/>
            <w:vAlign w:val="center"/>
            <w:hideMark/>
          </w:tcPr>
          <w:p w14:paraId="34414BDA" w14:textId="336298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807BABE" w14:textId="769C18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93EEFA" w14:textId="5630C3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2543D280" w14:textId="7E6422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18" w:type="pct"/>
            <w:gridSpan w:val="2"/>
            <w:vAlign w:val="center"/>
            <w:hideMark/>
          </w:tcPr>
          <w:p w14:paraId="35EF3EB5" w14:textId="5F79A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36458729" w14:textId="2569E9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245F0ED5" w14:textId="3A9D10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5</w:t>
            </w:r>
          </w:p>
        </w:tc>
        <w:tc>
          <w:tcPr>
            <w:tcW w:w="353" w:type="pct"/>
            <w:gridSpan w:val="7"/>
            <w:vAlign w:val="center"/>
            <w:hideMark/>
          </w:tcPr>
          <w:p w14:paraId="6DC8BA2C" w14:textId="48454D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489B1E0C" w14:textId="3EF9F8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1DC9A24" w14:textId="055834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711FA26" w14:textId="76CA0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7B63795" w14:textId="046957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7F2D4F" w14:textId="3C6EE7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1DF9E041" w14:textId="539D77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1/2023</w:t>
            </w:r>
          </w:p>
        </w:tc>
      </w:tr>
      <w:tr w:rsidR="00FA5FA3" w:rsidRPr="00803B2D" w14:paraId="1E347423" w14:textId="77777777" w:rsidTr="00FA5FA3">
        <w:trPr>
          <w:trHeight w:val="288"/>
        </w:trPr>
        <w:tc>
          <w:tcPr>
            <w:tcW w:w="422" w:type="pct"/>
            <w:vAlign w:val="center"/>
            <w:hideMark/>
          </w:tcPr>
          <w:p w14:paraId="6E990278" w14:textId="43D4EC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6</w:t>
            </w:r>
          </w:p>
        </w:tc>
        <w:tc>
          <w:tcPr>
            <w:tcW w:w="222" w:type="pct"/>
            <w:vAlign w:val="center"/>
            <w:hideMark/>
          </w:tcPr>
          <w:p w14:paraId="7F009B91" w14:textId="02C8B1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55D121F" w14:textId="7673F6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8D0042" w14:textId="387A6B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324FCB61" w14:textId="582A47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3A3A1531" w14:textId="6401C9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614BC12E" w14:textId="7E4487A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323EED62" w14:textId="7A3CD3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84</w:t>
            </w:r>
          </w:p>
        </w:tc>
        <w:tc>
          <w:tcPr>
            <w:tcW w:w="353" w:type="pct"/>
            <w:gridSpan w:val="7"/>
            <w:vAlign w:val="center"/>
            <w:hideMark/>
          </w:tcPr>
          <w:p w14:paraId="3325A31E" w14:textId="3290B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400" w:type="pct"/>
            <w:gridSpan w:val="8"/>
            <w:vAlign w:val="center"/>
            <w:hideMark/>
          </w:tcPr>
          <w:p w14:paraId="45EF798F" w14:textId="6A9FF7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F173D9E" w14:textId="76DF33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A381A3" w14:textId="2C79B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0B0F645" w14:textId="042395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FE4ADC6" w14:textId="69DB9B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2EB76AD" w14:textId="75A4DF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5D972C35" w14:textId="77777777" w:rsidTr="00FA5FA3">
        <w:trPr>
          <w:trHeight w:val="288"/>
        </w:trPr>
        <w:tc>
          <w:tcPr>
            <w:tcW w:w="422" w:type="pct"/>
            <w:vAlign w:val="center"/>
            <w:hideMark/>
          </w:tcPr>
          <w:p w14:paraId="5D58196A" w14:textId="3FE411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7</w:t>
            </w:r>
          </w:p>
        </w:tc>
        <w:tc>
          <w:tcPr>
            <w:tcW w:w="222" w:type="pct"/>
            <w:vAlign w:val="center"/>
            <w:hideMark/>
          </w:tcPr>
          <w:p w14:paraId="17D3D8EB" w14:textId="7C58FD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3567F1" w14:textId="7BA705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CE167B5" w14:textId="243E6D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4E547ED1" w14:textId="0C8729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4</w:t>
            </w:r>
          </w:p>
        </w:tc>
        <w:tc>
          <w:tcPr>
            <w:tcW w:w="318" w:type="pct"/>
            <w:gridSpan w:val="2"/>
            <w:vAlign w:val="center"/>
            <w:hideMark/>
          </w:tcPr>
          <w:p w14:paraId="1A91FFA1" w14:textId="2B0384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0885F2" w14:textId="51A0DE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58079989" w14:textId="3B4FE5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4</w:t>
            </w:r>
          </w:p>
        </w:tc>
        <w:tc>
          <w:tcPr>
            <w:tcW w:w="353" w:type="pct"/>
            <w:gridSpan w:val="7"/>
            <w:vAlign w:val="center"/>
            <w:hideMark/>
          </w:tcPr>
          <w:p w14:paraId="369A0A17" w14:textId="1CC7D6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4E81EEB8" w14:textId="6FEE95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9AFE4EE" w14:textId="4AAAD9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EE615E" w14:textId="1A2F27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1A2400" w14:textId="796FB3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E3C71A" w14:textId="1819FC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95A05A4" w14:textId="43011E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22D3434F" w14:textId="77777777" w:rsidTr="00FA5FA3">
        <w:trPr>
          <w:trHeight w:val="288"/>
        </w:trPr>
        <w:tc>
          <w:tcPr>
            <w:tcW w:w="422" w:type="pct"/>
            <w:vAlign w:val="center"/>
            <w:hideMark/>
          </w:tcPr>
          <w:p w14:paraId="0B87DFF9" w14:textId="4068AB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8</w:t>
            </w:r>
          </w:p>
        </w:tc>
        <w:tc>
          <w:tcPr>
            <w:tcW w:w="222" w:type="pct"/>
            <w:vAlign w:val="center"/>
            <w:hideMark/>
          </w:tcPr>
          <w:p w14:paraId="76A80A74" w14:textId="4C7E57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7A5EA6B" w14:textId="78FAFD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1EE277" w14:textId="7A7E9B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2E2AFAB" w14:textId="6A33EC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7D7A150D" w14:textId="67352C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4F867D25" w14:textId="7FB00C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757BE428" w14:textId="34AAA2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2CECCC11" w14:textId="4BDB93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135D73A2" w14:textId="32186F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29BDF6" w14:textId="61DF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692B01" w14:textId="45915F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4A3BEC0" w14:textId="3B576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8D9A032" w14:textId="3FC22A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0FE36CD8" w14:textId="2A1B94F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52647B9F" w14:textId="77777777" w:rsidTr="00FA5FA3">
        <w:trPr>
          <w:trHeight w:val="288"/>
        </w:trPr>
        <w:tc>
          <w:tcPr>
            <w:tcW w:w="422" w:type="pct"/>
            <w:vAlign w:val="center"/>
            <w:hideMark/>
          </w:tcPr>
          <w:p w14:paraId="1DC9E0F4" w14:textId="37055D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9</w:t>
            </w:r>
          </w:p>
        </w:tc>
        <w:tc>
          <w:tcPr>
            <w:tcW w:w="222" w:type="pct"/>
            <w:vAlign w:val="center"/>
            <w:hideMark/>
          </w:tcPr>
          <w:p w14:paraId="64C7AD68" w14:textId="3ABDE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B545488" w14:textId="376762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D3BD8DF" w14:textId="32DE3D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0BFBB955" w14:textId="607E1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5301AEF2" w14:textId="07B0AC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9</w:t>
            </w:r>
          </w:p>
        </w:tc>
        <w:tc>
          <w:tcPr>
            <w:tcW w:w="388" w:type="pct"/>
            <w:gridSpan w:val="6"/>
            <w:vAlign w:val="center"/>
            <w:hideMark/>
          </w:tcPr>
          <w:p w14:paraId="02A1552E" w14:textId="4E2B30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024D8255" w14:textId="75E57A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728DA855" w14:textId="498815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F7FB139" w14:textId="26B7F9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BE9CB8" w14:textId="677DD5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8EFD7C" w14:textId="5D9415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79F5231" w14:textId="07A4C2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620FAF7" w14:textId="2394E1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7A48B569" w14:textId="027AA1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1D3586A2" w14:textId="77777777" w:rsidTr="00FA5FA3">
        <w:trPr>
          <w:trHeight w:val="288"/>
        </w:trPr>
        <w:tc>
          <w:tcPr>
            <w:tcW w:w="422" w:type="pct"/>
            <w:vAlign w:val="center"/>
            <w:hideMark/>
          </w:tcPr>
          <w:p w14:paraId="73E773FA" w14:textId="628597F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0</w:t>
            </w:r>
          </w:p>
        </w:tc>
        <w:tc>
          <w:tcPr>
            <w:tcW w:w="222" w:type="pct"/>
            <w:vAlign w:val="center"/>
            <w:hideMark/>
          </w:tcPr>
          <w:p w14:paraId="11592945" w14:textId="2EA526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49101D4" w14:textId="59AA3A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9FFD99C" w14:textId="4C83F4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174C2D56" w14:textId="7CB8B3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6073F2CA" w14:textId="6E4B2C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B361236" w14:textId="2BC74D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46591DC" w14:textId="6F766B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07998283" w14:textId="2F3E29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27308A0C" w14:textId="09BF3F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C2CB984" w14:textId="3CE0C7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AD5B78C" w14:textId="1E2C66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EF5158" w14:textId="1B44E2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1094DA" w14:textId="1B735E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6A2B6102" w14:textId="745EF7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25D1E7C6" w14:textId="77777777" w:rsidTr="00FA5FA3">
        <w:trPr>
          <w:trHeight w:val="288"/>
        </w:trPr>
        <w:tc>
          <w:tcPr>
            <w:tcW w:w="422" w:type="pct"/>
            <w:vAlign w:val="center"/>
            <w:hideMark/>
          </w:tcPr>
          <w:p w14:paraId="297AC6D3" w14:textId="4CD1FD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1</w:t>
            </w:r>
          </w:p>
        </w:tc>
        <w:tc>
          <w:tcPr>
            <w:tcW w:w="222" w:type="pct"/>
            <w:vAlign w:val="center"/>
            <w:hideMark/>
          </w:tcPr>
          <w:p w14:paraId="662A5B8D" w14:textId="25FE65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2071455" w14:textId="3CDB93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A3A7C4" w14:textId="1258090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567EE75" w14:textId="080DC6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2F33F0B2" w14:textId="447D5B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76A5AF9B" w14:textId="1E195B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D4ED06F" w14:textId="320445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77</w:t>
            </w:r>
          </w:p>
        </w:tc>
        <w:tc>
          <w:tcPr>
            <w:tcW w:w="353" w:type="pct"/>
            <w:gridSpan w:val="7"/>
            <w:vAlign w:val="center"/>
            <w:hideMark/>
          </w:tcPr>
          <w:p w14:paraId="639F075E" w14:textId="790D5C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66EA8134" w14:textId="6090B3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4D6BA2D9" w14:textId="49D1A4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5533B72" w14:textId="1E7E1A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51C4B5F" w14:textId="4E194EB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98455E0" w14:textId="12CF7F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24DF4E77" w14:textId="4C67D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4E6F0F8E" w14:textId="77777777" w:rsidTr="00FA5FA3">
        <w:trPr>
          <w:trHeight w:val="288"/>
        </w:trPr>
        <w:tc>
          <w:tcPr>
            <w:tcW w:w="422" w:type="pct"/>
            <w:tcBorders>
              <w:bottom w:val="single" w:sz="4" w:space="0" w:color="auto"/>
            </w:tcBorders>
            <w:vAlign w:val="center"/>
            <w:hideMark/>
          </w:tcPr>
          <w:p w14:paraId="00B567C8" w14:textId="555F2C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2</w:t>
            </w:r>
          </w:p>
        </w:tc>
        <w:tc>
          <w:tcPr>
            <w:tcW w:w="222" w:type="pct"/>
            <w:tcBorders>
              <w:bottom w:val="single" w:sz="4" w:space="0" w:color="auto"/>
            </w:tcBorders>
            <w:vAlign w:val="center"/>
            <w:hideMark/>
          </w:tcPr>
          <w:p w14:paraId="4A5B16C2" w14:textId="6F5993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2384E5AC" w14:textId="2D46AA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3C6BCA95" w14:textId="246BD8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18" w:type="pct"/>
            <w:tcBorders>
              <w:bottom w:val="single" w:sz="4" w:space="0" w:color="auto"/>
            </w:tcBorders>
            <w:vAlign w:val="center"/>
            <w:hideMark/>
          </w:tcPr>
          <w:p w14:paraId="0E477A78" w14:textId="7B0FB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tcBorders>
              <w:bottom w:val="single" w:sz="4" w:space="0" w:color="auto"/>
            </w:tcBorders>
            <w:vAlign w:val="center"/>
            <w:hideMark/>
          </w:tcPr>
          <w:p w14:paraId="6731F3E1" w14:textId="2B0338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tcBorders>
              <w:bottom w:val="single" w:sz="4" w:space="0" w:color="auto"/>
            </w:tcBorders>
            <w:vAlign w:val="center"/>
            <w:hideMark/>
          </w:tcPr>
          <w:p w14:paraId="0265F7FA" w14:textId="3BD35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c>
          <w:tcPr>
            <w:tcW w:w="317" w:type="pct"/>
            <w:gridSpan w:val="10"/>
            <w:tcBorders>
              <w:bottom w:val="single" w:sz="4" w:space="0" w:color="auto"/>
            </w:tcBorders>
            <w:vAlign w:val="center"/>
            <w:hideMark/>
          </w:tcPr>
          <w:p w14:paraId="1CE6E141" w14:textId="2D95A5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1</w:t>
            </w:r>
          </w:p>
        </w:tc>
        <w:tc>
          <w:tcPr>
            <w:tcW w:w="353" w:type="pct"/>
            <w:gridSpan w:val="7"/>
            <w:tcBorders>
              <w:bottom w:val="single" w:sz="4" w:space="0" w:color="auto"/>
            </w:tcBorders>
            <w:vAlign w:val="center"/>
            <w:hideMark/>
          </w:tcPr>
          <w:p w14:paraId="605C2D44" w14:textId="36601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67</w:t>
            </w:r>
          </w:p>
        </w:tc>
        <w:tc>
          <w:tcPr>
            <w:tcW w:w="400" w:type="pct"/>
            <w:gridSpan w:val="8"/>
            <w:tcBorders>
              <w:bottom w:val="single" w:sz="4" w:space="0" w:color="auto"/>
            </w:tcBorders>
            <w:vAlign w:val="center"/>
            <w:hideMark/>
          </w:tcPr>
          <w:p w14:paraId="4B417274" w14:textId="2B8056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28D0A36F" w14:textId="2A243A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71AA440" w14:textId="3AB4E2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041C1DAB" w14:textId="0AEE58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5AAEA9C" w14:textId="4096B8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48" w:type="pct"/>
            <w:tcBorders>
              <w:bottom w:val="single" w:sz="4" w:space="0" w:color="auto"/>
            </w:tcBorders>
            <w:vAlign w:val="center"/>
            <w:hideMark/>
          </w:tcPr>
          <w:p w14:paraId="48F73312" w14:textId="483CFC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r>
      <w:tr w:rsidR="00FA5FA3" w:rsidRPr="00803B2D" w14:paraId="01A97CE8" w14:textId="77777777" w:rsidTr="00FA5FA3">
        <w:trPr>
          <w:trHeight w:val="288"/>
        </w:trPr>
        <w:tc>
          <w:tcPr>
            <w:tcW w:w="422" w:type="pct"/>
            <w:tcBorders>
              <w:bottom w:val="nil"/>
            </w:tcBorders>
            <w:vAlign w:val="center"/>
            <w:hideMark/>
          </w:tcPr>
          <w:p w14:paraId="15B4A882" w14:textId="4D729C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7</w:t>
            </w:r>
          </w:p>
        </w:tc>
        <w:tc>
          <w:tcPr>
            <w:tcW w:w="222" w:type="pct"/>
            <w:tcBorders>
              <w:bottom w:val="nil"/>
            </w:tcBorders>
            <w:vAlign w:val="center"/>
            <w:hideMark/>
          </w:tcPr>
          <w:p w14:paraId="4EB1489C" w14:textId="1A0B6B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023B6A28" w14:textId="5A2A99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3C644012" w14:textId="52D235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tcBorders>
              <w:bottom w:val="nil"/>
            </w:tcBorders>
            <w:vAlign w:val="center"/>
            <w:hideMark/>
          </w:tcPr>
          <w:p w14:paraId="6CFACD94" w14:textId="04ADEF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6CAD8BD7" w14:textId="591043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nil"/>
            </w:tcBorders>
            <w:vAlign w:val="center"/>
            <w:hideMark/>
          </w:tcPr>
          <w:p w14:paraId="58DAB8A8" w14:textId="7EA5C0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tcBorders>
              <w:bottom w:val="nil"/>
            </w:tcBorders>
            <w:vAlign w:val="center"/>
            <w:hideMark/>
          </w:tcPr>
          <w:p w14:paraId="59EAE11E" w14:textId="722AC4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tcBorders>
              <w:bottom w:val="nil"/>
            </w:tcBorders>
            <w:vAlign w:val="center"/>
            <w:hideMark/>
          </w:tcPr>
          <w:p w14:paraId="22CB1ECE" w14:textId="3F5C08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9</w:t>
            </w:r>
          </w:p>
        </w:tc>
        <w:tc>
          <w:tcPr>
            <w:tcW w:w="400" w:type="pct"/>
            <w:gridSpan w:val="8"/>
            <w:tcBorders>
              <w:bottom w:val="nil"/>
            </w:tcBorders>
            <w:vAlign w:val="center"/>
            <w:hideMark/>
          </w:tcPr>
          <w:p w14:paraId="656995AE" w14:textId="2CF56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1EA0340A" w14:textId="7B20A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02F938D5" w14:textId="5F1EF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nil"/>
            </w:tcBorders>
            <w:vAlign w:val="center"/>
            <w:hideMark/>
          </w:tcPr>
          <w:p w14:paraId="2E05E4A6" w14:textId="4F9E6F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332180A9" w14:textId="20B92B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tcBorders>
              <w:bottom w:val="nil"/>
            </w:tcBorders>
            <w:vAlign w:val="center"/>
            <w:hideMark/>
          </w:tcPr>
          <w:p w14:paraId="2751A166" w14:textId="12FAC5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37372484" w14:textId="77777777" w:rsidTr="00FA5FA3">
        <w:trPr>
          <w:trHeight w:val="288"/>
        </w:trPr>
        <w:tc>
          <w:tcPr>
            <w:tcW w:w="1939" w:type="pct"/>
            <w:gridSpan w:val="6"/>
            <w:tcBorders>
              <w:top w:val="nil"/>
              <w:left w:val="nil"/>
              <w:bottom w:val="single" w:sz="4" w:space="0" w:color="auto"/>
              <w:right w:val="nil"/>
            </w:tcBorders>
            <w:shd w:val="clear" w:color="auto" w:fill="auto"/>
            <w:noWrap/>
            <w:tcMar>
              <w:left w:w="115" w:type="dxa"/>
              <w:right w:w="115" w:type="dxa"/>
            </w:tcMar>
            <w:vAlign w:val="center"/>
          </w:tcPr>
          <w:p w14:paraId="692003EE" w14:textId="37F3F4E5" w:rsidR="00FA5FA3" w:rsidRPr="00803B2D" w:rsidRDefault="00FA5FA3"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0C43A1D2"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19A3BF65"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39F251D2" w14:textId="77777777" w:rsidR="00FA5FA3" w:rsidRPr="00803B2D" w:rsidRDefault="00FA5FA3" w:rsidP="00B772FD">
            <w:pP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2039ADBF" w14:textId="77777777" w:rsidR="00FA5FA3" w:rsidRPr="00803B2D" w:rsidRDefault="00FA5FA3" w:rsidP="00B772FD">
            <w:pPr>
              <w:rPr>
                <w:rFonts w:ascii="Arial" w:hAnsi="Arial" w:cs="Arial"/>
                <w:b/>
                <w:bCs/>
                <w:color w:val="000000"/>
                <w:sz w:val="16"/>
                <w:szCs w:val="16"/>
              </w:rPr>
            </w:pPr>
          </w:p>
        </w:tc>
        <w:tc>
          <w:tcPr>
            <w:tcW w:w="106" w:type="pct"/>
            <w:gridSpan w:val="4"/>
            <w:tcBorders>
              <w:top w:val="nil"/>
              <w:left w:val="nil"/>
              <w:bottom w:val="single" w:sz="4" w:space="0" w:color="auto"/>
              <w:right w:val="nil"/>
            </w:tcBorders>
            <w:shd w:val="clear" w:color="auto" w:fill="auto"/>
            <w:noWrap/>
            <w:tcMar>
              <w:left w:w="115" w:type="dxa"/>
              <w:right w:w="115" w:type="dxa"/>
            </w:tcMar>
            <w:vAlign w:val="center"/>
          </w:tcPr>
          <w:p w14:paraId="5FCB44A9" w14:textId="77777777" w:rsidR="00FA5FA3" w:rsidRPr="00803B2D" w:rsidRDefault="00FA5FA3" w:rsidP="00B772FD">
            <w:pP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14160427" w14:textId="77777777" w:rsidR="00FA5FA3" w:rsidRPr="00803B2D" w:rsidRDefault="00FA5FA3" w:rsidP="00B772FD">
            <w:pPr>
              <w:rPr>
                <w:rFonts w:ascii="Arial" w:hAnsi="Arial" w:cs="Arial"/>
                <w:b/>
                <w:bCs/>
                <w:color w:val="000000"/>
                <w:sz w:val="16"/>
                <w:szCs w:val="16"/>
              </w:rPr>
            </w:pPr>
          </w:p>
        </w:tc>
        <w:tc>
          <w:tcPr>
            <w:tcW w:w="113" w:type="pct"/>
            <w:gridSpan w:val="4"/>
            <w:tcBorders>
              <w:top w:val="nil"/>
              <w:left w:val="nil"/>
              <w:bottom w:val="single" w:sz="4" w:space="0" w:color="auto"/>
              <w:right w:val="nil"/>
            </w:tcBorders>
            <w:shd w:val="clear" w:color="auto" w:fill="auto"/>
            <w:noWrap/>
            <w:tcMar>
              <w:left w:w="115" w:type="dxa"/>
              <w:right w:w="115" w:type="dxa"/>
            </w:tcMar>
            <w:vAlign w:val="center"/>
          </w:tcPr>
          <w:p w14:paraId="2BAA1034" w14:textId="77777777" w:rsidR="00FA5FA3" w:rsidRPr="00803B2D" w:rsidRDefault="00FA5FA3" w:rsidP="00B772FD">
            <w:pPr>
              <w:rPr>
                <w:rFonts w:ascii="Arial" w:hAnsi="Arial" w:cs="Arial"/>
                <w:b/>
                <w:bCs/>
                <w:color w:val="000000"/>
                <w:sz w:val="16"/>
                <w:szCs w:val="16"/>
              </w:rPr>
            </w:pPr>
          </w:p>
        </w:tc>
        <w:tc>
          <w:tcPr>
            <w:tcW w:w="353" w:type="pct"/>
            <w:gridSpan w:val="7"/>
            <w:tcBorders>
              <w:top w:val="nil"/>
              <w:left w:val="nil"/>
              <w:bottom w:val="single" w:sz="4" w:space="0" w:color="auto"/>
              <w:right w:val="nil"/>
            </w:tcBorders>
            <w:shd w:val="clear" w:color="auto" w:fill="auto"/>
            <w:noWrap/>
            <w:tcMar>
              <w:left w:w="115" w:type="dxa"/>
              <w:right w:w="115" w:type="dxa"/>
            </w:tcMar>
            <w:vAlign w:val="center"/>
          </w:tcPr>
          <w:p w14:paraId="363C7208" w14:textId="77777777" w:rsidR="00FA5FA3" w:rsidRPr="00803B2D" w:rsidRDefault="00FA5FA3" w:rsidP="00B772FD">
            <w:pPr>
              <w:rPr>
                <w:rFonts w:ascii="Arial" w:hAnsi="Arial" w:cs="Arial"/>
                <w:b/>
                <w:bCs/>
                <w:color w:val="000000"/>
                <w:sz w:val="16"/>
                <w:szCs w:val="16"/>
              </w:rPr>
            </w:pPr>
          </w:p>
        </w:tc>
        <w:tc>
          <w:tcPr>
            <w:tcW w:w="400" w:type="pct"/>
            <w:gridSpan w:val="8"/>
            <w:tcBorders>
              <w:top w:val="nil"/>
              <w:left w:val="nil"/>
              <w:bottom w:val="single" w:sz="4" w:space="0" w:color="auto"/>
              <w:right w:val="nil"/>
            </w:tcBorders>
            <w:shd w:val="clear" w:color="auto" w:fill="auto"/>
            <w:noWrap/>
            <w:tcMar>
              <w:left w:w="115" w:type="dxa"/>
              <w:right w:w="115" w:type="dxa"/>
            </w:tcMar>
            <w:vAlign w:val="center"/>
          </w:tcPr>
          <w:p w14:paraId="47EF8043" w14:textId="77777777" w:rsidR="00FA5FA3" w:rsidRPr="00803B2D" w:rsidRDefault="00FA5FA3"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4A185EA2"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23F353F4"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48E88F15" w14:textId="77777777" w:rsidR="00FA5FA3" w:rsidRPr="00803B2D" w:rsidRDefault="00FA5FA3"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1CC5F17F" w14:textId="77777777" w:rsidR="00FA5FA3" w:rsidRPr="00803B2D" w:rsidRDefault="00FA5FA3"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70CE58F2" w14:textId="77777777" w:rsidR="00FA5FA3" w:rsidRPr="00803B2D" w:rsidRDefault="00FA5FA3" w:rsidP="00B772FD">
            <w:pPr>
              <w:rPr>
                <w:rFonts w:ascii="Arial" w:hAnsi="Arial" w:cs="Arial"/>
                <w:b/>
                <w:bCs/>
                <w:color w:val="000000"/>
                <w:sz w:val="16"/>
                <w:szCs w:val="16"/>
              </w:rPr>
            </w:pPr>
          </w:p>
        </w:tc>
      </w:tr>
      <w:tr w:rsidR="00B772FD" w:rsidRPr="00803B2D" w14:paraId="29BC94D6" w14:textId="77777777" w:rsidTr="00FA5FA3">
        <w:trPr>
          <w:trHeight w:val="288"/>
        </w:trPr>
        <w:tc>
          <w:tcPr>
            <w:tcW w:w="422" w:type="pct"/>
            <w:tcBorders>
              <w:top w:val="single" w:sz="4" w:space="0" w:color="auto"/>
            </w:tcBorders>
            <w:shd w:val="clear" w:color="auto" w:fill="C6D9F1" w:themeFill="text2" w:themeFillTint="33"/>
            <w:vAlign w:val="center"/>
            <w:hideMark/>
          </w:tcPr>
          <w:p w14:paraId="6BC1DBEF" w14:textId="2118DD8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071F62CE" w14:textId="72112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5A1E24F8" w14:textId="0576A2C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517D1768" w14:textId="7730B17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46F7DE67" w14:textId="4383132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E1BE54B" w14:textId="0709F3F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F3839D8" w14:textId="03BCAB88"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2B101E3D" w14:textId="2F5542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2464CCEC" w14:textId="66A67F1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A164D81" w14:textId="541AD38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54A82A8C" w14:textId="502AD6A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52753126" w14:textId="2A28868B"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74EB550B" w14:textId="719C06E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32A89D3" w14:textId="16461D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11F61CD3" w14:textId="7DB02C0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309FF1AB" w14:textId="77777777" w:rsidTr="00FA5FA3">
        <w:trPr>
          <w:trHeight w:val="288"/>
        </w:trPr>
        <w:tc>
          <w:tcPr>
            <w:tcW w:w="422" w:type="pct"/>
            <w:vAlign w:val="center"/>
            <w:hideMark/>
          </w:tcPr>
          <w:p w14:paraId="2A8E4C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8</w:t>
            </w:r>
          </w:p>
        </w:tc>
        <w:tc>
          <w:tcPr>
            <w:tcW w:w="222" w:type="pct"/>
            <w:vAlign w:val="center"/>
            <w:hideMark/>
          </w:tcPr>
          <w:p w14:paraId="300AA87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3ED8B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2029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4BE7BCE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445BA8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0</w:t>
            </w:r>
          </w:p>
        </w:tc>
        <w:tc>
          <w:tcPr>
            <w:tcW w:w="388" w:type="pct"/>
            <w:gridSpan w:val="6"/>
            <w:vAlign w:val="center"/>
            <w:hideMark/>
          </w:tcPr>
          <w:p w14:paraId="521104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71F835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6</w:t>
            </w:r>
          </w:p>
        </w:tc>
        <w:tc>
          <w:tcPr>
            <w:tcW w:w="353" w:type="pct"/>
            <w:gridSpan w:val="7"/>
            <w:vAlign w:val="center"/>
            <w:hideMark/>
          </w:tcPr>
          <w:p w14:paraId="5A1F909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07FB07D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46876C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A2A3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63E68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B8FE51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2A5597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6154B686" w14:textId="77777777" w:rsidTr="00FA5FA3">
        <w:trPr>
          <w:trHeight w:val="288"/>
        </w:trPr>
        <w:tc>
          <w:tcPr>
            <w:tcW w:w="422" w:type="pct"/>
            <w:vAlign w:val="center"/>
            <w:hideMark/>
          </w:tcPr>
          <w:p w14:paraId="0306ED4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9</w:t>
            </w:r>
          </w:p>
        </w:tc>
        <w:tc>
          <w:tcPr>
            <w:tcW w:w="222" w:type="pct"/>
            <w:vAlign w:val="center"/>
            <w:hideMark/>
          </w:tcPr>
          <w:p w14:paraId="3BC8E96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EC1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C432FD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788FE04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29B664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5EAF4FB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0690FE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7</w:t>
            </w:r>
          </w:p>
        </w:tc>
        <w:tc>
          <w:tcPr>
            <w:tcW w:w="353" w:type="pct"/>
            <w:gridSpan w:val="7"/>
            <w:vAlign w:val="center"/>
            <w:hideMark/>
          </w:tcPr>
          <w:p w14:paraId="0392E08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9</w:t>
            </w:r>
          </w:p>
        </w:tc>
        <w:tc>
          <w:tcPr>
            <w:tcW w:w="400" w:type="pct"/>
            <w:gridSpan w:val="8"/>
            <w:vAlign w:val="center"/>
            <w:hideMark/>
          </w:tcPr>
          <w:p w14:paraId="34BCE38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D7274C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F61CD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EBCCF8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713D3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1F46270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7BC0772D" w14:textId="77777777" w:rsidTr="00FA5FA3">
        <w:trPr>
          <w:trHeight w:val="288"/>
        </w:trPr>
        <w:tc>
          <w:tcPr>
            <w:tcW w:w="422" w:type="pct"/>
            <w:vAlign w:val="center"/>
            <w:hideMark/>
          </w:tcPr>
          <w:p w14:paraId="09EB11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0</w:t>
            </w:r>
          </w:p>
        </w:tc>
        <w:tc>
          <w:tcPr>
            <w:tcW w:w="222" w:type="pct"/>
            <w:vAlign w:val="center"/>
            <w:hideMark/>
          </w:tcPr>
          <w:p w14:paraId="1A0133D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2EA1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6F31E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37F80A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1B8AF3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0</w:t>
            </w:r>
          </w:p>
        </w:tc>
        <w:tc>
          <w:tcPr>
            <w:tcW w:w="388" w:type="pct"/>
            <w:gridSpan w:val="6"/>
            <w:vAlign w:val="center"/>
            <w:hideMark/>
          </w:tcPr>
          <w:p w14:paraId="65279A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c>
          <w:tcPr>
            <w:tcW w:w="317" w:type="pct"/>
            <w:gridSpan w:val="10"/>
            <w:vAlign w:val="center"/>
            <w:hideMark/>
          </w:tcPr>
          <w:p w14:paraId="3B70CD7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8</w:t>
            </w:r>
          </w:p>
        </w:tc>
        <w:tc>
          <w:tcPr>
            <w:tcW w:w="353" w:type="pct"/>
            <w:gridSpan w:val="7"/>
            <w:vAlign w:val="center"/>
            <w:hideMark/>
          </w:tcPr>
          <w:p w14:paraId="7187695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72E0BB9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28893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C9CD48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7914F8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A5A34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097580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r>
      <w:tr w:rsidR="00FA5FA3" w:rsidRPr="00803B2D" w14:paraId="5E03D190" w14:textId="77777777" w:rsidTr="00FA5FA3">
        <w:trPr>
          <w:trHeight w:val="288"/>
        </w:trPr>
        <w:tc>
          <w:tcPr>
            <w:tcW w:w="422" w:type="pct"/>
            <w:vAlign w:val="center"/>
            <w:hideMark/>
          </w:tcPr>
          <w:p w14:paraId="14430B79" w14:textId="06AC8A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101</w:t>
            </w:r>
          </w:p>
        </w:tc>
        <w:tc>
          <w:tcPr>
            <w:tcW w:w="222" w:type="pct"/>
            <w:vAlign w:val="center"/>
            <w:hideMark/>
          </w:tcPr>
          <w:p w14:paraId="6B1BD76D" w14:textId="6FBE670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MBY</w:t>
            </w:r>
          </w:p>
        </w:tc>
        <w:tc>
          <w:tcPr>
            <w:tcW w:w="351" w:type="pct"/>
            <w:vAlign w:val="center"/>
            <w:hideMark/>
          </w:tcPr>
          <w:p w14:paraId="262472D3" w14:textId="4AC7304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5F55D6CD" w14:textId="27521B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18" w:type="pct"/>
            <w:vAlign w:val="center"/>
            <w:hideMark/>
          </w:tcPr>
          <w:p w14:paraId="7B1E619E" w14:textId="01452C7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63</w:t>
            </w:r>
          </w:p>
        </w:tc>
        <w:tc>
          <w:tcPr>
            <w:tcW w:w="318" w:type="pct"/>
            <w:gridSpan w:val="2"/>
            <w:vAlign w:val="center"/>
            <w:hideMark/>
          </w:tcPr>
          <w:p w14:paraId="5793E0DC" w14:textId="533A92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64</w:t>
            </w:r>
          </w:p>
        </w:tc>
        <w:tc>
          <w:tcPr>
            <w:tcW w:w="388" w:type="pct"/>
            <w:gridSpan w:val="6"/>
            <w:vAlign w:val="center"/>
            <w:hideMark/>
          </w:tcPr>
          <w:p w14:paraId="5F263881" w14:textId="0B64787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c>
          <w:tcPr>
            <w:tcW w:w="317" w:type="pct"/>
            <w:gridSpan w:val="10"/>
            <w:vAlign w:val="center"/>
            <w:hideMark/>
          </w:tcPr>
          <w:p w14:paraId="58528BDF" w14:textId="177B809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37</w:t>
            </w:r>
          </w:p>
        </w:tc>
        <w:tc>
          <w:tcPr>
            <w:tcW w:w="353" w:type="pct"/>
            <w:gridSpan w:val="7"/>
            <w:vAlign w:val="center"/>
            <w:hideMark/>
          </w:tcPr>
          <w:p w14:paraId="71CCD023" w14:textId="581176A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71</w:t>
            </w:r>
          </w:p>
        </w:tc>
        <w:tc>
          <w:tcPr>
            <w:tcW w:w="400" w:type="pct"/>
            <w:gridSpan w:val="8"/>
            <w:vAlign w:val="center"/>
            <w:hideMark/>
          </w:tcPr>
          <w:p w14:paraId="5959BEA8" w14:textId="492AB703"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640</w:t>
            </w:r>
          </w:p>
        </w:tc>
        <w:tc>
          <w:tcPr>
            <w:tcW w:w="249" w:type="pct"/>
            <w:vAlign w:val="center"/>
            <w:hideMark/>
          </w:tcPr>
          <w:p w14:paraId="62F41B41" w14:textId="6D14459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hideMark/>
          </w:tcPr>
          <w:p w14:paraId="49C67FDA" w14:textId="44C7D5C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6 min per 6</w:t>
            </w:r>
          </w:p>
        </w:tc>
        <w:tc>
          <w:tcPr>
            <w:tcW w:w="285" w:type="pct"/>
            <w:vAlign w:val="center"/>
            <w:hideMark/>
          </w:tcPr>
          <w:p w14:paraId="5F23B5F8" w14:textId="24DC611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7808DAE2" w14:textId="7A66F85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48" w:type="pct"/>
            <w:vAlign w:val="center"/>
            <w:hideMark/>
          </w:tcPr>
          <w:p w14:paraId="06C2109B" w14:textId="27A099B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r>
      <w:tr w:rsidR="00FA5FA3" w:rsidRPr="00803B2D" w14:paraId="2166F87C" w14:textId="77777777" w:rsidTr="00FA5FA3">
        <w:trPr>
          <w:trHeight w:val="288"/>
        </w:trPr>
        <w:tc>
          <w:tcPr>
            <w:tcW w:w="422" w:type="pct"/>
            <w:vAlign w:val="center"/>
            <w:hideMark/>
          </w:tcPr>
          <w:p w14:paraId="42A6997A" w14:textId="763238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2</w:t>
            </w:r>
          </w:p>
        </w:tc>
        <w:tc>
          <w:tcPr>
            <w:tcW w:w="222" w:type="pct"/>
            <w:vAlign w:val="center"/>
            <w:hideMark/>
          </w:tcPr>
          <w:p w14:paraId="0C5ABEF5" w14:textId="0910C3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05C641F" w14:textId="486861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79A5B2" w14:textId="4A5395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2CD66C7D" w14:textId="5A6A5F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390CD48C" w14:textId="2196F0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3C42D03B" w14:textId="352805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A3B4B50" w14:textId="0A338E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7FC51AC5" w14:textId="088450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2</w:t>
            </w:r>
          </w:p>
        </w:tc>
        <w:tc>
          <w:tcPr>
            <w:tcW w:w="400" w:type="pct"/>
            <w:gridSpan w:val="8"/>
            <w:vAlign w:val="center"/>
            <w:hideMark/>
          </w:tcPr>
          <w:p w14:paraId="47A0E82F" w14:textId="6113A0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2F82D38" w14:textId="27D882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EB5E2B" w14:textId="13009E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1883A2B" w14:textId="65A1F10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22C43F9" w14:textId="11635C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0738998A" w14:textId="70A4DB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6DF10236" w14:textId="77777777" w:rsidTr="00FA5FA3">
        <w:trPr>
          <w:trHeight w:val="288"/>
        </w:trPr>
        <w:tc>
          <w:tcPr>
            <w:tcW w:w="422" w:type="pct"/>
            <w:vAlign w:val="center"/>
            <w:hideMark/>
          </w:tcPr>
          <w:p w14:paraId="06576D1D" w14:textId="37687E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3</w:t>
            </w:r>
          </w:p>
        </w:tc>
        <w:tc>
          <w:tcPr>
            <w:tcW w:w="222" w:type="pct"/>
            <w:vAlign w:val="center"/>
            <w:hideMark/>
          </w:tcPr>
          <w:p w14:paraId="6301B09F" w14:textId="39DB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2E1C1B7" w14:textId="7D91EB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D17048" w14:textId="12182BF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2CD5C17" w14:textId="057BD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0B52A158" w14:textId="796677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7C046F47" w14:textId="63F2D7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512DED7B" w14:textId="46539B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69FC56BB" w14:textId="4FF754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6</w:t>
            </w:r>
          </w:p>
        </w:tc>
        <w:tc>
          <w:tcPr>
            <w:tcW w:w="400" w:type="pct"/>
            <w:gridSpan w:val="8"/>
            <w:vAlign w:val="center"/>
            <w:hideMark/>
          </w:tcPr>
          <w:p w14:paraId="109835FA" w14:textId="2C579D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A5B7CD4" w14:textId="3ED4B3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D0B604" w14:textId="212A84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BE3B1F5" w14:textId="24C98B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2F0388" w14:textId="2E684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4BA7583D" w14:textId="0C178E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52565197" w14:textId="77777777" w:rsidTr="00FA5FA3">
        <w:trPr>
          <w:trHeight w:val="288"/>
        </w:trPr>
        <w:tc>
          <w:tcPr>
            <w:tcW w:w="422" w:type="pct"/>
            <w:vAlign w:val="center"/>
            <w:hideMark/>
          </w:tcPr>
          <w:p w14:paraId="51EEBA97" w14:textId="78D08C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4</w:t>
            </w:r>
          </w:p>
        </w:tc>
        <w:tc>
          <w:tcPr>
            <w:tcW w:w="222" w:type="pct"/>
            <w:vAlign w:val="center"/>
            <w:hideMark/>
          </w:tcPr>
          <w:p w14:paraId="4E791F20" w14:textId="3CA41B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ABFA86" w14:textId="056C65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B6AFBC" w14:textId="438AE0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A809CF4" w14:textId="777A5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63123ECA" w14:textId="63C0DA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4DFFB8C7" w14:textId="1A821C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6608B9F" w14:textId="201B9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0D95118" w14:textId="06C868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4C08C2A3" w14:textId="0FF278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1FB48B" w14:textId="1523B3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DFD5A" w14:textId="0EBCE1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ECD6320" w14:textId="53B3D3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8609F02" w14:textId="0A1E28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5DC10E81" w14:textId="413603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3319BBB5" w14:textId="77777777" w:rsidTr="00FA5FA3">
        <w:trPr>
          <w:trHeight w:val="288"/>
        </w:trPr>
        <w:tc>
          <w:tcPr>
            <w:tcW w:w="422" w:type="pct"/>
            <w:vAlign w:val="center"/>
            <w:hideMark/>
          </w:tcPr>
          <w:p w14:paraId="5484E8D1" w14:textId="55F10E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5</w:t>
            </w:r>
          </w:p>
        </w:tc>
        <w:tc>
          <w:tcPr>
            <w:tcW w:w="222" w:type="pct"/>
            <w:vAlign w:val="center"/>
            <w:hideMark/>
          </w:tcPr>
          <w:p w14:paraId="09E48766" w14:textId="165CB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F2B15FE" w14:textId="3D81D1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F7851E" w14:textId="10C221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7CBAB38D" w14:textId="44E53F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1871864" w14:textId="6327CA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56BF8B05" w14:textId="5EEC38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0D451EBA" w14:textId="19EB12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6</w:t>
            </w:r>
          </w:p>
        </w:tc>
        <w:tc>
          <w:tcPr>
            <w:tcW w:w="353" w:type="pct"/>
            <w:gridSpan w:val="7"/>
            <w:vAlign w:val="center"/>
            <w:hideMark/>
          </w:tcPr>
          <w:p w14:paraId="2FB88C3B" w14:textId="0D73A2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400" w:type="pct"/>
            <w:gridSpan w:val="8"/>
            <w:vAlign w:val="center"/>
            <w:hideMark/>
          </w:tcPr>
          <w:p w14:paraId="55E871EC" w14:textId="1F7B5E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167574E" w14:textId="3D2D1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48D2CBF" w14:textId="184615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6FA53F5" w14:textId="3B82D5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73BD2A" w14:textId="2657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3F2CC1F5" w14:textId="436AF5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1F12C6A0" w14:textId="77777777" w:rsidTr="00FA5FA3">
        <w:trPr>
          <w:trHeight w:val="288"/>
        </w:trPr>
        <w:tc>
          <w:tcPr>
            <w:tcW w:w="422" w:type="pct"/>
            <w:vAlign w:val="center"/>
            <w:hideMark/>
          </w:tcPr>
          <w:p w14:paraId="7D42D136" w14:textId="7F867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6</w:t>
            </w:r>
          </w:p>
        </w:tc>
        <w:tc>
          <w:tcPr>
            <w:tcW w:w="222" w:type="pct"/>
            <w:vAlign w:val="center"/>
            <w:hideMark/>
          </w:tcPr>
          <w:p w14:paraId="0761093E" w14:textId="6C1557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0AC567B" w14:textId="14618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E7E870C" w14:textId="421C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70FB372" w14:textId="46489E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7063FF51" w14:textId="4C509D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4746BDA3" w14:textId="2772C9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7FE5EFC0" w14:textId="6D0931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332B9B47" w14:textId="622844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2AF0B674" w14:textId="096EE6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F945ACD" w14:textId="1A90A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6C626F" w14:textId="6FEA33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ca</w:t>
            </w:r>
          </w:p>
        </w:tc>
        <w:tc>
          <w:tcPr>
            <w:tcW w:w="285" w:type="pct"/>
            <w:vAlign w:val="center"/>
            <w:hideMark/>
          </w:tcPr>
          <w:p w14:paraId="3E090ED2" w14:textId="30FD60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8A679A" w14:textId="46BC15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64B56C90" w14:textId="6FFE50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0C3A8030" w14:textId="77777777" w:rsidTr="00FA5FA3">
        <w:trPr>
          <w:trHeight w:val="288"/>
        </w:trPr>
        <w:tc>
          <w:tcPr>
            <w:tcW w:w="422" w:type="pct"/>
            <w:vAlign w:val="center"/>
            <w:hideMark/>
          </w:tcPr>
          <w:p w14:paraId="2E5ABAB3" w14:textId="38053E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7</w:t>
            </w:r>
          </w:p>
        </w:tc>
        <w:tc>
          <w:tcPr>
            <w:tcW w:w="222" w:type="pct"/>
            <w:vAlign w:val="center"/>
            <w:hideMark/>
          </w:tcPr>
          <w:p w14:paraId="69B91EF2" w14:textId="0E7372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DE51369" w14:textId="7D913F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82699C1" w14:textId="3DE3B0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5BE56FA2" w14:textId="008A80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BF8709F" w14:textId="725047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55054446" w14:textId="283D22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6191A54" w14:textId="40EBB3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73</w:t>
            </w:r>
          </w:p>
        </w:tc>
        <w:tc>
          <w:tcPr>
            <w:tcW w:w="353" w:type="pct"/>
            <w:gridSpan w:val="7"/>
            <w:vAlign w:val="center"/>
            <w:hideMark/>
          </w:tcPr>
          <w:p w14:paraId="4C13EDBE" w14:textId="158E5F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33947B13" w14:textId="1B6639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24254B4" w14:textId="59E6F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85E33" w14:textId="3BA016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029814" w14:textId="11A2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7911107" w14:textId="61DAA3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73472A9B" w14:textId="0BE4A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7F765AB6" w14:textId="77777777" w:rsidTr="00FA5FA3">
        <w:trPr>
          <w:trHeight w:val="288"/>
        </w:trPr>
        <w:tc>
          <w:tcPr>
            <w:tcW w:w="422" w:type="pct"/>
            <w:vAlign w:val="center"/>
            <w:hideMark/>
          </w:tcPr>
          <w:p w14:paraId="3B5458ED" w14:textId="5D8588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8</w:t>
            </w:r>
          </w:p>
        </w:tc>
        <w:tc>
          <w:tcPr>
            <w:tcW w:w="222" w:type="pct"/>
            <w:vAlign w:val="center"/>
            <w:hideMark/>
          </w:tcPr>
          <w:p w14:paraId="2DE44B60" w14:textId="5B6D0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A2C5C19" w14:textId="7A542D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D5E3BB" w14:textId="61ACB3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28E3CB2" w14:textId="42BAF2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5BB689D" w14:textId="6ABD3B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1A90164" w14:textId="6087F4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BA70F34" w14:textId="66E554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5</w:t>
            </w:r>
          </w:p>
        </w:tc>
        <w:tc>
          <w:tcPr>
            <w:tcW w:w="353" w:type="pct"/>
            <w:gridSpan w:val="7"/>
            <w:vAlign w:val="center"/>
            <w:hideMark/>
          </w:tcPr>
          <w:p w14:paraId="62FF085E" w14:textId="27C5BC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3</w:t>
            </w:r>
          </w:p>
        </w:tc>
        <w:tc>
          <w:tcPr>
            <w:tcW w:w="400" w:type="pct"/>
            <w:gridSpan w:val="8"/>
            <w:vAlign w:val="center"/>
            <w:hideMark/>
          </w:tcPr>
          <w:p w14:paraId="6CF0F894" w14:textId="345CA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37D3E53" w14:textId="35D4F4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6CCDA09" w14:textId="78790B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BD543B1" w14:textId="052F84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F92AE85" w14:textId="52C162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193E20A0" w14:textId="6DF6CEE9" w:rsidR="00B772FD" w:rsidRPr="00803B2D" w:rsidRDefault="00B772FD" w:rsidP="00B772FD">
            <w:pPr>
              <w:keepNext/>
              <w:rPr>
                <w:rFonts w:ascii="Arial" w:hAnsi="Arial" w:cs="Arial"/>
                <w:color w:val="000000"/>
                <w:sz w:val="14"/>
                <w:szCs w:val="14"/>
              </w:rPr>
            </w:pPr>
            <w:r w:rsidRPr="00803B2D">
              <w:rPr>
                <w:rFonts w:ascii="Arial" w:hAnsi="Arial" w:cs="Arial"/>
                <w:color w:val="000000"/>
                <w:sz w:val="14"/>
                <w:szCs w:val="14"/>
              </w:rPr>
              <w:t>11/10/2023</w:t>
            </w:r>
          </w:p>
        </w:tc>
      </w:tr>
    </w:tbl>
    <w:p w14:paraId="23202D49" w14:textId="43F5B4FB" w:rsidR="00803B2D" w:rsidRDefault="00834717" w:rsidP="00834717">
      <w:pPr>
        <w:pStyle w:val="Caption"/>
        <w:sectPr w:rsidR="00803B2D" w:rsidSect="001561CD">
          <w:pgSz w:w="15840" w:h="12240" w:orient="landscape"/>
          <w:pgMar w:top="1440" w:right="1440" w:bottom="1440" w:left="1440" w:header="810" w:footer="167" w:gutter="0"/>
          <w:cols w:space="720"/>
          <w:docGrid w:linePitch="360"/>
        </w:sectPr>
      </w:pPr>
      <w:r>
        <w:t xml:space="preserve"> </w:t>
      </w:r>
      <w:r w:rsidRPr="00F77C4C">
        <w:t>.</w:t>
      </w:r>
    </w:p>
    <w:p w14:paraId="2069A690" w14:textId="62C10BA4" w:rsidR="00857BEA" w:rsidRDefault="00857BEA" w:rsidP="00B42059">
      <w:pPr>
        <w:pStyle w:val="Heading7"/>
        <w:numPr>
          <w:ilvl w:val="0"/>
          <w:numId w:val="3"/>
        </w:numPr>
      </w:pPr>
      <w:bookmarkStart w:id="222" w:name="_Ref175120319"/>
      <w:bookmarkStart w:id="223" w:name="_Ref175305753"/>
      <w:bookmarkStart w:id="224" w:name="_Toc177733663"/>
      <w:bookmarkStart w:id="225" w:name="_Toc178600509"/>
      <w:r>
        <w:lastRenderedPageBreak/>
        <w:t>PASCAL Expanded Datasets</w:t>
      </w:r>
      <w:bookmarkEnd w:id="222"/>
      <w:bookmarkEnd w:id="223"/>
      <w:bookmarkEnd w:id="224"/>
      <w:bookmarkEnd w:id="225"/>
      <w:r>
        <w:t xml:space="preserve"> </w:t>
      </w:r>
    </w:p>
    <w:p w14:paraId="037BB3B1" w14:textId="1E41800A" w:rsidR="00D023D3" w:rsidRDefault="00D023D3" w:rsidP="00D023D3">
      <w:r>
        <w:t xml:space="preserve">PASCAL was a dedicated cetacean acoustic survey in the California Current off the U.S. West Coast in August and September 2016. Background information on this survey as well as preliminary analysis are provided in </w:t>
      </w:r>
      <w:r>
        <w:fldChar w:fldCharType="begin"/>
      </w:r>
      <w:r w:rsidR="00826252">
        <w:instrText xml:space="preserve"> ADDIN ZOTERO_ITEM CSL_CITATION {"citationID":"baKfr8u3","properties":{"formattedCitation":"(Keating et al. 2018)","plainCitation":"(Keating et al. 2018)","dontUpdate":true,"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schema":"https://github.com/citation-style-language/schema/raw/master/csl-citation.json"} </w:instrText>
      </w:r>
      <w:r>
        <w:fldChar w:fldCharType="separate"/>
      </w:r>
      <w:r w:rsidRPr="00D023D3">
        <w:t xml:space="preserve">Keating et al. </w:t>
      </w:r>
      <w:r w:rsidR="0044011E">
        <w:t>(</w:t>
      </w:r>
      <w:r w:rsidRPr="00D023D3">
        <w:t>2018)</w:t>
      </w:r>
      <w:r>
        <w:fldChar w:fldCharType="end"/>
      </w:r>
      <w:r>
        <w:t>. A map of drift tracks is provided in</w:t>
      </w:r>
      <w:r w:rsidR="00900C8E">
        <w:t xml:space="preserve"> </w:t>
      </w:r>
      <w:r w:rsidR="00900C8E">
        <w:fldChar w:fldCharType="begin"/>
      </w:r>
      <w:r w:rsidR="00900C8E">
        <w:instrText xml:space="preserve"> REF _Ref177980716 \h </w:instrText>
      </w:r>
      <w:r w:rsidR="00900C8E">
        <w:fldChar w:fldCharType="separate"/>
      </w:r>
      <w:r w:rsidR="004E5C09">
        <w:t xml:space="preserve">Figure </w:t>
      </w:r>
      <w:r w:rsidR="004E5C09">
        <w:rPr>
          <w:noProof/>
        </w:rPr>
        <w:t>B</w:t>
      </w:r>
      <w:r w:rsidR="004E5C09">
        <w:noBreakHyphen/>
      </w:r>
      <w:r w:rsidR="004E5C09">
        <w:rPr>
          <w:noProof/>
        </w:rPr>
        <w:t>1</w:t>
      </w:r>
      <w:r w:rsidR="00900C8E">
        <w:fldChar w:fldCharType="end"/>
      </w:r>
      <w:r w:rsidR="001323BC">
        <w:t xml:space="preserve">. </w:t>
      </w:r>
    </w:p>
    <w:p w14:paraId="714176E0" w14:textId="77777777" w:rsidR="00947D8A" w:rsidRDefault="00D023D3" w:rsidP="00947D8A">
      <w:pPr>
        <w:keepNext/>
      </w:pPr>
      <w:r>
        <w:rPr>
          <w:noProof/>
        </w:rPr>
        <w:drawing>
          <wp:inline distT="0" distB="0" distL="0" distR="0" wp14:anchorId="692B8797" wp14:editId="13785357">
            <wp:extent cx="3773826" cy="5348654"/>
            <wp:effectExtent l="0" t="0" r="0" b="4445"/>
            <wp:docPr id="20" name="Picture 20" descr="Map of the west coast of the United States with plots of all successful PASCAL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 of the west coast of the United States with plots of all successful PASCAL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
                    <pic:cNvPicPr/>
                  </pic:nvPicPr>
                  <pic:blipFill>
                    <a:blip r:embed="rId82"/>
                    <a:stretch>
                      <a:fillRect/>
                    </a:stretch>
                  </pic:blipFill>
                  <pic:spPr>
                    <a:xfrm>
                      <a:off x="0" y="0"/>
                      <a:ext cx="3776563" cy="5352533"/>
                    </a:xfrm>
                    <a:prstGeom prst="rect">
                      <a:avLst/>
                    </a:prstGeom>
                  </pic:spPr>
                </pic:pic>
              </a:graphicData>
            </a:graphic>
          </wp:inline>
        </w:drawing>
      </w:r>
    </w:p>
    <w:p w14:paraId="506B09C4" w14:textId="1E52736B" w:rsidR="00FE19AB" w:rsidRDefault="00947D8A" w:rsidP="00947D8A">
      <w:pPr>
        <w:pStyle w:val="FigureCaption"/>
      </w:pPr>
      <w:bookmarkStart w:id="226" w:name="_Ref177980716"/>
      <w:bookmarkStart w:id="227" w:name="_Ref177980715"/>
      <w:bookmarkStart w:id="228" w:name="_Toc178600542"/>
      <w:r>
        <w:t xml:space="preserve">Figure </w:t>
      </w:r>
      <w:fldSimple w:instr=" STYLEREF 7 \s ">
        <w:r w:rsidR="004E5C09">
          <w:rPr>
            <w:noProof/>
          </w:rPr>
          <w:t>B</w:t>
        </w:r>
      </w:fldSimple>
      <w:r w:rsidR="00D63AA2">
        <w:noBreakHyphen/>
      </w:r>
      <w:fldSimple w:instr=" SEQ Appendix_Figure \* ARABIC \s 7 ">
        <w:r w:rsidR="004E5C09">
          <w:rPr>
            <w:noProof/>
          </w:rPr>
          <w:t>1</w:t>
        </w:r>
      </w:fldSimple>
      <w:bookmarkEnd w:id="226"/>
      <w:r>
        <w:t xml:space="preserve">. </w:t>
      </w:r>
      <w:r w:rsidRPr="00E72CED">
        <w:t>Plot of all successful drifts deployed during the PASCAL Survey.</w:t>
      </w:r>
      <w:bookmarkEnd w:id="227"/>
      <w:bookmarkEnd w:id="228"/>
    </w:p>
    <w:p w14:paraId="127EA809" w14:textId="77777777" w:rsidR="00FE19AB" w:rsidRDefault="00FE19AB" w:rsidP="00FE19AB">
      <w:pPr>
        <w:pStyle w:val="FigureNotes"/>
      </w:pPr>
      <w:r w:rsidRPr="005F3FCE">
        <w:t>Drifts are shown as black/white lines; Wind Energy Areas are outlined in purple, and shipping lanes for entry to San Francisco Bay and in Southern California Bight are outlined in yellow</w:t>
      </w:r>
    </w:p>
    <w:p w14:paraId="5A7E967D" w14:textId="77777777" w:rsidR="00FE19AB" w:rsidRDefault="00FE19AB" w:rsidP="00FE19AB">
      <w:pPr>
        <w:pStyle w:val="FigureNotes"/>
      </w:pPr>
    </w:p>
    <w:p w14:paraId="40A76553" w14:textId="4D5CDAF9" w:rsidR="00D023D3" w:rsidRDefault="00D023D3" w:rsidP="00650DB8">
      <w:r>
        <w:lastRenderedPageBreak/>
        <w:t>Data were analyzed following methods consistent with the Adrift data</w:t>
      </w:r>
      <w:r w:rsidR="00650DB8">
        <w:t xml:space="preserve"> </w:t>
      </w:r>
      <w:r>
        <w:t>analysis, with slight modifications to address duty cycled data. The</w:t>
      </w:r>
      <w:r w:rsidR="00650DB8">
        <w:t xml:space="preserve"> </w:t>
      </w:r>
      <w:r>
        <w:t>power spectral density plots (PSD) can be found online</w:t>
      </w:r>
      <w:r w:rsidR="0058764C">
        <w:t>.</w:t>
      </w:r>
      <w:r w:rsidR="00650DB8">
        <w:rPr>
          <w:rStyle w:val="FootnoteReference"/>
        </w:rPr>
        <w:footnoteReference w:id="45"/>
      </w:r>
    </w:p>
    <w:p w14:paraId="7E495014" w14:textId="77777777" w:rsidR="00D95193" w:rsidRDefault="00D95193" w:rsidP="00650DB8"/>
    <w:p w14:paraId="48040E4C" w14:textId="5E2D093E" w:rsidR="00D023D3" w:rsidRDefault="00D023D3" w:rsidP="00D023D3">
      <w:r>
        <w:t>Each of the major odontocete groups were detected during the PASCAL</w:t>
      </w:r>
      <w:r w:rsidR="00650DB8">
        <w:t xml:space="preserve"> </w:t>
      </w:r>
      <w:r>
        <w:t>study</w:t>
      </w:r>
      <w:r w:rsidR="00650DB8">
        <w:t xml:space="preserve"> </w:t>
      </w:r>
      <w:r w:rsidR="0044011E">
        <w:t>(</w:t>
      </w:r>
      <w:r w:rsidR="00D95193">
        <w:fldChar w:fldCharType="begin"/>
      </w:r>
      <w:r w:rsidR="00D95193">
        <w:instrText xml:space="preserve"> REF _Ref177980964 \h </w:instrText>
      </w:r>
      <w:r w:rsidR="00D95193">
        <w:fldChar w:fldCharType="separate"/>
      </w:r>
      <w:r w:rsidR="004E5C09">
        <w:t xml:space="preserve">Figure </w:t>
      </w:r>
      <w:r w:rsidR="004E5C09">
        <w:rPr>
          <w:noProof/>
        </w:rPr>
        <w:t>B</w:t>
      </w:r>
      <w:r w:rsidR="004E5C09">
        <w:noBreakHyphen/>
      </w:r>
      <w:r w:rsidR="004E5C09">
        <w:rPr>
          <w:noProof/>
        </w:rPr>
        <w:t>2</w:t>
      </w:r>
      <w:r w:rsidR="00D95193">
        <w:fldChar w:fldCharType="end"/>
      </w:r>
      <w:r w:rsidR="0044011E">
        <w:t>)</w:t>
      </w:r>
      <w:r>
        <w:t>.</w:t>
      </w:r>
    </w:p>
    <w:p w14:paraId="795DE39A" w14:textId="77777777" w:rsidR="001323BC" w:rsidRDefault="001323BC" w:rsidP="00D023D3"/>
    <w:p w14:paraId="58667110" w14:textId="77777777" w:rsidR="00D95193" w:rsidRDefault="00650DB8" w:rsidP="00D95193">
      <w:pPr>
        <w:keepNext/>
      </w:pPr>
      <w:r>
        <w:rPr>
          <w:noProof/>
        </w:rPr>
        <w:drawing>
          <wp:inline distT="0" distB="0" distL="0" distR="0" wp14:anchorId="71B6D601" wp14:editId="615040FD">
            <wp:extent cx="4527960" cy="4527960"/>
            <wp:effectExtent l="0" t="0" r="6350" b="6350"/>
            <wp:docPr id="22" name="Picture 22" descr="Hourly presence of sperm whales (top left), beaked whales (top right),dolphins (lower left), and NBHF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detection of all odontocete species varied over the timeframe of th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Hourly presence of sperm whales (top left), beaked whales (top right),dolphins (lower left), and NBHF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detection of all odontocete species varied over the timeframe of the survey."/>
                    <pic:cNvPicPr/>
                  </pic:nvPicPr>
                  <pic:blipFill>
                    <a:blip r:embed="rId83"/>
                    <a:stretch>
                      <a:fillRect/>
                    </a:stretch>
                  </pic:blipFill>
                  <pic:spPr>
                    <a:xfrm>
                      <a:off x="0" y="0"/>
                      <a:ext cx="4527960" cy="4527960"/>
                    </a:xfrm>
                    <a:prstGeom prst="rect">
                      <a:avLst/>
                    </a:prstGeom>
                  </pic:spPr>
                </pic:pic>
              </a:graphicData>
            </a:graphic>
          </wp:inline>
        </w:drawing>
      </w:r>
      <w:bookmarkStart w:id="229" w:name="_Hlk177974207"/>
    </w:p>
    <w:p w14:paraId="019D5AAB" w14:textId="32D5F8B0" w:rsidR="00650DB8" w:rsidRDefault="00D95193" w:rsidP="00D95193">
      <w:pPr>
        <w:pStyle w:val="FigureCaption"/>
      </w:pPr>
      <w:bookmarkStart w:id="230" w:name="_Ref177980964"/>
      <w:bookmarkStart w:id="231" w:name="_Toc178600543"/>
      <w:r>
        <w:t xml:space="preserve">Figure </w:t>
      </w:r>
      <w:fldSimple w:instr=" STYLEREF 7 \s ">
        <w:r w:rsidR="004E5C09">
          <w:rPr>
            <w:noProof/>
          </w:rPr>
          <w:t>B</w:t>
        </w:r>
      </w:fldSimple>
      <w:r w:rsidR="00D63AA2">
        <w:noBreakHyphen/>
      </w:r>
      <w:fldSimple w:instr=" SEQ Appendix_Figure \* ARABIC \s 7 ">
        <w:r w:rsidR="004E5C09">
          <w:rPr>
            <w:noProof/>
          </w:rPr>
          <w:t>2</w:t>
        </w:r>
      </w:fldSimple>
      <w:bookmarkEnd w:id="230"/>
      <w:r>
        <w:t xml:space="preserve">. </w:t>
      </w:r>
      <w:r w:rsidRPr="00DC4407">
        <w:t>Hourly presence of sperm whales, beaked whales, dolphins, and NBHF during the PASCAL 2016 survey.</w:t>
      </w:r>
      <w:bookmarkEnd w:id="231"/>
    </w:p>
    <w:p w14:paraId="5A1CBD0D" w14:textId="6E212AEF" w:rsidR="00EF4DE5" w:rsidRDefault="00EF4DE5" w:rsidP="00EF4DE5">
      <w:pPr>
        <w:pStyle w:val="FigureNotes"/>
      </w:pPr>
      <w:r w:rsidRPr="00EF4DE5">
        <w:t>Hourly presence (x axis) of sperm whales (top left), beaked whales (top right), dolphins (lower left), and NBHF (lower right) for months (y axis) and seasons (color bands) during the PASCAL 2016 survey. Black lines represent total available hours (effort) and bottom graph shows total effort for survey. Blue shading represents winter, green represents upwelling, and yellow represents the post-upwelling oceanographic season.</w:t>
      </w:r>
    </w:p>
    <w:bookmarkEnd w:id="229"/>
    <w:p w14:paraId="6410C887" w14:textId="77777777" w:rsidR="00D023D3" w:rsidRDefault="00D023D3" w:rsidP="00D023D3"/>
    <w:p w14:paraId="58810691" w14:textId="1C1A609A" w:rsidR="00D023D3" w:rsidRDefault="00D023D3" w:rsidP="00D023D3">
      <w:r>
        <w:t>Blue whale detections were dominated by song, as the low hourly presence</w:t>
      </w:r>
      <w:r w:rsidR="00650DB8">
        <w:t xml:space="preserve"> </w:t>
      </w:r>
      <w:r>
        <w:t>of D calls indicates that A/B (song) calls dominated the blue whale</w:t>
      </w:r>
      <w:r w:rsidR="00650DB8">
        <w:t xml:space="preserve"> </w:t>
      </w:r>
      <w:r>
        <w:t>detections</w:t>
      </w:r>
      <w:r w:rsidR="00D95193">
        <w:t xml:space="preserve"> (</w:t>
      </w:r>
      <w:r w:rsidR="00D95193">
        <w:fldChar w:fldCharType="begin"/>
      </w:r>
      <w:r w:rsidR="00D95193">
        <w:instrText xml:space="preserve"> REF _Ref177981018 \h </w:instrText>
      </w:r>
      <w:r w:rsidR="00D95193">
        <w:fldChar w:fldCharType="separate"/>
      </w:r>
      <w:r w:rsidR="004E5C09">
        <w:t xml:space="preserve">Figure </w:t>
      </w:r>
      <w:r w:rsidR="004E5C09">
        <w:rPr>
          <w:noProof/>
        </w:rPr>
        <w:t>B</w:t>
      </w:r>
      <w:r w:rsidR="004E5C09">
        <w:noBreakHyphen/>
      </w:r>
      <w:r w:rsidR="004E5C09">
        <w:rPr>
          <w:noProof/>
        </w:rPr>
        <w:t>3</w:t>
      </w:r>
      <w:r w:rsidR="00D95193">
        <w:fldChar w:fldCharType="end"/>
      </w:r>
      <w:r w:rsidR="00D95193">
        <w:t>)</w:t>
      </w:r>
      <w:r>
        <w:t>.</w:t>
      </w:r>
      <w:r w:rsidR="00450468">
        <w:t xml:space="preserve"> </w:t>
      </w:r>
      <w:r>
        <w:t>Likewise, detection of fin whales was dominated by 20 Hz calls</w:t>
      </w:r>
      <w:r w:rsidR="00650DB8">
        <w:t xml:space="preserve"> </w:t>
      </w:r>
      <w:r w:rsidR="0058764C">
        <w:t>(</w:t>
      </w:r>
      <w:r w:rsidR="00D95193">
        <w:fldChar w:fldCharType="begin"/>
      </w:r>
      <w:r w:rsidR="00D95193">
        <w:instrText xml:space="preserve"> REF _Ref177981018 \h </w:instrText>
      </w:r>
      <w:r w:rsidR="00D95193">
        <w:fldChar w:fldCharType="separate"/>
      </w:r>
      <w:r w:rsidR="004E5C09">
        <w:t xml:space="preserve">Figure </w:t>
      </w:r>
      <w:r w:rsidR="004E5C09">
        <w:rPr>
          <w:noProof/>
        </w:rPr>
        <w:t>B</w:t>
      </w:r>
      <w:r w:rsidR="004E5C09">
        <w:noBreakHyphen/>
      </w:r>
      <w:r w:rsidR="004E5C09">
        <w:rPr>
          <w:noProof/>
        </w:rPr>
        <w:t>3</w:t>
      </w:r>
      <w:r w:rsidR="00D95193">
        <w:fldChar w:fldCharType="end"/>
      </w:r>
      <w:r w:rsidR="0058764C">
        <w:t>)</w:t>
      </w:r>
      <w:r>
        <w:t>. There were no</w:t>
      </w:r>
      <w:r w:rsidR="00650DB8">
        <w:t xml:space="preserve"> </w:t>
      </w:r>
      <w:r>
        <w:t xml:space="preserve">calls associated with </w:t>
      </w:r>
      <w:proofErr w:type="spellStart"/>
      <w:r>
        <w:t>Bryde's</w:t>
      </w:r>
      <w:proofErr w:type="spellEnd"/>
      <w:r>
        <w:t xml:space="preserve"> or Gray whales.</w:t>
      </w:r>
    </w:p>
    <w:p w14:paraId="2099FA83" w14:textId="77777777" w:rsidR="00D95193" w:rsidRDefault="00650DB8" w:rsidP="00D95193">
      <w:pPr>
        <w:keepNext/>
      </w:pPr>
      <w:r>
        <w:rPr>
          <w:noProof/>
        </w:rPr>
        <w:lastRenderedPageBreak/>
        <w:drawing>
          <wp:inline distT="0" distB="0" distL="0" distR="0" wp14:anchorId="566A64BE" wp14:editId="3593105E">
            <wp:extent cx="3917217" cy="3917217"/>
            <wp:effectExtent l="0" t="0" r="7620" b="7620"/>
            <wp:docPr id="23" name="Picture 23" descr="Hourly presence of blue whales (top left), blue whale D calls (top right), fin whale 20 Hz calls (lower left), and fin whale 40 Hz calls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proportion of total hours with blue whale song (A/B calls, or non- D calls) and fin whale song (20 Hz calls) were very high at the end of the survey effort, while blue whale D calls and fin whale 40 Hz calls remained low for the entir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Hourly presence of blue whales (top left), blue whale D calls (top right), fin whale 20 Hz calls (lower left), and fin whale 40 Hz calls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proportion of total hours with blue whale song (A/B calls, or non- D calls) and fin whale song (20 Hz calls) were very high at the end of the survey effort, while blue whale D calls and fin whale 40 Hz calls remained low for the entire survey."/>
                    <pic:cNvPicPr/>
                  </pic:nvPicPr>
                  <pic:blipFill>
                    <a:blip r:embed="rId84"/>
                    <a:stretch>
                      <a:fillRect/>
                    </a:stretch>
                  </pic:blipFill>
                  <pic:spPr>
                    <a:xfrm>
                      <a:off x="0" y="0"/>
                      <a:ext cx="3917217" cy="3917217"/>
                    </a:xfrm>
                    <a:prstGeom prst="rect">
                      <a:avLst/>
                    </a:prstGeom>
                  </pic:spPr>
                </pic:pic>
              </a:graphicData>
            </a:graphic>
          </wp:inline>
        </w:drawing>
      </w:r>
    </w:p>
    <w:p w14:paraId="4D0FA472" w14:textId="4ABAC219" w:rsidR="00650DB8" w:rsidRDefault="00D95193" w:rsidP="00D95193">
      <w:pPr>
        <w:pStyle w:val="FigureCaption"/>
      </w:pPr>
      <w:bookmarkStart w:id="232" w:name="_Ref177981018"/>
      <w:bookmarkStart w:id="233" w:name="_Toc178600544"/>
      <w:r>
        <w:t xml:space="preserve">Figure </w:t>
      </w:r>
      <w:fldSimple w:instr=" STYLEREF 7 \s ">
        <w:r w:rsidR="004E5C09">
          <w:rPr>
            <w:noProof/>
          </w:rPr>
          <w:t>B</w:t>
        </w:r>
      </w:fldSimple>
      <w:r w:rsidR="00D63AA2">
        <w:noBreakHyphen/>
      </w:r>
      <w:fldSimple w:instr=" SEQ Appendix_Figure \* ARABIC \s 7 ">
        <w:r w:rsidR="004E5C09">
          <w:rPr>
            <w:noProof/>
          </w:rPr>
          <w:t>3</w:t>
        </w:r>
      </w:fldSimple>
      <w:bookmarkEnd w:id="232"/>
      <w:r>
        <w:t xml:space="preserve">. </w:t>
      </w:r>
      <w:r w:rsidRPr="00314938">
        <w:t>Hourly presence of blue whales (all calls), blue whale D calls, fin whale 20 Hz, and fin whale 40 Hz during the PASCAL 2016 survey.</w:t>
      </w:r>
      <w:bookmarkEnd w:id="233"/>
    </w:p>
    <w:p w14:paraId="7D2AC534" w14:textId="01B2B731" w:rsidR="00996CBB" w:rsidRDefault="00996CBB" w:rsidP="00996CBB">
      <w:pPr>
        <w:pStyle w:val="FigureNotes"/>
      </w:pPr>
      <w:r w:rsidRPr="00996CBB">
        <w:t>Hourly presence (x axis) of blue whales (all calls, top left), (b) blue whale D calls (top right), fin whale 20 Hz (lower left), and fin whale 40 Hz (lower right) for months (y axis) and seasons (color bands) during the PASCAL 2016 survey. Black lines represent total available hours (effort) and bottom graph shows total effort for survey. Blue shading represents winter, green represents upwelling, and yellow represents the post-upwelling oceanographic season.</w:t>
      </w:r>
    </w:p>
    <w:p w14:paraId="3E3606E6" w14:textId="77777777" w:rsidR="00D023D3" w:rsidRDefault="00D023D3" w:rsidP="00D023D3"/>
    <w:p w14:paraId="3166C6DC" w14:textId="293AE103" w:rsidR="00D023D3" w:rsidRDefault="00D023D3" w:rsidP="00D023D3">
      <w:r>
        <w:t>There were few hourly detections of humpback whales (hourly presence</w:t>
      </w:r>
      <w:r w:rsidR="00650DB8">
        <w:t xml:space="preserve"> </w:t>
      </w:r>
      <w:r>
        <w:t xml:space="preserve">plots can be found in our </w:t>
      </w:r>
      <w:r w:rsidR="00442BE6">
        <w:t>GitHub</w:t>
      </w:r>
      <w:r>
        <w:t xml:space="preserve"> Repository</w:t>
      </w:r>
      <w:r w:rsidR="0058764C">
        <w:t>.</w:t>
      </w:r>
      <w:r w:rsidR="00450468">
        <w:rPr>
          <w:rStyle w:val="FootnoteReference"/>
        </w:rPr>
        <w:footnoteReference w:id="46"/>
      </w:r>
      <w:r>
        <w:t xml:space="preserve"> Most of</w:t>
      </w:r>
      <w:r w:rsidR="00650DB8">
        <w:t xml:space="preserve"> </w:t>
      </w:r>
      <w:r>
        <w:t>the PASCAL deployments were further offshore than the Adrift</w:t>
      </w:r>
      <w:r w:rsidR="00650DB8">
        <w:t xml:space="preserve"> </w:t>
      </w:r>
      <w:r>
        <w:t>deployments, and this offshore distribution may be the reason for such</w:t>
      </w:r>
      <w:r w:rsidR="00450468">
        <w:t xml:space="preserve"> </w:t>
      </w:r>
      <w:r>
        <w:t>low detection rates.</w:t>
      </w:r>
    </w:p>
    <w:p w14:paraId="37989099" w14:textId="19FBD6CE" w:rsidR="00D023D3" w:rsidRDefault="00D023D3" w:rsidP="00D023D3">
      <w:r>
        <w:t>There were a few calls associated with sei and minke whales.</w:t>
      </w:r>
      <w:r w:rsidR="00450468">
        <w:t xml:space="preserve"> </w:t>
      </w:r>
      <w:r>
        <w:t>There is little known about the vocal repertoire of sei whales in the</w:t>
      </w:r>
      <w:r w:rsidR="00450468">
        <w:t xml:space="preserve"> </w:t>
      </w:r>
      <w:r>
        <w:t>Pacific Ocean, although a single encounter with four loud</w:t>
      </w:r>
      <w:r w:rsidR="00450468">
        <w:t xml:space="preserve"> </w:t>
      </w:r>
      <w:r>
        <w:t xml:space="preserve">low-frequency </w:t>
      </w:r>
      <w:proofErr w:type="spellStart"/>
      <w:r>
        <w:t>downsweeps</w:t>
      </w:r>
      <w:proofErr w:type="spellEnd"/>
      <w:r>
        <w:t xml:space="preserve"> were detected and considered as 'possible' sei</w:t>
      </w:r>
      <w:r w:rsidR="00450468">
        <w:t xml:space="preserve"> </w:t>
      </w:r>
      <w:r>
        <w:t xml:space="preserve">whale vocalizations (see spectrogram in </w:t>
      </w:r>
      <w:r w:rsidR="00442BE6">
        <w:t>GitHub</w:t>
      </w:r>
      <w:r>
        <w:t xml:space="preserve"> Repository</w:t>
      </w:r>
      <w:r w:rsidR="0058764C">
        <w:t>.</w:t>
      </w:r>
      <w:r w:rsidR="00450468">
        <w:rPr>
          <w:rStyle w:val="FootnoteReference"/>
        </w:rPr>
        <w:footnoteReference w:id="47"/>
      </w:r>
      <w:r w:rsidR="00450468">
        <w:t xml:space="preserve"> </w:t>
      </w:r>
      <w:r>
        <w:t>Minke whale</w:t>
      </w:r>
      <w:r w:rsidR="00450468">
        <w:t xml:space="preserve"> </w:t>
      </w:r>
      <w:r>
        <w:t>boings are seasonal vocalizations and more frequently detected during</w:t>
      </w:r>
      <w:r w:rsidR="00450468">
        <w:t xml:space="preserve"> </w:t>
      </w:r>
      <w:r>
        <w:t>the winter.</w:t>
      </w:r>
    </w:p>
    <w:p w14:paraId="72F0147F" w14:textId="77777777" w:rsidR="00D023D3" w:rsidRDefault="00D023D3" w:rsidP="00D023D3"/>
    <w:p w14:paraId="388CCAF8" w14:textId="36560BE6" w:rsidR="00450468" w:rsidRDefault="00D023D3" w:rsidP="00857BEA">
      <w:pPr>
        <w:sectPr w:rsidR="00450468" w:rsidSect="00305B2D">
          <w:pgSz w:w="12240" w:h="15840"/>
          <w:pgMar w:top="1440" w:right="1440" w:bottom="1440" w:left="1440" w:header="810" w:footer="167" w:gutter="0"/>
          <w:cols w:space="720"/>
          <w:docGrid w:linePitch="360"/>
        </w:sectPr>
      </w:pPr>
      <w:r>
        <w:t>A complete list of successful drifting acoustic recorder</w:t>
      </w:r>
      <w:r w:rsidR="00450468">
        <w:t xml:space="preserve"> </w:t>
      </w:r>
      <w:r>
        <w:t xml:space="preserve">deployments during the </w:t>
      </w:r>
      <w:r w:rsidR="0044011E">
        <w:t>PASCAL</w:t>
      </w:r>
      <w:r>
        <w:t xml:space="preserve"> survey are provided in</w:t>
      </w:r>
      <w:r w:rsidR="00450468">
        <w:t xml:space="preserve"> </w:t>
      </w:r>
      <w:r w:rsidR="00D95193">
        <w:fldChar w:fldCharType="begin"/>
      </w:r>
      <w:r w:rsidR="00D95193">
        <w:instrText xml:space="preserve"> REF _Ref177981329 \h </w:instrText>
      </w:r>
      <w:r w:rsidR="00D95193">
        <w:fldChar w:fldCharType="separate"/>
      </w:r>
      <w:r w:rsidR="004E5C09">
        <w:t xml:space="preserve">Table </w:t>
      </w:r>
      <w:r w:rsidR="004E5C09">
        <w:rPr>
          <w:noProof/>
        </w:rPr>
        <w:t>B</w:t>
      </w:r>
      <w:r w:rsidR="004E5C09">
        <w:noBreakHyphen/>
      </w:r>
      <w:r w:rsidR="004E5C09">
        <w:rPr>
          <w:noProof/>
        </w:rPr>
        <w:t>1</w:t>
      </w:r>
      <w:r w:rsidR="00D95193">
        <w:fldChar w:fldCharType="end"/>
      </w:r>
      <w:r w:rsidR="00D95193">
        <w:t xml:space="preserve"> . </w:t>
      </w:r>
      <w:r>
        <w:t>Sites include Washington (WAS), Columbia</w:t>
      </w:r>
      <w:r w:rsidR="00450468">
        <w:t xml:space="preserve"> </w:t>
      </w:r>
      <w:r>
        <w:t xml:space="preserve">River (COL), Oregon </w:t>
      </w:r>
      <w:r>
        <w:lastRenderedPageBreak/>
        <w:t>(ORE), Humboldt (HUM), Mendocino (MND), Point Arena</w:t>
      </w:r>
      <w:r w:rsidR="00450468">
        <w:t xml:space="preserve"> </w:t>
      </w:r>
      <w:r>
        <w:t>(PTA), Monterey Bay (MBY), Morro Bay (MOB), Channel Islands (CHI), San</w:t>
      </w:r>
      <w:r w:rsidR="00450468">
        <w:t xml:space="preserve"> </w:t>
      </w:r>
      <w:r>
        <w:t>Diego (SND), and Baja California Norte (BCN). Se</w:t>
      </w:r>
      <w:r w:rsidR="00D95193">
        <w:t xml:space="preserve">e </w:t>
      </w:r>
      <w:r w:rsidR="00D95193">
        <w:fldChar w:fldCharType="begin"/>
      </w:r>
      <w:r w:rsidR="00D95193">
        <w:instrText xml:space="preserve"> REF _Ref177979458 \h </w:instrText>
      </w:r>
      <w:r w:rsidR="00D95193">
        <w:fldChar w:fldCharType="separate"/>
      </w:r>
      <w:r w:rsidR="004E5C09">
        <w:t xml:space="preserve">Figure </w:t>
      </w:r>
      <w:r w:rsidR="004E5C09">
        <w:rPr>
          <w:noProof/>
        </w:rPr>
        <w:t>3</w:t>
      </w:r>
      <w:r w:rsidR="004E5C09">
        <w:t>.</w:t>
      </w:r>
      <w:r w:rsidR="004E5C09">
        <w:rPr>
          <w:noProof/>
        </w:rPr>
        <w:t>1</w:t>
      </w:r>
      <w:r w:rsidR="00D95193">
        <w:fldChar w:fldCharType="end"/>
      </w:r>
      <w:r w:rsidR="00D95193">
        <w:t xml:space="preserve"> </w:t>
      </w:r>
      <w:r>
        <w:t>for more information on regions.</w:t>
      </w:r>
    </w:p>
    <w:p w14:paraId="6347BACD" w14:textId="539932C2" w:rsidR="00D95193" w:rsidRDefault="00D95193" w:rsidP="00D95193">
      <w:pPr>
        <w:pStyle w:val="TableTitle"/>
      </w:pPr>
      <w:bookmarkStart w:id="234" w:name="_Ref177981329"/>
      <w:bookmarkStart w:id="235" w:name="_Toc178600558"/>
      <w:r>
        <w:lastRenderedPageBreak/>
        <w:t xml:space="preserve">Table </w:t>
      </w:r>
      <w:fldSimple w:instr=" STYLEREF 7 \s ">
        <w:r w:rsidR="004E5C09">
          <w:rPr>
            <w:noProof/>
          </w:rPr>
          <w:t>B</w:t>
        </w:r>
      </w:fldSimple>
      <w:r w:rsidR="00453910">
        <w:noBreakHyphen/>
      </w:r>
      <w:fldSimple w:instr=" SEQ Appendix_Table \* ARABIC \s 7 ">
        <w:r w:rsidR="004E5C09">
          <w:rPr>
            <w:noProof/>
          </w:rPr>
          <w:t>1</w:t>
        </w:r>
      </w:fldSimple>
      <w:bookmarkEnd w:id="234"/>
      <w:r>
        <w:t xml:space="preserve">. </w:t>
      </w:r>
      <w:r w:rsidRPr="007A487E">
        <w:t>Summary of PASCAL deployments.</w:t>
      </w:r>
      <w:bookmarkEnd w:id="235"/>
    </w:p>
    <w:tbl>
      <w:tblPr>
        <w:tblStyle w:val="TableGrid"/>
        <w:tblW w:w="4929" w:type="pct"/>
        <w:tblLook w:val="04A0" w:firstRow="1" w:lastRow="0" w:firstColumn="1" w:lastColumn="0" w:noHBand="0" w:noVBand="1"/>
      </w:tblPr>
      <w:tblGrid>
        <w:gridCol w:w="1128"/>
        <w:gridCol w:w="587"/>
        <w:gridCol w:w="918"/>
        <w:gridCol w:w="991"/>
        <w:gridCol w:w="784"/>
        <w:gridCol w:w="802"/>
        <w:gridCol w:w="237"/>
        <w:gridCol w:w="250"/>
        <w:gridCol w:w="253"/>
        <w:gridCol w:w="138"/>
        <w:gridCol w:w="118"/>
        <w:gridCol w:w="274"/>
        <w:gridCol w:w="250"/>
        <w:gridCol w:w="207"/>
        <w:gridCol w:w="46"/>
        <w:gridCol w:w="802"/>
        <w:gridCol w:w="46"/>
        <w:gridCol w:w="873"/>
        <w:gridCol w:w="46"/>
        <w:gridCol w:w="562"/>
        <w:gridCol w:w="43"/>
        <w:gridCol w:w="904"/>
        <w:gridCol w:w="47"/>
        <w:gridCol w:w="623"/>
        <w:gridCol w:w="43"/>
        <w:gridCol w:w="860"/>
        <w:gridCol w:w="43"/>
        <w:gridCol w:w="876"/>
        <w:gridCol w:w="15"/>
      </w:tblGrid>
      <w:tr w:rsidR="00FA5FA3" w:rsidRPr="00495F5F" w14:paraId="7DB7FA2F" w14:textId="77777777" w:rsidTr="00FA5FA3">
        <w:trPr>
          <w:gridAfter w:val="1"/>
          <w:wAfter w:w="5" w:type="pct"/>
          <w:trHeight w:val="288"/>
        </w:trPr>
        <w:tc>
          <w:tcPr>
            <w:tcW w:w="442" w:type="pct"/>
            <w:shd w:val="clear" w:color="auto" w:fill="C6D9F1" w:themeFill="text2" w:themeFillTint="33"/>
            <w:vAlign w:val="center"/>
            <w:hideMark/>
          </w:tcPr>
          <w:p w14:paraId="0EF706CE"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rift ID</w:t>
            </w:r>
          </w:p>
        </w:tc>
        <w:tc>
          <w:tcPr>
            <w:tcW w:w="230" w:type="pct"/>
            <w:shd w:val="clear" w:color="auto" w:fill="C6D9F1" w:themeFill="text2" w:themeFillTint="33"/>
            <w:vAlign w:val="center"/>
            <w:hideMark/>
          </w:tcPr>
          <w:p w14:paraId="35CCD53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ite</w:t>
            </w:r>
          </w:p>
        </w:tc>
        <w:tc>
          <w:tcPr>
            <w:tcW w:w="360" w:type="pct"/>
            <w:shd w:val="clear" w:color="auto" w:fill="C6D9F1" w:themeFill="text2" w:themeFillTint="33"/>
            <w:vAlign w:val="center"/>
            <w:hideMark/>
          </w:tcPr>
          <w:p w14:paraId="0E1C8AA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tatus</w:t>
            </w:r>
          </w:p>
        </w:tc>
        <w:tc>
          <w:tcPr>
            <w:tcW w:w="388" w:type="pct"/>
            <w:shd w:val="clear" w:color="auto" w:fill="C6D9F1" w:themeFill="text2" w:themeFillTint="33"/>
            <w:vAlign w:val="center"/>
            <w:hideMark/>
          </w:tcPr>
          <w:p w14:paraId="7800032E"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Date</w:t>
            </w:r>
          </w:p>
        </w:tc>
        <w:tc>
          <w:tcPr>
            <w:tcW w:w="307" w:type="pct"/>
            <w:shd w:val="clear" w:color="auto" w:fill="C6D9F1" w:themeFill="text2" w:themeFillTint="33"/>
            <w:vAlign w:val="center"/>
            <w:hideMark/>
          </w:tcPr>
          <w:p w14:paraId="3386E5BC"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Lat</w:t>
            </w:r>
          </w:p>
        </w:tc>
        <w:tc>
          <w:tcPr>
            <w:tcW w:w="314" w:type="pct"/>
            <w:shd w:val="clear" w:color="auto" w:fill="C6D9F1" w:themeFill="text2" w:themeFillTint="33"/>
            <w:vAlign w:val="center"/>
            <w:hideMark/>
          </w:tcPr>
          <w:p w14:paraId="59283809"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Long</w:t>
            </w:r>
          </w:p>
        </w:tc>
        <w:tc>
          <w:tcPr>
            <w:tcW w:w="344" w:type="pct"/>
            <w:gridSpan w:val="4"/>
            <w:shd w:val="clear" w:color="auto" w:fill="C6D9F1" w:themeFill="text2" w:themeFillTint="33"/>
            <w:vAlign w:val="center"/>
            <w:hideMark/>
          </w:tcPr>
          <w:p w14:paraId="76FA89D5"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Date</w:t>
            </w:r>
          </w:p>
        </w:tc>
        <w:tc>
          <w:tcPr>
            <w:tcW w:w="332" w:type="pct"/>
            <w:gridSpan w:val="4"/>
            <w:shd w:val="clear" w:color="auto" w:fill="C6D9F1" w:themeFill="text2" w:themeFillTint="33"/>
            <w:vAlign w:val="center"/>
            <w:hideMark/>
          </w:tcPr>
          <w:p w14:paraId="0486A50C"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Lat</w:t>
            </w:r>
          </w:p>
        </w:tc>
        <w:tc>
          <w:tcPr>
            <w:tcW w:w="332" w:type="pct"/>
            <w:gridSpan w:val="2"/>
            <w:shd w:val="clear" w:color="auto" w:fill="C6D9F1" w:themeFill="text2" w:themeFillTint="33"/>
            <w:vAlign w:val="center"/>
            <w:hideMark/>
          </w:tcPr>
          <w:p w14:paraId="3C7669CB"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Long</w:t>
            </w:r>
          </w:p>
        </w:tc>
        <w:tc>
          <w:tcPr>
            <w:tcW w:w="360" w:type="pct"/>
            <w:gridSpan w:val="2"/>
            <w:shd w:val="clear" w:color="auto" w:fill="C6D9F1" w:themeFill="text2" w:themeFillTint="33"/>
            <w:vAlign w:val="center"/>
            <w:hideMark/>
          </w:tcPr>
          <w:p w14:paraId="25C55F93"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rder</w:t>
            </w:r>
          </w:p>
        </w:tc>
        <w:tc>
          <w:tcPr>
            <w:tcW w:w="238" w:type="pct"/>
            <w:gridSpan w:val="2"/>
            <w:shd w:val="clear" w:color="auto" w:fill="C6D9F1" w:themeFill="text2" w:themeFillTint="33"/>
            <w:vAlign w:val="center"/>
            <w:hideMark/>
          </w:tcPr>
          <w:p w14:paraId="1FF0412D"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R (kHz)</w:t>
            </w:r>
          </w:p>
        </w:tc>
        <w:tc>
          <w:tcPr>
            <w:tcW w:w="371" w:type="pct"/>
            <w:gridSpan w:val="2"/>
            <w:shd w:val="clear" w:color="auto" w:fill="C6D9F1" w:themeFill="text2" w:themeFillTint="33"/>
            <w:vAlign w:val="center"/>
            <w:hideMark/>
          </w:tcPr>
          <w:p w14:paraId="5F012CB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uty Cycle</w:t>
            </w:r>
          </w:p>
        </w:tc>
        <w:tc>
          <w:tcPr>
            <w:tcW w:w="262" w:type="pct"/>
            <w:gridSpan w:val="2"/>
            <w:shd w:val="clear" w:color="auto" w:fill="C6D9F1" w:themeFill="text2" w:themeFillTint="33"/>
            <w:vAlign w:val="center"/>
            <w:hideMark/>
          </w:tcPr>
          <w:p w14:paraId="4B1D72B9"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HP Depth (m)</w:t>
            </w:r>
          </w:p>
        </w:tc>
        <w:tc>
          <w:tcPr>
            <w:tcW w:w="354" w:type="pct"/>
            <w:gridSpan w:val="2"/>
            <w:shd w:val="clear" w:color="auto" w:fill="C6D9F1" w:themeFill="text2" w:themeFillTint="33"/>
            <w:vAlign w:val="center"/>
            <w:hideMark/>
          </w:tcPr>
          <w:p w14:paraId="43C701EB"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ata Start Date</w:t>
            </w:r>
          </w:p>
        </w:tc>
        <w:tc>
          <w:tcPr>
            <w:tcW w:w="360" w:type="pct"/>
            <w:gridSpan w:val="2"/>
            <w:shd w:val="clear" w:color="auto" w:fill="C6D9F1" w:themeFill="text2" w:themeFillTint="33"/>
            <w:vAlign w:val="center"/>
            <w:hideMark/>
          </w:tcPr>
          <w:p w14:paraId="44A15EA0"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ata End Date</w:t>
            </w:r>
          </w:p>
        </w:tc>
      </w:tr>
      <w:tr w:rsidR="00FA5FA3" w:rsidRPr="00495F5F" w14:paraId="615588AF" w14:textId="77777777" w:rsidTr="00FA5FA3">
        <w:trPr>
          <w:gridAfter w:val="1"/>
          <w:wAfter w:w="5" w:type="pct"/>
          <w:trHeight w:val="288"/>
        </w:trPr>
        <w:tc>
          <w:tcPr>
            <w:tcW w:w="442" w:type="pct"/>
            <w:vAlign w:val="center"/>
            <w:hideMark/>
          </w:tcPr>
          <w:p w14:paraId="1605EA0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1</w:t>
            </w:r>
          </w:p>
        </w:tc>
        <w:tc>
          <w:tcPr>
            <w:tcW w:w="230" w:type="pct"/>
            <w:vAlign w:val="center"/>
            <w:hideMark/>
          </w:tcPr>
          <w:p w14:paraId="7BEF68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2A8AE5E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DA2B2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19/2016</w:t>
            </w:r>
          </w:p>
        </w:tc>
        <w:tc>
          <w:tcPr>
            <w:tcW w:w="307" w:type="pct"/>
            <w:vAlign w:val="center"/>
            <w:hideMark/>
          </w:tcPr>
          <w:p w14:paraId="55A0DB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4.35</w:t>
            </w:r>
          </w:p>
        </w:tc>
        <w:tc>
          <w:tcPr>
            <w:tcW w:w="314" w:type="pct"/>
            <w:vAlign w:val="center"/>
            <w:hideMark/>
          </w:tcPr>
          <w:p w14:paraId="171539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1</w:t>
            </w:r>
          </w:p>
        </w:tc>
        <w:tc>
          <w:tcPr>
            <w:tcW w:w="344" w:type="pct"/>
            <w:gridSpan w:val="4"/>
            <w:vAlign w:val="center"/>
            <w:hideMark/>
          </w:tcPr>
          <w:p w14:paraId="244031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32" w:type="pct"/>
            <w:gridSpan w:val="4"/>
            <w:vAlign w:val="center"/>
            <w:hideMark/>
          </w:tcPr>
          <w:p w14:paraId="4DB1D25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3.29</w:t>
            </w:r>
          </w:p>
        </w:tc>
        <w:tc>
          <w:tcPr>
            <w:tcW w:w="332" w:type="pct"/>
            <w:gridSpan w:val="2"/>
            <w:vAlign w:val="center"/>
            <w:hideMark/>
          </w:tcPr>
          <w:p w14:paraId="39DE1C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6.29</w:t>
            </w:r>
          </w:p>
        </w:tc>
        <w:tc>
          <w:tcPr>
            <w:tcW w:w="360" w:type="pct"/>
            <w:gridSpan w:val="2"/>
            <w:vAlign w:val="center"/>
            <w:hideMark/>
          </w:tcPr>
          <w:p w14:paraId="18FD36F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53259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79F7C8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7C7A28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567293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0/2016</w:t>
            </w:r>
          </w:p>
        </w:tc>
        <w:tc>
          <w:tcPr>
            <w:tcW w:w="360" w:type="pct"/>
            <w:gridSpan w:val="2"/>
            <w:vAlign w:val="center"/>
            <w:hideMark/>
          </w:tcPr>
          <w:p w14:paraId="11A426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r>
      <w:tr w:rsidR="00FA5FA3" w:rsidRPr="00495F5F" w14:paraId="7D0F3E50" w14:textId="77777777" w:rsidTr="00FA5FA3">
        <w:trPr>
          <w:gridAfter w:val="1"/>
          <w:wAfter w:w="5" w:type="pct"/>
          <w:trHeight w:val="288"/>
        </w:trPr>
        <w:tc>
          <w:tcPr>
            <w:tcW w:w="442" w:type="pct"/>
            <w:vAlign w:val="center"/>
            <w:hideMark/>
          </w:tcPr>
          <w:p w14:paraId="29697C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2</w:t>
            </w:r>
          </w:p>
        </w:tc>
        <w:tc>
          <w:tcPr>
            <w:tcW w:w="230" w:type="pct"/>
            <w:vAlign w:val="center"/>
            <w:hideMark/>
          </w:tcPr>
          <w:p w14:paraId="4EECC07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HUM</w:t>
            </w:r>
          </w:p>
        </w:tc>
        <w:tc>
          <w:tcPr>
            <w:tcW w:w="360" w:type="pct"/>
            <w:vAlign w:val="center"/>
            <w:hideMark/>
          </w:tcPr>
          <w:p w14:paraId="6BA064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34808E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07" w:type="pct"/>
            <w:vAlign w:val="center"/>
            <w:hideMark/>
          </w:tcPr>
          <w:p w14:paraId="7D8B610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49</w:t>
            </w:r>
          </w:p>
        </w:tc>
        <w:tc>
          <w:tcPr>
            <w:tcW w:w="314" w:type="pct"/>
            <w:vAlign w:val="center"/>
            <w:hideMark/>
          </w:tcPr>
          <w:p w14:paraId="67176B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6</w:t>
            </w:r>
          </w:p>
        </w:tc>
        <w:tc>
          <w:tcPr>
            <w:tcW w:w="344" w:type="pct"/>
            <w:gridSpan w:val="4"/>
            <w:vAlign w:val="center"/>
            <w:hideMark/>
          </w:tcPr>
          <w:p w14:paraId="087279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32" w:type="pct"/>
            <w:gridSpan w:val="4"/>
            <w:vAlign w:val="center"/>
            <w:hideMark/>
          </w:tcPr>
          <w:p w14:paraId="2AB7DA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9</w:t>
            </w:r>
          </w:p>
        </w:tc>
        <w:tc>
          <w:tcPr>
            <w:tcW w:w="332" w:type="pct"/>
            <w:gridSpan w:val="2"/>
            <w:vAlign w:val="center"/>
            <w:hideMark/>
          </w:tcPr>
          <w:p w14:paraId="6A53E9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2</w:t>
            </w:r>
          </w:p>
        </w:tc>
        <w:tc>
          <w:tcPr>
            <w:tcW w:w="360" w:type="pct"/>
            <w:gridSpan w:val="2"/>
            <w:vAlign w:val="center"/>
            <w:hideMark/>
          </w:tcPr>
          <w:p w14:paraId="30330EC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31CAB2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824FF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E6862B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5A12B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0/2016</w:t>
            </w:r>
          </w:p>
        </w:tc>
        <w:tc>
          <w:tcPr>
            <w:tcW w:w="360" w:type="pct"/>
            <w:gridSpan w:val="2"/>
            <w:vAlign w:val="center"/>
            <w:hideMark/>
          </w:tcPr>
          <w:p w14:paraId="630620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r>
      <w:tr w:rsidR="00FA5FA3" w:rsidRPr="00495F5F" w14:paraId="167F8A45" w14:textId="77777777" w:rsidTr="00FA5FA3">
        <w:trPr>
          <w:gridAfter w:val="1"/>
          <w:wAfter w:w="5" w:type="pct"/>
          <w:trHeight w:val="288"/>
        </w:trPr>
        <w:tc>
          <w:tcPr>
            <w:tcW w:w="442" w:type="pct"/>
            <w:vAlign w:val="center"/>
            <w:hideMark/>
          </w:tcPr>
          <w:p w14:paraId="4CD67C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3</w:t>
            </w:r>
          </w:p>
        </w:tc>
        <w:tc>
          <w:tcPr>
            <w:tcW w:w="230" w:type="pct"/>
            <w:vAlign w:val="center"/>
            <w:hideMark/>
          </w:tcPr>
          <w:p w14:paraId="5B7F64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ND</w:t>
            </w:r>
          </w:p>
        </w:tc>
        <w:tc>
          <w:tcPr>
            <w:tcW w:w="360" w:type="pct"/>
            <w:vAlign w:val="center"/>
            <w:hideMark/>
          </w:tcPr>
          <w:p w14:paraId="41421E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09A646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07" w:type="pct"/>
            <w:vAlign w:val="center"/>
            <w:hideMark/>
          </w:tcPr>
          <w:p w14:paraId="5E09CB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57</w:t>
            </w:r>
          </w:p>
        </w:tc>
        <w:tc>
          <w:tcPr>
            <w:tcW w:w="314" w:type="pct"/>
            <w:vAlign w:val="center"/>
            <w:hideMark/>
          </w:tcPr>
          <w:p w14:paraId="38D7C8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36</w:t>
            </w:r>
          </w:p>
        </w:tc>
        <w:tc>
          <w:tcPr>
            <w:tcW w:w="344" w:type="pct"/>
            <w:gridSpan w:val="4"/>
            <w:vAlign w:val="center"/>
            <w:hideMark/>
          </w:tcPr>
          <w:p w14:paraId="492ECF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32" w:type="pct"/>
            <w:gridSpan w:val="4"/>
            <w:vAlign w:val="center"/>
            <w:hideMark/>
          </w:tcPr>
          <w:p w14:paraId="23DB96C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08</w:t>
            </w:r>
          </w:p>
        </w:tc>
        <w:tc>
          <w:tcPr>
            <w:tcW w:w="332" w:type="pct"/>
            <w:gridSpan w:val="2"/>
            <w:vAlign w:val="center"/>
            <w:hideMark/>
          </w:tcPr>
          <w:p w14:paraId="3A332C8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03</w:t>
            </w:r>
          </w:p>
        </w:tc>
        <w:tc>
          <w:tcPr>
            <w:tcW w:w="360" w:type="pct"/>
            <w:gridSpan w:val="2"/>
            <w:vAlign w:val="center"/>
            <w:hideMark/>
          </w:tcPr>
          <w:p w14:paraId="583F01C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43493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0121F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025EA26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389405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60" w:type="pct"/>
            <w:gridSpan w:val="2"/>
            <w:vAlign w:val="center"/>
            <w:hideMark/>
          </w:tcPr>
          <w:p w14:paraId="4375BA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r>
      <w:tr w:rsidR="00FA5FA3" w:rsidRPr="00495F5F" w14:paraId="330D7767" w14:textId="77777777" w:rsidTr="00FA5FA3">
        <w:trPr>
          <w:gridAfter w:val="1"/>
          <w:wAfter w:w="5" w:type="pct"/>
          <w:trHeight w:val="288"/>
        </w:trPr>
        <w:tc>
          <w:tcPr>
            <w:tcW w:w="442" w:type="pct"/>
            <w:vAlign w:val="center"/>
            <w:hideMark/>
          </w:tcPr>
          <w:p w14:paraId="35E826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4</w:t>
            </w:r>
          </w:p>
        </w:tc>
        <w:tc>
          <w:tcPr>
            <w:tcW w:w="230" w:type="pct"/>
            <w:vAlign w:val="center"/>
            <w:hideMark/>
          </w:tcPr>
          <w:p w14:paraId="26272C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47CFB5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66BE2E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07" w:type="pct"/>
            <w:vAlign w:val="center"/>
            <w:hideMark/>
          </w:tcPr>
          <w:p w14:paraId="73ECA92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35</w:t>
            </w:r>
          </w:p>
        </w:tc>
        <w:tc>
          <w:tcPr>
            <w:tcW w:w="314" w:type="pct"/>
            <w:vAlign w:val="center"/>
            <w:hideMark/>
          </w:tcPr>
          <w:p w14:paraId="592168C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95</w:t>
            </w:r>
          </w:p>
        </w:tc>
        <w:tc>
          <w:tcPr>
            <w:tcW w:w="344" w:type="pct"/>
            <w:gridSpan w:val="4"/>
            <w:vAlign w:val="center"/>
            <w:hideMark/>
          </w:tcPr>
          <w:p w14:paraId="71BE46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32" w:type="pct"/>
            <w:gridSpan w:val="4"/>
            <w:vAlign w:val="center"/>
            <w:hideMark/>
          </w:tcPr>
          <w:p w14:paraId="2B99236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05</w:t>
            </w:r>
          </w:p>
        </w:tc>
        <w:tc>
          <w:tcPr>
            <w:tcW w:w="332" w:type="pct"/>
            <w:gridSpan w:val="2"/>
            <w:vAlign w:val="center"/>
            <w:hideMark/>
          </w:tcPr>
          <w:p w14:paraId="2CEFAB2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68</w:t>
            </w:r>
          </w:p>
        </w:tc>
        <w:tc>
          <w:tcPr>
            <w:tcW w:w="360" w:type="pct"/>
            <w:gridSpan w:val="2"/>
            <w:vAlign w:val="center"/>
            <w:hideMark/>
          </w:tcPr>
          <w:p w14:paraId="018548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13D96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62D2E6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FE36A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28A70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60" w:type="pct"/>
            <w:gridSpan w:val="2"/>
            <w:vAlign w:val="center"/>
            <w:hideMark/>
          </w:tcPr>
          <w:p w14:paraId="7409B26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r>
      <w:tr w:rsidR="00FA5FA3" w:rsidRPr="00495F5F" w14:paraId="1888DCB8" w14:textId="77777777" w:rsidTr="00FA5FA3">
        <w:trPr>
          <w:gridAfter w:val="1"/>
          <w:wAfter w:w="5" w:type="pct"/>
          <w:trHeight w:val="288"/>
        </w:trPr>
        <w:tc>
          <w:tcPr>
            <w:tcW w:w="442" w:type="pct"/>
            <w:vAlign w:val="center"/>
            <w:hideMark/>
          </w:tcPr>
          <w:p w14:paraId="26AA72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5</w:t>
            </w:r>
          </w:p>
        </w:tc>
        <w:tc>
          <w:tcPr>
            <w:tcW w:w="230" w:type="pct"/>
            <w:vAlign w:val="center"/>
            <w:hideMark/>
          </w:tcPr>
          <w:p w14:paraId="73FA482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63AF80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EE1711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07" w:type="pct"/>
            <w:vAlign w:val="center"/>
            <w:hideMark/>
          </w:tcPr>
          <w:p w14:paraId="09BD2B5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21</w:t>
            </w:r>
          </w:p>
        </w:tc>
        <w:tc>
          <w:tcPr>
            <w:tcW w:w="314" w:type="pct"/>
            <w:vAlign w:val="center"/>
            <w:hideMark/>
          </w:tcPr>
          <w:p w14:paraId="39359A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43</w:t>
            </w:r>
          </w:p>
        </w:tc>
        <w:tc>
          <w:tcPr>
            <w:tcW w:w="344" w:type="pct"/>
            <w:gridSpan w:val="4"/>
            <w:vAlign w:val="center"/>
            <w:hideMark/>
          </w:tcPr>
          <w:p w14:paraId="5864BE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32" w:type="pct"/>
            <w:gridSpan w:val="4"/>
            <w:vAlign w:val="center"/>
            <w:hideMark/>
          </w:tcPr>
          <w:p w14:paraId="2BEAD2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9</w:t>
            </w:r>
          </w:p>
        </w:tc>
        <w:tc>
          <w:tcPr>
            <w:tcW w:w="332" w:type="pct"/>
            <w:gridSpan w:val="2"/>
            <w:vAlign w:val="center"/>
            <w:hideMark/>
          </w:tcPr>
          <w:p w14:paraId="6A940C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72</w:t>
            </w:r>
          </w:p>
        </w:tc>
        <w:tc>
          <w:tcPr>
            <w:tcW w:w="360" w:type="pct"/>
            <w:gridSpan w:val="2"/>
            <w:vAlign w:val="center"/>
            <w:hideMark/>
          </w:tcPr>
          <w:p w14:paraId="4CB258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107CF6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3ABA5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7B04F3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80BE37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60" w:type="pct"/>
            <w:gridSpan w:val="2"/>
            <w:vAlign w:val="center"/>
            <w:hideMark/>
          </w:tcPr>
          <w:p w14:paraId="4B22FE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r>
      <w:tr w:rsidR="00FA5FA3" w:rsidRPr="00495F5F" w14:paraId="65BF6763" w14:textId="77777777" w:rsidTr="00FA5FA3">
        <w:trPr>
          <w:gridAfter w:val="1"/>
          <w:wAfter w:w="5" w:type="pct"/>
          <w:trHeight w:val="288"/>
        </w:trPr>
        <w:tc>
          <w:tcPr>
            <w:tcW w:w="442" w:type="pct"/>
            <w:vAlign w:val="center"/>
            <w:hideMark/>
          </w:tcPr>
          <w:p w14:paraId="55884F3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6</w:t>
            </w:r>
          </w:p>
        </w:tc>
        <w:tc>
          <w:tcPr>
            <w:tcW w:w="230" w:type="pct"/>
            <w:vAlign w:val="center"/>
            <w:hideMark/>
          </w:tcPr>
          <w:p w14:paraId="6954D3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BCN</w:t>
            </w:r>
          </w:p>
        </w:tc>
        <w:tc>
          <w:tcPr>
            <w:tcW w:w="360" w:type="pct"/>
            <w:vAlign w:val="center"/>
            <w:hideMark/>
          </w:tcPr>
          <w:p w14:paraId="764443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3CD35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4/2016</w:t>
            </w:r>
          </w:p>
        </w:tc>
        <w:tc>
          <w:tcPr>
            <w:tcW w:w="307" w:type="pct"/>
            <w:vAlign w:val="center"/>
            <w:hideMark/>
          </w:tcPr>
          <w:p w14:paraId="62891E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2.19</w:t>
            </w:r>
          </w:p>
        </w:tc>
        <w:tc>
          <w:tcPr>
            <w:tcW w:w="314" w:type="pct"/>
            <w:vAlign w:val="center"/>
            <w:hideMark/>
          </w:tcPr>
          <w:p w14:paraId="415964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9.91</w:t>
            </w:r>
          </w:p>
        </w:tc>
        <w:tc>
          <w:tcPr>
            <w:tcW w:w="344" w:type="pct"/>
            <w:gridSpan w:val="4"/>
            <w:vAlign w:val="center"/>
            <w:hideMark/>
          </w:tcPr>
          <w:p w14:paraId="1D7321A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2016</w:t>
            </w:r>
          </w:p>
        </w:tc>
        <w:tc>
          <w:tcPr>
            <w:tcW w:w="332" w:type="pct"/>
            <w:gridSpan w:val="4"/>
            <w:vAlign w:val="center"/>
            <w:hideMark/>
          </w:tcPr>
          <w:p w14:paraId="64DEF8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2.61</w:t>
            </w:r>
          </w:p>
        </w:tc>
        <w:tc>
          <w:tcPr>
            <w:tcW w:w="332" w:type="pct"/>
            <w:gridSpan w:val="2"/>
            <w:vAlign w:val="center"/>
            <w:hideMark/>
          </w:tcPr>
          <w:p w14:paraId="58FDC6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9.50</w:t>
            </w:r>
          </w:p>
        </w:tc>
        <w:tc>
          <w:tcPr>
            <w:tcW w:w="360" w:type="pct"/>
            <w:gridSpan w:val="2"/>
            <w:vAlign w:val="center"/>
            <w:hideMark/>
          </w:tcPr>
          <w:p w14:paraId="1ABC6C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98979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9F985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483E3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2B0425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4/2016</w:t>
            </w:r>
          </w:p>
        </w:tc>
        <w:tc>
          <w:tcPr>
            <w:tcW w:w="360" w:type="pct"/>
            <w:gridSpan w:val="2"/>
            <w:vAlign w:val="center"/>
            <w:hideMark/>
          </w:tcPr>
          <w:p w14:paraId="7EED04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r>
      <w:tr w:rsidR="00FA5FA3" w:rsidRPr="00495F5F" w14:paraId="44C9C9C0" w14:textId="77777777" w:rsidTr="00FA5FA3">
        <w:trPr>
          <w:gridAfter w:val="1"/>
          <w:wAfter w:w="5" w:type="pct"/>
          <w:trHeight w:val="288"/>
        </w:trPr>
        <w:tc>
          <w:tcPr>
            <w:tcW w:w="442" w:type="pct"/>
            <w:vAlign w:val="center"/>
            <w:hideMark/>
          </w:tcPr>
          <w:p w14:paraId="7AEE36A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7</w:t>
            </w:r>
          </w:p>
        </w:tc>
        <w:tc>
          <w:tcPr>
            <w:tcW w:w="230" w:type="pct"/>
            <w:vAlign w:val="center"/>
            <w:hideMark/>
          </w:tcPr>
          <w:p w14:paraId="1FB472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BCN</w:t>
            </w:r>
          </w:p>
        </w:tc>
        <w:tc>
          <w:tcPr>
            <w:tcW w:w="360" w:type="pct"/>
            <w:vAlign w:val="center"/>
            <w:hideMark/>
          </w:tcPr>
          <w:p w14:paraId="68958E1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C78FCC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5/2016</w:t>
            </w:r>
          </w:p>
        </w:tc>
        <w:tc>
          <w:tcPr>
            <w:tcW w:w="307" w:type="pct"/>
            <w:vAlign w:val="center"/>
            <w:hideMark/>
          </w:tcPr>
          <w:p w14:paraId="5886DBE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1.37</w:t>
            </w:r>
          </w:p>
        </w:tc>
        <w:tc>
          <w:tcPr>
            <w:tcW w:w="314" w:type="pct"/>
            <w:vAlign w:val="center"/>
            <w:hideMark/>
          </w:tcPr>
          <w:p w14:paraId="48AFE75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3.71</w:t>
            </w:r>
          </w:p>
        </w:tc>
        <w:tc>
          <w:tcPr>
            <w:tcW w:w="344" w:type="pct"/>
            <w:gridSpan w:val="4"/>
            <w:vAlign w:val="center"/>
            <w:hideMark/>
          </w:tcPr>
          <w:p w14:paraId="1F49EE9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3/2016</w:t>
            </w:r>
          </w:p>
        </w:tc>
        <w:tc>
          <w:tcPr>
            <w:tcW w:w="332" w:type="pct"/>
            <w:gridSpan w:val="4"/>
            <w:vAlign w:val="center"/>
            <w:hideMark/>
          </w:tcPr>
          <w:p w14:paraId="7251BF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0.24</w:t>
            </w:r>
          </w:p>
        </w:tc>
        <w:tc>
          <w:tcPr>
            <w:tcW w:w="332" w:type="pct"/>
            <w:gridSpan w:val="2"/>
            <w:vAlign w:val="center"/>
            <w:hideMark/>
          </w:tcPr>
          <w:p w14:paraId="452CDD1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39</w:t>
            </w:r>
          </w:p>
        </w:tc>
        <w:tc>
          <w:tcPr>
            <w:tcW w:w="360" w:type="pct"/>
            <w:gridSpan w:val="2"/>
            <w:vAlign w:val="center"/>
            <w:hideMark/>
          </w:tcPr>
          <w:p w14:paraId="652A36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1F67D51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6D6649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083154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772CC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5/2016</w:t>
            </w:r>
          </w:p>
        </w:tc>
        <w:tc>
          <w:tcPr>
            <w:tcW w:w="360" w:type="pct"/>
            <w:gridSpan w:val="2"/>
            <w:vAlign w:val="center"/>
            <w:hideMark/>
          </w:tcPr>
          <w:p w14:paraId="3A0AA0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3/2016</w:t>
            </w:r>
          </w:p>
        </w:tc>
      </w:tr>
      <w:tr w:rsidR="00FA5FA3" w:rsidRPr="00495F5F" w14:paraId="339E610C" w14:textId="77777777" w:rsidTr="00FA5FA3">
        <w:trPr>
          <w:gridAfter w:val="1"/>
          <w:wAfter w:w="5" w:type="pct"/>
          <w:trHeight w:val="288"/>
        </w:trPr>
        <w:tc>
          <w:tcPr>
            <w:tcW w:w="442" w:type="pct"/>
            <w:vAlign w:val="center"/>
            <w:hideMark/>
          </w:tcPr>
          <w:p w14:paraId="0C4D9C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8</w:t>
            </w:r>
          </w:p>
        </w:tc>
        <w:tc>
          <w:tcPr>
            <w:tcW w:w="230" w:type="pct"/>
            <w:vAlign w:val="center"/>
            <w:hideMark/>
          </w:tcPr>
          <w:p w14:paraId="187C745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798900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17D6E4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6/2016</w:t>
            </w:r>
          </w:p>
        </w:tc>
        <w:tc>
          <w:tcPr>
            <w:tcW w:w="307" w:type="pct"/>
            <w:vAlign w:val="center"/>
            <w:hideMark/>
          </w:tcPr>
          <w:p w14:paraId="2A166A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76</w:t>
            </w:r>
          </w:p>
        </w:tc>
        <w:tc>
          <w:tcPr>
            <w:tcW w:w="314" w:type="pct"/>
            <w:vAlign w:val="center"/>
            <w:hideMark/>
          </w:tcPr>
          <w:p w14:paraId="390321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92</w:t>
            </w:r>
          </w:p>
        </w:tc>
        <w:tc>
          <w:tcPr>
            <w:tcW w:w="344" w:type="pct"/>
            <w:gridSpan w:val="4"/>
            <w:vAlign w:val="center"/>
            <w:hideMark/>
          </w:tcPr>
          <w:p w14:paraId="482FE4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4/2016</w:t>
            </w:r>
          </w:p>
        </w:tc>
        <w:tc>
          <w:tcPr>
            <w:tcW w:w="332" w:type="pct"/>
            <w:gridSpan w:val="4"/>
            <w:vAlign w:val="center"/>
            <w:hideMark/>
          </w:tcPr>
          <w:p w14:paraId="705850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5</w:t>
            </w:r>
          </w:p>
        </w:tc>
        <w:tc>
          <w:tcPr>
            <w:tcW w:w="332" w:type="pct"/>
            <w:gridSpan w:val="2"/>
            <w:vAlign w:val="center"/>
            <w:hideMark/>
          </w:tcPr>
          <w:p w14:paraId="070A7A6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9</w:t>
            </w:r>
          </w:p>
        </w:tc>
        <w:tc>
          <w:tcPr>
            <w:tcW w:w="360" w:type="pct"/>
            <w:gridSpan w:val="2"/>
            <w:vAlign w:val="center"/>
            <w:hideMark/>
          </w:tcPr>
          <w:p w14:paraId="3806268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5F008E2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3359BC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148FB7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891E4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6/2016</w:t>
            </w:r>
          </w:p>
        </w:tc>
        <w:tc>
          <w:tcPr>
            <w:tcW w:w="360" w:type="pct"/>
            <w:gridSpan w:val="2"/>
            <w:vAlign w:val="center"/>
            <w:hideMark/>
          </w:tcPr>
          <w:p w14:paraId="3FFEF8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4/2016</w:t>
            </w:r>
          </w:p>
        </w:tc>
      </w:tr>
      <w:tr w:rsidR="00FA5FA3" w:rsidRPr="00495F5F" w14:paraId="3D60126C" w14:textId="77777777" w:rsidTr="00FA5FA3">
        <w:trPr>
          <w:gridAfter w:val="1"/>
          <w:wAfter w:w="5" w:type="pct"/>
          <w:trHeight w:val="288"/>
        </w:trPr>
        <w:tc>
          <w:tcPr>
            <w:tcW w:w="442" w:type="pct"/>
            <w:vAlign w:val="center"/>
            <w:hideMark/>
          </w:tcPr>
          <w:p w14:paraId="5DFDE1A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9</w:t>
            </w:r>
          </w:p>
        </w:tc>
        <w:tc>
          <w:tcPr>
            <w:tcW w:w="230" w:type="pct"/>
            <w:vAlign w:val="center"/>
            <w:hideMark/>
          </w:tcPr>
          <w:p w14:paraId="6FC58F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092EE7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768EF5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3FB2A59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4</w:t>
            </w:r>
          </w:p>
        </w:tc>
        <w:tc>
          <w:tcPr>
            <w:tcW w:w="314" w:type="pct"/>
            <w:vAlign w:val="center"/>
            <w:hideMark/>
          </w:tcPr>
          <w:p w14:paraId="438742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7</w:t>
            </w:r>
          </w:p>
        </w:tc>
        <w:tc>
          <w:tcPr>
            <w:tcW w:w="344" w:type="pct"/>
            <w:gridSpan w:val="4"/>
            <w:vAlign w:val="center"/>
            <w:hideMark/>
          </w:tcPr>
          <w:p w14:paraId="3702E4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c>
          <w:tcPr>
            <w:tcW w:w="332" w:type="pct"/>
            <w:gridSpan w:val="4"/>
            <w:vAlign w:val="center"/>
            <w:hideMark/>
          </w:tcPr>
          <w:p w14:paraId="05175E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99</w:t>
            </w:r>
          </w:p>
        </w:tc>
        <w:tc>
          <w:tcPr>
            <w:tcW w:w="332" w:type="pct"/>
            <w:gridSpan w:val="2"/>
            <w:vAlign w:val="center"/>
            <w:hideMark/>
          </w:tcPr>
          <w:p w14:paraId="6C85D5B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64</w:t>
            </w:r>
          </w:p>
        </w:tc>
        <w:tc>
          <w:tcPr>
            <w:tcW w:w="360" w:type="pct"/>
            <w:gridSpan w:val="2"/>
            <w:vAlign w:val="center"/>
            <w:hideMark/>
          </w:tcPr>
          <w:p w14:paraId="6565C6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0C8096B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8</w:t>
            </w:r>
          </w:p>
        </w:tc>
        <w:tc>
          <w:tcPr>
            <w:tcW w:w="371" w:type="pct"/>
            <w:gridSpan w:val="2"/>
            <w:vAlign w:val="center"/>
            <w:hideMark/>
          </w:tcPr>
          <w:p w14:paraId="3C2236E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07A2238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238B3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044DF29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3CAEF5C6" w14:textId="77777777" w:rsidTr="00FA5FA3">
        <w:trPr>
          <w:gridAfter w:val="1"/>
          <w:wAfter w:w="5" w:type="pct"/>
          <w:trHeight w:val="288"/>
        </w:trPr>
        <w:tc>
          <w:tcPr>
            <w:tcW w:w="442" w:type="pct"/>
            <w:vAlign w:val="center"/>
            <w:hideMark/>
          </w:tcPr>
          <w:p w14:paraId="29AFA05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9</w:t>
            </w:r>
          </w:p>
        </w:tc>
        <w:tc>
          <w:tcPr>
            <w:tcW w:w="230" w:type="pct"/>
            <w:vAlign w:val="center"/>
            <w:hideMark/>
          </w:tcPr>
          <w:p w14:paraId="51A6DA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092044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5EE66D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15ECEE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4</w:t>
            </w:r>
          </w:p>
        </w:tc>
        <w:tc>
          <w:tcPr>
            <w:tcW w:w="314" w:type="pct"/>
            <w:vAlign w:val="center"/>
            <w:hideMark/>
          </w:tcPr>
          <w:p w14:paraId="3D8754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7</w:t>
            </w:r>
          </w:p>
        </w:tc>
        <w:tc>
          <w:tcPr>
            <w:tcW w:w="344" w:type="pct"/>
            <w:gridSpan w:val="4"/>
            <w:vAlign w:val="center"/>
            <w:hideMark/>
          </w:tcPr>
          <w:p w14:paraId="0BAFB07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c>
          <w:tcPr>
            <w:tcW w:w="332" w:type="pct"/>
            <w:gridSpan w:val="4"/>
            <w:vAlign w:val="center"/>
            <w:hideMark/>
          </w:tcPr>
          <w:p w14:paraId="6E10AA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99</w:t>
            </w:r>
          </w:p>
        </w:tc>
        <w:tc>
          <w:tcPr>
            <w:tcW w:w="332" w:type="pct"/>
            <w:gridSpan w:val="2"/>
            <w:vAlign w:val="center"/>
            <w:hideMark/>
          </w:tcPr>
          <w:p w14:paraId="10642D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64</w:t>
            </w:r>
          </w:p>
        </w:tc>
        <w:tc>
          <w:tcPr>
            <w:tcW w:w="360" w:type="pct"/>
            <w:gridSpan w:val="2"/>
            <w:vAlign w:val="center"/>
            <w:hideMark/>
          </w:tcPr>
          <w:p w14:paraId="6E35CD1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10A30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1EFBC7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3C1D9BF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56F58C5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2515496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0F8CFCF9" w14:textId="77777777" w:rsidTr="00FA5FA3">
        <w:trPr>
          <w:gridAfter w:val="1"/>
          <w:wAfter w:w="5" w:type="pct"/>
          <w:trHeight w:val="288"/>
        </w:trPr>
        <w:tc>
          <w:tcPr>
            <w:tcW w:w="442" w:type="pct"/>
            <w:vAlign w:val="center"/>
            <w:hideMark/>
          </w:tcPr>
          <w:p w14:paraId="1F178D9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0</w:t>
            </w:r>
          </w:p>
        </w:tc>
        <w:tc>
          <w:tcPr>
            <w:tcW w:w="230" w:type="pct"/>
            <w:vAlign w:val="center"/>
            <w:hideMark/>
          </w:tcPr>
          <w:p w14:paraId="659F99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ND</w:t>
            </w:r>
          </w:p>
        </w:tc>
        <w:tc>
          <w:tcPr>
            <w:tcW w:w="360" w:type="pct"/>
            <w:vAlign w:val="center"/>
            <w:hideMark/>
          </w:tcPr>
          <w:p w14:paraId="36CF729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F6C47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080F271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25</w:t>
            </w:r>
          </w:p>
        </w:tc>
        <w:tc>
          <w:tcPr>
            <w:tcW w:w="314" w:type="pct"/>
            <w:vAlign w:val="center"/>
            <w:hideMark/>
          </w:tcPr>
          <w:p w14:paraId="485C2D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19</w:t>
            </w:r>
          </w:p>
        </w:tc>
        <w:tc>
          <w:tcPr>
            <w:tcW w:w="344" w:type="pct"/>
            <w:gridSpan w:val="4"/>
            <w:vAlign w:val="center"/>
            <w:hideMark/>
          </w:tcPr>
          <w:p w14:paraId="13588F8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6/2016</w:t>
            </w:r>
          </w:p>
        </w:tc>
        <w:tc>
          <w:tcPr>
            <w:tcW w:w="332" w:type="pct"/>
            <w:gridSpan w:val="4"/>
            <w:vAlign w:val="center"/>
            <w:hideMark/>
          </w:tcPr>
          <w:p w14:paraId="47877E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18</w:t>
            </w:r>
          </w:p>
        </w:tc>
        <w:tc>
          <w:tcPr>
            <w:tcW w:w="332" w:type="pct"/>
            <w:gridSpan w:val="2"/>
            <w:vAlign w:val="center"/>
            <w:hideMark/>
          </w:tcPr>
          <w:p w14:paraId="340F6DE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76</w:t>
            </w:r>
          </w:p>
        </w:tc>
        <w:tc>
          <w:tcPr>
            <w:tcW w:w="360" w:type="pct"/>
            <w:gridSpan w:val="2"/>
            <w:vAlign w:val="center"/>
            <w:hideMark/>
          </w:tcPr>
          <w:p w14:paraId="4EF8CA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396F343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7A3244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7582350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F3962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777646F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63253548" w14:textId="77777777" w:rsidTr="00FA5FA3">
        <w:trPr>
          <w:gridAfter w:val="1"/>
          <w:wAfter w:w="5" w:type="pct"/>
          <w:trHeight w:val="288"/>
        </w:trPr>
        <w:tc>
          <w:tcPr>
            <w:tcW w:w="442" w:type="pct"/>
            <w:vAlign w:val="center"/>
            <w:hideMark/>
          </w:tcPr>
          <w:p w14:paraId="2ED199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1</w:t>
            </w:r>
          </w:p>
        </w:tc>
        <w:tc>
          <w:tcPr>
            <w:tcW w:w="230" w:type="pct"/>
            <w:vAlign w:val="center"/>
            <w:hideMark/>
          </w:tcPr>
          <w:p w14:paraId="39FB84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0127F4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4DCDD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8/2016</w:t>
            </w:r>
          </w:p>
        </w:tc>
        <w:tc>
          <w:tcPr>
            <w:tcW w:w="307" w:type="pct"/>
            <w:vAlign w:val="center"/>
            <w:hideMark/>
          </w:tcPr>
          <w:p w14:paraId="581FA9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2.24</w:t>
            </w:r>
          </w:p>
        </w:tc>
        <w:tc>
          <w:tcPr>
            <w:tcW w:w="314" w:type="pct"/>
            <w:vAlign w:val="center"/>
            <w:hideMark/>
          </w:tcPr>
          <w:p w14:paraId="51A538E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85</w:t>
            </w:r>
          </w:p>
        </w:tc>
        <w:tc>
          <w:tcPr>
            <w:tcW w:w="344" w:type="pct"/>
            <w:gridSpan w:val="4"/>
            <w:vAlign w:val="center"/>
            <w:hideMark/>
          </w:tcPr>
          <w:p w14:paraId="4A84E64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c>
          <w:tcPr>
            <w:tcW w:w="332" w:type="pct"/>
            <w:gridSpan w:val="4"/>
            <w:vAlign w:val="center"/>
            <w:hideMark/>
          </w:tcPr>
          <w:p w14:paraId="678450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2.79</w:t>
            </w:r>
          </w:p>
        </w:tc>
        <w:tc>
          <w:tcPr>
            <w:tcW w:w="332" w:type="pct"/>
            <w:gridSpan w:val="2"/>
            <w:vAlign w:val="center"/>
            <w:hideMark/>
          </w:tcPr>
          <w:p w14:paraId="5A0667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87</w:t>
            </w:r>
          </w:p>
        </w:tc>
        <w:tc>
          <w:tcPr>
            <w:tcW w:w="360" w:type="pct"/>
            <w:gridSpan w:val="2"/>
            <w:vAlign w:val="center"/>
            <w:hideMark/>
          </w:tcPr>
          <w:p w14:paraId="42B527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3AB634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7AFB6E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1AC8E0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2760685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8/2016</w:t>
            </w:r>
          </w:p>
        </w:tc>
        <w:tc>
          <w:tcPr>
            <w:tcW w:w="360" w:type="pct"/>
            <w:gridSpan w:val="2"/>
            <w:vAlign w:val="center"/>
            <w:hideMark/>
          </w:tcPr>
          <w:p w14:paraId="388F0E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1F1716B4" w14:textId="77777777" w:rsidTr="00FA5FA3">
        <w:trPr>
          <w:gridAfter w:val="1"/>
          <w:wAfter w:w="5" w:type="pct"/>
          <w:trHeight w:val="288"/>
        </w:trPr>
        <w:tc>
          <w:tcPr>
            <w:tcW w:w="442" w:type="pct"/>
            <w:vAlign w:val="center"/>
            <w:hideMark/>
          </w:tcPr>
          <w:p w14:paraId="2579EEA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2</w:t>
            </w:r>
          </w:p>
        </w:tc>
        <w:tc>
          <w:tcPr>
            <w:tcW w:w="230" w:type="pct"/>
            <w:vAlign w:val="center"/>
            <w:hideMark/>
          </w:tcPr>
          <w:p w14:paraId="51C5ABA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L</w:t>
            </w:r>
          </w:p>
        </w:tc>
        <w:tc>
          <w:tcPr>
            <w:tcW w:w="360" w:type="pct"/>
            <w:vAlign w:val="center"/>
            <w:hideMark/>
          </w:tcPr>
          <w:p w14:paraId="2755F7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81756B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07" w:type="pct"/>
            <w:vAlign w:val="center"/>
            <w:hideMark/>
          </w:tcPr>
          <w:p w14:paraId="226762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5.26</w:t>
            </w:r>
          </w:p>
        </w:tc>
        <w:tc>
          <w:tcPr>
            <w:tcW w:w="314" w:type="pct"/>
            <w:vAlign w:val="center"/>
            <w:hideMark/>
          </w:tcPr>
          <w:p w14:paraId="7339F00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78</w:t>
            </w:r>
          </w:p>
        </w:tc>
        <w:tc>
          <w:tcPr>
            <w:tcW w:w="344" w:type="pct"/>
            <w:gridSpan w:val="4"/>
            <w:vAlign w:val="center"/>
            <w:hideMark/>
          </w:tcPr>
          <w:p w14:paraId="10B9691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c>
          <w:tcPr>
            <w:tcW w:w="332" w:type="pct"/>
            <w:gridSpan w:val="4"/>
            <w:vAlign w:val="center"/>
            <w:hideMark/>
          </w:tcPr>
          <w:p w14:paraId="3400CA8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5.37</w:t>
            </w:r>
          </w:p>
        </w:tc>
        <w:tc>
          <w:tcPr>
            <w:tcW w:w="332" w:type="pct"/>
            <w:gridSpan w:val="2"/>
            <w:vAlign w:val="center"/>
            <w:hideMark/>
          </w:tcPr>
          <w:p w14:paraId="1D677C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07</w:t>
            </w:r>
          </w:p>
        </w:tc>
        <w:tc>
          <w:tcPr>
            <w:tcW w:w="360" w:type="pct"/>
            <w:gridSpan w:val="2"/>
            <w:vAlign w:val="center"/>
            <w:hideMark/>
          </w:tcPr>
          <w:p w14:paraId="261E6A4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7E0BE9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03FDD1E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3B69387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EA73E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60" w:type="pct"/>
            <w:gridSpan w:val="2"/>
            <w:vAlign w:val="center"/>
            <w:hideMark/>
          </w:tcPr>
          <w:p w14:paraId="011509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338A62DE" w14:textId="77777777" w:rsidTr="00FA5FA3">
        <w:trPr>
          <w:gridAfter w:val="1"/>
          <w:wAfter w:w="5" w:type="pct"/>
          <w:trHeight w:val="288"/>
        </w:trPr>
        <w:tc>
          <w:tcPr>
            <w:tcW w:w="442" w:type="pct"/>
            <w:vAlign w:val="center"/>
            <w:hideMark/>
          </w:tcPr>
          <w:p w14:paraId="53CEC02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3</w:t>
            </w:r>
          </w:p>
        </w:tc>
        <w:tc>
          <w:tcPr>
            <w:tcW w:w="230" w:type="pct"/>
            <w:vAlign w:val="center"/>
            <w:hideMark/>
          </w:tcPr>
          <w:p w14:paraId="3DAE3F1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L</w:t>
            </w:r>
          </w:p>
        </w:tc>
        <w:tc>
          <w:tcPr>
            <w:tcW w:w="360" w:type="pct"/>
            <w:vAlign w:val="center"/>
            <w:hideMark/>
          </w:tcPr>
          <w:p w14:paraId="60B7503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38E09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07" w:type="pct"/>
            <w:vAlign w:val="center"/>
            <w:hideMark/>
          </w:tcPr>
          <w:p w14:paraId="2B1AEE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6.23</w:t>
            </w:r>
          </w:p>
        </w:tc>
        <w:tc>
          <w:tcPr>
            <w:tcW w:w="314" w:type="pct"/>
            <w:vAlign w:val="center"/>
            <w:hideMark/>
          </w:tcPr>
          <w:p w14:paraId="434C61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61</w:t>
            </w:r>
          </w:p>
        </w:tc>
        <w:tc>
          <w:tcPr>
            <w:tcW w:w="344" w:type="pct"/>
            <w:gridSpan w:val="4"/>
            <w:vAlign w:val="center"/>
            <w:hideMark/>
          </w:tcPr>
          <w:p w14:paraId="6437B5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c>
          <w:tcPr>
            <w:tcW w:w="332" w:type="pct"/>
            <w:gridSpan w:val="4"/>
            <w:vAlign w:val="center"/>
            <w:hideMark/>
          </w:tcPr>
          <w:p w14:paraId="484D73D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6.33</w:t>
            </w:r>
          </w:p>
        </w:tc>
        <w:tc>
          <w:tcPr>
            <w:tcW w:w="332" w:type="pct"/>
            <w:gridSpan w:val="2"/>
            <w:vAlign w:val="center"/>
            <w:hideMark/>
          </w:tcPr>
          <w:p w14:paraId="5E60E8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11</w:t>
            </w:r>
          </w:p>
        </w:tc>
        <w:tc>
          <w:tcPr>
            <w:tcW w:w="360" w:type="pct"/>
            <w:gridSpan w:val="2"/>
            <w:vAlign w:val="center"/>
            <w:hideMark/>
          </w:tcPr>
          <w:p w14:paraId="46CA0C5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504805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7608CE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AD5C9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6AF5C1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60" w:type="pct"/>
            <w:gridSpan w:val="2"/>
            <w:vAlign w:val="center"/>
            <w:hideMark/>
          </w:tcPr>
          <w:p w14:paraId="106CA8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39562728" w14:textId="77777777" w:rsidTr="00FA5FA3">
        <w:trPr>
          <w:gridAfter w:val="1"/>
          <w:wAfter w:w="5" w:type="pct"/>
          <w:trHeight w:val="288"/>
        </w:trPr>
        <w:tc>
          <w:tcPr>
            <w:tcW w:w="442" w:type="pct"/>
            <w:vAlign w:val="center"/>
            <w:hideMark/>
          </w:tcPr>
          <w:p w14:paraId="5EFFA2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4</w:t>
            </w:r>
          </w:p>
        </w:tc>
        <w:tc>
          <w:tcPr>
            <w:tcW w:w="230" w:type="pct"/>
            <w:vAlign w:val="center"/>
            <w:hideMark/>
          </w:tcPr>
          <w:p w14:paraId="101C6A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WAS</w:t>
            </w:r>
          </w:p>
        </w:tc>
        <w:tc>
          <w:tcPr>
            <w:tcW w:w="360" w:type="pct"/>
            <w:vAlign w:val="center"/>
            <w:hideMark/>
          </w:tcPr>
          <w:p w14:paraId="2D22F96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Unusable</w:t>
            </w:r>
          </w:p>
        </w:tc>
        <w:tc>
          <w:tcPr>
            <w:tcW w:w="388" w:type="pct"/>
            <w:vAlign w:val="center"/>
            <w:hideMark/>
          </w:tcPr>
          <w:p w14:paraId="31C693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c>
          <w:tcPr>
            <w:tcW w:w="307" w:type="pct"/>
            <w:vAlign w:val="center"/>
            <w:hideMark/>
          </w:tcPr>
          <w:p w14:paraId="2A22C4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7.11</w:t>
            </w:r>
          </w:p>
        </w:tc>
        <w:tc>
          <w:tcPr>
            <w:tcW w:w="314" w:type="pct"/>
            <w:vAlign w:val="center"/>
            <w:hideMark/>
          </w:tcPr>
          <w:p w14:paraId="12E68A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61</w:t>
            </w:r>
          </w:p>
        </w:tc>
        <w:tc>
          <w:tcPr>
            <w:tcW w:w="344" w:type="pct"/>
            <w:gridSpan w:val="4"/>
            <w:vAlign w:val="center"/>
            <w:hideMark/>
          </w:tcPr>
          <w:p w14:paraId="315F302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c>
          <w:tcPr>
            <w:tcW w:w="332" w:type="pct"/>
            <w:gridSpan w:val="4"/>
            <w:vAlign w:val="center"/>
            <w:hideMark/>
          </w:tcPr>
          <w:p w14:paraId="2BC605B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7.11</w:t>
            </w:r>
          </w:p>
        </w:tc>
        <w:tc>
          <w:tcPr>
            <w:tcW w:w="332" w:type="pct"/>
            <w:gridSpan w:val="2"/>
            <w:vAlign w:val="center"/>
            <w:hideMark/>
          </w:tcPr>
          <w:p w14:paraId="66D6A30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8</w:t>
            </w:r>
          </w:p>
        </w:tc>
        <w:tc>
          <w:tcPr>
            <w:tcW w:w="360" w:type="pct"/>
            <w:gridSpan w:val="2"/>
            <w:vAlign w:val="center"/>
            <w:hideMark/>
          </w:tcPr>
          <w:p w14:paraId="533A654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024BD4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321E0A5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458055D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769476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c>
          <w:tcPr>
            <w:tcW w:w="360" w:type="pct"/>
            <w:gridSpan w:val="2"/>
            <w:vAlign w:val="center"/>
            <w:hideMark/>
          </w:tcPr>
          <w:p w14:paraId="4CE647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r>
      <w:tr w:rsidR="00FA5FA3" w:rsidRPr="00495F5F" w14:paraId="63DF66C5" w14:textId="77777777" w:rsidTr="00FA5FA3">
        <w:trPr>
          <w:gridAfter w:val="1"/>
          <w:wAfter w:w="5" w:type="pct"/>
          <w:trHeight w:val="288"/>
        </w:trPr>
        <w:tc>
          <w:tcPr>
            <w:tcW w:w="442" w:type="pct"/>
            <w:vAlign w:val="center"/>
            <w:hideMark/>
          </w:tcPr>
          <w:p w14:paraId="3928EA3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5</w:t>
            </w:r>
          </w:p>
        </w:tc>
        <w:tc>
          <w:tcPr>
            <w:tcW w:w="230" w:type="pct"/>
            <w:vAlign w:val="center"/>
            <w:hideMark/>
          </w:tcPr>
          <w:p w14:paraId="71AD50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20FB5A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5C0406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07" w:type="pct"/>
            <w:vAlign w:val="center"/>
            <w:hideMark/>
          </w:tcPr>
          <w:p w14:paraId="1B737C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3.68</w:t>
            </w:r>
          </w:p>
        </w:tc>
        <w:tc>
          <w:tcPr>
            <w:tcW w:w="314" w:type="pct"/>
            <w:vAlign w:val="center"/>
            <w:hideMark/>
          </w:tcPr>
          <w:p w14:paraId="386E71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74</w:t>
            </w:r>
          </w:p>
        </w:tc>
        <w:tc>
          <w:tcPr>
            <w:tcW w:w="344" w:type="pct"/>
            <w:gridSpan w:val="4"/>
            <w:vAlign w:val="center"/>
            <w:hideMark/>
          </w:tcPr>
          <w:p w14:paraId="7FFCA8D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6/2016</w:t>
            </w:r>
          </w:p>
        </w:tc>
        <w:tc>
          <w:tcPr>
            <w:tcW w:w="332" w:type="pct"/>
            <w:gridSpan w:val="4"/>
            <w:vAlign w:val="center"/>
            <w:hideMark/>
          </w:tcPr>
          <w:p w14:paraId="1AE5A6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64</w:t>
            </w:r>
          </w:p>
        </w:tc>
        <w:tc>
          <w:tcPr>
            <w:tcW w:w="332" w:type="pct"/>
            <w:gridSpan w:val="2"/>
            <w:vAlign w:val="center"/>
            <w:hideMark/>
          </w:tcPr>
          <w:p w14:paraId="772DB2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28</w:t>
            </w:r>
          </w:p>
        </w:tc>
        <w:tc>
          <w:tcPr>
            <w:tcW w:w="360" w:type="pct"/>
            <w:gridSpan w:val="2"/>
            <w:vAlign w:val="center"/>
            <w:hideMark/>
          </w:tcPr>
          <w:p w14:paraId="2F15A2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C021E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85AE87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29587D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D88C5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60" w:type="pct"/>
            <w:gridSpan w:val="2"/>
            <w:vAlign w:val="center"/>
            <w:hideMark/>
          </w:tcPr>
          <w:p w14:paraId="0307F8C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r>
      <w:tr w:rsidR="00FA5FA3" w:rsidRPr="00495F5F" w14:paraId="4A92BE6B" w14:textId="77777777" w:rsidTr="00FA5FA3">
        <w:trPr>
          <w:gridAfter w:val="1"/>
          <w:wAfter w:w="5" w:type="pct"/>
          <w:trHeight w:val="288"/>
        </w:trPr>
        <w:tc>
          <w:tcPr>
            <w:tcW w:w="442" w:type="pct"/>
            <w:vAlign w:val="center"/>
            <w:hideMark/>
          </w:tcPr>
          <w:p w14:paraId="0C767F2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6</w:t>
            </w:r>
          </w:p>
        </w:tc>
        <w:tc>
          <w:tcPr>
            <w:tcW w:w="230" w:type="pct"/>
            <w:vAlign w:val="center"/>
            <w:hideMark/>
          </w:tcPr>
          <w:p w14:paraId="38F958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HUM</w:t>
            </w:r>
          </w:p>
        </w:tc>
        <w:tc>
          <w:tcPr>
            <w:tcW w:w="360" w:type="pct"/>
            <w:vAlign w:val="center"/>
            <w:hideMark/>
          </w:tcPr>
          <w:p w14:paraId="50D0BB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2C5DB1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07" w:type="pct"/>
            <w:vAlign w:val="center"/>
            <w:hideMark/>
          </w:tcPr>
          <w:p w14:paraId="2B74094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0.81</w:t>
            </w:r>
          </w:p>
        </w:tc>
        <w:tc>
          <w:tcPr>
            <w:tcW w:w="314" w:type="pct"/>
            <w:vAlign w:val="center"/>
            <w:hideMark/>
          </w:tcPr>
          <w:p w14:paraId="1D95D5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4</w:t>
            </w:r>
          </w:p>
        </w:tc>
        <w:tc>
          <w:tcPr>
            <w:tcW w:w="344" w:type="pct"/>
            <w:gridSpan w:val="4"/>
            <w:vAlign w:val="center"/>
            <w:hideMark/>
          </w:tcPr>
          <w:p w14:paraId="182B382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0/2016</w:t>
            </w:r>
          </w:p>
        </w:tc>
        <w:tc>
          <w:tcPr>
            <w:tcW w:w="332" w:type="pct"/>
            <w:gridSpan w:val="4"/>
            <w:vAlign w:val="center"/>
            <w:hideMark/>
          </w:tcPr>
          <w:p w14:paraId="4D162F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43</w:t>
            </w:r>
          </w:p>
        </w:tc>
        <w:tc>
          <w:tcPr>
            <w:tcW w:w="332" w:type="pct"/>
            <w:gridSpan w:val="2"/>
            <w:vAlign w:val="center"/>
            <w:hideMark/>
          </w:tcPr>
          <w:p w14:paraId="6716C0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61</w:t>
            </w:r>
          </w:p>
        </w:tc>
        <w:tc>
          <w:tcPr>
            <w:tcW w:w="360" w:type="pct"/>
            <w:gridSpan w:val="2"/>
            <w:vAlign w:val="center"/>
            <w:hideMark/>
          </w:tcPr>
          <w:p w14:paraId="6EE4386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455C1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8F8E0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6ED38C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4BD42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60" w:type="pct"/>
            <w:gridSpan w:val="2"/>
            <w:vAlign w:val="center"/>
            <w:hideMark/>
          </w:tcPr>
          <w:p w14:paraId="2BADEE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r>
      <w:tr w:rsidR="00FA5FA3" w:rsidRPr="00495F5F" w14:paraId="3272E43A" w14:textId="77777777" w:rsidTr="00FA5FA3">
        <w:trPr>
          <w:gridAfter w:val="1"/>
          <w:wAfter w:w="5" w:type="pct"/>
          <w:trHeight w:val="288"/>
        </w:trPr>
        <w:tc>
          <w:tcPr>
            <w:tcW w:w="442" w:type="pct"/>
            <w:vAlign w:val="center"/>
            <w:hideMark/>
          </w:tcPr>
          <w:p w14:paraId="7A9FEA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7</w:t>
            </w:r>
          </w:p>
        </w:tc>
        <w:tc>
          <w:tcPr>
            <w:tcW w:w="230" w:type="pct"/>
            <w:vAlign w:val="center"/>
            <w:hideMark/>
          </w:tcPr>
          <w:p w14:paraId="63E8DD3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TA</w:t>
            </w:r>
          </w:p>
        </w:tc>
        <w:tc>
          <w:tcPr>
            <w:tcW w:w="360" w:type="pct"/>
            <w:vAlign w:val="center"/>
            <w:hideMark/>
          </w:tcPr>
          <w:p w14:paraId="777AE7B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118FAF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07" w:type="pct"/>
            <w:vAlign w:val="center"/>
            <w:hideMark/>
          </w:tcPr>
          <w:p w14:paraId="76602C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52</w:t>
            </w:r>
          </w:p>
        </w:tc>
        <w:tc>
          <w:tcPr>
            <w:tcW w:w="314" w:type="pct"/>
            <w:vAlign w:val="center"/>
            <w:hideMark/>
          </w:tcPr>
          <w:p w14:paraId="629BA7C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6.64</w:t>
            </w:r>
          </w:p>
        </w:tc>
        <w:tc>
          <w:tcPr>
            <w:tcW w:w="344" w:type="pct"/>
            <w:gridSpan w:val="4"/>
            <w:vAlign w:val="center"/>
            <w:hideMark/>
          </w:tcPr>
          <w:p w14:paraId="088027C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c>
          <w:tcPr>
            <w:tcW w:w="332" w:type="pct"/>
            <w:gridSpan w:val="4"/>
            <w:vAlign w:val="center"/>
            <w:hideMark/>
          </w:tcPr>
          <w:p w14:paraId="3782D6C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1</w:t>
            </w:r>
          </w:p>
        </w:tc>
        <w:tc>
          <w:tcPr>
            <w:tcW w:w="332" w:type="pct"/>
            <w:gridSpan w:val="2"/>
            <w:vAlign w:val="center"/>
            <w:hideMark/>
          </w:tcPr>
          <w:p w14:paraId="3175A5A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62</w:t>
            </w:r>
          </w:p>
        </w:tc>
        <w:tc>
          <w:tcPr>
            <w:tcW w:w="360" w:type="pct"/>
            <w:gridSpan w:val="2"/>
            <w:vAlign w:val="center"/>
            <w:hideMark/>
          </w:tcPr>
          <w:p w14:paraId="09617F1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7C566E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1AD06A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4896C91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5BADA9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60" w:type="pct"/>
            <w:gridSpan w:val="2"/>
            <w:vAlign w:val="center"/>
            <w:hideMark/>
          </w:tcPr>
          <w:p w14:paraId="304DC45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r>
      <w:tr w:rsidR="00FA5FA3" w:rsidRPr="00495F5F" w14:paraId="0BC70F10" w14:textId="77777777" w:rsidTr="00FA5FA3">
        <w:trPr>
          <w:gridAfter w:val="1"/>
          <w:wAfter w:w="5" w:type="pct"/>
          <w:trHeight w:val="288"/>
        </w:trPr>
        <w:tc>
          <w:tcPr>
            <w:tcW w:w="442" w:type="pct"/>
            <w:vAlign w:val="center"/>
            <w:hideMark/>
          </w:tcPr>
          <w:p w14:paraId="7CAA40A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8</w:t>
            </w:r>
          </w:p>
        </w:tc>
        <w:tc>
          <w:tcPr>
            <w:tcW w:w="230" w:type="pct"/>
            <w:vAlign w:val="center"/>
            <w:hideMark/>
          </w:tcPr>
          <w:p w14:paraId="2A7E96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5562FB2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1494BF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07" w:type="pct"/>
            <w:vAlign w:val="center"/>
            <w:hideMark/>
          </w:tcPr>
          <w:p w14:paraId="03F47C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5.84</w:t>
            </w:r>
          </w:p>
        </w:tc>
        <w:tc>
          <w:tcPr>
            <w:tcW w:w="314" w:type="pct"/>
            <w:vAlign w:val="center"/>
            <w:hideMark/>
          </w:tcPr>
          <w:p w14:paraId="555DF8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92</w:t>
            </w:r>
          </w:p>
        </w:tc>
        <w:tc>
          <w:tcPr>
            <w:tcW w:w="344" w:type="pct"/>
            <w:gridSpan w:val="4"/>
            <w:vAlign w:val="center"/>
            <w:hideMark/>
          </w:tcPr>
          <w:p w14:paraId="11230D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2016</w:t>
            </w:r>
          </w:p>
        </w:tc>
        <w:tc>
          <w:tcPr>
            <w:tcW w:w="332" w:type="pct"/>
            <w:gridSpan w:val="4"/>
            <w:vAlign w:val="center"/>
            <w:hideMark/>
          </w:tcPr>
          <w:p w14:paraId="08C37E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38</w:t>
            </w:r>
          </w:p>
        </w:tc>
        <w:tc>
          <w:tcPr>
            <w:tcW w:w="332" w:type="pct"/>
            <w:gridSpan w:val="2"/>
            <w:vAlign w:val="center"/>
            <w:hideMark/>
          </w:tcPr>
          <w:p w14:paraId="4ED4E6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52</w:t>
            </w:r>
          </w:p>
        </w:tc>
        <w:tc>
          <w:tcPr>
            <w:tcW w:w="360" w:type="pct"/>
            <w:gridSpan w:val="2"/>
            <w:vAlign w:val="center"/>
            <w:hideMark/>
          </w:tcPr>
          <w:p w14:paraId="58ACAE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73A4B8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11478A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00A4B5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9C8B1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60" w:type="pct"/>
            <w:gridSpan w:val="2"/>
            <w:vAlign w:val="center"/>
            <w:hideMark/>
          </w:tcPr>
          <w:p w14:paraId="334226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2016</w:t>
            </w:r>
          </w:p>
        </w:tc>
      </w:tr>
      <w:tr w:rsidR="00FA5FA3" w:rsidRPr="00495F5F" w14:paraId="27822A30" w14:textId="77777777" w:rsidTr="00FA5FA3">
        <w:trPr>
          <w:gridAfter w:val="1"/>
          <w:wAfter w:w="5" w:type="pct"/>
          <w:trHeight w:val="288"/>
        </w:trPr>
        <w:tc>
          <w:tcPr>
            <w:tcW w:w="442" w:type="pct"/>
            <w:vAlign w:val="center"/>
            <w:hideMark/>
          </w:tcPr>
          <w:p w14:paraId="6E9998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9</w:t>
            </w:r>
          </w:p>
        </w:tc>
        <w:tc>
          <w:tcPr>
            <w:tcW w:w="230" w:type="pct"/>
            <w:vAlign w:val="center"/>
            <w:hideMark/>
          </w:tcPr>
          <w:p w14:paraId="15820F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398E95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DF75A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07" w:type="pct"/>
            <w:vAlign w:val="center"/>
            <w:hideMark/>
          </w:tcPr>
          <w:p w14:paraId="0552D6E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22</w:t>
            </w:r>
          </w:p>
        </w:tc>
        <w:tc>
          <w:tcPr>
            <w:tcW w:w="314" w:type="pct"/>
            <w:vAlign w:val="center"/>
            <w:hideMark/>
          </w:tcPr>
          <w:p w14:paraId="560A9D4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3.16</w:t>
            </w:r>
          </w:p>
        </w:tc>
        <w:tc>
          <w:tcPr>
            <w:tcW w:w="344" w:type="pct"/>
            <w:gridSpan w:val="4"/>
            <w:vAlign w:val="center"/>
            <w:hideMark/>
          </w:tcPr>
          <w:p w14:paraId="70408C5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3/2016</w:t>
            </w:r>
          </w:p>
        </w:tc>
        <w:tc>
          <w:tcPr>
            <w:tcW w:w="332" w:type="pct"/>
            <w:gridSpan w:val="4"/>
            <w:vAlign w:val="center"/>
            <w:hideMark/>
          </w:tcPr>
          <w:p w14:paraId="77543C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1.83</w:t>
            </w:r>
          </w:p>
        </w:tc>
        <w:tc>
          <w:tcPr>
            <w:tcW w:w="332" w:type="pct"/>
            <w:gridSpan w:val="2"/>
            <w:vAlign w:val="center"/>
            <w:hideMark/>
          </w:tcPr>
          <w:p w14:paraId="75A94BE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06</w:t>
            </w:r>
          </w:p>
        </w:tc>
        <w:tc>
          <w:tcPr>
            <w:tcW w:w="360" w:type="pct"/>
            <w:gridSpan w:val="2"/>
            <w:vAlign w:val="center"/>
            <w:hideMark/>
          </w:tcPr>
          <w:p w14:paraId="7AD1FB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4BD0AB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351581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22AE22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D6EA4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60" w:type="pct"/>
            <w:gridSpan w:val="2"/>
            <w:vAlign w:val="center"/>
            <w:hideMark/>
          </w:tcPr>
          <w:p w14:paraId="689B43B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3/2016</w:t>
            </w:r>
          </w:p>
        </w:tc>
      </w:tr>
      <w:tr w:rsidR="00FA5FA3" w:rsidRPr="00495F5F" w14:paraId="0E9655FF" w14:textId="77777777" w:rsidTr="00FA5FA3">
        <w:trPr>
          <w:gridAfter w:val="1"/>
          <w:wAfter w:w="5" w:type="pct"/>
          <w:trHeight w:val="288"/>
        </w:trPr>
        <w:tc>
          <w:tcPr>
            <w:tcW w:w="442" w:type="pct"/>
            <w:vAlign w:val="center"/>
            <w:hideMark/>
          </w:tcPr>
          <w:p w14:paraId="4799315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0</w:t>
            </w:r>
          </w:p>
        </w:tc>
        <w:tc>
          <w:tcPr>
            <w:tcW w:w="230" w:type="pct"/>
            <w:vAlign w:val="center"/>
            <w:hideMark/>
          </w:tcPr>
          <w:p w14:paraId="5B063EB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19A05B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7DF5A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6/2016</w:t>
            </w:r>
          </w:p>
        </w:tc>
        <w:tc>
          <w:tcPr>
            <w:tcW w:w="307" w:type="pct"/>
            <w:vAlign w:val="center"/>
            <w:hideMark/>
          </w:tcPr>
          <w:p w14:paraId="0E9A2A0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14" w:type="pct"/>
            <w:vAlign w:val="center"/>
            <w:hideMark/>
          </w:tcPr>
          <w:p w14:paraId="4B4B27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8.99</w:t>
            </w:r>
          </w:p>
        </w:tc>
        <w:tc>
          <w:tcPr>
            <w:tcW w:w="344" w:type="pct"/>
            <w:gridSpan w:val="4"/>
            <w:vAlign w:val="center"/>
            <w:hideMark/>
          </w:tcPr>
          <w:p w14:paraId="1D3C4A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c>
          <w:tcPr>
            <w:tcW w:w="332" w:type="pct"/>
            <w:gridSpan w:val="4"/>
            <w:vAlign w:val="center"/>
            <w:hideMark/>
          </w:tcPr>
          <w:p w14:paraId="2D0578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73</w:t>
            </w:r>
          </w:p>
        </w:tc>
        <w:tc>
          <w:tcPr>
            <w:tcW w:w="332" w:type="pct"/>
            <w:gridSpan w:val="2"/>
            <w:vAlign w:val="center"/>
            <w:hideMark/>
          </w:tcPr>
          <w:p w14:paraId="45FC73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5</w:t>
            </w:r>
          </w:p>
        </w:tc>
        <w:tc>
          <w:tcPr>
            <w:tcW w:w="360" w:type="pct"/>
            <w:gridSpan w:val="2"/>
            <w:vAlign w:val="center"/>
            <w:hideMark/>
          </w:tcPr>
          <w:p w14:paraId="00E74B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435B2A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B14184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2CF405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288AAC4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7/2016</w:t>
            </w:r>
          </w:p>
        </w:tc>
        <w:tc>
          <w:tcPr>
            <w:tcW w:w="360" w:type="pct"/>
            <w:gridSpan w:val="2"/>
            <w:vAlign w:val="center"/>
            <w:hideMark/>
          </w:tcPr>
          <w:p w14:paraId="6B0089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r>
      <w:tr w:rsidR="00FA5FA3" w:rsidRPr="00495F5F" w14:paraId="03A392DA" w14:textId="77777777" w:rsidTr="00FA5FA3">
        <w:trPr>
          <w:gridAfter w:val="1"/>
          <w:wAfter w:w="5" w:type="pct"/>
          <w:trHeight w:val="288"/>
        </w:trPr>
        <w:tc>
          <w:tcPr>
            <w:tcW w:w="442" w:type="pct"/>
            <w:vAlign w:val="center"/>
            <w:hideMark/>
          </w:tcPr>
          <w:p w14:paraId="386DD9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1</w:t>
            </w:r>
          </w:p>
        </w:tc>
        <w:tc>
          <w:tcPr>
            <w:tcW w:w="230" w:type="pct"/>
            <w:vAlign w:val="center"/>
            <w:hideMark/>
          </w:tcPr>
          <w:p w14:paraId="69494F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OB</w:t>
            </w:r>
          </w:p>
        </w:tc>
        <w:tc>
          <w:tcPr>
            <w:tcW w:w="360" w:type="pct"/>
            <w:vAlign w:val="center"/>
            <w:hideMark/>
          </w:tcPr>
          <w:p w14:paraId="3C8982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25542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07" w:type="pct"/>
            <w:vAlign w:val="center"/>
            <w:hideMark/>
          </w:tcPr>
          <w:p w14:paraId="1BF4B0B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5.29</w:t>
            </w:r>
          </w:p>
        </w:tc>
        <w:tc>
          <w:tcPr>
            <w:tcW w:w="314" w:type="pct"/>
            <w:vAlign w:val="center"/>
            <w:hideMark/>
          </w:tcPr>
          <w:p w14:paraId="152B848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24</w:t>
            </w:r>
          </w:p>
        </w:tc>
        <w:tc>
          <w:tcPr>
            <w:tcW w:w="344" w:type="pct"/>
            <w:gridSpan w:val="4"/>
            <w:vAlign w:val="center"/>
            <w:hideMark/>
          </w:tcPr>
          <w:p w14:paraId="4187A3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5/2016</w:t>
            </w:r>
          </w:p>
        </w:tc>
        <w:tc>
          <w:tcPr>
            <w:tcW w:w="332" w:type="pct"/>
            <w:gridSpan w:val="4"/>
            <w:vAlign w:val="center"/>
            <w:hideMark/>
          </w:tcPr>
          <w:p w14:paraId="0B92A7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w:t>
            </w:r>
          </w:p>
        </w:tc>
        <w:tc>
          <w:tcPr>
            <w:tcW w:w="332" w:type="pct"/>
            <w:gridSpan w:val="2"/>
            <w:vAlign w:val="center"/>
            <w:hideMark/>
          </w:tcPr>
          <w:p w14:paraId="141DE6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56</w:t>
            </w:r>
          </w:p>
        </w:tc>
        <w:tc>
          <w:tcPr>
            <w:tcW w:w="360" w:type="pct"/>
            <w:gridSpan w:val="2"/>
            <w:vAlign w:val="center"/>
            <w:hideMark/>
          </w:tcPr>
          <w:p w14:paraId="5A1F754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3E28C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52A040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57E875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BDE5F2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60" w:type="pct"/>
            <w:gridSpan w:val="2"/>
            <w:vAlign w:val="center"/>
            <w:hideMark/>
          </w:tcPr>
          <w:p w14:paraId="6CF4BA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5/2016</w:t>
            </w:r>
          </w:p>
        </w:tc>
      </w:tr>
      <w:tr w:rsidR="00FA5FA3" w:rsidRPr="00495F5F" w14:paraId="51DB4F4E" w14:textId="77777777" w:rsidTr="00FA5FA3">
        <w:trPr>
          <w:gridAfter w:val="1"/>
          <w:wAfter w:w="5" w:type="pct"/>
          <w:trHeight w:val="288"/>
        </w:trPr>
        <w:tc>
          <w:tcPr>
            <w:tcW w:w="442" w:type="pct"/>
            <w:vAlign w:val="center"/>
            <w:hideMark/>
          </w:tcPr>
          <w:p w14:paraId="35455A4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2</w:t>
            </w:r>
          </w:p>
        </w:tc>
        <w:tc>
          <w:tcPr>
            <w:tcW w:w="230" w:type="pct"/>
            <w:vAlign w:val="center"/>
            <w:hideMark/>
          </w:tcPr>
          <w:p w14:paraId="40A578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271F4C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6D680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c>
          <w:tcPr>
            <w:tcW w:w="307" w:type="pct"/>
            <w:vAlign w:val="center"/>
            <w:hideMark/>
          </w:tcPr>
          <w:p w14:paraId="1DFA70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6</w:t>
            </w:r>
          </w:p>
        </w:tc>
        <w:tc>
          <w:tcPr>
            <w:tcW w:w="314" w:type="pct"/>
            <w:vAlign w:val="center"/>
            <w:hideMark/>
          </w:tcPr>
          <w:p w14:paraId="2BB1FE4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9</w:t>
            </w:r>
          </w:p>
        </w:tc>
        <w:tc>
          <w:tcPr>
            <w:tcW w:w="344" w:type="pct"/>
            <w:gridSpan w:val="4"/>
            <w:vAlign w:val="center"/>
            <w:hideMark/>
          </w:tcPr>
          <w:p w14:paraId="6674C34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2873902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24</w:t>
            </w:r>
          </w:p>
        </w:tc>
        <w:tc>
          <w:tcPr>
            <w:tcW w:w="332" w:type="pct"/>
            <w:gridSpan w:val="2"/>
            <w:vAlign w:val="center"/>
            <w:hideMark/>
          </w:tcPr>
          <w:p w14:paraId="746EAF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5</w:t>
            </w:r>
          </w:p>
        </w:tc>
        <w:tc>
          <w:tcPr>
            <w:tcW w:w="360" w:type="pct"/>
            <w:gridSpan w:val="2"/>
            <w:vAlign w:val="center"/>
            <w:hideMark/>
          </w:tcPr>
          <w:p w14:paraId="55540CC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1479FF3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73F9B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E366C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8E1274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c>
          <w:tcPr>
            <w:tcW w:w="360" w:type="pct"/>
            <w:gridSpan w:val="2"/>
            <w:vAlign w:val="center"/>
            <w:hideMark/>
          </w:tcPr>
          <w:p w14:paraId="10ACD7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47C303C" w14:textId="77777777" w:rsidTr="00FA5FA3">
        <w:trPr>
          <w:gridAfter w:val="1"/>
          <w:wAfter w:w="5" w:type="pct"/>
          <w:trHeight w:val="288"/>
        </w:trPr>
        <w:tc>
          <w:tcPr>
            <w:tcW w:w="442" w:type="pct"/>
            <w:vAlign w:val="center"/>
            <w:hideMark/>
          </w:tcPr>
          <w:p w14:paraId="657E51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3</w:t>
            </w:r>
          </w:p>
        </w:tc>
        <w:tc>
          <w:tcPr>
            <w:tcW w:w="230" w:type="pct"/>
            <w:vAlign w:val="center"/>
            <w:hideMark/>
          </w:tcPr>
          <w:p w14:paraId="3A05D61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0CF37CB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4032C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38C481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w:t>
            </w:r>
          </w:p>
        </w:tc>
        <w:tc>
          <w:tcPr>
            <w:tcW w:w="314" w:type="pct"/>
            <w:vAlign w:val="center"/>
            <w:hideMark/>
          </w:tcPr>
          <w:p w14:paraId="659834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0</w:t>
            </w:r>
          </w:p>
        </w:tc>
        <w:tc>
          <w:tcPr>
            <w:tcW w:w="344" w:type="pct"/>
            <w:gridSpan w:val="4"/>
            <w:vAlign w:val="center"/>
            <w:hideMark/>
          </w:tcPr>
          <w:p w14:paraId="1B221B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67AE03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1</w:t>
            </w:r>
          </w:p>
        </w:tc>
        <w:tc>
          <w:tcPr>
            <w:tcW w:w="332" w:type="pct"/>
            <w:gridSpan w:val="2"/>
            <w:vAlign w:val="center"/>
            <w:hideMark/>
          </w:tcPr>
          <w:p w14:paraId="32F8E3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2</w:t>
            </w:r>
          </w:p>
        </w:tc>
        <w:tc>
          <w:tcPr>
            <w:tcW w:w="360" w:type="pct"/>
            <w:gridSpan w:val="2"/>
            <w:vAlign w:val="center"/>
            <w:hideMark/>
          </w:tcPr>
          <w:p w14:paraId="11366B6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FC23B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097F35A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703ADDB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D5905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7B22E37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2008948" w14:textId="77777777" w:rsidTr="00FA5FA3">
        <w:trPr>
          <w:gridAfter w:val="1"/>
          <w:wAfter w:w="5" w:type="pct"/>
          <w:trHeight w:val="288"/>
        </w:trPr>
        <w:tc>
          <w:tcPr>
            <w:tcW w:w="442" w:type="pct"/>
            <w:vAlign w:val="center"/>
            <w:hideMark/>
          </w:tcPr>
          <w:p w14:paraId="2B531A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4</w:t>
            </w:r>
          </w:p>
        </w:tc>
        <w:tc>
          <w:tcPr>
            <w:tcW w:w="230" w:type="pct"/>
            <w:vAlign w:val="center"/>
            <w:hideMark/>
          </w:tcPr>
          <w:p w14:paraId="2E3357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02AFF4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342002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060B9A6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8</w:t>
            </w:r>
          </w:p>
        </w:tc>
        <w:tc>
          <w:tcPr>
            <w:tcW w:w="314" w:type="pct"/>
            <w:vAlign w:val="center"/>
            <w:hideMark/>
          </w:tcPr>
          <w:p w14:paraId="062E42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8</w:t>
            </w:r>
          </w:p>
        </w:tc>
        <w:tc>
          <w:tcPr>
            <w:tcW w:w="344" w:type="pct"/>
            <w:gridSpan w:val="4"/>
            <w:vAlign w:val="center"/>
            <w:hideMark/>
          </w:tcPr>
          <w:p w14:paraId="37A892C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59140D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32" w:type="pct"/>
            <w:gridSpan w:val="2"/>
            <w:vAlign w:val="center"/>
            <w:hideMark/>
          </w:tcPr>
          <w:p w14:paraId="7150F1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1</w:t>
            </w:r>
          </w:p>
        </w:tc>
        <w:tc>
          <w:tcPr>
            <w:tcW w:w="360" w:type="pct"/>
            <w:gridSpan w:val="2"/>
            <w:vAlign w:val="center"/>
            <w:hideMark/>
          </w:tcPr>
          <w:p w14:paraId="494D204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2EDD065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049CFD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5AB72B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00B75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12AC95E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56147B6F" w14:textId="77777777" w:rsidTr="00FA5FA3">
        <w:trPr>
          <w:gridAfter w:val="1"/>
          <w:wAfter w:w="5" w:type="pct"/>
          <w:trHeight w:val="288"/>
        </w:trPr>
        <w:tc>
          <w:tcPr>
            <w:tcW w:w="442" w:type="pct"/>
            <w:vAlign w:val="center"/>
            <w:hideMark/>
          </w:tcPr>
          <w:p w14:paraId="699F3D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4</w:t>
            </w:r>
          </w:p>
        </w:tc>
        <w:tc>
          <w:tcPr>
            <w:tcW w:w="230" w:type="pct"/>
            <w:vAlign w:val="center"/>
            <w:hideMark/>
          </w:tcPr>
          <w:p w14:paraId="1CF47C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6A4E894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1F511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11BAC6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8</w:t>
            </w:r>
          </w:p>
        </w:tc>
        <w:tc>
          <w:tcPr>
            <w:tcW w:w="314" w:type="pct"/>
            <w:vAlign w:val="center"/>
            <w:hideMark/>
          </w:tcPr>
          <w:p w14:paraId="456631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8</w:t>
            </w:r>
          </w:p>
        </w:tc>
        <w:tc>
          <w:tcPr>
            <w:tcW w:w="344" w:type="pct"/>
            <w:gridSpan w:val="4"/>
            <w:vAlign w:val="center"/>
            <w:hideMark/>
          </w:tcPr>
          <w:p w14:paraId="7C7C24C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419B35B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32" w:type="pct"/>
            <w:gridSpan w:val="2"/>
            <w:vAlign w:val="center"/>
            <w:hideMark/>
          </w:tcPr>
          <w:p w14:paraId="7A6978E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1</w:t>
            </w:r>
          </w:p>
        </w:tc>
        <w:tc>
          <w:tcPr>
            <w:tcW w:w="360" w:type="pct"/>
            <w:gridSpan w:val="2"/>
            <w:vAlign w:val="center"/>
            <w:hideMark/>
          </w:tcPr>
          <w:p w14:paraId="3B4F85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4C1E5E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D9DBDA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781E8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DB66E6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2AB753B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6D8A0A72" w14:textId="77777777" w:rsidTr="00FA5FA3">
        <w:trPr>
          <w:trHeight w:val="288"/>
        </w:trPr>
        <w:tc>
          <w:tcPr>
            <w:tcW w:w="2041" w:type="pct"/>
            <w:gridSpan w:val="6"/>
            <w:tcBorders>
              <w:top w:val="nil"/>
              <w:left w:val="nil"/>
              <w:bottom w:val="nil"/>
              <w:right w:val="nil"/>
            </w:tcBorders>
            <w:shd w:val="clear" w:color="auto" w:fill="auto"/>
            <w:noWrap/>
            <w:tcMar>
              <w:left w:w="115" w:type="dxa"/>
              <w:right w:w="115" w:type="dxa"/>
            </w:tcMar>
            <w:vAlign w:val="center"/>
          </w:tcPr>
          <w:p w14:paraId="35FB195C" w14:textId="41B1113A" w:rsidR="00FA5FA3" w:rsidRPr="00495F5F" w:rsidRDefault="00FA5FA3" w:rsidP="006D2D1C">
            <w:pPr>
              <w:jc w:val="center"/>
              <w:rPr>
                <w:rFonts w:ascii="Arial" w:hAnsi="Arial" w:cs="Arial"/>
                <w:b/>
                <w:bCs/>
                <w:color w:val="000000"/>
                <w:sz w:val="16"/>
                <w:szCs w:val="16"/>
              </w:rPr>
            </w:pPr>
            <w:r w:rsidRPr="00B43166">
              <w:rPr>
                <w:rFonts w:ascii="Arial" w:hAnsi="Arial" w:cs="Arial"/>
                <w:b/>
                <w:bCs/>
                <w:color w:val="000000"/>
                <w:sz w:val="20"/>
                <w:szCs w:val="20"/>
              </w:rPr>
              <w:lastRenderedPageBreak/>
              <w:t>Table B</w:t>
            </w:r>
            <w:r>
              <w:rPr>
                <w:rFonts w:ascii="Arial" w:hAnsi="Arial" w:cs="Arial"/>
                <w:b/>
                <w:bCs/>
                <w:color w:val="000000"/>
                <w:sz w:val="20"/>
                <w:szCs w:val="20"/>
              </w:rPr>
              <w:t>-1</w:t>
            </w:r>
            <w:r w:rsidRPr="00B43166">
              <w:rPr>
                <w:rFonts w:ascii="Arial" w:hAnsi="Arial" w:cs="Arial"/>
                <w:b/>
                <w:bCs/>
                <w:color w:val="000000"/>
                <w:sz w:val="20"/>
                <w:szCs w:val="20"/>
              </w:rPr>
              <w:t xml:space="preserve">. Summary of PASCAL deployments, </w:t>
            </w:r>
            <w:proofErr w:type="spellStart"/>
            <w:r w:rsidRPr="00B43166">
              <w:rPr>
                <w:rFonts w:ascii="Arial" w:hAnsi="Arial" w:cs="Arial"/>
                <w:b/>
                <w:bCs/>
                <w:color w:val="000000"/>
                <w:sz w:val="20"/>
                <w:szCs w:val="20"/>
              </w:rPr>
              <w:t>con’t</w:t>
            </w:r>
            <w:proofErr w:type="spellEnd"/>
            <w:r w:rsidRPr="00B43166">
              <w:rPr>
                <w:rFonts w:ascii="Arial" w:hAnsi="Arial" w:cs="Arial"/>
                <w:b/>
                <w:bCs/>
                <w:color w:val="000000"/>
                <w:sz w:val="20"/>
                <w:szCs w:val="20"/>
              </w:rPr>
              <w:t>.</w:t>
            </w:r>
          </w:p>
        </w:tc>
        <w:tc>
          <w:tcPr>
            <w:tcW w:w="93" w:type="pct"/>
            <w:tcBorders>
              <w:top w:val="nil"/>
              <w:left w:val="nil"/>
              <w:bottom w:val="nil"/>
              <w:right w:val="nil"/>
            </w:tcBorders>
            <w:shd w:val="clear" w:color="auto" w:fill="auto"/>
            <w:noWrap/>
            <w:tcMar>
              <w:left w:w="115" w:type="dxa"/>
              <w:right w:w="115" w:type="dxa"/>
            </w:tcMar>
            <w:vAlign w:val="center"/>
          </w:tcPr>
          <w:p w14:paraId="7D08BDA7" w14:textId="77777777" w:rsidR="00FA5FA3" w:rsidRPr="00495F5F" w:rsidRDefault="00FA5FA3" w:rsidP="006D2D1C">
            <w:pPr>
              <w:jc w:val="center"/>
              <w:rPr>
                <w:rFonts w:ascii="Arial" w:hAnsi="Arial" w:cs="Arial"/>
                <w:b/>
                <w:bCs/>
                <w:color w:val="000000"/>
                <w:sz w:val="16"/>
                <w:szCs w:val="16"/>
              </w:rPr>
            </w:pPr>
          </w:p>
        </w:tc>
        <w:tc>
          <w:tcPr>
            <w:tcW w:w="98" w:type="pct"/>
            <w:tcBorders>
              <w:top w:val="nil"/>
              <w:left w:val="nil"/>
              <w:bottom w:val="nil"/>
              <w:right w:val="nil"/>
            </w:tcBorders>
            <w:shd w:val="clear" w:color="auto" w:fill="auto"/>
            <w:noWrap/>
            <w:tcMar>
              <w:left w:w="115" w:type="dxa"/>
              <w:right w:w="115" w:type="dxa"/>
            </w:tcMar>
            <w:vAlign w:val="center"/>
          </w:tcPr>
          <w:p w14:paraId="5360AAB3" w14:textId="77777777" w:rsidR="00FA5FA3" w:rsidRPr="00495F5F" w:rsidRDefault="00FA5FA3" w:rsidP="006D2D1C">
            <w:pPr>
              <w:jc w:val="center"/>
              <w:rPr>
                <w:rFonts w:ascii="Arial" w:hAnsi="Arial" w:cs="Arial"/>
                <w:b/>
                <w:bCs/>
                <w:color w:val="000000"/>
                <w:sz w:val="16"/>
                <w:szCs w:val="16"/>
              </w:rPr>
            </w:pPr>
          </w:p>
        </w:tc>
        <w:tc>
          <w:tcPr>
            <w:tcW w:w="99" w:type="pct"/>
            <w:tcBorders>
              <w:top w:val="nil"/>
              <w:left w:val="nil"/>
              <w:bottom w:val="nil"/>
              <w:right w:val="nil"/>
            </w:tcBorders>
            <w:shd w:val="clear" w:color="auto" w:fill="auto"/>
            <w:noWrap/>
            <w:tcMar>
              <w:left w:w="115" w:type="dxa"/>
              <w:right w:w="115" w:type="dxa"/>
            </w:tcMar>
            <w:vAlign w:val="center"/>
          </w:tcPr>
          <w:p w14:paraId="3E8178C2" w14:textId="77777777" w:rsidR="00FA5FA3" w:rsidRPr="00495F5F" w:rsidRDefault="00FA5FA3" w:rsidP="006D2D1C">
            <w:pPr>
              <w:jc w:val="center"/>
              <w:rPr>
                <w:rFonts w:ascii="Arial" w:hAnsi="Arial" w:cs="Arial"/>
                <w:b/>
                <w:bCs/>
                <w:color w:val="000000"/>
                <w:sz w:val="16"/>
                <w:szCs w:val="16"/>
              </w:rPr>
            </w:pPr>
          </w:p>
        </w:tc>
        <w:tc>
          <w:tcPr>
            <w:tcW w:w="100" w:type="pct"/>
            <w:gridSpan w:val="2"/>
            <w:tcBorders>
              <w:top w:val="nil"/>
              <w:left w:val="nil"/>
              <w:bottom w:val="nil"/>
              <w:right w:val="nil"/>
            </w:tcBorders>
            <w:shd w:val="clear" w:color="auto" w:fill="auto"/>
            <w:noWrap/>
            <w:tcMar>
              <w:left w:w="115" w:type="dxa"/>
              <w:right w:w="115" w:type="dxa"/>
            </w:tcMar>
            <w:vAlign w:val="center"/>
          </w:tcPr>
          <w:p w14:paraId="08027B41" w14:textId="77777777" w:rsidR="00FA5FA3" w:rsidRPr="00495F5F" w:rsidRDefault="00FA5FA3" w:rsidP="006D2D1C">
            <w:pPr>
              <w:jc w:val="center"/>
              <w:rPr>
                <w:rFonts w:ascii="Arial" w:hAnsi="Arial" w:cs="Arial"/>
                <w:b/>
                <w:bCs/>
                <w:color w:val="000000"/>
                <w:sz w:val="16"/>
                <w:szCs w:val="16"/>
              </w:rPr>
            </w:pPr>
          </w:p>
        </w:tc>
        <w:tc>
          <w:tcPr>
            <w:tcW w:w="107" w:type="pct"/>
            <w:tcBorders>
              <w:top w:val="nil"/>
              <w:left w:val="nil"/>
              <w:bottom w:val="nil"/>
              <w:right w:val="nil"/>
            </w:tcBorders>
            <w:shd w:val="clear" w:color="auto" w:fill="auto"/>
            <w:noWrap/>
            <w:tcMar>
              <w:left w:w="115" w:type="dxa"/>
              <w:right w:w="115" w:type="dxa"/>
            </w:tcMar>
            <w:vAlign w:val="center"/>
          </w:tcPr>
          <w:p w14:paraId="623F18BF" w14:textId="77777777" w:rsidR="00FA5FA3" w:rsidRPr="00495F5F" w:rsidRDefault="00FA5FA3" w:rsidP="006D2D1C">
            <w:pPr>
              <w:jc w:val="center"/>
              <w:rPr>
                <w:rFonts w:ascii="Arial" w:hAnsi="Arial" w:cs="Arial"/>
                <w:b/>
                <w:bCs/>
                <w:color w:val="000000"/>
                <w:sz w:val="16"/>
                <w:szCs w:val="16"/>
              </w:rPr>
            </w:pPr>
          </w:p>
        </w:tc>
        <w:tc>
          <w:tcPr>
            <w:tcW w:w="98" w:type="pct"/>
            <w:tcBorders>
              <w:top w:val="nil"/>
              <w:left w:val="nil"/>
              <w:bottom w:val="nil"/>
              <w:right w:val="nil"/>
            </w:tcBorders>
            <w:shd w:val="clear" w:color="auto" w:fill="auto"/>
            <w:noWrap/>
            <w:tcMar>
              <w:left w:w="115" w:type="dxa"/>
              <w:right w:w="115" w:type="dxa"/>
            </w:tcMar>
            <w:vAlign w:val="center"/>
          </w:tcPr>
          <w:p w14:paraId="29A530B4" w14:textId="77777777" w:rsidR="00FA5FA3" w:rsidRPr="00495F5F" w:rsidRDefault="00FA5FA3" w:rsidP="006D2D1C">
            <w:pPr>
              <w:jc w:val="center"/>
              <w:rPr>
                <w:rFonts w:ascii="Arial" w:hAnsi="Arial" w:cs="Arial"/>
                <w:b/>
                <w:bCs/>
                <w:color w:val="000000"/>
                <w:sz w:val="16"/>
                <w:szCs w:val="16"/>
              </w:rPr>
            </w:pPr>
          </w:p>
        </w:tc>
        <w:tc>
          <w:tcPr>
            <w:tcW w:w="99" w:type="pct"/>
            <w:gridSpan w:val="2"/>
            <w:tcBorders>
              <w:top w:val="nil"/>
              <w:left w:val="nil"/>
              <w:bottom w:val="nil"/>
              <w:right w:val="nil"/>
            </w:tcBorders>
            <w:shd w:val="clear" w:color="auto" w:fill="auto"/>
            <w:noWrap/>
            <w:tcMar>
              <w:left w:w="115" w:type="dxa"/>
              <w:right w:w="115" w:type="dxa"/>
            </w:tcMar>
            <w:vAlign w:val="center"/>
          </w:tcPr>
          <w:p w14:paraId="414A30A6" w14:textId="77777777" w:rsidR="00FA5FA3" w:rsidRPr="00495F5F" w:rsidRDefault="00FA5FA3" w:rsidP="006D2D1C">
            <w:pPr>
              <w:jc w:val="center"/>
              <w:rPr>
                <w:rFonts w:ascii="Arial" w:hAnsi="Arial" w:cs="Arial"/>
                <w:b/>
                <w:bCs/>
                <w:color w:val="000000"/>
                <w:sz w:val="16"/>
                <w:szCs w:val="16"/>
              </w:rPr>
            </w:pPr>
          </w:p>
        </w:tc>
        <w:tc>
          <w:tcPr>
            <w:tcW w:w="332" w:type="pct"/>
            <w:gridSpan w:val="2"/>
            <w:tcBorders>
              <w:top w:val="nil"/>
              <w:left w:val="nil"/>
              <w:bottom w:val="nil"/>
              <w:right w:val="nil"/>
            </w:tcBorders>
            <w:shd w:val="clear" w:color="auto" w:fill="auto"/>
            <w:noWrap/>
            <w:tcMar>
              <w:left w:w="115" w:type="dxa"/>
              <w:right w:w="115" w:type="dxa"/>
            </w:tcMar>
            <w:vAlign w:val="center"/>
          </w:tcPr>
          <w:p w14:paraId="5639202D" w14:textId="77777777" w:rsidR="00FA5FA3" w:rsidRPr="00495F5F" w:rsidRDefault="00FA5FA3" w:rsidP="006D2D1C">
            <w:pPr>
              <w:jc w:val="center"/>
              <w:rPr>
                <w:rFonts w:ascii="Arial" w:hAnsi="Arial" w:cs="Arial"/>
                <w:b/>
                <w:bCs/>
                <w:color w:val="000000"/>
                <w:sz w:val="16"/>
                <w:szCs w:val="16"/>
              </w:rPr>
            </w:pPr>
          </w:p>
        </w:tc>
        <w:tc>
          <w:tcPr>
            <w:tcW w:w="360" w:type="pct"/>
            <w:gridSpan w:val="2"/>
            <w:tcBorders>
              <w:top w:val="nil"/>
              <w:left w:val="nil"/>
              <w:bottom w:val="nil"/>
              <w:right w:val="nil"/>
            </w:tcBorders>
            <w:shd w:val="clear" w:color="auto" w:fill="auto"/>
            <w:noWrap/>
            <w:tcMar>
              <w:left w:w="115" w:type="dxa"/>
              <w:right w:w="115" w:type="dxa"/>
            </w:tcMar>
            <w:vAlign w:val="center"/>
          </w:tcPr>
          <w:p w14:paraId="68945050" w14:textId="77777777" w:rsidR="00FA5FA3" w:rsidRPr="00495F5F" w:rsidRDefault="00FA5FA3" w:rsidP="006D2D1C">
            <w:pPr>
              <w:jc w:val="center"/>
              <w:rPr>
                <w:rFonts w:ascii="Arial" w:hAnsi="Arial" w:cs="Arial"/>
                <w:b/>
                <w:bCs/>
                <w:color w:val="000000"/>
                <w:sz w:val="16"/>
                <w:szCs w:val="16"/>
              </w:rPr>
            </w:pPr>
          </w:p>
        </w:tc>
        <w:tc>
          <w:tcPr>
            <w:tcW w:w="237" w:type="pct"/>
            <w:gridSpan w:val="2"/>
            <w:tcBorders>
              <w:top w:val="nil"/>
              <w:left w:val="nil"/>
              <w:bottom w:val="nil"/>
              <w:right w:val="nil"/>
            </w:tcBorders>
            <w:shd w:val="clear" w:color="auto" w:fill="auto"/>
            <w:noWrap/>
            <w:tcMar>
              <w:left w:w="115" w:type="dxa"/>
              <w:right w:w="115" w:type="dxa"/>
            </w:tcMar>
            <w:vAlign w:val="center"/>
          </w:tcPr>
          <w:p w14:paraId="1CD9F178" w14:textId="77777777" w:rsidR="00FA5FA3" w:rsidRPr="00495F5F" w:rsidRDefault="00FA5FA3" w:rsidP="006D2D1C">
            <w:pPr>
              <w:jc w:val="center"/>
              <w:rPr>
                <w:rFonts w:ascii="Arial" w:hAnsi="Arial" w:cs="Arial"/>
                <w:b/>
                <w:bCs/>
                <w:color w:val="000000"/>
                <w:sz w:val="16"/>
                <w:szCs w:val="16"/>
              </w:rPr>
            </w:pPr>
          </w:p>
        </w:tc>
        <w:tc>
          <w:tcPr>
            <w:tcW w:w="372" w:type="pct"/>
            <w:gridSpan w:val="2"/>
            <w:tcBorders>
              <w:top w:val="nil"/>
              <w:left w:val="nil"/>
              <w:bottom w:val="nil"/>
              <w:right w:val="nil"/>
            </w:tcBorders>
            <w:shd w:val="clear" w:color="auto" w:fill="auto"/>
            <w:noWrap/>
            <w:tcMar>
              <w:left w:w="115" w:type="dxa"/>
              <w:right w:w="115" w:type="dxa"/>
            </w:tcMar>
            <w:vAlign w:val="center"/>
          </w:tcPr>
          <w:p w14:paraId="70114B5A" w14:textId="77777777" w:rsidR="00FA5FA3" w:rsidRPr="00495F5F" w:rsidRDefault="00FA5FA3" w:rsidP="006D2D1C">
            <w:pPr>
              <w:jc w:val="center"/>
              <w:rPr>
                <w:rFonts w:ascii="Arial" w:hAnsi="Arial" w:cs="Arial"/>
                <w:b/>
                <w:bCs/>
                <w:color w:val="000000"/>
                <w:sz w:val="16"/>
                <w:szCs w:val="16"/>
              </w:rPr>
            </w:pPr>
          </w:p>
        </w:tc>
        <w:tc>
          <w:tcPr>
            <w:tcW w:w="261" w:type="pct"/>
            <w:gridSpan w:val="2"/>
            <w:tcBorders>
              <w:top w:val="nil"/>
              <w:left w:val="nil"/>
              <w:bottom w:val="nil"/>
              <w:right w:val="nil"/>
            </w:tcBorders>
            <w:shd w:val="clear" w:color="auto" w:fill="auto"/>
            <w:noWrap/>
            <w:tcMar>
              <w:left w:w="115" w:type="dxa"/>
              <w:right w:w="115" w:type="dxa"/>
            </w:tcMar>
            <w:vAlign w:val="center"/>
          </w:tcPr>
          <w:p w14:paraId="6284B5D4" w14:textId="77777777" w:rsidR="00FA5FA3" w:rsidRPr="00495F5F" w:rsidRDefault="00FA5FA3" w:rsidP="006D2D1C">
            <w:pPr>
              <w:jc w:val="center"/>
              <w:rPr>
                <w:rFonts w:ascii="Arial" w:hAnsi="Arial" w:cs="Arial"/>
                <w:b/>
                <w:bCs/>
                <w:color w:val="000000"/>
                <w:sz w:val="16"/>
                <w:szCs w:val="16"/>
              </w:rPr>
            </w:pPr>
          </w:p>
        </w:tc>
        <w:tc>
          <w:tcPr>
            <w:tcW w:w="354" w:type="pct"/>
            <w:gridSpan w:val="2"/>
            <w:tcBorders>
              <w:top w:val="nil"/>
              <w:left w:val="nil"/>
              <w:bottom w:val="nil"/>
              <w:right w:val="nil"/>
            </w:tcBorders>
            <w:shd w:val="clear" w:color="auto" w:fill="auto"/>
            <w:noWrap/>
            <w:tcMar>
              <w:left w:w="115" w:type="dxa"/>
              <w:right w:w="115" w:type="dxa"/>
            </w:tcMar>
            <w:vAlign w:val="center"/>
          </w:tcPr>
          <w:p w14:paraId="184062DB" w14:textId="77777777" w:rsidR="00FA5FA3" w:rsidRPr="00495F5F" w:rsidRDefault="00FA5FA3" w:rsidP="006D2D1C">
            <w:pPr>
              <w:jc w:val="center"/>
              <w:rPr>
                <w:rFonts w:ascii="Arial" w:hAnsi="Arial" w:cs="Arial"/>
                <w:b/>
                <w:bCs/>
                <w:color w:val="000000"/>
                <w:sz w:val="16"/>
                <w:szCs w:val="16"/>
              </w:rPr>
            </w:pPr>
          </w:p>
        </w:tc>
        <w:tc>
          <w:tcPr>
            <w:tcW w:w="349" w:type="pct"/>
            <w:gridSpan w:val="2"/>
            <w:tcBorders>
              <w:top w:val="nil"/>
              <w:left w:val="nil"/>
              <w:bottom w:val="nil"/>
              <w:right w:val="nil"/>
            </w:tcBorders>
            <w:shd w:val="clear" w:color="auto" w:fill="auto"/>
            <w:noWrap/>
            <w:tcMar>
              <w:left w:w="115" w:type="dxa"/>
              <w:right w:w="115" w:type="dxa"/>
            </w:tcMar>
            <w:vAlign w:val="center"/>
          </w:tcPr>
          <w:p w14:paraId="791D210E" w14:textId="77777777" w:rsidR="00FA5FA3" w:rsidRPr="00495F5F" w:rsidRDefault="00FA5FA3" w:rsidP="006D2D1C">
            <w:pPr>
              <w:jc w:val="center"/>
              <w:rPr>
                <w:rFonts w:ascii="Arial" w:hAnsi="Arial" w:cs="Arial"/>
                <w:b/>
                <w:bCs/>
                <w:color w:val="000000"/>
                <w:sz w:val="16"/>
                <w:szCs w:val="16"/>
              </w:rPr>
            </w:pPr>
          </w:p>
        </w:tc>
      </w:tr>
      <w:tr w:rsidR="00FA5FA3" w:rsidRPr="00495F5F" w14:paraId="24FF90FF" w14:textId="77777777" w:rsidTr="00FA5FA3">
        <w:trPr>
          <w:gridAfter w:val="1"/>
          <w:wAfter w:w="5" w:type="pct"/>
          <w:trHeight w:val="288"/>
        </w:trPr>
        <w:tc>
          <w:tcPr>
            <w:tcW w:w="442" w:type="pct"/>
            <w:tcBorders>
              <w:top w:val="single" w:sz="4" w:space="0" w:color="auto"/>
            </w:tcBorders>
            <w:shd w:val="clear" w:color="auto" w:fill="C6D9F1" w:themeFill="text2" w:themeFillTint="33"/>
            <w:vAlign w:val="center"/>
            <w:hideMark/>
          </w:tcPr>
          <w:p w14:paraId="6522B0AD"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rift ID</w:t>
            </w:r>
          </w:p>
        </w:tc>
        <w:tc>
          <w:tcPr>
            <w:tcW w:w="230" w:type="pct"/>
            <w:tcBorders>
              <w:top w:val="single" w:sz="4" w:space="0" w:color="auto"/>
            </w:tcBorders>
            <w:shd w:val="clear" w:color="auto" w:fill="C6D9F1" w:themeFill="text2" w:themeFillTint="33"/>
            <w:vAlign w:val="center"/>
            <w:hideMark/>
          </w:tcPr>
          <w:p w14:paraId="7EE0C7D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ite</w:t>
            </w:r>
          </w:p>
        </w:tc>
        <w:tc>
          <w:tcPr>
            <w:tcW w:w="360" w:type="pct"/>
            <w:tcBorders>
              <w:top w:val="single" w:sz="4" w:space="0" w:color="auto"/>
            </w:tcBorders>
            <w:shd w:val="clear" w:color="auto" w:fill="C6D9F1" w:themeFill="text2" w:themeFillTint="33"/>
            <w:vAlign w:val="center"/>
            <w:hideMark/>
          </w:tcPr>
          <w:p w14:paraId="105F91FF"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tatus</w:t>
            </w:r>
          </w:p>
        </w:tc>
        <w:tc>
          <w:tcPr>
            <w:tcW w:w="388" w:type="pct"/>
            <w:tcBorders>
              <w:top w:val="single" w:sz="4" w:space="0" w:color="auto"/>
            </w:tcBorders>
            <w:shd w:val="clear" w:color="auto" w:fill="C6D9F1" w:themeFill="text2" w:themeFillTint="33"/>
            <w:vAlign w:val="center"/>
            <w:hideMark/>
          </w:tcPr>
          <w:p w14:paraId="3D70A619"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Date</w:t>
            </w:r>
          </w:p>
        </w:tc>
        <w:tc>
          <w:tcPr>
            <w:tcW w:w="307" w:type="pct"/>
            <w:tcBorders>
              <w:top w:val="single" w:sz="4" w:space="0" w:color="auto"/>
            </w:tcBorders>
            <w:shd w:val="clear" w:color="auto" w:fill="C6D9F1" w:themeFill="text2" w:themeFillTint="33"/>
            <w:vAlign w:val="center"/>
            <w:hideMark/>
          </w:tcPr>
          <w:p w14:paraId="25A0EB58"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Lat</w:t>
            </w:r>
          </w:p>
        </w:tc>
        <w:tc>
          <w:tcPr>
            <w:tcW w:w="314" w:type="pct"/>
            <w:tcBorders>
              <w:top w:val="single" w:sz="4" w:space="0" w:color="auto"/>
            </w:tcBorders>
            <w:shd w:val="clear" w:color="auto" w:fill="C6D9F1" w:themeFill="text2" w:themeFillTint="33"/>
            <w:vAlign w:val="center"/>
            <w:hideMark/>
          </w:tcPr>
          <w:p w14:paraId="297155C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Long</w:t>
            </w:r>
          </w:p>
        </w:tc>
        <w:tc>
          <w:tcPr>
            <w:tcW w:w="344" w:type="pct"/>
            <w:gridSpan w:val="4"/>
            <w:tcBorders>
              <w:top w:val="single" w:sz="4" w:space="0" w:color="auto"/>
            </w:tcBorders>
            <w:shd w:val="clear" w:color="auto" w:fill="C6D9F1" w:themeFill="text2" w:themeFillTint="33"/>
            <w:vAlign w:val="center"/>
            <w:hideMark/>
          </w:tcPr>
          <w:p w14:paraId="7BF47FB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Date</w:t>
            </w:r>
          </w:p>
        </w:tc>
        <w:tc>
          <w:tcPr>
            <w:tcW w:w="332" w:type="pct"/>
            <w:gridSpan w:val="4"/>
            <w:tcBorders>
              <w:top w:val="single" w:sz="4" w:space="0" w:color="auto"/>
            </w:tcBorders>
            <w:shd w:val="clear" w:color="auto" w:fill="C6D9F1" w:themeFill="text2" w:themeFillTint="33"/>
            <w:vAlign w:val="center"/>
            <w:hideMark/>
          </w:tcPr>
          <w:p w14:paraId="6DD49A2C"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Lat</w:t>
            </w:r>
          </w:p>
        </w:tc>
        <w:tc>
          <w:tcPr>
            <w:tcW w:w="332" w:type="pct"/>
            <w:gridSpan w:val="2"/>
            <w:tcBorders>
              <w:top w:val="single" w:sz="4" w:space="0" w:color="auto"/>
            </w:tcBorders>
            <w:shd w:val="clear" w:color="auto" w:fill="C6D9F1" w:themeFill="text2" w:themeFillTint="33"/>
            <w:vAlign w:val="center"/>
            <w:hideMark/>
          </w:tcPr>
          <w:p w14:paraId="102B6C38"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Long</w:t>
            </w:r>
          </w:p>
        </w:tc>
        <w:tc>
          <w:tcPr>
            <w:tcW w:w="360" w:type="pct"/>
            <w:gridSpan w:val="2"/>
            <w:tcBorders>
              <w:top w:val="single" w:sz="4" w:space="0" w:color="auto"/>
            </w:tcBorders>
            <w:shd w:val="clear" w:color="auto" w:fill="C6D9F1" w:themeFill="text2" w:themeFillTint="33"/>
            <w:vAlign w:val="center"/>
            <w:hideMark/>
          </w:tcPr>
          <w:p w14:paraId="6CE358EA"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rder</w:t>
            </w:r>
          </w:p>
        </w:tc>
        <w:tc>
          <w:tcPr>
            <w:tcW w:w="238" w:type="pct"/>
            <w:gridSpan w:val="2"/>
            <w:tcBorders>
              <w:top w:val="single" w:sz="4" w:space="0" w:color="auto"/>
            </w:tcBorders>
            <w:shd w:val="clear" w:color="auto" w:fill="C6D9F1" w:themeFill="text2" w:themeFillTint="33"/>
            <w:vAlign w:val="center"/>
            <w:hideMark/>
          </w:tcPr>
          <w:p w14:paraId="68D6E82A"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R (kHz)</w:t>
            </w:r>
          </w:p>
        </w:tc>
        <w:tc>
          <w:tcPr>
            <w:tcW w:w="371" w:type="pct"/>
            <w:gridSpan w:val="2"/>
            <w:tcBorders>
              <w:top w:val="single" w:sz="4" w:space="0" w:color="auto"/>
            </w:tcBorders>
            <w:shd w:val="clear" w:color="auto" w:fill="C6D9F1" w:themeFill="text2" w:themeFillTint="33"/>
            <w:vAlign w:val="center"/>
            <w:hideMark/>
          </w:tcPr>
          <w:p w14:paraId="17958779"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uty Cycle</w:t>
            </w:r>
          </w:p>
        </w:tc>
        <w:tc>
          <w:tcPr>
            <w:tcW w:w="262" w:type="pct"/>
            <w:gridSpan w:val="2"/>
            <w:tcBorders>
              <w:top w:val="single" w:sz="4" w:space="0" w:color="auto"/>
            </w:tcBorders>
            <w:shd w:val="clear" w:color="auto" w:fill="C6D9F1" w:themeFill="text2" w:themeFillTint="33"/>
            <w:vAlign w:val="center"/>
            <w:hideMark/>
          </w:tcPr>
          <w:p w14:paraId="5E7AFC3B"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HP Depth (m)</w:t>
            </w:r>
          </w:p>
        </w:tc>
        <w:tc>
          <w:tcPr>
            <w:tcW w:w="354" w:type="pct"/>
            <w:gridSpan w:val="2"/>
            <w:tcBorders>
              <w:top w:val="single" w:sz="4" w:space="0" w:color="auto"/>
            </w:tcBorders>
            <w:shd w:val="clear" w:color="auto" w:fill="C6D9F1" w:themeFill="text2" w:themeFillTint="33"/>
            <w:vAlign w:val="center"/>
            <w:hideMark/>
          </w:tcPr>
          <w:p w14:paraId="2F2B4404"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ata Start Date</w:t>
            </w:r>
          </w:p>
        </w:tc>
        <w:tc>
          <w:tcPr>
            <w:tcW w:w="360" w:type="pct"/>
            <w:gridSpan w:val="2"/>
            <w:tcBorders>
              <w:top w:val="single" w:sz="4" w:space="0" w:color="auto"/>
            </w:tcBorders>
            <w:shd w:val="clear" w:color="auto" w:fill="C6D9F1" w:themeFill="text2" w:themeFillTint="33"/>
            <w:vAlign w:val="center"/>
            <w:hideMark/>
          </w:tcPr>
          <w:p w14:paraId="29DD2C7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ata End Date</w:t>
            </w:r>
          </w:p>
        </w:tc>
      </w:tr>
      <w:tr w:rsidR="00FA5FA3" w:rsidRPr="00495F5F" w14:paraId="1797AB8C" w14:textId="77777777" w:rsidTr="00FA5FA3">
        <w:trPr>
          <w:gridAfter w:val="1"/>
          <w:wAfter w:w="5" w:type="pct"/>
          <w:trHeight w:val="288"/>
        </w:trPr>
        <w:tc>
          <w:tcPr>
            <w:tcW w:w="442" w:type="pct"/>
            <w:tcBorders>
              <w:bottom w:val="nil"/>
            </w:tcBorders>
            <w:vAlign w:val="center"/>
            <w:hideMark/>
          </w:tcPr>
          <w:p w14:paraId="64D2D593"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PASCAL_025</w:t>
            </w:r>
          </w:p>
        </w:tc>
        <w:tc>
          <w:tcPr>
            <w:tcW w:w="230" w:type="pct"/>
            <w:tcBorders>
              <w:bottom w:val="nil"/>
            </w:tcBorders>
            <w:vAlign w:val="center"/>
            <w:hideMark/>
          </w:tcPr>
          <w:p w14:paraId="07586251"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SND</w:t>
            </w:r>
          </w:p>
        </w:tc>
        <w:tc>
          <w:tcPr>
            <w:tcW w:w="360" w:type="pct"/>
            <w:tcBorders>
              <w:bottom w:val="nil"/>
            </w:tcBorders>
            <w:vAlign w:val="center"/>
            <w:hideMark/>
          </w:tcPr>
          <w:p w14:paraId="64C05ED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Complete</w:t>
            </w:r>
          </w:p>
        </w:tc>
        <w:tc>
          <w:tcPr>
            <w:tcW w:w="388" w:type="pct"/>
            <w:tcBorders>
              <w:bottom w:val="nil"/>
            </w:tcBorders>
            <w:vAlign w:val="center"/>
            <w:hideMark/>
          </w:tcPr>
          <w:p w14:paraId="43035EC2"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4/2016</w:t>
            </w:r>
          </w:p>
        </w:tc>
        <w:tc>
          <w:tcPr>
            <w:tcW w:w="307" w:type="pct"/>
            <w:tcBorders>
              <w:bottom w:val="nil"/>
            </w:tcBorders>
            <w:vAlign w:val="center"/>
            <w:hideMark/>
          </w:tcPr>
          <w:p w14:paraId="73570D9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33.14</w:t>
            </w:r>
          </w:p>
        </w:tc>
        <w:tc>
          <w:tcPr>
            <w:tcW w:w="314" w:type="pct"/>
            <w:tcBorders>
              <w:bottom w:val="nil"/>
            </w:tcBorders>
            <w:vAlign w:val="center"/>
            <w:hideMark/>
          </w:tcPr>
          <w:p w14:paraId="6DB1673E"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21.06</w:t>
            </w:r>
          </w:p>
        </w:tc>
        <w:tc>
          <w:tcPr>
            <w:tcW w:w="344" w:type="pct"/>
            <w:gridSpan w:val="4"/>
            <w:tcBorders>
              <w:bottom w:val="nil"/>
            </w:tcBorders>
            <w:vAlign w:val="center"/>
            <w:hideMark/>
          </w:tcPr>
          <w:p w14:paraId="49D2AC6F"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tcBorders>
              <w:bottom w:val="nil"/>
            </w:tcBorders>
            <w:vAlign w:val="center"/>
            <w:hideMark/>
          </w:tcPr>
          <w:p w14:paraId="322E025B"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33.18</w:t>
            </w:r>
          </w:p>
        </w:tc>
        <w:tc>
          <w:tcPr>
            <w:tcW w:w="332" w:type="pct"/>
            <w:gridSpan w:val="2"/>
            <w:tcBorders>
              <w:bottom w:val="nil"/>
            </w:tcBorders>
            <w:vAlign w:val="center"/>
            <w:hideMark/>
          </w:tcPr>
          <w:p w14:paraId="2A1D235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20.75</w:t>
            </w:r>
          </w:p>
        </w:tc>
        <w:tc>
          <w:tcPr>
            <w:tcW w:w="360" w:type="pct"/>
            <w:gridSpan w:val="2"/>
            <w:tcBorders>
              <w:bottom w:val="nil"/>
            </w:tcBorders>
            <w:vAlign w:val="center"/>
            <w:hideMark/>
          </w:tcPr>
          <w:p w14:paraId="3AE1A8FB"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tcBorders>
              <w:bottom w:val="nil"/>
            </w:tcBorders>
            <w:vAlign w:val="center"/>
            <w:hideMark/>
          </w:tcPr>
          <w:p w14:paraId="7E1C7FFE"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tcBorders>
              <w:bottom w:val="nil"/>
            </w:tcBorders>
            <w:vAlign w:val="center"/>
            <w:hideMark/>
          </w:tcPr>
          <w:p w14:paraId="2667392C"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tcBorders>
              <w:bottom w:val="nil"/>
            </w:tcBorders>
            <w:vAlign w:val="center"/>
            <w:hideMark/>
          </w:tcPr>
          <w:p w14:paraId="6109173D"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tcBorders>
              <w:bottom w:val="nil"/>
            </w:tcBorders>
            <w:vAlign w:val="center"/>
            <w:hideMark/>
          </w:tcPr>
          <w:p w14:paraId="34CD593A"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tcBorders>
              <w:bottom w:val="nil"/>
            </w:tcBorders>
            <w:vAlign w:val="center"/>
            <w:hideMark/>
          </w:tcPr>
          <w:p w14:paraId="44E4C649"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BEB4DB0" w14:textId="77777777" w:rsidTr="00FA5FA3">
        <w:trPr>
          <w:gridAfter w:val="1"/>
          <w:wAfter w:w="5" w:type="pct"/>
          <w:trHeight w:val="288"/>
        </w:trPr>
        <w:tc>
          <w:tcPr>
            <w:tcW w:w="442" w:type="pct"/>
            <w:vAlign w:val="center"/>
            <w:hideMark/>
          </w:tcPr>
          <w:p w14:paraId="6532ADFE"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PASCAL_026</w:t>
            </w:r>
          </w:p>
        </w:tc>
        <w:tc>
          <w:tcPr>
            <w:tcW w:w="230" w:type="pct"/>
            <w:vAlign w:val="center"/>
            <w:hideMark/>
          </w:tcPr>
          <w:p w14:paraId="6449DB63"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0072574F"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D8C2C38"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458934DD"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34.35</w:t>
            </w:r>
          </w:p>
        </w:tc>
        <w:tc>
          <w:tcPr>
            <w:tcW w:w="314" w:type="pct"/>
            <w:vAlign w:val="center"/>
            <w:hideMark/>
          </w:tcPr>
          <w:p w14:paraId="3BBDE365"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7EC95CC0"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0DF82166"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34.09</w:t>
            </w:r>
          </w:p>
        </w:tc>
        <w:tc>
          <w:tcPr>
            <w:tcW w:w="332" w:type="pct"/>
            <w:gridSpan w:val="2"/>
            <w:vAlign w:val="center"/>
            <w:hideMark/>
          </w:tcPr>
          <w:p w14:paraId="0325EC0C"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120.84</w:t>
            </w:r>
          </w:p>
        </w:tc>
        <w:tc>
          <w:tcPr>
            <w:tcW w:w="360" w:type="pct"/>
            <w:gridSpan w:val="2"/>
            <w:vAlign w:val="center"/>
            <w:hideMark/>
          </w:tcPr>
          <w:p w14:paraId="60DD3F5B"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22D46C57"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A4D0DC3"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0915C89C"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50</w:t>
            </w:r>
          </w:p>
        </w:tc>
        <w:tc>
          <w:tcPr>
            <w:tcW w:w="354" w:type="pct"/>
            <w:gridSpan w:val="2"/>
            <w:vAlign w:val="center"/>
            <w:hideMark/>
          </w:tcPr>
          <w:p w14:paraId="23BDC930"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2DBF8F9"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71E2EB18" w14:textId="77777777" w:rsidTr="00FA5FA3">
        <w:trPr>
          <w:gridAfter w:val="1"/>
          <w:wAfter w:w="5" w:type="pct"/>
          <w:trHeight w:val="288"/>
        </w:trPr>
        <w:tc>
          <w:tcPr>
            <w:tcW w:w="442" w:type="pct"/>
            <w:vAlign w:val="center"/>
            <w:hideMark/>
          </w:tcPr>
          <w:p w14:paraId="08F0B4A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6</w:t>
            </w:r>
          </w:p>
        </w:tc>
        <w:tc>
          <w:tcPr>
            <w:tcW w:w="230" w:type="pct"/>
            <w:vAlign w:val="center"/>
            <w:hideMark/>
          </w:tcPr>
          <w:p w14:paraId="154FE4F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350FBBF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7AA1D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14460C5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35</w:t>
            </w:r>
          </w:p>
        </w:tc>
        <w:tc>
          <w:tcPr>
            <w:tcW w:w="314" w:type="pct"/>
            <w:vAlign w:val="center"/>
            <w:hideMark/>
          </w:tcPr>
          <w:p w14:paraId="5E5527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03D919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3AB68E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9</w:t>
            </w:r>
          </w:p>
        </w:tc>
        <w:tc>
          <w:tcPr>
            <w:tcW w:w="332" w:type="pct"/>
            <w:gridSpan w:val="2"/>
            <w:vAlign w:val="center"/>
            <w:hideMark/>
          </w:tcPr>
          <w:p w14:paraId="088FCCC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4</w:t>
            </w:r>
          </w:p>
        </w:tc>
        <w:tc>
          <w:tcPr>
            <w:tcW w:w="360" w:type="pct"/>
            <w:gridSpan w:val="2"/>
            <w:vAlign w:val="center"/>
            <w:hideMark/>
          </w:tcPr>
          <w:p w14:paraId="0FB06E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E8DD2C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1DC78B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221086C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F0E9EB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1EEC7F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34889D78" w14:textId="77777777" w:rsidTr="00FA5FA3">
        <w:trPr>
          <w:gridAfter w:val="1"/>
          <w:wAfter w:w="5" w:type="pct"/>
          <w:trHeight w:val="288"/>
        </w:trPr>
        <w:tc>
          <w:tcPr>
            <w:tcW w:w="442" w:type="pct"/>
            <w:vAlign w:val="center"/>
            <w:hideMark/>
          </w:tcPr>
          <w:p w14:paraId="2961E3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7</w:t>
            </w:r>
          </w:p>
        </w:tc>
        <w:tc>
          <w:tcPr>
            <w:tcW w:w="230" w:type="pct"/>
            <w:vAlign w:val="center"/>
            <w:hideMark/>
          </w:tcPr>
          <w:p w14:paraId="2B4EEE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0E2009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E200A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2E44F2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6</w:t>
            </w:r>
          </w:p>
        </w:tc>
        <w:tc>
          <w:tcPr>
            <w:tcW w:w="314" w:type="pct"/>
            <w:vAlign w:val="center"/>
            <w:hideMark/>
          </w:tcPr>
          <w:p w14:paraId="2614DF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09D293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6E65E2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1</w:t>
            </w:r>
          </w:p>
        </w:tc>
        <w:tc>
          <w:tcPr>
            <w:tcW w:w="332" w:type="pct"/>
            <w:gridSpan w:val="2"/>
            <w:vAlign w:val="center"/>
            <w:hideMark/>
          </w:tcPr>
          <w:p w14:paraId="55A45E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6</w:t>
            </w:r>
          </w:p>
        </w:tc>
        <w:tc>
          <w:tcPr>
            <w:tcW w:w="360" w:type="pct"/>
            <w:gridSpan w:val="2"/>
            <w:vAlign w:val="center"/>
            <w:hideMark/>
          </w:tcPr>
          <w:p w14:paraId="1DC0AA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350FDE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52A0C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93F5AF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E915E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9F419A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1B885117" w14:textId="77777777" w:rsidTr="00FA5FA3">
        <w:trPr>
          <w:gridAfter w:val="1"/>
          <w:wAfter w:w="5" w:type="pct"/>
          <w:trHeight w:val="288"/>
        </w:trPr>
        <w:tc>
          <w:tcPr>
            <w:tcW w:w="442" w:type="pct"/>
            <w:vAlign w:val="center"/>
            <w:hideMark/>
          </w:tcPr>
          <w:p w14:paraId="780DC5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8</w:t>
            </w:r>
          </w:p>
        </w:tc>
        <w:tc>
          <w:tcPr>
            <w:tcW w:w="230" w:type="pct"/>
            <w:vAlign w:val="center"/>
            <w:hideMark/>
          </w:tcPr>
          <w:p w14:paraId="436C446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2B8979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3F549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03FE731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14" w:type="pct"/>
            <w:vAlign w:val="center"/>
            <w:hideMark/>
          </w:tcPr>
          <w:p w14:paraId="53914C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9</w:t>
            </w:r>
          </w:p>
        </w:tc>
        <w:tc>
          <w:tcPr>
            <w:tcW w:w="344" w:type="pct"/>
            <w:gridSpan w:val="4"/>
            <w:vAlign w:val="center"/>
            <w:hideMark/>
          </w:tcPr>
          <w:p w14:paraId="083E6D2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c>
          <w:tcPr>
            <w:tcW w:w="332" w:type="pct"/>
            <w:gridSpan w:val="4"/>
            <w:vAlign w:val="center"/>
            <w:hideMark/>
          </w:tcPr>
          <w:p w14:paraId="5DEEA48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86</w:t>
            </w:r>
          </w:p>
        </w:tc>
        <w:tc>
          <w:tcPr>
            <w:tcW w:w="332" w:type="pct"/>
            <w:gridSpan w:val="2"/>
            <w:vAlign w:val="center"/>
            <w:hideMark/>
          </w:tcPr>
          <w:p w14:paraId="272B62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26</w:t>
            </w:r>
          </w:p>
        </w:tc>
        <w:tc>
          <w:tcPr>
            <w:tcW w:w="360" w:type="pct"/>
            <w:gridSpan w:val="2"/>
            <w:vAlign w:val="center"/>
            <w:hideMark/>
          </w:tcPr>
          <w:p w14:paraId="467C36C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64EA4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21AAF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4C32F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EF0F4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CCE25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r>
      <w:tr w:rsidR="00FA5FA3" w:rsidRPr="00495F5F" w14:paraId="28D30474" w14:textId="77777777" w:rsidTr="00FA5FA3">
        <w:trPr>
          <w:gridAfter w:val="1"/>
          <w:wAfter w:w="5" w:type="pct"/>
          <w:trHeight w:val="288"/>
        </w:trPr>
        <w:tc>
          <w:tcPr>
            <w:tcW w:w="442" w:type="pct"/>
            <w:vAlign w:val="center"/>
            <w:hideMark/>
          </w:tcPr>
          <w:p w14:paraId="579BA0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9</w:t>
            </w:r>
          </w:p>
        </w:tc>
        <w:tc>
          <w:tcPr>
            <w:tcW w:w="230" w:type="pct"/>
            <w:vAlign w:val="center"/>
            <w:hideMark/>
          </w:tcPr>
          <w:p w14:paraId="08736F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F7606C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DEEC7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4C675C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5</w:t>
            </w:r>
          </w:p>
        </w:tc>
        <w:tc>
          <w:tcPr>
            <w:tcW w:w="314" w:type="pct"/>
            <w:vAlign w:val="center"/>
            <w:hideMark/>
          </w:tcPr>
          <w:p w14:paraId="3449EC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1310EB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B2D01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32" w:type="pct"/>
            <w:gridSpan w:val="2"/>
            <w:vAlign w:val="center"/>
            <w:hideMark/>
          </w:tcPr>
          <w:p w14:paraId="589E1A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7</w:t>
            </w:r>
          </w:p>
        </w:tc>
        <w:tc>
          <w:tcPr>
            <w:tcW w:w="360" w:type="pct"/>
            <w:gridSpan w:val="2"/>
            <w:vAlign w:val="center"/>
            <w:hideMark/>
          </w:tcPr>
          <w:p w14:paraId="447DE6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CFFA1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65D9E04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727ED1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6445C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078C34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560433DA" w14:textId="77777777" w:rsidTr="00FA5FA3">
        <w:trPr>
          <w:gridAfter w:val="1"/>
          <w:wAfter w:w="5" w:type="pct"/>
          <w:trHeight w:val="288"/>
        </w:trPr>
        <w:tc>
          <w:tcPr>
            <w:tcW w:w="442" w:type="pct"/>
            <w:vAlign w:val="center"/>
            <w:hideMark/>
          </w:tcPr>
          <w:p w14:paraId="425E97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9</w:t>
            </w:r>
          </w:p>
        </w:tc>
        <w:tc>
          <w:tcPr>
            <w:tcW w:w="230" w:type="pct"/>
            <w:vAlign w:val="center"/>
            <w:hideMark/>
          </w:tcPr>
          <w:p w14:paraId="41E32C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3265B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19D00F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6F3C06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5</w:t>
            </w:r>
          </w:p>
        </w:tc>
        <w:tc>
          <w:tcPr>
            <w:tcW w:w="314" w:type="pct"/>
            <w:vAlign w:val="center"/>
            <w:hideMark/>
          </w:tcPr>
          <w:p w14:paraId="6CD57B1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54DEF5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87343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32" w:type="pct"/>
            <w:gridSpan w:val="2"/>
            <w:vAlign w:val="center"/>
            <w:hideMark/>
          </w:tcPr>
          <w:p w14:paraId="48DF7F3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7</w:t>
            </w:r>
          </w:p>
        </w:tc>
        <w:tc>
          <w:tcPr>
            <w:tcW w:w="360" w:type="pct"/>
            <w:gridSpan w:val="2"/>
            <w:vAlign w:val="center"/>
            <w:hideMark/>
          </w:tcPr>
          <w:p w14:paraId="4121589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3750AEB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D4B60B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FCB57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0</w:t>
            </w:r>
          </w:p>
        </w:tc>
        <w:tc>
          <w:tcPr>
            <w:tcW w:w="354" w:type="pct"/>
            <w:gridSpan w:val="2"/>
            <w:vAlign w:val="center"/>
            <w:hideMark/>
          </w:tcPr>
          <w:p w14:paraId="76D77B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43A96E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62B18148" w14:textId="77777777" w:rsidTr="00FA5FA3">
        <w:trPr>
          <w:gridAfter w:val="1"/>
          <w:wAfter w:w="5" w:type="pct"/>
          <w:trHeight w:val="288"/>
        </w:trPr>
        <w:tc>
          <w:tcPr>
            <w:tcW w:w="442" w:type="pct"/>
            <w:vAlign w:val="center"/>
            <w:hideMark/>
          </w:tcPr>
          <w:p w14:paraId="7A4617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30</w:t>
            </w:r>
          </w:p>
        </w:tc>
        <w:tc>
          <w:tcPr>
            <w:tcW w:w="230" w:type="pct"/>
            <w:vAlign w:val="center"/>
            <w:hideMark/>
          </w:tcPr>
          <w:p w14:paraId="6DFA936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0F61A8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C63AE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572413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4</w:t>
            </w:r>
          </w:p>
        </w:tc>
        <w:tc>
          <w:tcPr>
            <w:tcW w:w="314" w:type="pct"/>
            <w:vAlign w:val="center"/>
            <w:hideMark/>
          </w:tcPr>
          <w:p w14:paraId="1E0DE64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164904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A2C0A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2</w:t>
            </w:r>
          </w:p>
        </w:tc>
        <w:tc>
          <w:tcPr>
            <w:tcW w:w="332" w:type="pct"/>
            <w:gridSpan w:val="2"/>
            <w:vAlign w:val="center"/>
            <w:hideMark/>
          </w:tcPr>
          <w:p w14:paraId="56A77C9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6</w:t>
            </w:r>
          </w:p>
        </w:tc>
        <w:tc>
          <w:tcPr>
            <w:tcW w:w="360" w:type="pct"/>
            <w:gridSpan w:val="2"/>
            <w:vAlign w:val="center"/>
            <w:hideMark/>
          </w:tcPr>
          <w:p w14:paraId="726495E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17D8D82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4EA14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5333CAD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4F92B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660ED94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bl>
    <w:p w14:paraId="1D069408" w14:textId="0C535800" w:rsidR="00857BEA" w:rsidRDefault="00857BEA" w:rsidP="00495F5F"/>
    <w:p w14:paraId="7463AB8C" w14:textId="2EB918DD" w:rsidR="00450468" w:rsidRDefault="00450468" w:rsidP="00857BEA"/>
    <w:p w14:paraId="0DFBABA2" w14:textId="54F97EAF" w:rsidR="00450468" w:rsidRDefault="00450468" w:rsidP="00857BEA"/>
    <w:p w14:paraId="57E4E012" w14:textId="77777777" w:rsidR="00450468" w:rsidRDefault="00450468" w:rsidP="00857BEA">
      <w:pPr>
        <w:sectPr w:rsidR="00450468" w:rsidSect="00305B2D">
          <w:pgSz w:w="15840" w:h="12240" w:orient="landscape"/>
          <w:pgMar w:top="1440" w:right="1440" w:bottom="1440" w:left="1440" w:header="810" w:footer="167" w:gutter="0"/>
          <w:cols w:space="720"/>
          <w:docGrid w:linePitch="360"/>
        </w:sectPr>
      </w:pPr>
    </w:p>
    <w:p w14:paraId="0200043F" w14:textId="77777777" w:rsidR="00B42059" w:rsidRPr="00B42059" w:rsidRDefault="00B42059" w:rsidP="00B42059">
      <w:pPr>
        <w:pStyle w:val="ListParagraph"/>
        <w:keepNext/>
        <w:numPr>
          <w:ilvl w:val="0"/>
          <w:numId w:val="22"/>
        </w:numPr>
        <w:spacing w:before="480"/>
        <w:contextualSpacing w:val="0"/>
        <w:outlineLvl w:val="6"/>
        <w:rPr>
          <w:rFonts w:ascii="Arial" w:eastAsiaTheme="majorEastAsia" w:hAnsi="Arial" w:cstheme="majorBidi"/>
          <w:b/>
          <w:bCs/>
          <w:vanish/>
          <w:sz w:val="28"/>
          <w:szCs w:val="28"/>
        </w:rPr>
      </w:pPr>
      <w:bookmarkStart w:id="236" w:name="_Toc177972543"/>
      <w:bookmarkStart w:id="237" w:name="_Toc177973306"/>
      <w:bookmarkStart w:id="238" w:name="_Toc177974120"/>
      <w:bookmarkStart w:id="239" w:name="_Toc177975548"/>
      <w:bookmarkStart w:id="240" w:name="_Toc177975688"/>
      <w:bookmarkStart w:id="241" w:name="_Toc177976777"/>
      <w:bookmarkStart w:id="242" w:name="_Toc177978065"/>
      <w:bookmarkStart w:id="243" w:name="_Toc177978366"/>
      <w:bookmarkStart w:id="244" w:name="_Toc177978596"/>
      <w:bookmarkStart w:id="245" w:name="_Toc177979042"/>
      <w:bookmarkStart w:id="246" w:name="_Toc177979302"/>
      <w:bookmarkStart w:id="247" w:name="_Toc177980629"/>
      <w:bookmarkStart w:id="248" w:name="_Toc177982917"/>
      <w:bookmarkStart w:id="249" w:name="_Toc177983543"/>
      <w:bookmarkStart w:id="250" w:name="_Toc178074765"/>
      <w:bookmarkStart w:id="251" w:name="_Toc178251062"/>
      <w:bookmarkStart w:id="252" w:name="_Toc178255165"/>
      <w:bookmarkStart w:id="253" w:name="_Toc178312784"/>
      <w:bookmarkStart w:id="254" w:name="_Toc178600510"/>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4E5DA379" w14:textId="77777777" w:rsidR="00B42059" w:rsidRPr="00B42059" w:rsidRDefault="00B42059" w:rsidP="00B42059">
      <w:pPr>
        <w:pStyle w:val="ListParagraph"/>
        <w:keepNext/>
        <w:numPr>
          <w:ilvl w:val="0"/>
          <w:numId w:val="22"/>
        </w:numPr>
        <w:spacing w:before="480"/>
        <w:contextualSpacing w:val="0"/>
        <w:outlineLvl w:val="6"/>
        <w:rPr>
          <w:rFonts w:ascii="Arial" w:eastAsiaTheme="majorEastAsia" w:hAnsi="Arial" w:cstheme="majorBidi"/>
          <w:b/>
          <w:bCs/>
          <w:vanish/>
          <w:sz w:val="28"/>
          <w:szCs w:val="28"/>
        </w:rPr>
      </w:pPr>
      <w:bookmarkStart w:id="255" w:name="_Toc177972544"/>
      <w:bookmarkStart w:id="256" w:name="_Toc177973307"/>
      <w:bookmarkStart w:id="257" w:name="_Toc177974121"/>
      <w:bookmarkStart w:id="258" w:name="_Toc177975549"/>
      <w:bookmarkStart w:id="259" w:name="_Toc177975689"/>
      <w:bookmarkStart w:id="260" w:name="_Toc177976778"/>
      <w:bookmarkStart w:id="261" w:name="_Toc177978066"/>
      <w:bookmarkStart w:id="262" w:name="_Toc177978367"/>
      <w:bookmarkStart w:id="263" w:name="_Toc177978597"/>
      <w:bookmarkStart w:id="264" w:name="_Toc177979043"/>
      <w:bookmarkStart w:id="265" w:name="_Toc177979303"/>
      <w:bookmarkStart w:id="266" w:name="_Toc177980630"/>
      <w:bookmarkStart w:id="267" w:name="_Toc177982918"/>
      <w:bookmarkStart w:id="268" w:name="_Toc177983544"/>
      <w:bookmarkStart w:id="269" w:name="_Toc178074766"/>
      <w:bookmarkStart w:id="270" w:name="_Toc178251063"/>
      <w:bookmarkStart w:id="271" w:name="_Toc178255166"/>
      <w:bookmarkStart w:id="272" w:name="_Toc178312785"/>
      <w:bookmarkStart w:id="273" w:name="_Toc178600511"/>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14:paraId="755AEEE2" w14:textId="6617529A" w:rsidR="00857BEA" w:rsidRDefault="00857BEA" w:rsidP="00B42059">
      <w:pPr>
        <w:pStyle w:val="Heading7"/>
        <w:numPr>
          <w:ilvl w:val="0"/>
          <w:numId w:val="22"/>
        </w:numPr>
      </w:pPr>
      <w:bookmarkStart w:id="274" w:name="_Ref175120321"/>
      <w:bookmarkStart w:id="275" w:name="_Ref175120381"/>
      <w:bookmarkStart w:id="276" w:name="_Ref175305754"/>
      <w:bookmarkStart w:id="277" w:name="_Toc177733664"/>
      <w:bookmarkStart w:id="278" w:name="_Toc178600512"/>
      <w:r>
        <w:t>CCES Expanded Datasets</w:t>
      </w:r>
      <w:bookmarkEnd w:id="274"/>
      <w:bookmarkEnd w:id="275"/>
      <w:bookmarkEnd w:id="276"/>
      <w:bookmarkEnd w:id="277"/>
      <w:bookmarkEnd w:id="278"/>
    </w:p>
    <w:p w14:paraId="0CA5D788" w14:textId="4ADACFD2" w:rsidR="009A742C" w:rsidRDefault="009A742C" w:rsidP="009A742C">
      <w:r>
        <w:t xml:space="preserve">CCES was a multidisciplinary survey of the marine ecosystem from the US-Canada border south to Northern Baja California, Mexico. Background information on this survey as well as preliminary analysis of beaked whale, sperm whale, and narrow band high frequency species are provided in </w:t>
      </w:r>
      <w:r>
        <w:fldChar w:fldCharType="begin"/>
      </w:r>
      <w:r>
        <w:instrText xml:space="preserve"> ADDIN ZOTERO_ITEM CSL_CITATION {"citationID":"YO4IG9lN","properties":{"formattedCitation":"(Simonis 2020)","plainCitation":"(Simonis 2020)","noteIndex":0},"citationItems":[{"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fldChar w:fldCharType="separate"/>
      </w:r>
      <w:r w:rsidRPr="009A742C">
        <w:t>(</w:t>
      </w:r>
      <w:proofErr w:type="spellStart"/>
      <w:r w:rsidRPr="009A742C">
        <w:t>Simonis</w:t>
      </w:r>
      <w:proofErr w:type="spellEnd"/>
      <w:r w:rsidRPr="009A742C">
        <w:t xml:space="preserve"> 2020)</w:t>
      </w:r>
      <w:r>
        <w:fldChar w:fldCharType="end"/>
      </w:r>
      <w:r>
        <w:t xml:space="preserve">. A map of </w:t>
      </w:r>
      <w:proofErr w:type="spellStart"/>
      <w:r>
        <w:t>tracklines</w:t>
      </w:r>
      <w:proofErr w:type="spellEnd"/>
      <w:r>
        <w:t xml:space="preserve"> is provided in</w:t>
      </w:r>
      <w:r w:rsidR="000421A7">
        <w:t xml:space="preserve"> </w:t>
      </w:r>
      <w:r w:rsidR="000421A7">
        <w:fldChar w:fldCharType="begin"/>
      </w:r>
      <w:r w:rsidR="000421A7">
        <w:instrText xml:space="preserve"> REF _Ref177981468 \h </w:instrText>
      </w:r>
      <w:r w:rsidR="000421A7">
        <w:fldChar w:fldCharType="separate"/>
      </w:r>
      <w:r w:rsidR="004E5C09">
        <w:t xml:space="preserve">Figure </w:t>
      </w:r>
      <w:r w:rsidR="004E5C09">
        <w:rPr>
          <w:noProof/>
        </w:rPr>
        <w:t>C</w:t>
      </w:r>
      <w:r w:rsidR="004E5C09">
        <w:noBreakHyphen/>
      </w:r>
      <w:r w:rsidR="004E5C09">
        <w:rPr>
          <w:noProof/>
        </w:rPr>
        <w:t>1</w:t>
      </w:r>
      <w:r w:rsidR="000421A7">
        <w:fldChar w:fldCharType="end"/>
      </w:r>
      <w:r>
        <w:t>.</w:t>
      </w:r>
    </w:p>
    <w:p w14:paraId="600BDA25" w14:textId="77777777" w:rsidR="000421A7" w:rsidRDefault="000421A7" w:rsidP="009A742C"/>
    <w:p w14:paraId="231A1054" w14:textId="77777777" w:rsidR="000421A7" w:rsidRDefault="009A742C" w:rsidP="000421A7">
      <w:pPr>
        <w:keepNext/>
      </w:pPr>
      <w:r>
        <w:rPr>
          <w:noProof/>
        </w:rPr>
        <w:drawing>
          <wp:inline distT="0" distB="0" distL="0" distR="0" wp14:anchorId="1F5860B6" wp14:editId="5E6948D8">
            <wp:extent cx="3503981" cy="4297503"/>
            <wp:effectExtent l="0" t="0" r="1270" b="8255"/>
            <wp:docPr id="17" name="Picture 17" descr="Map of the west coast of the United States with plots of all successful CCES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qu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 of the west coast of the United States with plots of all successful CCES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quot;  "/>
                    <pic:cNvPicPr/>
                  </pic:nvPicPr>
                  <pic:blipFill>
                    <a:blip r:embed="rId85"/>
                    <a:stretch>
                      <a:fillRect/>
                    </a:stretch>
                  </pic:blipFill>
                  <pic:spPr>
                    <a:xfrm>
                      <a:off x="0" y="0"/>
                      <a:ext cx="3505944" cy="4299910"/>
                    </a:xfrm>
                    <a:prstGeom prst="rect">
                      <a:avLst/>
                    </a:prstGeom>
                  </pic:spPr>
                </pic:pic>
              </a:graphicData>
            </a:graphic>
          </wp:inline>
        </w:drawing>
      </w:r>
    </w:p>
    <w:p w14:paraId="61696A9D" w14:textId="7C703D97" w:rsidR="009A742C" w:rsidRDefault="000421A7" w:rsidP="000421A7">
      <w:pPr>
        <w:pStyle w:val="FigureCaption"/>
      </w:pPr>
      <w:bookmarkStart w:id="279" w:name="_Ref177981468"/>
      <w:bookmarkStart w:id="280" w:name="_Ref177981465"/>
      <w:bookmarkStart w:id="281" w:name="_Toc178600545"/>
      <w:r>
        <w:t xml:space="preserve">Figure </w:t>
      </w:r>
      <w:fldSimple w:instr=" STYLEREF 7 \s ">
        <w:r w:rsidR="004E5C09">
          <w:rPr>
            <w:noProof/>
          </w:rPr>
          <w:t>C</w:t>
        </w:r>
      </w:fldSimple>
      <w:r w:rsidR="00D63AA2">
        <w:noBreakHyphen/>
      </w:r>
      <w:fldSimple w:instr=" SEQ Appendix_Figure \* ARABIC \s 7 ">
        <w:r w:rsidR="004E5C09">
          <w:rPr>
            <w:noProof/>
          </w:rPr>
          <w:t>1</w:t>
        </w:r>
      </w:fldSimple>
      <w:bookmarkEnd w:id="279"/>
      <w:r>
        <w:t xml:space="preserve">. </w:t>
      </w:r>
      <w:r w:rsidRPr="00BC7E30">
        <w:t>Plot of all successful drifts deployed during the CCES Survey.</w:t>
      </w:r>
      <w:bookmarkEnd w:id="280"/>
      <w:bookmarkEnd w:id="281"/>
    </w:p>
    <w:p w14:paraId="1C4F8E3B" w14:textId="4865A5A9" w:rsidR="00495013" w:rsidRDefault="00495013" w:rsidP="00495013">
      <w:pPr>
        <w:pStyle w:val="FigureNotes"/>
      </w:pPr>
      <w:r w:rsidRPr="00495013">
        <w:t>Drifts are shown as black/white lines; Wind Energy Areas are outlined in purple, and shipping lanes for entry to San Francisco Bay are outlined in yellow.</w:t>
      </w:r>
    </w:p>
    <w:p w14:paraId="4876F20B" w14:textId="77777777" w:rsidR="009A742C" w:rsidRDefault="009A742C" w:rsidP="009A742C"/>
    <w:p w14:paraId="5D2A87F4" w14:textId="7E911756" w:rsidR="009A742C" w:rsidRDefault="009A742C" w:rsidP="009A742C">
      <w:r>
        <w:t>Data were analyzed following methods consistent with the Adrift data</w:t>
      </w:r>
      <w:r w:rsidR="008F41A2">
        <w:t xml:space="preserve"> </w:t>
      </w:r>
      <w:r>
        <w:t>analysis, with slight modifications to address duty cycled data. The power spectral density plots (PSD) can be found online</w:t>
      </w:r>
      <w:r w:rsidR="0058764C">
        <w:t>.</w:t>
      </w:r>
      <w:r w:rsidR="008F41A2">
        <w:rPr>
          <w:rStyle w:val="FootnoteReference"/>
        </w:rPr>
        <w:footnoteReference w:id="48"/>
      </w:r>
    </w:p>
    <w:p w14:paraId="1F39415E" w14:textId="77777777" w:rsidR="00495013" w:rsidRDefault="00495013" w:rsidP="009A742C"/>
    <w:p w14:paraId="7E4C9DBD" w14:textId="53782552" w:rsidR="001323BC" w:rsidRDefault="009A742C" w:rsidP="00450B0B">
      <w:r>
        <w:t>Each of the major odontocete groups were detected during the CCES study</w:t>
      </w:r>
      <w:r w:rsidR="00450B0B">
        <w:t xml:space="preserve"> (</w:t>
      </w:r>
      <w:r w:rsidR="00152FBE">
        <w:fldChar w:fldCharType="begin"/>
      </w:r>
      <w:r w:rsidR="00152FBE">
        <w:instrText xml:space="preserve"> REF _Ref177981531 \h </w:instrText>
      </w:r>
      <w:r w:rsidR="00152FBE">
        <w:fldChar w:fldCharType="separate"/>
      </w:r>
      <w:r w:rsidR="004E5C09">
        <w:t xml:space="preserve">Figure </w:t>
      </w:r>
      <w:r w:rsidR="004E5C09">
        <w:rPr>
          <w:noProof/>
        </w:rPr>
        <w:t>C</w:t>
      </w:r>
      <w:r w:rsidR="004E5C09">
        <w:noBreakHyphen/>
      </w:r>
      <w:r w:rsidR="004E5C09">
        <w:rPr>
          <w:noProof/>
        </w:rPr>
        <w:t>2</w:t>
      </w:r>
      <w:r w:rsidR="00152FBE">
        <w:fldChar w:fldCharType="end"/>
      </w:r>
      <w:r>
        <w:t>)</w:t>
      </w:r>
      <w:r w:rsidR="001323BC">
        <w:t xml:space="preserve">. </w:t>
      </w:r>
    </w:p>
    <w:p w14:paraId="7B4A41C3" w14:textId="77777777" w:rsidR="00AF29A8" w:rsidRDefault="00AF29A8" w:rsidP="00450B0B"/>
    <w:p w14:paraId="089A947D" w14:textId="77777777" w:rsidR="00152FBE" w:rsidRDefault="008F41A2" w:rsidP="00152FBE">
      <w:pPr>
        <w:keepNext/>
      </w:pPr>
      <w:r>
        <w:rPr>
          <w:noProof/>
        </w:rPr>
        <w:drawing>
          <wp:inline distT="0" distB="0" distL="0" distR="0" wp14:anchorId="391604D0" wp14:editId="2CFB67B7">
            <wp:extent cx="4341725" cy="4341725"/>
            <wp:effectExtent l="0" t="0" r="1905" b="1905"/>
            <wp:docPr id="18" name="Picture 18" descr="Hourly presence of sperm whales (top left), beaked whales (top right),dolphins (lower left), and NBHF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160 hours per day, depending on the number of acoustic recorders deployed per day. Detection of all species varied based on the number and location of acoustic recorders deployed on that date. Hourly detection of beaked whales and dolphins increased later in the survey. Detection of sperm whales was low except for two peaks (likely related to specific drifts), and detection of NBHF was low throughout the surve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Hourly presence of sperm whales (top left), beaked whales (top right),dolphins (lower left), and NBHF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160 hours per day, depending on the number of acoustic recorders deployed per day. Detection of all species varied based on the number and location of acoustic recorders deployed on that date. Hourly detection of beaked whales and dolphins increased later in the survey. Detection of sperm whales was low except for two peaks (likely related to specific drifts), and detection of NBHF was low throughout the survey. "/>
                    <pic:cNvPicPr/>
                  </pic:nvPicPr>
                  <pic:blipFill>
                    <a:blip r:embed="rId86"/>
                    <a:stretch>
                      <a:fillRect/>
                    </a:stretch>
                  </pic:blipFill>
                  <pic:spPr>
                    <a:xfrm>
                      <a:off x="0" y="0"/>
                      <a:ext cx="4341725" cy="4341725"/>
                    </a:xfrm>
                    <a:prstGeom prst="rect">
                      <a:avLst/>
                    </a:prstGeom>
                  </pic:spPr>
                </pic:pic>
              </a:graphicData>
            </a:graphic>
          </wp:inline>
        </w:drawing>
      </w:r>
    </w:p>
    <w:p w14:paraId="1386DCEE" w14:textId="54CBA75E" w:rsidR="008F41A2" w:rsidRDefault="00152FBE" w:rsidP="00152FBE">
      <w:pPr>
        <w:pStyle w:val="FigureCaption"/>
      </w:pPr>
      <w:bookmarkStart w:id="282" w:name="_Ref177981531"/>
      <w:bookmarkStart w:id="283" w:name="_Toc178600546"/>
      <w:r>
        <w:t xml:space="preserve">Figure </w:t>
      </w:r>
      <w:fldSimple w:instr=" STYLEREF 7 \s ">
        <w:r w:rsidR="004E5C09">
          <w:rPr>
            <w:noProof/>
          </w:rPr>
          <w:t>C</w:t>
        </w:r>
      </w:fldSimple>
      <w:r w:rsidR="00D63AA2">
        <w:noBreakHyphen/>
      </w:r>
      <w:fldSimple w:instr=" SEQ Appendix_Figure \* ARABIC \s 7 ">
        <w:r w:rsidR="004E5C09">
          <w:rPr>
            <w:noProof/>
          </w:rPr>
          <w:t>2</w:t>
        </w:r>
      </w:fldSimple>
      <w:bookmarkEnd w:id="282"/>
      <w:r>
        <w:t xml:space="preserve">. </w:t>
      </w:r>
      <w:r w:rsidRPr="008F4B67">
        <w:t>Hourly presence of sperm whales, beaked whales, dolphins, and narrow band high frequency species during the CCES 2018 survey.</w:t>
      </w:r>
      <w:bookmarkEnd w:id="283"/>
    </w:p>
    <w:p w14:paraId="0FBEAEA1" w14:textId="633801BC" w:rsidR="00495013" w:rsidRDefault="00495013" w:rsidP="00495013">
      <w:pPr>
        <w:pStyle w:val="FigureNotes"/>
      </w:pPr>
      <w:r w:rsidRPr="00495013">
        <w:t>Hourly presence (y axis) of sperm whales (top left), beaked whales (top right), dolphins (lower left), and narrow band high frequency species (lower right) for months (x axis) and seasons (color bands) during the CCES 2018 survey. Black lines represent total available hours (effort) and bottom graph shows total effort for survey. Blue shading represents winter, green represents upwelling, and yellow represents the post-upwelling oceanographic season.</w:t>
      </w:r>
    </w:p>
    <w:p w14:paraId="5F6D8C05" w14:textId="77777777" w:rsidR="009A742C" w:rsidRDefault="009A742C" w:rsidP="009A742C"/>
    <w:p w14:paraId="08A18971" w14:textId="4DEF5C9F" w:rsidR="009A742C" w:rsidRDefault="009A742C" w:rsidP="009A742C">
      <w:r>
        <w:t>Blue whale detections were dominated by song, as the low hourly presence of D calls indicates that A/B (song) calls dominated the blue whale detections</w:t>
      </w:r>
      <w:r w:rsidR="00450B0B">
        <w:t xml:space="preserve"> (</w:t>
      </w:r>
      <w:r w:rsidR="00AF29A8">
        <w:fldChar w:fldCharType="begin"/>
      </w:r>
      <w:r w:rsidR="00AF29A8">
        <w:instrText xml:space="preserve"> REF _Ref177981593 \h </w:instrText>
      </w:r>
      <w:r w:rsidR="00AF29A8">
        <w:fldChar w:fldCharType="separate"/>
      </w:r>
      <w:r w:rsidR="004E5C09">
        <w:t xml:space="preserve">Figure </w:t>
      </w:r>
      <w:r w:rsidR="004E5C09">
        <w:rPr>
          <w:noProof/>
        </w:rPr>
        <w:t>C</w:t>
      </w:r>
      <w:r w:rsidR="004E5C09">
        <w:noBreakHyphen/>
      </w:r>
      <w:r w:rsidR="004E5C09">
        <w:rPr>
          <w:noProof/>
        </w:rPr>
        <w:t>3</w:t>
      </w:r>
      <w:r w:rsidR="00AF29A8">
        <w:fldChar w:fldCharType="end"/>
      </w:r>
      <w:r w:rsidR="00450B0B">
        <w:t>)</w:t>
      </w:r>
      <w:r>
        <w:t>. There were a few minke whale detections in the later months of the survey. Detection of fin whales was dominated by 20 Hz calls</w:t>
      </w:r>
      <w:r w:rsidR="001323BC">
        <w:t xml:space="preserve"> (</w:t>
      </w:r>
      <w:r w:rsidR="00AF29A8">
        <w:fldChar w:fldCharType="begin"/>
      </w:r>
      <w:r w:rsidR="00AF29A8">
        <w:instrText xml:space="preserve"> REF _Ref177981593 \h </w:instrText>
      </w:r>
      <w:r w:rsidR="00AF29A8">
        <w:fldChar w:fldCharType="separate"/>
      </w:r>
      <w:r w:rsidR="004E5C09">
        <w:t xml:space="preserve">Figure </w:t>
      </w:r>
      <w:r w:rsidR="004E5C09">
        <w:rPr>
          <w:noProof/>
        </w:rPr>
        <w:t>C</w:t>
      </w:r>
      <w:r w:rsidR="004E5C09">
        <w:noBreakHyphen/>
      </w:r>
      <w:r w:rsidR="004E5C09">
        <w:rPr>
          <w:noProof/>
        </w:rPr>
        <w:t>3</w:t>
      </w:r>
      <w:r w:rsidR="00AF29A8">
        <w:fldChar w:fldCharType="end"/>
      </w:r>
      <w:r>
        <w:t xml:space="preserve">). There were no Fin whale 40 Hz calls, or calls associated with </w:t>
      </w:r>
      <w:proofErr w:type="spellStart"/>
      <w:r>
        <w:t>Bryde's</w:t>
      </w:r>
      <w:proofErr w:type="spellEnd"/>
      <w:r>
        <w:t xml:space="preserve">, sei, or gray whales. </w:t>
      </w:r>
    </w:p>
    <w:p w14:paraId="38225D90" w14:textId="77777777" w:rsidR="009A742C" w:rsidRDefault="009A742C" w:rsidP="009A742C"/>
    <w:p w14:paraId="7C06DFB4" w14:textId="77777777" w:rsidR="00AF29A8" w:rsidRDefault="00450B0B" w:rsidP="00AF29A8">
      <w:pPr>
        <w:keepNext/>
      </w:pPr>
      <w:r>
        <w:rPr>
          <w:noProof/>
        </w:rPr>
        <w:lastRenderedPageBreak/>
        <w:drawing>
          <wp:inline distT="0" distB="0" distL="0" distR="0" wp14:anchorId="7E6DE194" wp14:editId="34203888">
            <wp:extent cx="4215741" cy="4215741"/>
            <wp:effectExtent l="0" t="0" r="0" b="0"/>
            <wp:docPr id="19" name="Picture 19" descr="Hourly presence of blue whales (top left), blue whale D calls (top right), fin whale 20 Hz calls (lower left), and minke whale boing calls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over 160 hours per day, depending on the number of acoustic recorders deployed per day. Detection of all species varied based on the number and location of acoustic recorders deployed on that date. The proportion of total hours with blue whale song (A/B calls, or non- D calls) were very high at the end of the survey effort, while blue whale D calls low for the entire survey. The proportion of total hours with fin whale song (20 Hz) were lower at the end of the survey effort and there were no detections of fin whale 40 Hz calls during the CCES survey. There were few detections of minke whale boing calls later in th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Hourly presence of blue whales (top left), blue whale D calls (top right), fin whale 20 Hz calls (lower left), and minke whale boing calls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over 160 hours per day, depending on the number of acoustic recorders deployed per day. Detection of all species varied based on the number and location of acoustic recorders deployed on that date. The proportion of total hours with blue whale song (A/B calls, or non- D calls) were very high at the end of the survey effort, while blue whale D calls low for the entire survey. The proportion of total hours with fin whale song (20 Hz) were lower at the end of the survey effort and there were no detections of fin whale 40 Hz calls during the CCES survey. There were few detections of minke whale boing calls later in the survey."/>
                    <pic:cNvPicPr/>
                  </pic:nvPicPr>
                  <pic:blipFill>
                    <a:blip r:embed="rId87"/>
                    <a:stretch>
                      <a:fillRect/>
                    </a:stretch>
                  </pic:blipFill>
                  <pic:spPr>
                    <a:xfrm>
                      <a:off x="0" y="0"/>
                      <a:ext cx="4215741" cy="4215741"/>
                    </a:xfrm>
                    <a:prstGeom prst="rect">
                      <a:avLst/>
                    </a:prstGeom>
                  </pic:spPr>
                </pic:pic>
              </a:graphicData>
            </a:graphic>
          </wp:inline>
        </w:drawing>
      </w:r>
    </w:p>
    <w:p w14:paraId="207DCD8A" w14:textId="75E53511" w:rsidR="00450B0B" w:rsidRDefault="00AF29A8" w:rsidP="00AF29A8">
      <w:pPr>
        <w:pStyle w:val="FigureCaption"/>
      </w:pPr>
      <w:bookmarkStart w:id="284" w:name="_Ref177981593"/>
      <w:bookmarkStart w:id="285" w:name="_Toc178600547"/>
      <w:r>
        <w:t xml:space="preserve">Figure </w:t>
      </w:r>
      <w:fldSimple w:instr=" STYLEREF 7 \s ">
        <w:r w:rsidR="004E5C09">
          <w:rPr>
            <w:noProof/>
          </w:rPr>
          <w:t>C</w:t>
        </w:r>
      </w:fldSimple>
      <w:r w:rsidR="00D63AA2">
        <w:noBreakHyphen/>
      </w:r>
      <w:fldSimple w:instr=" SEQ Appendix_Figure \* ARABIC \s 7 ">
        <w:r w:rsidR="004E5C09">
          <w:rPr>
            <w:noProof/>
          </w:rPr>
          <w:t>3</w:t>
        </w:r>
      </w:fldSimple>
      <w:bookmarkEnd w:id="284"/>
      <w:r>
        <w:t xml:space="preserve">. </w:t>
      </w:r>
      <w:r w:rsidRPr="00E77708">
        <w:t>Hourly presence of blue whales (all calls), blue whale D calls, fin whale 20 Hz, and minke whale calls during the CCES 2018 survey.</w:t>
      </w:r>
      <w:bookmarkEnd w:id="285"/>
    </w:p>
    <w:p w14:paraId="75D31BCD" w14:textId="342B0D3F" w:rsidR="00945427" w:rsidRDefault="00945427" w:rsidP="00945427">
      <w:pPr>
        <w:pStyle w:val="FigureNotes"/>
      </w:pPr>
      <w:r w:rsidRPr="00945427">
        <w:t>Hourly presence (y axis) of blue whales (all calls, top left), blue whale D calls (top right), fin whale 20 Hz (lower left), and minke whale calls (lower right) for months (x axis) and seasons (color bands) during the CCES 2018 survey. Black lines represent total available hours (effort) and bottom graph shows total effort for survey. Blue shading represents winter, green represents upwelling, and yellow represents the post-upwelling oceanographic season.</w:t>
      </w:r>
    </w:p>
    <w:p w14:paraId="36E240D6" w14:textId="77777777" w:rsidR="009A742C" w:rsidRDefault="009A742C" w:rsidP="009A742C"/>
    <w:p w14:paraId="20DE2E6E" w14:textId="72965919" w:rsidR="009A742C" w:rsidRDefault="009A742C" w:rsidP="009A742C">
      <w:r>
        <w:t xml:space="preserve">There were few hourly detections of humpback whales (hourly presence plots can be found in our </w:t>
      </w:r>
      <w:r w:rsidR="00442BE6">
        <w:t>GitHub</w:t>
      </w:r>
      <w:r>
        <w:t xml:space="preserve"> Repository</w:t>
      </w:r>
      <w:r w:rsidR="0058764C">
        <w:t>.</w:t>
      </w:r>
      <w:r w:rsidR="00450B0B">
        <w:rPr>
          <w:rStyle w:val="FootnoteReference"/>
        </w:rPr>
        <w:footnoteReference w:id="49"/>
      </w:r>
      <w:r w:rsidR="00450B0B">
        <w:t xml:space="preserve"> </w:t>
      </w:r>
      <w:r>
        <w:t>Most of the CCES deployments were further offshore than the Adrift deployments, and this offshore distribution may be the reason for such low detection rates.</w:t>
      </w:r>
    </w:p>
    <w:p w14:paraId="7FF5558F" w14:textId="77777777" w:rsidR="00AF29A8" w:rsidRDefault="00AF29A8" w:rsidP="009A742C"/>
    <w:p w14:paraId="66FB9351" w14:textId="1C330F3F" w:rsidR="009A742C" w:rsidRDefault="009A742C" w:rsidP="009A742C">
      <w:r>
        <w:t>A complete list of successful drifting recorder deployments</w:t>
      </w:r>
      <w:r w:rsidR="00450B0B">
        <w:t xml:space="preserve"> </w:t>
      </w:r>
      <w:r>
        <w:t>during the CCES survey are provided in</w:t>
      </w:r>
      <w:r w:rsidR="00786E96">
        <w:t xml:space="preserve"> </w:t>
      </w:r>
      <w:r w:rsidR="00786E96">
        <w:fldChar w:fldCharType="begin"/>
      </w:r>
      <w:r w:rsidR="00786E96">
        <w:instrText xml:space="preserve"> REF _Ref177981683 \h </w:instrText>
      </w:r>
      <w:r w:rsidR="00786E96">
        <w:fldChar w:fldCharType="separate"/>
      </w:r>
      <w:r w:rsidR="004E5C09">
        <w:t xml:space="preserve">Table </w:t>
      </w:r>
      <w:r w:rsidR="004E5C09">
        <w:rPr>
          <w:noProof/>
        </w:rPr>
        <w:t>C</w:t>
      </w:r>
      <w:r w:rsidR="004E5C09">
        <w:noBreakHyphen/>
      </w:r>
      <w:r w:rsidR="004E5C09">
        <w:rPr>
          <w:noProof/>
        </w:rPr>
        <w:t>1</w:t>
      </w:r>
      <w:r w:rsidR="00786E96">
        <w:fldChar w:fldCharType="end"/>
      </w:r>
      <w:r>
        <w:t>.</w:t>
      </w:r>
      <w:r w:rsidR="00450B0B">
        <w:t xml:space="preserve"> </w:t>
      </w:r>
      <w:r>
        <w:t>Sites include Humboldt (HUM), Point Arena (PTA), Morro Bay (MOB),</w:t>
      </w:r>
      <w:r w:rsidR="00450B0B">
        <w:t xml:space="preserve"> </w:t>
      </w:r>
      <w:r>
        <w:t>Channel Islands (CHI), and Baja California Norte (BCN). See</w:t>
      </w:r>
      <w:r w:rsidR="00450B0B">
        <w:t xml:space="preserve"> </w:t>
      </w:r>
      <w:r w:rsidR="00786E96">
        <w:fldChar w:fldCharType="begin"/>
      </w:r>
      <w:r w:rsidR="00786E96">
        <w:instrText xml:space="preserve"> REF _Ref177979458 \h </w:instrText>
      </w:r>
      <w:r w:rsidR="00786E96">
        <w:fldChar w:fldCharType="separate"/>
      </w:r>
      <w:r w:rsidR="004E5C09">
        <w:t xml:space="preserve">Figure </w:t>
      </w:r>
      <w:r w:rsidR="004E5C09">
        <w:rPr>
          <w:noProof/>
        </w:rPr>
        <w:t>3</w:t>
      </w:r>
      <w:r w:rsidR="004E5C09">
        <w:t>.</w:t>
      </w:r>
      <w:r w:rsidR="004E5C09">
        <w:rPr>
          <w:noProof/>
        </w:rPr>
        <w:t>1</w:t>
      </w:r>
      <w:r w:rsidR="00786E96">
        <w:fldChar w:fldCharType="end"/>
      </w:r>
      <w:r w:rsidR="00786E96">
        <w:t xml:space="preserve"> </w:t>
      </w:r>
      <w:r>
        <w:t>for more information on regions.</w:t>
      </w:r>
    </w:p>
    <w:p w14:paraId="5C4F7100" w14:textId="77777777" w:rsidR="009A742C" w:rsidRDefault="009A742C" w:rsidP="009A742C"/>
    <w:p w14:paraId="1D5A352D" w14:textId="77777777" w:rsidR="00450B0B" w:rsidRDefault="00450B0B" w:rsidP="00857BEA">
      <w:pPr>
        <w:sectPr w:rsidR="00450B0B" w:rsidSect="00305B2D">
          <w:pgSz w:w="12240" w:h="15840"/>
          <w:pgMar w:top="1440" w:right="1440" w:bottom="1440" w:left="1440" w:header="810" w:footer="167" w:gutter="0"/>
          <w:cols w:space="720"/>
          <w:docGrid w:linePitch="360"/>
        </w:sectPr>
      </w:pPr>
    </w:p>
    <w:p w14:paraId="4F14907F" w14:textId="55100E7D" w:rsidR="00AF29A8" w:rsidRDefault="00AF29A8" w:rsidP="00786E96">
      <w:pPr>
        <w:pStyle w:val="TableTitle"/>
      </w:pPr>
      <w:bookmarkStart w:id="286" w:name="_Ref177981683"/>
      <w:bookmarkStart w:id="287" w:name="_Toc178600559"/>
      <w:r>
        <w:lastRenderedPageBreak/>
        <w:t xml:space="preserve">Table </w:t>
      </w:r>
      <w:fldSimple w:instr=" STYLEREF 7 \s ">
        <w:r w:rsidR="004E5C09">
          <w:rPr>
            <w:noProof/>
          </w:rPr>
          <w:t>C</w:t>
        </w:r>
      </w:fldSimple>
      <w:r w:rsidR="00453910">
        <w:noBreakHyphen/>
      </w:r>
      <w:fldSimple w:instr=" SEQ Appendix_Table \* ARABIC \s 7 ">
        <w:r w:rsidR="004E5C09">
          <w:rPr>
            <w:noProof/>
          </w:rPr>
          <w:t>1</w:t>
        </w:r>
      </w:fldSimple>
      <w:bookmarkEnd w:id="286"/>
      <w:r>
        <w:t xml:space="preserve">. </w:t>
      </w:r>
      <w:r w:rsidRPr="00BA4289">
        <w:t>Summary of CCES Deployments.</w:t>
      </w:r>
      <w:bookmarkEnd w:id="287"/>
    </w:p>
    <w:tbl>
      <w:tblPr>
        <w:tblStyle w:val="TableGrid"/>
        <w:tblW w:w="5000" w:type="pct"/>
        <w:tblLayout w:type="fixed"/>
        <w:tblLook w:val="04A0" w:firstRow="1" w:lastRow="0" w:firstColumn="1" w:lastColumn="0" w:noHBand="0" w:noVBand="1"/>
      </w:tblPr>
      <w:tblGrid>
        <w:gridCol w:w="985"/>
        <w:gridCol w:w="540"/>
        <w:gridCol w:w="900"/>
        <w:gridCol w:w="990"/>
        <w:gridCol w:w="813"/>
        <w:gridCol w:w="813"/>
        <w:gridCol w:w="989"/>
        <w:gridCol w:w="899"/>
        <w:gridCol w:w="899"/>
        <w:gridCol w:w="989"/>
        <w:gridCol w:w="629"/>
        <w:gridCol w:w="720"/>
        <w:gridCol w:w="720"/>
        <w:gridCol w:w="1031"/>
        <w:gridCol w:w="1033"/>
      </w:tblGrid>
      <w:tr w:rsidR="005F7FA8" w:rsidRPr="006256B6" w14:paraId="3484683E" w14:textId="77777777" w:rsidTr="00AF29A8">
        <w:trPr>
          <w:trHeight w:val="474"/>
        </w:trPr>
        <w:tc>
          <w:tcPr>
            <w:tcW w:w="380" w:type="pct"/>
            <w:shd w:val="clear" w:color="auto" w:fill="C6D9F1" w:themeFill="text2" w:themeFillTint="33"/>
            <w:vAlign w:val="center"/>
            <w:hideMark/>
          </w:tcPr>
          <w:p w14:paraId="29C0582A" w14:textId="77777777" w:rsidR="009E0DF5" w:rsidRPr="009E0DF5" w:rsidRDefault="009E0DF5" w:rsidP="009E0DF5">
            <w:pPr>
              <w:rPr>
                <w:rFonts w:ascii="Arial" w:hAnsi="Arial" w:cs="Arial"/>
                <w:b/>
                <w:bCs/>
                <w:color w:val="000000"/>
                <w:sz w:val="16"/>
                <w:szCs w:val="16"/>
              </w:rPr>
            </w:pPr>
            <w:r w:rsidRPr="009E0DF5">
              <w:rPr>
                <w:rFonts w:ascii="Arial" w:hAnsi="Arial" w:cs="Arial"/>
                <w:b/>
                <w:bCs/>
                <w:color w:val="000000"/>
                <w:sz w:val="16"/>
                <w:szCs w:val="16"/>
              </w:rPr>
              <w:t>Drift ID</w:t>
            </w:r>
          </w:p>
        </w:tc>
        <w:tc>
          <w:tcPr>
            <w:tcW w:w="208" w:type="pct"/>
            <w:shd w:val="clear" w:color="auto" w:fill="C6D9F1" w:themeFill="text2" w:themeFillTint="33"/>
            <w:vAlign w:val="center"/>
            <w:hideMark/>
          </w:tcPr>
          <w:p w14:paraId="5303177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ite</w:t>
            </w:r>
          </w:p>
        </w:tc>
        <w:tc>
          <w:tcPr>
            <w:tcW w:w="347" w:type="pct"/>
            <w:shd w:val="clear" w:color="auto" w:fill="C6D9F1" w:themeFill="text2" w:themeFillTint="33"/>
            <w:vAlign w:val="center"/>
            <w:hideMark/>
          </w:tcPr>
          <w:p w14:paraId="38A88374"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tatus</w:t>
            </w:r>
          </w:p>
        </w:tc>
        <w:tc>
          <w:tcPr>
            <w:tcW w:w="382" w:type="pct"/>
            <w:shd w:val="clear" w:color="auto" w:fill="C6D9F1" w:themeFill="text2" w:themeFillTint="33"/>
            <w:vAlign w:val="center"/>
            <w:hideMark/>
          </w:tcPr>
          <w:p w14:paraId="33C7D4B4"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Date</w:t>
            </w:r>
          </w:p>
        </w:tc>
        <w:tc>
          <w:tcPr>
            <w:tcW w:w="314" w:type="pct"/>
            <w:shd w:val="clear" w:color="auto" w:fill="C6D9F1" w:themeFill="text2" w:themeFillTint="33"/>
            <w:vAlign w:val="center"/>
            <w:hideMark/>
          </w:tcPr>
          <w:p w14:paraId="1437D5E2"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Lat</w:t>
            </w:r>
          </w:p>
        </w:tc>
        <w:tc>
          <w:tcPr>
            <w:tcW w:w="314" w:type="pct"/>
            <w:shd w:val="clear" w:color="auto" w:fill="C6D9F1" w:themeFill="text2" w:themeFillTint="33"/>
            <w:vAlign w:val="center"/>
            <w:hideMark/>
          </w:tcPr>
          <w:p w14:paraId="3D15066F"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Long</w:t>
            </w:r>
          </w:p>
        </w:tc>
        <w:tc>
          <w:tcPr>
            <w:tcW w:w="382" w:type="pct"/>
            <w:shd w:val="clear" w:color="auto" w:fill="C6D9F1" w:themeFill="text2" w:themeFillTint="33"/>
            <w:vAlign w:val="center"/>
            <w:hideMark/>
          </w:tcPr>
          <w:p w14:paraId="6AA4A72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Date</w:t>
            </w:r>
          </w:p>
        </w:tc>
        <w:tc>
          <w:tcPr>
            <w:tcW w:w="347" w:type="pct"/>
            <w:shd w:val="clear" w:color="auto" w:fill="C6D9F1" w:themeFill="text2" w:themeFillTint="33"/>
            <w:vAlign w:val="center"/>
            <w:hideMark/>
          </w:tcPr>
          <w:p w14:paraId="49ADE41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Lat</w:t>
            </w:r>
          </w:p>
        </w:tc>
        <w:tc>
          <w:tcPr>
            <w:tcW w:w="347" w:type="pct"/>
            <w:shd w:val="clear" w:color="auto" w:fill="C6D9F1" w:themeFill="text2" w:themeFillTint="33"/>
            <w:vAlign w:val="center"/>
            <w:hideMark/>
          </w:tcPr>
          <w:p w14:paraId="2F149E3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Long</w:t>
            </w:r>
          </w:p>
        </w:tc>
        <w:tc>
          <w:tcPr>
            <w:tcW w:w="382" w:type="pct"/>
            <w:shd w:val="clear" w:color="auto" w:fill="C6D9F1" w:themeFill="text2" w:themeFillTint="33"/>
            <w:vAlign w:val="center"/>
            <w:hideMark/>
          </w:tcPr>
          <w:p w14:paraId="4506D64F"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rder</w:t>
            </w:r>
          </w:p>
        </w:tc>
        <w:tc>
          <w:tcPr>
            <w:tcW w:w="243" w:type="pct"/>
            <w:shd w:val="clear" w:color="auto" w:fill="C6D9F1" w:themeFill="text2" w:themeFillTint="33"/>
            <w:vAlign w:val="center"/>
            <w:hideMark/>
          </w:tcPr>
          <w:p w14:paraId="32587A3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R (kHz)</w:t>
            </w:r>
          </w:p>
        </w:tc>
        <w:tc>
          <w:tcPr>
            <w:tcW w:w="278" w:type="pct"/>
            <w:shd w:val="clear" w:color="auto" w:fill="C6D9F1" w:themeFill="text2" w:themeFillTint="33"/>
            <w:vAlign w:val="center"/>
            <w:hideMark/>
          </w:tcPr>
          <w:p w14:paraId="0755E1A2"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uty Cycle</w:t>
            </w:r>
          </w:p>
        </w:tc>
        <w:tc>
          <w:tcPr>
            <w:tcW w:w="278" w:type="pct"/>
            <w:shd w:val="clear" w:color="auto" w:fill="C6D9F1" w:themeFill="text2" w:themeFillTint="33"/>
            <w:vAlign w:val="center"/>
            <w:hideMark/>
          </w:tcPr>
          <w:p w14:paraId="04BDC02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HP Depth (m)</w:t>
            </w:r>
          </w:p>
        </w:tc>
        <w:tc>
          <w:tcPr>
            <w:tcW w:w="398" w:type="pct"/>
            <w:shd w:val="clear" w:color="auto" w:fill="C6D9F1" w:themeFill="text2" w:themeFillTint="33"/>
            <w:vAlign w:val="center"/>
            <w:hideMark/>
          </w:tcPr>
          <w:p w14:paraId="7E8213E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ata Start Date</w:t>
            </w:r>
          </w:p>
        </w:tc>
        <w:tc>
          <w:tcPr>
            <w:tcW w:w="399" w:type="pct"/>
            <w:shd w:val="clear" w:color="auto" w:fill="C6D9F1" w:themeFill="text2" w:themeFillTint="33"/>
            <w:vAlign w:val="center"/>
            <w:hideMark/>
          </w:tcPr>
          <w:p w14:paraId="5F4350E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ata End Date</w:t>
            </w:r>
          </w:p>
        </w:tc>
      </w:tr>
      <w:tr w:rsidR="005F7FA8" w:rsidRPr="005F7FA8" w14:paraId="4F428C8B" w14:textId="77777777" w:rsidTr="00AF29A8">
        <w:trPr>
          <w:trHeight w:val="396"/>
        </w:trPr>
        <w:tc>
          <w:tcPr>
            <w:tcW w:w="380" w:type="pct"/>
            <w:vAlign w:val="center"/>
            <w:hideMark/>
          </w:tcPr>
          <w:p w14:paraId="569FEBB0"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4</w:t>
            </w:r>
          </w:p>
        </w:tc>
        <w:tc>
          <w:tcPr>
            <w:tcW w:w="208" w:type="pct"/>
            <w:vAlign w:val="center"/>
            <w:hideMark/>
          </w:tcPr>
          <w:p w14:paraId="50219E9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34CF11E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06EDAF9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7/25/2018</w:t>
            </w:r>
          </w:p>
        </w:tc>
        <w:tc>
          <w:tcPr>
            <w:tcW w:w="314" w:type="pct"/>
            <w:vAlign w:val="center"/>
            <w:hideMark/>
          </w:tcPr>
          <w:p w14:paraId="67761F4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5.08</w:t>
            </w:r>
          </w:p>
        </w:tc>
        <w:tc>
          <w:tcPr>
            <w:tcW w:w="314" w:type="pct"/>
            <w:vAlign w:val="center"/>
            <w:hideMark/>
          </w:tcPr>
          <w:p w14:paraId="399BB8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8.21</w:t>
            </w:r>
          </w:p>
        </w:tc>
        <w:tc>
          <w:tcPr>
            <w:tcW w:w="382" w:type="pct"/>
            <w:vAlign w:val="center"/>
            <w:hideMark/>
          </w:tcPr>
          <w:p w14:paraId="2612EBF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3/2018</w:t>
            </w:r>
          </w:p>
        </w:tc>
        <w:tc>
          <w:tcPr>
            <w:tcW w:w="347" w:type="pct"/>
            <w:vAlign w:val="center"/>
            <w:hideMark/>
          </w:tcPr>
          <w:p w14:paraId="3EF22FB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1.76</w:t>
            </w:r>
          </w:p>
        </w:tc>
        <w:tc>
          <w:tcPr>
            <w:tcW w:w="347" w:type="pct"/>
            <w:vAlign w:val="center"/>
            <w:hideMark/>
          </w:tcPr>
          <w:p w14:paraId="6C1DCEB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7.15</w:t>
            </w:r>
          </w:p>
        </w:tc>
        <w:tc>
          <w:tcPr>
            <w:tcW w:w="382" w:type="pct"/>
            <w:vAlign w:val="center"/>
            <w:hideMark/>
          </w:tcPr>
          <w:p w14:paraId="4E90C5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M3M</w:t>
            </w:r>
          </w:p>
        </w:tc>
        <w:tc>
          <w:tcPr>
            <w:tcW w:w="243" w:type="pct"/>
            <w:vAlign w:val="center"/>
            <w:hideMark/>
          </w:tcPr>
          <w:p w14:paraId="2301630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56</w:t>
            </w:r>
          </w:p>
        </w:tc>
        <w:tc>
          <w:tcPr>
            <w:tcW w:w="278" w:type="pct"/>
            <w:vAlign w:val="center"/>
            <w:hideMark/>
          </w:tcPr>
          <w:p w14:paraId="073FD7D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3746EDC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0</w:t>
            </w:r>
          </w:p>
        </w:tc>
        <w:tc>
          <w:tcPr>
            <w:tcW w:w="398" w:type="pct"/>
            <w:vAlign w:val="center"/>
            <w:hideMark/>
          </w:tcPr>
          <w:p w14:paraId="371BB88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7/30/2018</w:t>
            </w:r>
          </w:p>
        </w:tc>
        <w:tc>
          <w:tcPr>
            <w:tcW w:w="399" w:type="pct"/>
            <w:vAlign w:val="center"/>
            <w:hideMark/>
          </w:tcPr>
          <w:p w14:paraId="3D826A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2/2018</w:t>
            </w:r>
          </w:p>
        </w:tc>
      </w:tr>
      <w:tr w:rsidR="005F7FA8" w:rsidRPr="005F7FA8" w14:paraId="4E65C49F" w14:textId="77777777" w:rsidTr="00AF29A8">
        <w:trPr>
          <w:trHeight w:val="396"/>
        </w:trPr>
        <w:tc>
          <w:tcPr>
            <w:tcW w:w="380" w:type="pct"/>
            <w:vAlign w:val="center"/>
            <w:hideMark/>
          </w:tcPr>
          <w:p w14:paraId="47167E5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7</w:t>
            </w:r>
          </w:p>
        </w:tc>
        <w:tc>
          <w:tcPr>
            <w:tcW w:w="208" w:type="pct"/>
            <w:vAlign w:val="center"/>
            <w:hideMark/>
          </w:tcPr>
          <w:p w14:paraId="44F9EB9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42D079E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52E0FED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5/2018</w:t>
            </w:r>
          </w:p>
        </w:tc>
        <w:tc>
          <w:tcPr>
            <w:tcW w:w="314" w:type="pct"/>
            <w:vAlign w:val="center"/>
            <w:hideMark/>
          </w:tcPr>
          <w:p w14:paraId="1C9D3DD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1.26</w:t>
            </w:r>
          </w:p>
        </w:tc>
        <w:tc>
          <w:tcPr>
            <w:tcW w:w="314" w:type="pct"/>
            <w:vAlign w:val="center"/>
            <w:hideMark/>
          </w:tcPr>
          <w:p w14:paraId="575B5D9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5.02</w:t>
            </w:r>
          </w:p>
        </w:tc>
        <w:tc>
          <w:tcPr>
            <w:tcW w:w="382" w:type="pct"/>
            <w:vAlign w:val="center"/>
            <w:hideMark/>
          </w:tcPr>
          <w:p w14:paraId="672251E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2/2018</w:t>
            </w:r>
          </w:p>
        </w:tc>
        <w:tc>
          <w:tcPr>
            <w:tcW w:w="347" w:type="pct"/>
            <w:vAlign w:val="center"/>
            <w:hideMark/>
          </w:tcPr>
          <w:p w14:paraId="2AADFCC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2.04</w:t>
            </w:r>
          </w:p>
        </w:tc>
        <w:tc>
          <w:tcPr>
            <w:tcW w:w="347" w:type="pct"/>
            <w:vAlign w:val="center"/>
            <w:hideMark/>
          </w:tcPr>
          <w:p w14:paraId="6FC6B4D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4.48</w:t>
            </w:r>
          </w:p>
        </w:tc>
        <w:tc>
          <w:tcPr>
            <w:tcW w:w="382" w:type="pct"/>
            <w:vAlign w:val="center"/>
            <w:hideMark/>
          </w:tcPr>
          <w:p w14:paraId="3515249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72A094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72B2C0C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4E99B5C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79DEA0E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5/2018</w:t>
            </w:r>
          </w:p>
        </w:tc>
        <w:tc>
          <w:tcPr>
            <w:tcW w:w="399" w:type="pct"/>
            <w:vAlign w:val="center"/>
            <w:hideMark/>
          </w:tcPr>
          <w:p w14:paraId="6CCEA39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22/2018</w:t>
            </w:r>
          </w:p>
        </w:tc>
      </w:tr>
      <w:tr w:rsidR="005F7FA8" w:rsidRPr="005F7FA8" w14:paraId="00C41613" w14:textId="77777777" w:rsidTr="00AF29A8">
        <w:trPr>
          <w:trHeight w:val="396"/>
        </w:trPr>
        <w:tc>
          <w:tcPr>
            <w:tcW w:w="380" w:type="pct"/>
            <w:vAlign w:val="center"/>
            <w:hideMark/>
          </w:tcPr>
          <w:p w14:paraId="3134E49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8</w:t>
            </w:r>
          </w:p>
        </w:tc>
        <w:tc>
          <w:tcPr>
            <w:tcW w:w="208" w:type="pct"/>
            <w:vAlign w:val="center"/>
            <w:hideMark/>
          </w:tcPr>
          <w:p w14:paraId="55329D7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11CEEC6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A507BB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16/2018</w:t>
            </w:r>
          </w:p>
        </w:tc>
        <w:tc>
          <w:tcPr>
            <w:tcW w:w="314" w:type="pct"/>
            <w:vAlign w:val="center"/>
            <w:hideMark/>
          </w:tcPr>
          <w:p w14:paraId="0CA71A3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8.95</w:t>
            </w:r>
          </w:p>
        </w:tc>
        <w:tc>
          <w:tcPr>
            <w:tcW w:w="314" w:type="pct"/>
            <w:vAlign w:val="center"/>
            <w:hideMark/>
          </w:tcPr>
          <w:p w14:paraId="01A45CD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6.64</w:t>
            </w:r>
          </w:p>
        </w:tc>
        <w:tc>
          <w:tcPr>
            <w:tcW w:w="382" w:type="pct"/>
            <w:vAlign w:val="center"/>
            <w:hideMark/>
          </w:tcPr>
          <w:p w14:paraId="198A367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0/2018</w:t>
            </w:r>
          </w:p>
        </w:tc>
        <w:tc>
          <w:tcPr>
            <w:tcW w:w="347" w:type="pct"/>
            <w:vAlign w:val="center"/>
            <w:hideMark/>
          </w:tcPr>
          <w:p w14:paraId="665839F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38</w:t>
            </w:r>
          </w:p>
        </w:tc>
        <w:tc>
          <w:tcPr>
            <w:tcW w:w="347" w:type="pct"/>
            <w:vAlign w:val="center"/>
            <w:hideMark/>
          </w:tcPr>
          <w:p w14:paraId="61B489B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8.32</w:t>
            </w:r>
          </w:p>
        </w:tc>
        <w:tc>
          <w:tcPr>
            <w:tcW w:w="382" w:type="pct"/>
            <w:vAlign w:val="center"/>
            <w:hideMark/>
          </w:tcPr>
          <w:p w14:paraId="66131C1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628D76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67DC3D5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072B2CC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1E61517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16/2018</w:t>
            </w:r>
          </w:p>
        </w:tc>
        <w:tc>
          <w:tcPr>
            <w:tcW w:w="399" w:type="pct"/>
            <w:vAlign w:val="center"/>
            <w:hideMark/>
          </w:tcPr>
          <w:p w14:paraId="167E27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2018</w:t>
            </w:r>
          </w:p>
        </w:tc>
      </w:tr>
      <w:tr w:rsidR="005F7FA8" w:rsidRPr="005F7FA8" w14:paraId="4EF6DE40" w14:textId="77777777" w:rsidTr="00AF29A8">
        <w:trPr>
          <w:trHeight w:val="396"/>
        </w:trPr>
        <w:tc>
          <w:tcPr>
            <w:tcW w:w="380" w:type="pct"/>
            <w:vAlign w:val="center"/>
            <w:hideMark/>
          </w:tcPr>
          <w:p w14:paraId="7D8F99A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0</w:t>
            </w:r>
          </w:p>
        </w:tc>
        <w:tc>
          <w:tcPr>
            <w:tcW w:w="208" w:type="pct"/>
            <w:vAlign w:val="center"/>
            <w:hideMark/>
          </w:tcPr>
          <w:p w14:paraId="0906E28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PTA</w:t>
            </w:r>
          </w:p>
        </w:tc>
        <w:tc>
          <w:tcPr>
            <w:tcW w:w="347" w:type="pct"/>
            <w:vAlign w:val="center"/>
            <w:hideMark/>
          </w:tcPr>
          <w:p w14:paraId="682D3D4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2A944C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22/2018</w:t>
            </w:r>
          </w:p>
        </w:tc>
        <w:tc>
          <w:tcPr>
            <w:tcW w:w="314" w:type="pct"/>
            <w:vAlign w:val="center"/>
            <w:hideMark/>
          </w:tcPr>
          <w:p w14:paraId="1658A15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6.76</w:t>
            </w:r>
          </w:p>
        </w:tc>
        <w:tc>
          <w:tcPr>
            <w:tcW w:w="314" w:type="pct"/>
            <w:vAlign w:val="center"/>
            <w:hideMark/>
          </w:tcPr>
          <w:p w14:paraId="6131DC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5.06</w:t>
            </w:r>
          </w:p>
        </w:tc>
        <w:tc>
          <w:tcPr>
            <w:tcW w:w="382" w:type="pct"/>
            <w:vAlign w:val="center"/>
            <w:hideMark/>
          </w:tcPr>
          <w:p w14:paraId="50F60A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2/2018</w:t>
            </w:r>
          </w:p>
        </w:tc>
        <w:tc>
          <w:tcPr>
            <w:tcW w:w="347" w:type="pct"/>
            <w:vAlign w:val="center"/>
            <w:hideMark/>
          </w:tcPr>
          <w:p w14:paraId="09EC824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5.97</w:t>
            </w:r>
          </w:p>
        </w:tc>
        <w:tc>
          <w:tcPr>
            <w:tcW w:w="347" w:type="pct"/>
            <w:vAlign w:val="center"/>
            <w:hideMark/>
          </w:tcPr>
          <w:p w14:paraId="514E59F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2.94</w:t>
            </w:r>
          </w:p>
        </w:tc>
        <w:tc>
          <w:tcPr>
            <w:tcW w:w="382" w:type="pct"/>
            <w:vAlign w:val="center"/>
            <w:hideMark/>
          </w:tcPr>
          <w:p w14:paraId="45DE752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24249B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4413C44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455ECCB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60E053E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22/2018</w:t>
            </w:r>
          </w:p>
        </w:tc>
        <w:tc>
          <w:tcPr>
            <w:tcW w:w="399" w:type="pct"/>
            <w:vAlign w:val="center"/>
            <w:hideMark/>
          </w:tcPr>
          <w:p w14:paraId="1900CE4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1/2018</w:t>
            </w:r>
          </w:p>
        </w:tc>
      </w:tr>
      <w:tr w:rsidR="005F7FA8" w:rsidRPr="005F7FA8" w14:paraId="0AE58ECA" w14:textId="77777777" w:rsidTr="00AF29A8">
        <w:trPr>
          <w:trHeight w:val="396"/>
        </w:trPr>
        <w:tc>
          <w:tcPr>
            <w:tcW w:w="380" w:type="pct"/>
            <w:vAlign w:val="center"/>
            <w:hideMark/>
          </w:tcPr>
          <w:p w14:paraId="6FB91045"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2</w:t>
            </w:r>
          </w:p>
        </w:tc>
        <w:tc>
          <w:tcPr>
            <w:tcW w:w="208" w:type="pct"/>
            <w:vAlign w:val="center"/>
            <w:hideMark/>
          </w:tcPr>
          <w:p w14:paraId="29B20A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MOB</w:t>
            </w:r>
          </w:p>
        </w:tc>
        <w:tc>
          <w:tcPr>
            <w:tcW w:w="347" w:type="pct"/>
            <w:vAlign w:val="center"/>
            <w:hideMark/>
          </w:tcPr>
          <w:p w14:paraId="2E5504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0EAC047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30/2018</w:t>
            </w:r>
          </w:p>
        </w:tc>
        <w:tc>
          <w:tcPr>
            <w:tcW w:w="314" w:type="pct"/>
            <w:vAlign w:val="center"/>
            <w:hideMark/>
          </w:tcPr>
          <w:p w14:paraId="783444C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83</w:t>
            </w:r>
          </w:p>
        </w:tc>
        <w:tc>
          <w:tcPr>
            <w:tcW w:w="314" w:type="pct"/>
            <w:vAlign w:val="center"/>
            <w:hideMark/>
          </w:tcPr>
          <w:p w14:paraId="083FC10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81</w:t>
            </w:r>
          </w:p>
        </w:tc>
        <w:tc>
          <w:tcPr>
            <w:tcW w:w="382" w:type="pct"/>
            <w:vAlign w:val="center"/>
            <w:hideMark/>
          </w:tcPr>
          <w:p w14:paraId="10DC82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6/2018</w:t>
            </w:r>
          </w:p>
        </w:tc>
        <w:tc>
          <w:tcPr>
            <w:tcW w:w="347" w:type="pct"/>
            <w:vAlign w:val="center"/>
            <w:hideMark/>
          </w:tcPr>
          <w:p w14:paraId="7692F6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03</w:t>
            </w:r>
          </w:p>
        </w:tc>
        <w:tc>
          <w:tcPr>
            <w:tcW w:w="347" w:type="pct"/>
            <w:vAlign w:val="center"/>
            <w:hideMark/>
          </w:tcPr>
          <w:p w14:paraId="7EFBC27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4.39</w:t>
            </w:r>
          </w:p>
        </w:tc>
        <w:tc>
          <w:tcPr>
            <w:tcW w:w="382" w:type="pct"/>
            <w:vAlign w:val="center"/>
            <w:hideMark/>
          </w:tcPr>
          <w:p w14:paraId="1B5F40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03FBA7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17E0DD0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288CADD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7F6B9F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30/2018</w:t>
            </w:r>
          </w:p>
        </w:tc>
        <w:tc>
          <w:tcPr>
            <w:tcW w:w="399" w:type="pct"/>
            <w:vAlign w:val="center"/>
            <w:hideMark/>
          </w:tcPr>
          <w:p w14:paraId="0F49524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6/2018</w:t>
            </w:r>
          </w:p>
        </w:tc>
      </w:tr>
      <w:tr w:rsidR="005F7FA8" w:rsidRPr="005F7FA8" w14:paraId="2CD7CFDD" w14:textId="77777777" w:rsidTr="00AF29A8">
        <w:trPr>
          <w:trHeight w:val="396"/>
        </w:trPr>
        <w:tc>
          <w:tcPr>
            <w:tcW w:w="380" w:type="pct"/>
            <w:vAlign w:val="center"/>
            <w:hideMark/>
          </w:tcPr>
          <w:p w14:paraId="23A3829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3</w:t>
            </w:r>
          </w:p>
        </w:tc>
        <w:tc>
          <w:tcPr>
            <w:tcW w:w="208" w:type="pct"/>
            <w:vAlign w:val="center"/>
            <w:hideMark/>
          </w:tcPr>
          <w:p w14:paraId="52D4F4C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HI</w:t>
            </w:r>
          </w:p>
        </w:tc>
        <w:tc>
          <w:tcPr>
            <w:tcW w:w="347" w:type="pct"/>
            <w:vAlign w:val="center"/>
            <w:hideMark/>
          </w:tcPr>
          <w:p w14:paraId="4EC04D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26B84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11/2018</w:t>
            </w:r>
          </w:p>
        </w:tc>
        <w:tc>
          <w:tcPr>
            <w:tcW w:w="314" w:type="pct"/>
            <w:vAlign w:val="center"/>
            <w:hideMark/>
          </w:tcPr>
          <w:p w14:paraId="31CC7BC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3.9</w:t>
            </w:r>
          </w:p>
        </w:tc>
        <w:tc>
          <w:tcPr>
            <w:tcW w:w="314" w:type="pct"/>
            <w:vAlign w:val="center"/>
            <w:hideMark/>
          </w:tcPr>
          <w:p w14:paraId="0CB5EA0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0.91</w:t>
            </w:r>
          </w:p>
        </w:tc>
        <w:tc>
          <w:tcPr>
            <w:tcW w:w="382" w:type="pct"/>
            <w:vAlign w:val="center"/>
            <w:hideMark/>
          </w:tcPr>
          <w:p w14:paraId="39DFA26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3/2018</w:t>
            </w:r>
          </w:p>
        </w:tc>
        <w:tc>
          <w:tcPr>
            <w:tcW w:w="347" w:type="pct"/>
            <w:vAlign w:val="center"/>
            <w:hideMark/>
          </w:tcPr>
          <w:p w14:paraId="5366021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44</w:t>
            </w:r>
          </w:p>
        </w:tc>
        <w:tc>
          <w:tcPr>
            <w:tcW w:w="347" w:type="pct"/>
            <w:vAlign w:val="center"/>
            <w:hideMark/>
          </w:tcPr>
          <w:p w14:paraId="0B6A05F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78</w:t>
            </w:r>
          </w:p>
        </w:tc>
        <w:tc>
          <w:tcPr>
            <w:tcW w:w="382" w:type="pct"/>
            <w:vAlign w:val="center"/>
            <w:hideMark/>
          </w:tcPr>
          <w:p w14:paraId="7D72B82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50EB21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0FD1F5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04B8296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819FF2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11/2018</w:t>
            </w:r>
          </w:p>
        </w:tc>
        <w:tc>
          <w:tcPr>
            <w:tcW w:w="399" w:type="pct"/>
            <w:vAlign w:val="center"/>
            <w:hideMark/>
          </w:tcPr>
          <w:p w14:paraId="085E831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3/2018</w:t>
            </w:r>
          </w:p>
        </w:tc>
      </w:tr>
      <w:tr w:rsidR="005F7FA8" w:rsidRPr="005F7FA8" w14:paraId="6786010F" w14:textId="77777777" w:rsidTr="00AF29A8">
        <w:trPr>
          <w:trHeight w:val="396"/>
        </w:trPr>
        <w:tc>
          <w:tcPr>
            <w:tcW w:w="380" w:type="pct"/>
            <w:vAlign w:val="center"/>
            <w:hideMark/>
          </w:tcPr>
          <w:p w14:paraId="6E4E283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4</w:t>
            </w:r>
          </w:p>
        </w:tc>
        <w:tc>
          <w:tcPr>
            <w:tcW w:w="208" w:type="pct"/>
            <w:vAlign w:val="center"/>
            <w:hideMark/>
          </w:tcPr>
          <w:p w14:paraId="4769215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2730E75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1A27BB3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5/2018</w:t>
            </w:r>
          </w:p>
        </w:tc>
        <w:tc>
          <w:tcPr>
            <w:tcW w:w="314" w:type="pct"/>
            <w:vAlign w:val="center"/>
            <w:hideMark/>
          </w:tcPr>
          <w:p w14:paraId="0144FE5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2.27</w:t>
            </w:r>
          </w:p>
        </w:tc>
        <w:tc>
          <w:tcPr>
            <w:tcW w:w="314" w:type="pct"/>
            <w:vAlign w:val="center"/>
            <w:hideMark/>
          </w:tcPr>
          <w:p w14:paraId="4EDD807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26</w:t>
            </w:r>
          </w:p>
        </w:tc>
        <w:tc>
          <w:tcPr>
            <w:tcW w:w="382" w:type="pct"/>
            <w:vAlign w:val="center"/>
            <w:hideMark/>
          </w:tcPr>
          <w:p w14:paraId="2296CFB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47" w:type="pct"/>
            <w:vAlign w:val="center"/>
            <w:hideMark/>
          </w:tcPr>
          <w:p w14:paraId="0EAB8D6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95</w:t>
            </w:r>
          </w:p>
        </w:tc>
        <w:tc>
          <w:tcPr>
            <w:tcW w:w="347" w:type="pct"/>
            <w:vAlign w:val="center"/>
            <w:hideMark/>
          </w:tcPr>
          <w:p w14:paraId="665C6DC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25</w:t>
            </w:r>
          </w:p>
        </w:tc>
        <w:tc>
          <w:tcPr>
            <w:tcW w:w="382" w:type="pct"/>
            <w:vAlign w:val="center"/>
            <w:hideMark/>
          </w:tcPr>
          <w:p w14:paraId="02ED32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60C8A08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0BC3CF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71FD9FD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9EA22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5/2018</w:t>
            </w:r>
          </w:p>
        </w:tc>
        <w:tc>
          <w:tcPr>
            <w:tcW w:w="399" w:type="pct"/>
            <w:vAlign w:val="center"/>
            <w:hideMark/>
          </w:tcPr>
          <w:p w14:paraId="164B72F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r>
      <w:tr w:rsidR="005F7FA8" w:rsidRPr="005F7FA8" w14:paraId="6CC73CD6" w14:textId="77777777" w:rsidTr="00AF29A8">
        <w:trPr>
          <w:trHeight w:val="396"/>
        </w:trPr>
        <w:tc>
          <w:tcPr>
            <w:tcW w:w="380" w:type="pct"/>
            <w:vAlign w:val="center"/>
            <w:hideMark/>
          </w:tcPr>
          <w:p w14:paraId="1AE3976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6</w:t>
            </w:r>
          </w:p>
        </w:tc>
        <w:tc>
          <w:tcPr>
            <w:tcW w:w="208" w:type="pct"/>
            <w:vAlign w:val="center"/>
            <w:hideMark/>
          </w:tcPr>
          <w:p w14:paraId="28344D6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7989E2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9C8D4A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0/2018</w:t>
            </w:r>
          </w:p>
        </w:tc>
        <w:tc>
          <w:tcPr>
            <w:tcW w:w="314" w:type="pct"/>
            <w:vAlign w:val="center"/>
            <w:hideMark/>
          </w:tcPr>
          <w:p w14:paraId="6893805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35</w:t>
            </w:r>
          </w:p>
        </w:tc>
        <w:tc>
          <w:tcPr>
            <w:tcW w:w="314" w:type="pct"/>
            <w:vAlign w:val="center"/>
            <w:hideMark/>
          </w:tcPr>
          <w:p w14:paraId="7DB013E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42</w:t>
            </w:r>
          </w:p>
        </w:tc>
        <w:tc>
          <w:tcPr>
            <w:tcW w:w="382" w:type="pct"/>
            <w:vAlign w:val="center"/>
            <w:hideMark/>
          </w:tcPr>
          <w:p w14:paraId="66F84D8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1/2018</w:t>
            </w:r>
          </w:p>
        </w:tc>
        <w:tc>
          <w:tcPr>
            <w:tcW w:w="347" w:type="pct"/>
            <w:vAlign w:val="center"/>
            <w:hideMark/>
          </w:tcPr>
          <w:p w14:paraId="5EC2E7F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2.13</w:t>
            </w:r>
          </w:p>
        </w:tc>
        <w:tc>
          <w:tcPr>
            <w:tcW w:w="347" w:type="pct"/>
            <w:vAlign w:val="center"/>
            <w:hideMark/>
          </w:tcPr>
          <w:p w14:paraId="7649EA3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03</w:t>
            </w:r>
          </w:p>
        </w:tc>
        <w:tc>
          <w:tcPr>
            <w:tcW w:w="382" w:type="pct"/>
            <w:vAlign w:val="center"/>
            <w:hideMark/>
          </w:tcPr>
          <w:p w14:paraId="0CAB00A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7448A7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3B81C15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7BE3F27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72D9855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0/2018</w:t>
            </w:r>
          </w:p>
        </w:tc>
        <w:tc>
          <w:tcPr>
            <w:tcW w:w="399" w:type="pct"/>
            <w:vAlign w:val="center"/>
            <w:hideMark/>
          </w:tcPr>
          <w:p w14:paraId="1DDE1B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5/2018</w:t>
            </w:r>
          </w:p>
        </w:tc>
      </w:tr>
      <w:tr w:rsidR="005F7FA8" w:rsidRPr="005F7FA8" w14:paraId="379C3632" w14:textId="77777777" w:rsidTr="00AF29A8">
        <w:trPr>
          <w:trHeight w:val="396"/>
        </w:trPr>
        <w:tc>
          <w:tcPr>
            <w:tcW w:w="380" w:type="pct"/>
            <w:vAlign w:val="center"/>
            <w:hideMark/>
          </w:tcPr>
          <w:p w14:paraId="3275C37F"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7</w:t>
            </w:r>
          </w:p>
        </w:tc>
        <w:tc>
          <w:tcPr>
            <w:tcW w:w="208" w:type="pct"/>
            <w:vAlign w:val="center"/>
            <w:hideMark/>
          </w:tcPr>
          <w:p w14:paraId="6AD9AC6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3BB7363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EA7DDA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14" w:type="pct"/>
            <w:vAlign w:val="center"/>
            <w:hideMark/>
          </w:tcPr>
          <w:p w14:paraId="08F0462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73</w:t>
            </w:r>
          </w:p>
        </w:tc>
        <w:tc>
          <w:tcPr>
            <w:tcW w:w="314" w:type="pct"/>
            <w:vAlign w:val="center"/>
            <w:hideMark/>
          </w:tcPr>
          <w:p w14:paraId="04C066B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69</w:t>
            </w:r>
          </w:p>
        </w:tc>
        <w:tc>
          <w:tcPr>
            <w:tcW w:w="382" w:type="pct"/>
            <w:vAlign w:val="center"/>
            <w:hideMark/>
          </w:tcPr>
          <w:p w14:paraId="6432445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4/2018</w:t>
            </w:r>
          </w:p>
        </w:tc>
        <w:tc>
          <w:tcPr>
            <w:tcW w:w="347" w:type="pct"/>
            <w:vAlign w:val="center"/>
            <w:hideMark/>
          </w:tcPr>
          <w:p w14:paraId="7773A1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29</w:t>
            </w:r>
          </w:p>
        </w:tc>
        <w:tc>
          <w:tcPr>
            <w:tcW w:w="347" w:type="pct"/>
            <w:vAlign w:val="center"/>
            <w:hideMark/>
          </w:tcPr>
          <w:p w14:paraId="29FD2B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44</w:t>
            </w:r>
          </w:p>
        </w:tc>
        <w:tc>
          <w:tcPr>
            <w:tcW w:w="382" w:type="pct"/>
            <w:vAlign w:val="center"/>
            <w:hideMark/>
          </w:tcPr>
          <w:p w14:paraId="70696AA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M3M</w:t>
            </w:r>
          </w:p>
        </w:tc>
        <w:tc>
          <w:tcPr>
            <w:tcW w:w="243" w:type="pct"/>
            <w:vAlign w:val="center"/>
            <w:hideMark/>
          </w:tcPr>
          <w:p w14:paraId="172DC6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56</w:t>
            </w:r>
          </w:p>
        </w:tc>
        <w:tc>
          <w:tcPr>
            <w:tcW w:w="278" w:type="pct"/>
            <w:vAlign w:val="center"/>
            <w:hideMark/>
          </w:tcPr>
          <w:p w14:paraId="52265A6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4</w:t>
            </w:r>
          </w:p>
        </w:tc>
        <w:tc>
          <w:tcPr>
            <w:tcW w:w="278" w:type="pct"/>
            <w:vAlign w:val="center"/>
            <w:hideMark/>
          </w:tcPr>
          <w:p w14:paraId="2466D2B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0</w:t>
            </w:r>
          </w:p>
        </w:tc>
        <w:tc>
          <w:tcPr>
            <w:tcW w:w="398" w:type="pct"/>
            <w:vAlign w:val="center"/>
            <w:hideMark/>
          </w:tcPr>
          <w:p w14:paraId="17AECA9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99" w:type="pct"/>
            <w:vAlign w:val="center"/>
            <w:hideMark/>
          </w:tcPr>
          <w:p w14:paraId="279FC6D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4/2018</w:t>
            </w:r>
          </w:p>
        </w:tc>
      </w:tr>
      <w:tr w:rsidR="005F7FA8" w:rsidRPr="005F7FA8" w14:paraId="1722F220" w14:textId="77777777" w:rsidTr="00AF29A8">
        <w:trPr>
          <w:trHeight w:val="396"/>
        </w:trPr>
        <w:tc>
          <w:tcPr>
            <w:tcW w:w="380" w:type="pct"/>
            <w:vAlign w:val="center"/>
            <w:hideMark/>
          </w:tcPr>
          <w:p w14:paraId="7ED7DAF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8</w:t>
            </w:r>
          </w:p>
        </w:tc>
        <w:tc>
          <w:tcPr>
            <w:tcW w:w="208" w:type="pct"/>
            <w:vAlign w:val="center"/>
            <w:hideMark/>
          </w:tcPr>
          <w:p w14:paraId="39F7A4B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6C771E3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0CE984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14" w:type="pct"/>
            <w:vAlign w:val="center"/>
            <w:hideMark/>
          </w:tcPr>
          <w:p w14:paraId="00B5423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01</w:t>
            </w:r>
          </w:p>
        </w:tc>
        <w:tc>
          <w:tcPr>
            <w:tcW w:w="314" w:type="pct"/>
            <w:vAlign w:val="center"/>
            <w:hideMark/>
          </w:tcPr>
          <w:p w14:paraId="44B966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0.18</w:t>
            </w:r>
          </w:p>
        </w:tc>
        <w:tc>
          <w:tcPr>
            <w:tcW w:w="382" w:type="pct"/>
            <w:vAlign w:val="center"/>
            <w:hideMark/>
          </w:tcPr>
          <w:p w14:paraId="17ADBD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3/2018</w:t>
            </w:r>
          </w:p>
        </w:tc>
        <w:tc>
          <w:tcPr>
            <w:tcW w:w="347" w:type="pct"/>
            <w:vAlign w:val="center"/>
            <w:hideMark/>
          </w:tcPr>
          <w:p w14:paraId="7F5D1F9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51</w:t>
            </w:r>
          </w:p>
        </w:tc>
        <w:tc>
          <w:tcPr>
            <w:tcW w:w="347" w:type="pct"/>
            <w:vAlign w:val="center"/>
            <w:hideMark/>
          </w:tcPr>
          <w:p w14:paraId="3292D26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82</w:t>
            </w:r>
          </w:p>
        </w:tc>
        <w:tc>
          <w:tcPr>
            <w:tcW w:w="382" w:type="pct"/>
            <w:vAlign w:val="center"/>
            <w:hideMark/>
          </w:tcPr>
          <w:p w14:paraId="459EA9B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72E275D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74CFFCE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6</w:t>
            </w:r>
          </w:p>
        </w:tc>
        <w:tc>
          <w:tcPr>
            <w:tcW w:w="278" w:type="pct"/>
            <w:vAlign w:val="center"/>
            <w:hideMark/>
          </w:tcPr>
          <w:p w14:paraId="6A25A8C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1C958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99" w:type="pct"/>
            <w:vAlign w:val="center"/>
            <w:hideMark/>
          </w:tcPr>
          <w:p w14:paraId="644A72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6/2018</w:t>
            </w:r>
          </w:p>
        </w:tc>
      </w:tr>
      <w:tr w:rsidR="005F7FA8" w:rsidRPr="005F7FA8" w14:paraId="3040F73C" w14:textId="77777777" w:rsidTr="00AF29A8">
        <w:trPr>
          <w:trHeight w:val="396"/>
        </w:trPr>
        <w:tc>
          <w:tcPr>
            <w:tcW w:w="380" w:type="pct"/>
            <w:vAlign w:val="center"/>
            <w:hideMark/>
          </w:tcPr>
          <w:p w14:paraId="32AF6C5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9</w:t>
            </w:r>
          </w:p>
        </w:tc>
        <w:tc>
          <w:tcPr>
            <w:tcW w:w="208" w:type="pct"/>
            <w:vAlign w:val="center"/>
            <w:hideMark/>
          </w:tcPr>
          <w:p w14:paraId="0EDB768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14600D9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3F611D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14" w:type="pct"/>
            <w:vAlign w:val="center"/>
            <w:hideMark/>
          </w:tcPr>
          <w:p w14:paraId="5216BFC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05</w:t>
            </w:r>
          </w:p>
        </w:tc>
        <w:tc>
          <w:tcPr>
            <w:tcW w:w="314" w:type="pct"/>
            <w:vAlign w:val="center"/>
            <w:hideMark/>
          </w:tcPr>
          <w:p w14:paraId="4DC897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46</w:t>
            </w:r>
          </w:p>
        </w:tc>
        <w:tc>
          <w:tcPr>
            <w:tcW w:w="382" w:type="pct"/>
            <w:vAlign w:val="center"/>
            <w:hideMark/>
          </w:tcPr>
          <w:p w14:paraId="2357B26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7/2018</w:t>
            </w:r>
          </w:p>
        </w:tc>
        <w:tc>
          <w:tcPr>
            <w:tcW w:w="347" w:type="pct"/>
            <w:vAlign w:val="center"/>
            <w:hideMark/>
          </w:tcPr>
          <w:p w14:paraId="7664DE3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4</w:t>
            </w:r>
          </w:p>
        </w:tc>
        <w:tc>
          <w:tcPr>
            <w:tcW w:w="347" w:type="pct"/>
            <w:vAlign w:val="center"/>
            <w:hideMark/>
          </w:tcPr>
          <w:p w14:paraId="16AE671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55</w:t>
            </w:r>
          </w:p>
        </w:tc>
        <w:tc>
          <w:tcPr>
            <w:tcW w:w="382" w:type="pct"/>
            <w:vAlign w:val="center"/>
            <w:hideMark/>
          </w:tcPr>
          <w:p w14:paraId="3BB56EF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A6EC78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46E88E8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62B0DC1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5F8FC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99" w:type="pct"/>
            <w:vAlign w:val="center"/>
            <w:hideMark/>
          </w:tcPr>
          <w:p w14:paraId="2C07547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8/2018</w:t>
            </w:r>
          </w:p>
        </w:tc>
      </w:tr>
      <w:tr w:rsidR="005F7FA8" w:rsidRPr="005F7FA8" w14:paraId="01AACE1A" w14:textId="77777777" w:rsidTr="00AF29A8">
        <w:trPr>
          <w:trHeight w:val="396"/>
        </w:trPr>
        <w:tc>
          <w:tcPr>
            <w:tcW w:w="380" w:type="pct"/>
            <w:vAlign w:val="center"/>
            <w:hideMark/>
          </w:tcPr>
          <w:p w14:paraId="475978A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0</w:t>
            </w:r>
          </w:p>
        </w:tc>
        <w:tc>
          <w:tcPr>
            <w:tcW w:w="208" w:type="pct"/>
            <w:vAlign w:val="center"/>
            <w:hideMark/>
          </w:tcPr>
          <w:p w14:paraId="4E75D5C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19967D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D64BA6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2018</w:t>
            </w:r>
          </w:p>
        </w:tc>
        <w:tc>
          <w:tcPr>
            <w:tcW w:w="314" w:type="pct"/>
            <w:vAlign w:val="center"/>
            <w:hideMark/>
          </w:tcPr>
          <w:p w14:paraId="5C50ADB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46</w:t>
            </w:r>
          </w:p>
        </w:tc>
        <w:tc>
          <w:tcPr>
            <w:tcW w:w="314" w:type="pct"/>
            <w:vAlign w:val="center"/>
            <w:hideMark/>
          </w:tcPr>
          <w:p w14:paraId="1E25B96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39</w:t>
            </w:r>
          </w:p>
        </w:tc>
        <w:tc>
          <w:tcPr>
            <w:tcW w:w="382" w:type="pct"/>
            <w:vAlign w:val="center"/>
            <w:hideMark/>
          </w:tcPr>
          <w:p w14:paraId="2845549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47" w:type="pct"/>
            <w:vAlign w:val="center"/>
            <w:hideMark/>
          </w:tcPr>
          <w:p w14:paraId="06CA1D7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39</w:t>
            </w:r>
          </w:p>
        </w:tc>
        <w:tc>
          <w:tcPr>
            <w:tcW w:w="347" w:type="pct"/>
            <w:vAlign w:val="center"/>
            <w:hideMark/>
          </w:tcPr>
          <w:p w14:paraId="12D9091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34</w:t>
            </w:r>
          </w:p>
        </w:tc>
        <w:tc>
          <w:tcPr>
            <w:tcW w:w="382" w:type="pct"/>
            <w:vAlign w:val="center"/>
            <w:hideMark/>
          </w:tcPr>
          <w:p w14:paraId="2B3E8D4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9BF839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6326F4D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688AD70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168375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2018</w:t>
            </w:r>
          </w:p>
        </w:tc>
        <w:tc>
          <w:tcPr>
            <w:tcW w:w="399" w:type="pct"/>
            <w:vAlign w:val="center"/>
            <w:hideMark/>
          </w:tcPr>
          <w:p w14:paraId="061F812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r>
      <w:tr w:rsidR="005F7FA8" w:rsidRPr="005F7FA8" w14:paraId="467BC8BA" w14:textId="77777777" w:rsidTr="00AF29A8">
        <w:trPr>
          <w:trHeight w:val="396"/>
        </w:trPr>
        <w:tc>
          <w:tcPr>
            <w:tcW w:w="380" w:type="pct"/>
            <w:vAlign w:val="center"/>
            <w:hideMark/>
          </w:tcPr>
          <w:p w14:paraId="10B16482"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1</w:t>
            </w:r>
          </w:p>
        </w:tc>
        <w:tc>
          <w:tcPr>
            <w:tcW w:w="208" w:type="pct"/>
            <w:vAlign w:val="center"/>
            <w:hideMark/>
          </w:tcPr>
          <w:p w14:paraId="0069976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6DE1785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DD3B25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2018</w:t>
            </w:r>
          </w:p>
        </w:tc>
        <w:tc>
          <w:tcPr>
            <w:tcW w:w="314" w:type="pct"/>
            <w:vAlign w:val="center"/>
            <w:hideMark/>
          </w:tcPr>
          <w:p w14:paraId="3D6CEBE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47</w:t>
            </w:r>
          </w:p>
        </w:tc>
        <w:tc>
          <w:tcPr>
            <w:tcW w:w="314" w:type="pct"/>
            <w:vAlign w:val="center"/>
            <w:hideMark/>
          </w:tcPr>
          <w:p w14:paraId="16A2B6F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01</w:t>
            </w:r>
          </w:p>
        </w:tc>
        <w:tc>
          <w:tcPr>
            <w:tcW w:w="382" w:type="pct"/>
            <w:vAlign w:val="center"/>
            <w:hideMark/>
          </w:tcPr>
          <w:p w14:paraId="7B52D8F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1/2018</w:t>
            </w:r>
          </w:p>
        </w:tc>
        <w:tc>
          <w:tcPr>
            <w:tcW w:w="347" w:type="pct"/>
            <w:vAlign w:val="center"/>
            <w:hideMark/>
          </w:tcPr>
          <w:p w14:paraId="345B038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82</w:t>
            </w:r>
          </w:p>
        </w:tc>
        <w:tc>
          <w:tcPr>
            <w:tcW w:w="347" w:type="pct"/>
            <w:vAlign w:val="center"/>
            <w:hideMark/>
          </w:tcPr>
          <w:p w14:paraId="22A4277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08</w:t>
            </w:r>
          </w:p>
        </w:tc>
        <w:tc>
          <w:tcPr>
            <w:tcW w:w="382" w:type="pct"/>
            <w:vAlign w:val="center"/>
            <w:hideMark/>
          </w:tcPr>
          <w:p w14:paraId="0E8BDC8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2696D82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03EFAF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6</w:t>
            </w:r>
          </w:p>
        </w:tc>
        <w:tc>
          <w:tcPr>
            <w:tcW w:w="278" w:type="pct"/>
            <w:vAlign w:val="center"/>
            <w:hideMark/>
          </w:tcPr>
          <w:p w14:paraId="1D3C194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5A32D1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2018</w:t>
            </w:r>
          </w:p>
        </w:tc>
        <w:tc>
          <w:tcPr>
            <w:tcW w:w="399" w:type="pct"/>
            <w:vAlign w:val="center"/>
            <w:hideMark/>
          </w:tcPr>
          <w:p w14:paraId="000477F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1/2018</w:t>
            </w:r>
          </w:p>
        </w:tc>
      </w:tr>
      <w:tr w:rsidR="005F7FA8" w:rsidRPr="005F7FA8" w14:paraId="06E1D3AC" w14:textId="77777777" w:rsidTr="00AF29A8">
        <w:trPr>
          <w:trHeight w:val="396"/>
        </w:trPr>
        <w:tc>
          <w:tcPr>
            <w:tcW w:w="380" w:type="pct"/>
            <w:vAlign w:val="center"/>
            <w:hideMark/>
          </w:tcPr>
          <w:p w14:paraId="15D05AAC"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2</w:t>
            </w:r>
          </w:p>
        </w:tc>
        <w:tc>
          <w:tcPr>
            <w:tcW w:w="208" w:type="pct"/>
            <w:vAlign w:val="center"/>
            <w:hideMark/>
          </w:tcPr>
          <w:p w14:paraId="7533245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46051B3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CF27E2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2018</w:t>
            </w:r>
          </w:p>
        </w:tc>
        <w:tc>
          <w:tcPr>
            <w:tcW w:w="314" w:type="pct"/>
            <w:vAlign w:val="center"/>
            <w:hideMark/>
          </w:tcPr>
          <w:p w14:paraId="0DDF52B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72</w:t>
            </w:r>
          </w:p>
        </w:tc>
        <w:tc>
          <w:tcPr>
            <w:tcW w:w="314" w:type="pct"/>
            <w:vAlign w:val="center"/>
            <w:hideMark/>
          </w:tcPr>
          <w:p w14:paraId="4B755CE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48</w:t>
            </w:r>
          </w:p>
        </w:tc>
        <w:tc>
          <w:tcPr>
            <w:tcW w:w="382" w:type="pct"/>
            <w:vAlign w:val="center"/>
            <w:hideMark/>
          </w:tcPr>
          <w:p w14:paraId="7079A74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7/2018</w:t>
            </w:r>
          </w:p>
        </w:tc>
        <w:tc>
          <w:tcPr>
            <w:tcW w:w="347" w:type="pct"/>
            <w:vAlign w:val="center"/>
            <w:hideMark/>
          </w:tcPr>
          <w:p w14:paraId="0613A38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28</w:t>
            </w:r>
          </w:p>
        </w:tc>
        <w:tc>
          <w:tcPr>
            <w:tcW w:w="347" w:type="pct"/>
            <w:vAlign w:val="center"/>
            <w:hideMark/>
          </w:tcPr>
          <w:p w14:paraId="3A74CC8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68</w:t>
            </w:r>
          </w:p>
        </w:tc>
        <w:tc>
          <w:tcPr>
            <w:tcW w:w="382" w:type="pct"/>
            <w:vAlign w:val="center"/>
            <w:hideMark/>
          </w:tcPr>
          <w:p w14:paraId="2DD64AA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0F9CD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5A41AE4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24C900E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E34E04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2018</w:t>
            </w:r>
          </w:p>
        </w:tc>
        <w:tc>
          <w:tcPr>
            <w:tcW w:w="399" w:type="pct"/>
            <w:vAlign w:val="center"/>
            <w:hideMark/>
          </w:tcPr>
          <w:p w14:paraId="5D8D0AB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3/2018</w:t>
            </w:r>
          </w:p>
        </w:tc>
      </w:tr>
      <w:tr w:rsidR="005F7FA8" w:rsidRPr="005F7FA8" w14:paraId="2CDC7AFA" w14:textId="77777777" w:rsidTr="00AF29A8">
        <w:trPr>
          <w:trHeight w:val="396"/>
        </w:trPr>
        <w:tc>
          <w:tcPr>
            <w:tcW w:w="380" w:type="pct"/>
            <w:vAlign w:val="center"/>
            <w:hideMark/>
          </w:tcPr>
          <w:p w14:paraId="20822D40"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3</w:t>
            </w:r>
          </w:p>
        </w:tc>
        <w:tc>
          <w:tcPr>
            <w:tcW w:w="208" w:type="pct"/>
            <w:vAlign w:val="center"/>
            <w:hideMark/>
          </w:tcPr>
          <w:p w14:paraId="3D0EB9D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78FBE21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21D71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14" w:type="pct"/>
            <w:vAlign w:val="center"/>
            <w:hideMark/>
          </w:tcPr>
          <w:p w14:paraId="6E9E2A0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93</w:t>
            </w:r>
          </w:p>
        </w:tc>
        <w:tc>
          <w:tcPr>
            <w:tcW w:w="314" w:type="pct"/>
            <w:vAlign w:val="center"/>
            <w:hideMark/>
          </w:tcPr>
          <w:p w14:paraId="44BFFD7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38</w:t>
            </w:r>
          </w:p>
        </w:tc>
        <w:tc>
          <w:tcPr>
            <w:tcW w:w="382" w:type="pct"/>
            <w:vAlign w:val="center"/>
            <w:hideMark/>
          </w:tcPr>
          <w:p w14:paraId="146C198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2018</w:t>
            </w:r>
          </w:p>
        </w:tc>
        <w:tc>
          <w:tcPr>
            <w:tcW w:w="347" w:type="pct"/>
            <w:vAlign w:val="center"/>
            <w:hideMark/>
          </w:tcPr>
          <w:p w14:paraId="121CDCB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05</w:t>
            </w:r>
          </w:p>
        </w:tc>
        <w:tc>
          <w:tcPr>
            <w:tcW w:w="347" w:type="pct"/>
            <w:vAlign w:val="center"/>
            <w:hideMark/>
          </w:tcPr>
          <w:p w14:paraId="784D001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01</w:t>
            </w:r>
          </w:p>
        </w:tc>
        <w:tc>
          <w:tcPr>
            <w:tcW w:w="382" w:type="pct"/>
            <w:vAlign w:val="center"/>
            <w:hideMark/>
          </w:tcPr>
          <w:p w14:paraId="3D08A25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F48710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692493F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5</w:t>
            </w:r>
          </w:p>
        </w:tc>
        <w:tc>
          <w:tcPr>
            <w:tcW w:w="278" w:type="pct"/>
            <w:vAlign w:val="center"/>
            <w:hideMark/>
          </w:tcPr>
          <w:p w14:paraId="3B4E8C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F80700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99" w:type="pct"/>
            <w:vAlign w:val="center"/>
            <w:hideMark/>
          </w:tcPr>
          <w:p w14:paraId="0D55BA6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2018</w:t>
            </w:r>
          </w:p>
        </w:tc>
      </w:tr>
    </w:tbl>
    <w:p w14:paraId="085827E4" w14:textId="04574BDF" w:rsidR="00450B0B" w:rsidRDefault="00450B0B" w:rsidP="00857BEA"/>
    <w:p w14:paraId="240663DC" w14:textId="05B45848" w:rsidR="00450B0B" w:rsidRDefault="00450B0B" w:rsidP="00857BEA"/>
    <w:p w14:paraId="72AB6F1C" w14:textId="7506B5FE" w:rsidR="00450B0B" w:rsidRDefault="00450B0B" w:rsidP="00857BEA"/>
    <w:p w14:paraId="1D80BEBF" w14:textId="22A6BA2F" w:rsidR="00450B0B" w:rsidRDefault="00450B0B" w:rsidP="00857BEA"/>
    <w:p w14:paraId="71416740" w14:textId="7AEEC3BC" w:rsidR="00450B0B" w:rsidRDefault="00450B0B" w:rsidP="00857BEA"/>
    <w:p w14:paraId="718964E6" w14:textId="77777777" w:rsidR="00450B0B" w:rsidRDefault="00450B0B" w:rsidP="00857BEA">
      <w:pPr>
        <w:sectPr w:rsidR="00450B0B" w:rsidSect="00305B2D">
          <w:pgSz w:w="15840" w:h="12240" w:orient="landscape"/>
          <w:pgMar w:top="1440" w:right="1440" w:bottom="1440" w:left="1440" w:header="810" w:footer="167" w:gutter="0"/>
          <w:cols w:space="720"/>
          <w:docGrid w:linePitch="360"/>
        </w:sectPr>
      </w:pPr>
    </w:p>
    <w:p w14:paraId="6082DD30" w14:textId="5B2B0621" w:rsidR="00857BEA" w:rsidRDefault="00857BEA" w:rsidP="00B42059">
      <w:pPr>
        <w:pStyle w:val="Heading7"/>
        <w:numPr>
          <w:ilvl w:val="0"/>
          <w:numId w:val="25"/>
        </w:numPr>
      </w:pPr>
      <w:bookmarkStart w:id="288" w:name="_Ref174686402"/>
      <w:bookmarkStart w:id="289" w:name="_Ref174686404"/>
      <w:bookmarkStart w:id="290" w:name="_Ref177721144"/>
      <w:bookmarkStart w:id="291" w:name="_Toc177733672"/>
      <w:bookmarkStart w:id="292" w:name="_Toc178600513"/>
      <w:r>
        <w:lastRenderedPageBreak/>
        <w:t>Education and Outreach Details</w:t>
      </w:r>
      <w:bookmarkEnd w:id="288"/>
      <w:bookmarkEnd w:id="289"/>
      <w:bookmarkEnd w:id="290"/>
      <w:bookmarkEnd w:id="291"/>
      <w:bookmarkEnd w:id="292"/>
    </w:p>
    <w:p w14:paraId="43E2C5A4" w14:textId="703A560F" w:rsidR="00EB6988" w:rsidRDefault="00EB6988" w:rsidP="00757BC6">
      <w:pPr>
        <w:pStyle w:val="Heading8"/>
      </w:pPr>
      <w:r>
        <w:t>Formal and Information Education and Outreach</w:t>
      </w:r>
    </w:p>
    <w:p w14:paraId="36BD9EEF" w14:textId="0FA4A4B3" w:rsidR="00EB6988" w:rsidRDefault="00EB6988" w:rsidP="00DF145C">
      <w:pPr>
        <w:pStyle w:val="ListParagraph"/>
        <w:numPr>
          <w:ilvl w:val="0"/>
          <w:numId w:val="6"/>
        </w:numPr>
        <w:ind w:left="360"/>
      </w:pPr>
      <w:r>
        <w:t xml:space="preserve">"Bringing Ocean Acoustics Data to Classrooms"- Educator workshop to develop K-12 lesson plans based on passive acoustic datasets. Partners include San Diego County Office of Education and UCSD's </w:t>
      </w:r>
      <w:r w:rsidR="00251AC9" w:rsidRPr="00DD2FD4">
        <w:t>Center for Research on Educational Equity, Assessment &amp; Teaching Excellence</w:t>
      </w:r>
      <w:r>
        <w:t>. August 3-6, 2020.</w:t>
      </w:r>
    </w:p>
    <w:p w14:paraId="10F00BEA" w14:textId="2450D2F2" w:rsidR="00EB6988" w:rsidRDefault="00EB6988" w:rsidP="00DF145C">
      <w:pPr>
        <w:pStyle w:val="ListParagraph"/>
        <w:numPr>
          <w:ilvl w:val="0"/>
          <w:numId w:val="6"/>
        </w:numPr>
        <w:ind w:left="360"/>
      </w:pPr>
      <w:r>
        <w:t>"Eavesdropping on the Ocean" Data Nugget</w:t>
      </w:r>
      <w:r w:rsidR="0058764C">
        <w:t>.</w:t>
      </w:r>
      <w:r w:rsidR="00250322">
        <w:rPr>
          <w:rStyle w:val="FootnoteReference"/>
        </w:rPr>
        <w:footnoteReference w:id="50"/>
      </w:r>
      <w:r>
        <w:t xml:space="preserve"> </w:t>
      </w:r>
    </w:p>
    <w:p w14:paraId="26B9911C" w14:textId="77777777" w:rsidR="00D06C89" w:rsidRDefault="00D06C89" w:rsidP="00D06C89">
      <w:pPr>
        <w:pStyle w:val="ListParagraph"/>
        <w:ind w:left="360"/>
      </w:pPr>
    </w:p>
    <w:p w14:paraId="4CB8F741" w14:textId="599A0DF1" w:rsidR="00EB6988" w:rsidRDefault="00EB6988" w:rsidP="00757BC6">
      <w:pPr>
        <w:pStyle w:val="Heading8"/>
      </w:pPr>
      <w:r>
        <w:t>Participatory research (aka "Citizen Science")</w:t>
      </w:r>
    </w:p>
    <w:p w14:paraId="5F1E9729" w14:textId="77777777" w:rsidR="00EB6988" w:rsidRDefault="00EB6988" w:rsidP="0073047E">
      <w:r>
        <w:t>Ocean Voices, Zooniverse</w:t>
      </w:r>
    </w:p>
    <w:p w14:paraId="3087CFDE" w14:textId="1B984F3D" w:rsidR="00EB6988" w:rsidRDefault="00EB6988" w:rsidP="00DF145C">
      <w:pPr>
        <w:pStyle w:val="ListParagraph"/>
        <w:numPr>
          <w:ilvl w:val="0"/>
          <w:numId w:val="7"/>
        </w:numPr>
        <w:spacing w:before="0"/>
      </w:pPr>
      <w:r>
        <w:t xml:space="preserve">Collaboration with Dagny </w:t>
      </w:r>
      <w:proofErr w:type="spellStart"/>
      <w:r>
        <w:t>Ysais</w:t>
      </w:r>
      <w:proofErr w:type="spellEnd"/>
      <w:r>
        <w:t>, SFSU</w:t>
      </w:r>
      <w:r w:rsidR="00106D15">
        <w:t xml:space="preserve"> (San Francisco State University)</w:t>
      </w:r>
      <w:r>
        <w:t xml:space="preserve"> Master's student</w:t>
      </w:r>
    </w:p>
    <w:p w14:paraId="1F64E124" w14:textId="48C3244B" w:rsidR="00EB6988" w:rsidRDefault="00EB6988" w:rsidP="00DF145C">
      <w:pPr>
        <w:pStyle w:val="ListParagraph"/>
        <w:numPr>
          <w:ilvl w:val="0"/>
          <w:numId w:val="7"/>
        </w:numPr>
      </w:pPr>
      <w:r>
        <w:t>Beta version of online acoustic data analysis</w:t>
      </w:r>
      <w:r w:rsidR="00250322">
        <w:rPr>
          <w:rStyle w:val="FootnoteReference"/>
        </w:rPr>
        <w:footnoteReference w:id="51"/>
      </w:r>
      <w:r>
        <w:t xml:space="preserve"> </w:t>
      </w:r>
    </w:p>
    <w:p w14:paraId="220EDDCF" w14:textId="4BB961C2" w:rsidR="00EB6988" w:rsidRDefault="00EB6988" w:rsidP="00DF145C">
      <w:pPr>
        <w:pStyle w:val="ListParagraph"/>
        <w:numPr>
          <w:ilvl w:val="0"/>
          <w:numId w:val="7"/>
        </w:numPr>
      </w:pPr>
      <w:r>
        <w:t>Supporting code available</w:t>
      </w:r>
      <w:r w:rsidR="0058764C">
        <w:t>.</w:t>
      </w:r>
      <w:r w:rsidR="00421F94">
        <w:rPr>
          <w:rStyle w:val="FootnoteReference"/>
        </w:rPr>
        <w:footnoteReference w:id="52"/>
      </w:r>
    </w:p>
    <w:p w14:paraId="68794E89" w14:textId="77777777" w:rsidR="00D06C89" w:rsidRDefault="00D06C89" w:rsidP="00D06C89">
      <w:pPr>
        <w:pStyle w:val="ListParagraph"/>
      </w:pPr>
    </w:p>
    <w:p w14:paraId="133E03BA" w14:textId="6C7AB590" w:rsidR="00EB6988" w:rsidRDefault="00EB6988" w:rsidP="00757BC6">
      <w:pPr>
        <w:pStyle w:val="Heading8"/>
      </w:pPr>
      <w:r>
        <w:t>Public access to acoustic data and tools</w:t>
      </w:r>
    </w:p>
    <w:p w14:paraId="20CD114A" w14:textId="5DB55A82" w:rsidR="00EB6988" w:rsidRDefault="00EB6988" w:rsidP="00DF145C">
      <w:pPr>
        <w:pStyle w:val="ListParagraph"/>
        <w:numPr>
          <w:ilvl w:val="0"/>
          <w:numId w:val="14"/>
        </w:numPr>
      </w:pPr>
      <w:r>
        <w:t>Soundcloud</w:t>
      </w:r>
      <w:r w:rsidR="008F00D4">
        <w:rPr>
          <w:rStyle w:val="FootnoteReference"/>
        </w:rPr>
        <w:footnoteReference w:id="53"/>
      </w:r>
      <w:r>
        <w:t xml:space="preserve"> </w:t>
      </w:r>
      <w:r w:rsidR="008F00D4">
        <w:t>access to sample audio files (biological and anthropogenic sounds)</w:t>
      </w:r>
    </w:p>
    <w:p w14:paraId="548EA4F3" w14:textId="21E83322" w:rsidR="00EB6988" w:rsidRDefault="00EB6988" w:rsidP="00DF145C">
      <w:pPr>
        <w:pStyle w:val="ListParagraph"/>
        <w:numPr>
          <w:ilvl w:val="0"/>
          <w:numId w:val="14"/>
        </w:numPr>
      </w:pPr>
      <w:r>
        <w:t>Public Soundscape literature repository</w:t>
      </w:r>
      <w:r w:rsidR="0058764C">
        <w:t>.</w:t>
      </w:r>
      <w:r w:rsidR="008F00D4">
        <w:rPr>
          <w:rStyle w:val="FootnoteReference"/>
        </w:rPr>
        <w:footnoteReference w:id="54"/>
      </w:r>
      <w:r>
        <w:t xml:space="preserve"> </w:t>
      </w:r>
    </w:p>
    <w:p w14:paraId="7F5ADEB5" w14:textId="77777777" w:rsidR="00EB6988" w:rsidRDefault="00EB6988" w:rsidP="00EB6988"/>
    <w:p w14:paraId="5C1EBD30" w14:textId="077D45E8" w:rsidR="00EB6988" w:rsidRDefault="00EB6988" w:rsidP="00757BC6">
      <w:pPr>
        <w:pStyle w:val="Heading8"/>
      </w:pPr>
      <w:r>
        <w:t>Media</w:t>
      </w:r>
    </w:p>
    <w:p w14:paraId="674FB106" w14:textId="3214FA26" w:rsidR="00EB6988" w:rsidRDefault="00E71225" w:rsidP="00DF145C">
      <w:pPr>
        <w:pStyle w:val="ListParagraph"/>
        <w:numPr>
          <w:ilvl w:val="0"/>
          <w:numId w:val="10"/>
        </w:numPr>
      </w:pPr>
      <w:r>
        <w:t>Will San Francisco’s wind farms damage underwater life? Here’s what scientists are finding</w:t>
      </w:r>
      <w:r w:rsidR="0058764C">
        <w:t>.</w:t>
      </w:r>
      <w:r>
        <w:rPr>
          <w:rStyle w:val="FootnoteReference"/>
        </w:rPr>
        <w:footnoteReference w:id="55"/>
      </w:r>
      <w:r>
        <w:t xml:space="preserve"> San Francisco Chronicle, July 7 2022.</w:t>
      </w:r>
    </w:p>
    <w:p w14:paraId="5ECBB8D6" w14:textId="066BD62B" w:rsidR="00E71225" w:rsidRDefault="00E71225" w:rsidP="00DF145C">
      <w:pPr>
        <w:pStyle w:val="ListParagraph"/>
        <w:numPr>
          <w:ilvl w:val="0"/>
          <w:numId w:val="10"/>
        </w:numPr>
      </w:pPr>
      <w:r>
        <w:t>How could offshore wind impact marine life off SLO County coast? Experts listen for answers</w:t>
      </w:r>
      <w:r w:rsidR="0058764C">
        <w:t>.</w:t>
      </w:r>
      <w:r>
        <w:rPr>
          <w:rStyle w:val="FootnoteReference"/>
        </w:rPr>
        <w:footnoteReference w:id="56"/>
      </w:r>
      <w:r>
        <w:t xml:space="preserve"> San Luis Obispo Tribune. March 20, 2023.</w:t>
      </w:r>
    </w:p>
    <w:p w14:paraId="6B1705FF" w14:textId="7A30D6AD" w:rsidR="00D06C89" w:rsidRDefault="00D06C89" w:rsidP="00D06C89">
      <w:pPr>
        <w:pStyle w:val="ListParagraph"/>
        <w:ind w:left="360"/>
      </w:pPr>
    </w:p>
    <w:p w14:paraId="3EA8AAFA" w14:textId="46123E6F" w:rsidR="00D06C89" w:rsidRDefault="00D06C89" w:rsidP="00D06C89">
      <w:pPr>
        <w:pStyle w:val="ListParagraph"/>
        <w:ind w:left="360"/>
      </w:pPr>
    </w:p>
    <w:p w14:paraId="44F1F86C" w14:textId="77777777" w:rsidR="00D06C89" w:rsidRDefault="00D06C89" w:rsidP="00D06C89">
      <w:pPr>
        <w:pStyle w:val="ListParagraph"/>
        <w:ind w:left="360"/>
      </w:pPr>
    </w:p>
    <w:p w14:paraId="7E8B8ACD" w14:textId="7CA855CA" w:rsidR="00EB6988" w:rsidRDefault="00EB6988" w:rsidP="00757BC6">
      <w:pPr>
        <w:pStyle w:val="Heading9"/>
      </w:pPr>
      <w:r>
        <w:t xml:space="preserve">Blog </w:t>
      </w:r>
      <w:r w:rsidR="0085098B">
        <w:t>Posts</w:t>
      </w:r>
    </w:p>
    <w:p w14:paraId="7F356F58" w14:textId="1BC43564" w:rsidR="0085098B" w:rsidRDefault="0085098B" w:rsidP="00DF145C">
      <w:pPr>
        <w:pStyle w:val="ListParagraph"/>
        <w:numPr>
          <w:ilvl w:val="0"/>
          <w:numId w:val="10"/>
        </w:numPr>
      </w:pPr>
      <w:r>
        <w:t>NOAA's Ocean Exploration Expedition Mission Logs: Partnerships for Common Goals: Acoustic Buoy to Study Marine Mammals in the California Current</w:t>
      </w:r>
      <w:r w:rsidR="0058764C">
        <w:t>,</w:t>
      </w:r>
      <w:r>
        <w:rPr>
          <w:rStyle w:val="FootnoteReference"/>
        </w:rPr>
        <w:footnoteReference w:id="57"/>
      </w:r>
      <w:r>
        <w:t xml:space="preserve"> October 3, 2019</w:t>
      </w:r>
    </w:p>
    <w:p w14:paraId="4BE70652" w14:textId="479BAFE2" w:rsidR="00EB6988" w:rsidRDefault="00EB6988" w:rsidP="00DF145C">
      <w:pPr>
        <w:pStyle w:val="ListParagraph"/>
        <w:numPr>
          <w:ilvl w:val="0"/>
          <w:numId w:val="8"/>
        </w:numPr>
        <w:ind w:left="360"/>
      </w:pPr>
      <w:proofErr w:type="spellStart"/>
      <w:r>
        <w:t>Sound Bytes</w:t>
      </w:r>
      <w:proofErr w:type="spellEnd"/>
      <w:r>
        <w:t>: Passive Acoustics Starts with the Right Equipment</w:t>
      </w:r>
      <w:r w:rsidR="0058764C">
        <w:t>,</w:t>
      </w:r>
      <w:r w:rsidR="004D4FB6">
        <w:rPr>
          <w:rStyle w:val="FootnoteReference"/>
        </w:rPr>
        <w:footnoteReference w:id="58"/>
      </w:r>
      <w:r>
        <w:t xml:space="preserve"> October 21, 2021</w:t>
      </w:r>
    </w:p>
    <w:p w14:paraId="518970CE" w14:textId="2272ABDE" w:rsidR="00EB6988" w:rsidRDefault="00EB6988" w:rsidP="00DF145C">
      <w:pPr>
        <w:pStyle w:val="ListParagraph"/>
        <w:numPr>
          <w:ilvl w:val="0"/>
          <w:numId w:val="8"/>
        </w:numPr>
        <w:ind w:left="360"/>
      </w:pPr>
      <w:proofErr w:type="spellStart"/>
      <w:r>
        <w:t>Sound Bytes</w:t>
      </w:r>
      <w:proofErr w:type="spellEnd"/>
      <w:r>
        <w:t>: The Power of Partnerships</w:t>
      </w:r>
      <w:r w:rsidR="0058764C">
        <w:t>,</w:t>
      </w:r>
      <w:r w:rsidR="004D4FB6">
        <w:rPr>
          <w:rStyle w:val="FootnoteReference"/>
        </w:rPr>
        <w:footnoteReference w:id="59"/>
      </w:r>
      <w:r>
        <w:t xml:space="preserve"> November 22, 2021</w:t>
      </w:r>
    </w:p>
    <w:p w14:paraId="04534220" w14:textId="1788708A" w:rsidR="00EB6988" w:rsidRDefault="00EB6988" w:rsidP="00DF145C">
      <w:pPr>
        <w:pStyle w:val="ListParagraph"/>
        <w:numPr>
          <w:ilvl w:val="0"/>
          <w:numId w:val="8"/>
        </w:numPr>
        <w:ind w:left="360"/>
      </w:pPr>
      <w:proofErr w:type="spellStart"/>
      <w:r>
        <w:t>Sound Bytes</w:t>
      </w:r>
      <w:proofErr w:type="spellEnd"/>
      <w:r>
        <w:t xml:space="preserve">: Fresh Catch – Lessons </w:t>
      </w:r>
      <w:r w:rsidR="004D4FB6">
        <w:t>f</w:t>
      </w:r>
      <w:r>
        <w:t xml:space="preserve">rom </w:t>
      </w:r>
      <w:r w:rsidR="004D4FB6">
        <w:t>a</w:t>
      </w:r>
      <w:r>
        <w:t xml:space="preserve"> Fisherman</w:t>
      </w:r>
      <w:r w:rsidR="0058764C">
        <w:t>,</w:t>
      </w:r>
      <w:r w:rsidR="004D4FB6">
        <w:rPr>
          <w:rStyle w:val="FootnoteReference"/>
        </w:rPr>
        <w:footnoteReference w:id="60"/>
      </w:r>
      <w:r>
        <w:t xml:space="preserve"> December 7, 2021</w:t>
      </w:r>
    </w:p>
    <w:p w14:paraId="264D15E0" w14:textId="32997B64" w:rsidR="00EB6988" w:rsidRDefault="00EB6988" w:rsidP="00DF145C">
      <w:pPr>
        <w:pStyle w:val="ListParagraph"/>
        <w:numPr>
          <w:ilvl w:val="0"/>
          <w:numId w:val="8"/>
        </w:numPr>
        <w:ind w:left="360"/>
      </w:pPr>
      <w:proofErr w:type="spellStart"/>
      <w:r>
        <w:t>Sound Bytes</w:t>
      </w:r>
      <w:proofErr w:type="spellEnd"/>
      <w:r>
        <w:t xml:space="preserve">: Visualizing Marine Soundscapes Through </w:t>
      </w:r>
      <w:proofErr w:type="spellStart"/>
      <w:r>
        <w:t>CalSound</w:t>
      </w:r>
      <w:proofErr w:type="spellEnd"/>
      <w:r w:rsidR="0058764C">
        <w:t>,</w:t>
      </w:r>
      <w:r w:rsidR="004D4FB6">
        <w:rPr>
          <w:rStyle w:val="FootnoteReference"/>
        </w:rPr>
        <w:footnoteReference w:id="61"/>
      </w:r>
      <w:r w:rsidR="004D4FB6">
        <w:t xml:space="preserve"> </w:t>
      </w:r>
      <w:r>
        <w:t>December 16, 2021</w:t>
      </w:r>
    </w:p>
    <w:p w14:paraId="020BCBFD" w14:textId="65FC8C04" w:rsidR="00EB6988" w:rsidRDefault="00EB6988" w:rsidP="00DF145C">
      <w:pPr>
        <w:pStyle w:val="ListParagraph"/>
        <w:numPr>
          <w:ilvl w:val="0"/>
          <w:numId w:val="8"/>
        </w:numPr>
        <w:ind w:left="360"/>
      </w:pPr>
      <w:proofErr w:type="spellStart"/>
      <w:r>
        <w:t>Sound Bytes</w:t>
      </w:r>
      <w:proofErr w:type="spellEnd"/>
      <w:r>
        <w:t xml:space="preserve">: </w:t>
      </w:r>
      <w:proofErr w:type="spellStart"/>
      <w:r>
        <w:t>DriftWatch</w:t>
      </w:r>
      <w:proofErr w:type="spellEnd"/>
      <w:r>
        <w:t>—What to Do When Buoys Go Rogue</w:t>
      </w:r>
      <w:r w:rsidR="0058764C">
        <w:t>,</w:t>
      </w:r>
      <w:r w:rsidR="004D4FB6">
        <w:rPr>
          <w:rStyle w:val="FootnoteReference"/>
        </w:rPr>
        <w:footnoteReference w:id="62"/>
      </w:r>
      <w:r>
        <w:t xml:space="preserve"> January 20, 2022</w:t>
      </w:r>
    </w:p>
    <w:p w14:paraId="44081DFC" w14:textId="69597A6A" w:rsidR="00EB6988" w:rsidRDefault="00EB6988" w:rsidP="00DF145C">
      <w:pPr>
        <w:pStyle w:val="ListParagraph"/>
        <w:numPr>
          <w:ilvl w:val="0"/>
          <w:numId w:val="8"/>
        </w:numPr>
        <w:ind w:left="360"/>
      </w:pPr>
      <w:proofErr w:type="spellStart"/>
      <w:r>
        <w:t>Sound Bytes</w:t>
      </w:r>
      <w:proofErr w:type="spellEnd"/>
      <w:r>
        <w:t>: The Coolest Pool You’ve Ever Seen</w:t>
      </w:r>
      <w:r w:rsidR="0058764C">
        <w:t>,</w:t>
      </w:r>
      <w:r w:rsidR="004D4FB6">
        <w:rPr>
          <w:rStyle w:val="FootnoteReference"/>
        </w:rPr>
        <w:footnoteReference w:id="63"/>
      </w:r>
      <w:r>
        <w:t xml:space="preserve"> February 3, 2022</w:t>
      </w:r>
    </w:p>
    <w:p w14:paraId="0B9FC99D" w14:textId="09208BD4" w:rsidR="00EB6988" w:rsidRDefault="00EB6988" w:rsidP="00DF145C">
      <w:pPr>
        <w:pStyle w:val="ListParagraph"/>
        <w:numPr>
          <w:ilvl w:val="0"/>
          <w:numId w:val="8"/>
        </w:numPr>
        <w:ind w:left="360"/>
      </w:pPr>
      <w:proofErr w:type="spellStart"/>
      <w:r>
        <w:t>Sound Bytes</w:t>
      </w:r>
      <w:proofErr w:type="spellEnd"/>
      <w:r>
        <w:t>: How I Acquired My Superpower</w:t>
      </w:r>
      <w:r w:rsidR="0058764C">
        <w:t>,</w:t>
      </w:r>
      <w:r w:rsidR="004D4FB6">
        <w:rPr>
          <w:rStyle w:val="FootnoteReference"/>
        </w:rPr>
        <w:footnoteReference w:id="64"/>
      </w:r>
      <w:r>
        <w:t xml:space="preserve"> February 10, 2022</w:t>
      </w:r>
    </w:p>
    <w:p w14:paraId="66BC7664" w14:textId="7C099A02" w:rsidR="00EB6988" w:rsidRDefault="00EB6988" w:rsidP="00DF145C">
      <w:pPr>
        <w:pStyle w:val="ListParagraph"/>
        <w:numPr>
          <w:ilvl w:val="0"/>
          <w:numId w:val="8"/>
        </w:numPr>
        <w:ind w:left="360"/>
      </w:pPr>
      <w:proofErr w:type="spellStart"/>
      <w:r>
        <w:t>Sound Bytes</w:t>
      </w:r>
      <w:proofErr w:type="spellEnd"/>
      <w:r>
        <w:t xml:space="preserve">: Out </w:t>
      </w:r>
      <w:proofErr w:type="gramStart"/>
      <w:r>
        <w:t>To</w:t>
      </w:r>
      <w:proofErr w:type="gramEnd"/>
      <w:r>
        <w:t xml:space="preserve"> Sea And Off To The Races</w:t>
      </w:r>
      <w:r w:rsidR="0058764C">
        <w:t>,</w:t>
      </w:r>
      <w:r w:rsidR="004D4FB6">
        <w:rPr>
          <w:rStyle w:val="FootnoteReference"/>
        </w:rPr>
        <w:footnoteReference w:id="65"/>
      </w:r>
      <w:r>
        <w:t xml:space="preserve"> March 3, 2022</w:t>
      </w:r>
    </w:p>
    <w:p w14:paraId="664969CB" w14:textId="48A0012C" w:rsidR="004D4FB6" w:rsidRDefault="00EB6988" w:rsidP="00DF145C">
      <w:pPr>
        <w:pStyle w:val="ListParagraph"/>
        <w:numPr>
          <w:ilvl w:val="0"/>
          <w:numId w:val="8"/>
        </w:numPr>
        <w:ind w:left="360"/>
      </w:pPr>
      <w:proofErr w:type="spellStart"/>
      <w:r>
        <w:t>Sound Bytes</w:t>
      </w:r>
      <w:proofErr w:type="spellEnd"/>
      <w:r>
        <w:t xml:space="preserve">: </w:t>
      </w:r>
      <w:proofErr w:type="spellStart"/>
      <w:r>
        <w:t>Ohana</w:t>
      </w:r>
      <w:proofErr w:type="spellEnd"/>
      <w:r>
        <w:t xml:space="preserve"> Means family</w:t>
      </w:r>
      <w:r w:rsidR="0058764C">
        <w:t>,</w:t>
      </w:r>
      <w:r w:rsidR="004D4FB6">
        <w:rPr>
          <w:rStyle w:val="FootnoteReference"/>
        </w:rPr>
        <w:footnoteReference w:id="66"/>
      </w:r>
      <w:r>
        <w:t xml:space="preserve"> April 6, 2022</w:t>
      </w:r>
    </w:p>
    <w:p w14:paraId="2FF9D4C6" w14:textId="3B2951C3" w:rsidR="00E71225" w:rsidRDefault="00EB6988" w:rsidP="00DF145C">
      <w:pPr>
        <w:pStyle w:val="ListParagraph"/>
        <w:numPr>
          <w:ilvl w:val="0"/>
          <w:numId w:val="9"/>
        </w:numPr>
        <w:ind w:left="360"/>
      </w:pPr>
      <w:proofErr w:type="spellStart"/>
      <w:r>
        <w:t>Sound Bytes</w:t>
      </w:r>
      <w:proofErr w:type="spellEnd"/>
      <w:r>
        <w:t>: Hooking Young Students on Research</w:t>
      </w:r>
      <w:r w:rsidR="0058764C">
        <w:t>,</w:t>
      </w:r>
      <w:r w:rsidR="004D4FB6">
        <w:rPr>
          <w:rStyle w:val="FootnoteReference"/>
        </w:rPr>
        <w:footnoteReference w:id="67"/>
      </w:r>
      <w:r>
        <w:t xml:space="preserve"> May 3, 2022</w:t>
      </w:r>
    </w:p>
    <w:p w14:paraId="6FF1E5F8" w14:textId="1AD1EDF7" w:rsidR="00E71225" w:rsidRDefault="00EB6988" w:rsidP="00DF145C">
      <w:pPr>
        <w:pStyle w:val="ListParagraph"/>
        <w:numPr>
          <w:ilvl w:val="0"/>
          <w:numId w:val="9"/>
        </w:numPr>
        <w:ind w:left="360"/>
      </w:pPr>
      <w:proofErr w:type="spellStart"/>
      <w:r>
        <w:t>Sound Bytes</w:t>
      </w:r>
      <w:proofErr w:type="spellEnd"/>
      <w:r>
        <w:t xml:space="preserve">: A High School Student’s Journey </w:t>
      </w:r>
      <w:proofErr w:type="gramStart"/>
      <w:r>
        <w:t>Into</w:t>
      </w:r>
      <w:proofErr w:type="gramEnd"/>
      <w:r>
        <w:t xml:space="preserve"> Marine Acoustic Research</w:t>
      </w:r>
      <w:r w:rsidR="0058764C">
        <w:t>,</w:t>
      </w:r>
      <w:r w:rsidR="004D4FB6">
        <w:rPr>
          <w:rStyle w:val="FootnoteReference"/>
        </w:rPr>
        <w:footnoteReference w:id="68"/>
      </w:r>
      <w:r>
        <w:t xml:space="preserve"> July 12, 2022</w:t>
      </w:r>
    </w:p>
    <w:p w14:paraId="4C935503" w14:textId="3B50F078" w:rsidR="00E71225" w:rsidRDefault="00EB6988" w:rsidP="00DF145C">
      <w:pPr>
        <w:pStyle w:val="ListParagraph"/>
        <w:numPr>
          <w:ilvl w:val="0"/>
          <w:numId w:val="9"/>
        </w:numPr>
        <w:ind w:left="360"/>
      </w:pPr>
      <w:proofErr w:type="spellStart"/>
      <w:r>
        <w:t>Sound Bytes</w:t>
      </w:r>
      <w:proofErr w:type="spellEnd"/>
      <w:r>
        <w:t xml:space="preserve">: Why We Look at Sound, and How You Can </w:t>
      </w:r>
      <w:proofErr w:type="gramStart"/>
      <w:r>
        <w:t>Help!</w:t>
      </w:r>
      <w:r w:rsidR="0058764C">
        <w:t>,</w:t>
      </w:r>
      <w:proofErr w:type="gramEnd"/>
      <w:r w:rsidR="004D4FB6">
        <w:rPr>
          <w:rStyle w:val="FootnoteReference"/>
        </w:rPr>
        <w:footnoteReference w:id="69"/>
      </w:r>
      <w:r>
        <w:t xml:space="preserve"> September 23, 2022</w:t>
      </w:r>
    </w:p>
    <w:p w14:paraId="59B6CCE5" w14:textId="6C5DBF7D" w:rsidR="00E71225" w:rsidRDefault="00EB6988" w:rsidP="00DF145C">
      <w:pPr>
        <w:pStyle w:val="ListParagraph"/>
        <w:numPr>
          <w:ilvl w:val="0"/>
          <w:numId w:val="9"/>
        </w:numPr>
        <w:ind w:left="360"/>
      </w:pPr>
      <w:proofErr w:type="spellStart"/>
      <w:r>
        <w:t>Sound Bytes</w:t>
      </w:r>
      <w:proofErr w:type="spellEnd"/>
      <w:r>
        <w:t xml:space="preserve">: What We Can Learn </w:t>
      </w:r>
      <w:proofErr w:type="gramStart"/>
      <w:r>
        <w:t>From</w:t>
      </w:r>
      <w:proofErr w:type="gramEnd"/>
      <w:r>
        <w:t xml:space="preserve"> How Indigenous Peoples Listen</w:t>
      </w:r>
      <w:r w:rsidR="0058764C">
        <w:t>,</w:t>
      </w:r>
      <w:r w:rsidR="004D4FB6">
        <w:rPr>
          <w:rStyle w:val="FootnoteReference"/>
        </w:rPr>
        <w:footnoteReference w:id="70"/>
      </w:r>
      <w:r>
        <w:t xml:space="preserve"> October 11, 2022</w:t>
      </w:r>
    </w:p>
    <w:p w14:paraId="276B56FD" w14:textId="760B95CD" w:rsidR="00E71225" w:rsidRDefault="00EB6988" w:rsidP="00DF145C">
      <w:pPr>
        <w:pStyle w:val="ListParagraph"/>
        <w:numPr>
          <w:ilvl w:val="0"/>
          <w:numId w:val="9"/>
        </w:numPr>
        <w:ind w:left="360"/>
      </w:pPr>
      <w:proofErr w:type="spellStart"/>
      <w:r>
        <w:t>Sound Bytes</w:t>
      </w:r>
      <w:proofErr w:type="spellEnd"/>
      <w:r>
        <w:t>: Championing Open Science</w:t>
      </w:r>
      <w:r w:rsidR="0058764C">
        <w:t>,</w:t>
      </w:r>
      <w:r w:rsidR="004D4FB6">
        <w:rPr>
          <w:rStyle w:val="FootnoteReference"/>
        </w:rPr>
        <w:footnoteReference w:id="71"/>
      </w:r>
      <w:r>
        <w:t xml:space="preserve"> December 7, 2022</w:t>
      </w:r>
    </w:p>
    <w:p w14:paraId="4AD3A89F" w14:textId="5A5E2277" w:rsidR="00E71225" w:rsidRDefault="00EB6988" w:rsidP="00DF145C">
      <w:pPr>
        <w:pStyle w:val="ListParagraph"/>
        <w:numPr>
          <w:ilvl w:val="0"/>
          <w:numId w:val="9"/>
        </w:numPr>
        <w:ind w:left="360"/>
      </w:pPr>
      <w:proofErr w:type="spellStart"/>
      <w:r>
        <w:t>Sound Bytes</w:t>
      </w:r>
      <w:proofErr w:type="spellEnd"/>
      <w:r>
        <w:t>: Gearing up for Field Work</w:t>
      </w:r>
      <w:r w:rsidR="0058764C">
        <w:t>,</w:t>
      </w:r>
      <w:r w:rsidR="004D4FB6">
        <w:rPr>
          <w:rStyle w:val="FootnoteReference"/>
        </w:rPr>
        <w:footnoteReference w:id="72"/>
      </w:r>
      <w:r w:rsidR="004D4FB6">
        <w:t xml:space="preserve"> </w:t>
      </w:r>
      <w:r>
        <w:t>February 28, 2023</w:t>
      </w:r>
    </w:p>
    <w:p w14:paraId="296A0FE2" w14:textId="5417EA60" w:rsidR="00E71225" w:rsidRDefault="00EB6988" w:rsidP="00DF145C">
      <w:pPr>
        <w:pStyle w:val="ListParagraph"/>
        <w:numPr>
          <w:ilvl w:val="0"/>
          <w:numId w:val="9"/>
        </w:numPr>
        <w:ind w:left="360"/>
      </w:pPr>
      <w:proofErr w:type="spellStart"/>
      <w:r>
        <w:lastRenderedPageBreak/>
        <w:t>Sound Bytes</w:t>
      </w:r>
      <w:proofErr w:type="spellEnd"/>
      <w:r>
        <w:t>: Adventures of a Drifting Buoy</w:t>
      </w:r>
      <w:r w:rsidR="0058764C">
        <w:t>,</w:t>
      </w:r>
      <w:r w:rsidR="004D4FB6">
        <w:rPr>
          <w:rStyle w:val="FootnoteReference"/>
        </w:rPr>
        <w:footnoteReference w:id="73"/>
      </w:r>
      <w:r>
        <w:t xml:space="preserve"> April 25, 2023</w:t>
      </w:r>
    </w:p>
    <w:p w14:paraId="7C2086CE" w14:textId="433BA720" w:rsidR="00E71225" w:rsidRDefault="00EB6988" w:rsidP="00DF145C">
      <w:pPr>
        <w:pStyle w:val="ListParagraph"/>
        <w:numPr>
          <w:ilvl w:val="0"/>
          <w:numId w:val="9"/>
        </w:numPr>
        <w:ind w:left="360"/>
      </w:pPr>
      <w:proofErr w:type="spellStart"/>
      <w:r>
        <w:t>Sound Bytes</w:t>
      </w:r>
      <w:proofErr w:type="spellEnd"/>
      <w:r>
        <w:t>: Learning Through Experience</w:t>
      </w:r>
      <w:r w:rsidR="0058764C">
        <w:t>,</w:t>
      </w:r>
      <w:r w:rsidR="004D4FB6">
        <w:rPr>
          <w:rStyle w:val="FootnoteReference"/>
        </w:rPr>
        <w:footnoteReference w:id="74"/>
      </w:r>
      <w:r>
        <w:t xml:space="preserve"> July 10, 2023</w:t>
      </w:r>
    </w:p>
    <w:p w14:paraId="6050ED59" w14:textId="7ECA3882" w:rsidR="00EB6988" w:rsidRDefault="00EB6988" w:rsidP="00DF145C">
      <w:pPr>
        <w:pStyle w:val="ListParagraph"/>
        <w:numPr>
          <w:ilvl w:val="0"/>
          <w:numId w:val="9"/>
        </w:numPr>
        <w:ind w:left="360"/>
      </w:pPr>
      <w:proofErr w:type="spellStart"/>
      <w:r>
        <w:t>Sound Bytes</w:t>
      </w:r>
      <w:proofErr w:type="spellEnd"/>
      <w:r>
        <w:t>: Waving Goodbye to Adrift Fieldwork</w:t>
      </w:r>
      <w:r w:rsidR="0058764C">
        <w:t>,</w:t>
      </w:r>
      <w:r w:rsidR="004D4FB6">
        <w:rPr>
          <w:rStyle w:val="FootnoteReference"/>
        </w:rPr>
        <w:footnoteReference w:id="75"/>
      </w:r>
      <w:r>
        <w:t xml:space="preserve"> December 26, 2023</w:t>
      </w:r>
    </w:p>
    <w:p w14:paraId="35599B05" w14:textId="77777777" w:rsidR="00D06C89" w:rsidRDefault="00D06C89" w:rsidP="00D06C89">
      <w:pPr>
        <w:pStyle w:val="ListParagraph"/>
        <w:ind w:left="360"/>
      </w:pPr>
    </w:p>
    <w:p w14:paraId="1A91746B" w14:textId="6FBC903F" w:rsidR="00EB6988" w:rsidRDefault="00EB6988" w:rsidP="00757BC6">
      <w:pPr>
        <w:pStyle w:val="Heading8"/>
      </w:pPr>
      <w:r>
        <w:t>Student and Intern Projects</w:t>
      </w:r>
    </w:p>
    <w:p w14:paraId="03B4E339" w14:textId="0EFE1CEE" w:rsidR="00EB6988" w:rsidRDefault="00EB6988" w:rsidP="00DF145C">
      <w:pPr>
        <w:pStyle w:val="ListParagraph"/>
        <w:numPr>
          <w:ilvl w:val="0"/>
          <w:numId w:val="8"/>
        </w:numPr>
        <w:tabs>
          <w:tab w:val="right" w:pos="360"/>
        </w:tabs>
        <w:ind w:left="360"/>
      </w:pPr>
      <w:r>
        <w:t xml:space="preserve">Pacific white-sided and </w:t>
      </w:r>
      <w:proofErr w:type="spellStart"/>
      <w:r>
        <w:t>Risso's</w:t>
      </w:r>
      <w:proofErr w:type="spellEnd"/>
      <w:r>
        <w:t xml:space="preserve"> dolphin acoustic monitoring in a warming California Current</w:t>
      </w:r>
      <w:r w:rsidR="00180B4E">
        <w:t>.</w:t>
      </w:r>
      <w:r w:rsidR="0073047E">
        <w:rPr>
          <w:rStyle w:val="FootnoteReference"/>
        </w:rPr>
        <w:footnoteReference w:id="76"/>
      </w:r>
      <w:r>
        <w:t xml:space="preserve"> Alexandra Fiske, </w:t>
      </w:r>
      <w:proofErr w:type="spellStart"/>
      <w:r>
        <w:t>Seatech</w:t>
      </w:r>
      <w:proofErr w:type="spellEnd"/>
      <w:r>
        <w:t xml:space="preserve"> intern, Oakland Technical High School, 2021-2022 </w:t>
      </w:r>
    </w:p>
    <w:p w14:paraId="6AB0BCD7" w14:textId="7169A3B2" w:rsidR="00EB6988" w:rsidRDefault="00EB6988" w:rsidP="00DF145C">
      <w:pPr>
        <w:pStyle w:val="ListParagraph"/>
        <w:numPr>
          <w:ilvl w:val="0"/>
          <w:numId w:val="8"/>
        </w:numPr>
        <w:ind w:left="360"/>
      </w:pPr>
      <w:r>
        <w:t>Diurnal and Nocturnal Delphinid Echolocation Click Patterns off the California Coast in 2018</w:t>
      </w:r>
      <w:r w:rsidR="00180B4E">
        <w:t>.</w:t>
      </w:r>
      <w:r w:rsidR="0073047E">
        <w:rPr>
          <w:rStyle w:val="FootnoteReference"/>
        </w:rPr>
        <w:footnoteReference w:id="77"/>
      </w:r>
      <w:r>
        <w:t xml:space="preserve"> Keisha </w:t>
      </w:r>
      <w:proofErr w:type="spellStart"/>
      <w:r>
        <w:t>Askoak</w:t>
      </w:r>
      <w:proofErr w:type="spellEnd"/>
      <w:r>
        <w:t xml:space="preserve">, </w:t>
      </w:r>
      <w:proofErr w:type="spellStart"/>
      <w:r>
        <w:t>Seatech</w:t>
      </w:r>
      <w:proofErr w:type="spellEnd"/>
      <w:r>
        <w:t xml:space="preserve"> intern, Mt. Edgecumbe High School, 2022-23 </w:t>
      </w:r>
    </w:p>
    <w:p w14:paraId="3001AEF0" w14:textId="02398F78" w:rsidR="00EB6988" w:rsidRDefault="00EB6988" w:rsidP="00DF145C">
      <w:pPr>
        <w:pStyle w:val="ListParagraph"/>
        <w:numPr>
          <w:ilvl w:val="0"/>
          <w:numId w:val="8"/>
        </w:numPr>
        <w:ind w:left="360"/>
      </w:pPr>
      <w:r>
        <w:t>Occurrence of Anthropogenic Noise and Humpback Whales in California in 2018</w:t>
      </w:r>
      <w:r w:rsidR="00180B4E">
        <w:t>.</w:t>
      </w:r>
      <w:r w:rsidR="0073047E">
        <w:rPr>
          <w:rStyle w:val="FootnoteReference"/>
        </w:rPr>
        <w:footnoteReference w:id="78"/>
      </w:r>
      <w:r>
        <w:t xml:space="preserve"> Audrey </w:t>
      </w:r>
      <w:proofErr w:type="spellStart"/>
      <w:r>
        <w:t>Bahnke</w:t>
      </w:r>
      <w:proofErr w:type="spellEnd"/>
      <w:r>
        <w:t xml:space="preserve">, Sarah </w:t>
      </w:r>
      <w:proofErr w:type="spellStart"/>
      <w:r>
        <w:t>Bahnke</w:t>
      </w:r>
      <w:proofErr w:type="spellEnd"/>
      <w:r>
        <w:t xml:space="preserve">, Virginia Pearson, </w:t>
      </w:r>
      <w:proofErr w:type="spellStart"/>
      <w:r>
        <w:t>Seatech</w:t>
      </w:r>
      <w:proofErr w:type="spellEnd"/>
      <w:r>
        <w:t xml:space="preserve"> interns, Mt. Edgecumbe High School, 2022-23. </w:t>
      </w:r>
    </w:p>
    <w:p w14:paraId="7B8909DC" w14:textId="71526574" w:rsidR="00EB6988" w:rsidRDefault="00EB6988" w:rsidP="00DF145C">
      <w:pPr>
        <w:pStyle w:val="ListParagraph"/>
        <w:numPr>
          <w:ilvl w:val="0"/>
          <w:numId w:val="8"/>
        </w:numPr>
        <w:ind w:left="360"/>
      </w:pPr>
      <w:r>
        <w:t>Spatial patterns in humpback whale song in central California waters</w:t>
      </w:r>
      <w:r w:rsidR="00180B4E">
        <w:t>.</w:t>
      </w:r>
      <w:r w:rsidR="0073047E">
        <w:rPr>
          <w:rStyle w:val="FootnoteReference"/>
        </w:rPr>
        <w:footnoteReference w:id="79"/>
      </w:r>
      <w:r>
        <w:t xml:space="preserve"> Virginia Pearson, </w:t>
      </w:r>
      <w:proofErr w:type="spellStart"/>
      <w:r>
        <w:t>Seatech</w:t>
      </w:r>
      <w:proofErr w:type="spellEnd"/>
      <w:r>
        <w:t xml:space="preserve"> intern, Mt. Edgecumbe High School, 2023-24 </w:t>
      </w:r>
    </w:p>
    <w:p w14:paraId="2C1745B9" w14:textId="1EAD42D7" w:rsidR="00EB6988" w:rsidRDefault="00EB6988" w:rsidP="00DF145C">
      <w:pPr>
        <w:pStyle w:val="ListParagraph"/>
        <w:numPr>
          <w:ilvl w:val="0"/>
          <w:numId w:val="8"/>
        </w:numPr>
        <w:ind w:left="360"/>
      </w:pPr>
      <w:r>
        <w:t>Spatial and temporal patterns of Bocaccio rockfish chorusing in central California</w:t>
      </w:r>
      <w:r w:rsidR="00180B4E">
        <w:t>.</w:t>
      </w:r>
      <w:r w:rsidR="0073047E">
        <w:rPr>
          <w:rStyle w:val="FootnoteReference"/>
        </w:rPr>
        <w:footnoteReference w:id="80"/>
      </w:r>
      <w:r>
        <w:t xml:space="preserve"> Gale McCrary, </w:t>
      </w:r>
      <w:proofErr w:type="spellStart"/>
      <w:r>
        <w:t>Rie</w:t>
      </w:r>
      <w:proofErr w:type="spellEnd"/>
      <w:r>
        <w:t xml:space="preserve"> Christensen, </w:t>
      </w:r>
      <w:proofErr w:type="spellStart"/>
      <w:r>
        <w:t>Seatech</w:t>
      </w:r>
      <w:proofErr w:type="spellEnd"/>
      <w:r>
        <w:t xml:space="preserve"> interns, Mt. Edgecumbe High School, 2023-24. </w:t>
      </w:r>
    </w:p>
    <w:p w14:paraId="6A82895D" w14:textId="526C66E4" w:rsidR="00EB6988" w:rsidRDefault="00EB6988" w:rsidP="00DF145C">
      <w:pPr>
        <w:pStyle w:val="ListParagraph"/>
        <w:numPr>
          <w:ilvl w:val="0"/>
          <w:numId w:val="8"/>
        </w:numPr>
        <w:ind w:left="360"/>
      </w:pPr>
      <w:r>
        <w:t>Using passive acoustic data to assess sperm whale population structure in the California Current. NOAA EPP Scholar Brittany Melton.</w:t>
      </w:r>
    </w:p>
    <w:p w14:paraId="262CECB8" w14:textId="1FDB620E" w:rsidR="00EB6988" w:rsidRDefault="00EB6988" w:rsidP="00DF145C">
      <w:pPr>
        <w:pStyle w:val="ListParagraph"/>
        <w:numPr>
          <w:ilvl w:val="0"/>
          <w:numId w:val="8"/>
        </w:numPr>
        <w:ind w:left="360"/>
      </w:pPr>
      <w:r>
        <w:t>2021 NOAA EPP Projects: Humpback Whale Acoustics. NOAA EPP Scholar Maya Philipp.</w:t>
      </w:r>
    </w:p>
    <w:p w14:paraId="2D6015C7" w14:textId="37800E7F" w:rsidR="00EB6988" w:rsidRDefault="00EB6988" w:rsidP="00DF145C">
      <w:pPr>
        <w:pStyle w:val="ListParagraph"/>
        <w:numPr>
          <w:ilvl w:val="0"/>
          <w:numId w:val="8"/>
        </w:numPr>
        <w:ind w:left="360"/>
      </w:pPr>
      <w:r>
        <w:t xml:space="preserve">Assessing noise exposure to beaked and sperm whales in the California Current. Marina </w:t>
      </w:r>
      <w:proofErr w:type="spellStart"/>
      <w:r>
        <w:t>Bozinovic</w:t>
      </w:r>
      <w:proofErr w:type="spellEnd"/>
      <w:r>
        <w:t>, Master of Science thesis, SFSU.</w:t>
      </w:r>
    </w:p>
    <w:p w14:paraId="082618E2" w14:textId="3D876C1A" w:rsidR="00EB6988" w:rsidRDefault="00EB6988" w:rsidP="00DF145C">
      <w:pPr>
        <w:pStyle w:val="ListParagraph"/>
        <w:numPr>
          <w:ilvl w:val="0"/>
          <w:numId w:val="8"/>
        </w:numPr>
        <w:ind w:left="360"/>
      </w:pPr>
      <w:r>
        <w:t xml:space="preserve">Classifying species producing narrowband high-frequency echolocation clicks in the California Current. Jackson </w:t>
      </w:r>
      <w:proofErr w:type="spellStart"/>
      <w:r>
        <w:t>Vanfleet</w:t>
      </w:r>
      <w:proofErr w:type="spellEnd"/>
      <w:r>
        <w:t>-Brown, Master of Science thesis, SFSU</w:t>
      </w:r>
    </w:p>
    <w:p w14:paraId="0D53D65F" w14:textId="601F809A" w:rsidR="00B63D69" w:rsidRDefault="00B63D69" w:rsidP="0086488D">
      <w:pPr>
        <w:pStyle w:val="TableNotes"/>
        <w:sectPr w:rsidR="00B63D69" w:rsidSect="00322B99">
          <w:pgSz w:w="12240" w:h="15840"/>
          <w:pgMar w:top="1440" w:right="1440" w:bottom="1440" w:left="1440" w:header="810" w:footer="248" w:gutter="0"/>
          <w:cols w:space="720"/>
          <w:docGrid w:linePitch="360"/>
        </w:sectPr>
      </w:pPr>
    </w:p>
    <w:tbl>
      <w:tblPr>
        <w:tblStyle w:val="TableGrid"/>
        <w:tblpPr w:leftFromText="187" w:rightFromText="187"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984"/>
      </w:tblGrid>
      <w:tr w:rsidR="00B63D69" w:rsidRPr="008E4B33" w14:paraId="026DF2DB" w14:textId="77777777" w:rsidTr="00E65011">
        <w:trPr>
          <w:trHeight w:val="2736"/>
        </w:trPr>
        <w:tc>
          <w:tcPr>
            <w:tcW w:w="2106" w:type="dxa"/>
          </w:tcPr>
          <w:p w14:paraId="6453AB83" w14:textId="77777777" w:rsidR="00B63D69" w:rsidRPr="008E4B33" w:rsidRDefault="00B63D69" w:rsidP="00E65011">
            <w:r w:rsidRPr="008E4B33">
              <w:rPr>
                <w:noProof/>
              </w:rPr>
              <w:lastRenderedPageBreak/>
              <w:drawing>
                <wp:inline distT="0" distB="0" distL="0" distR="0" wp14:anchorId="5EA9E712" wp14:editId="371291AE">
                  <wp:extent cx="1197864" cy="1188720"/>
                  <wp:effectExtent l="0" t="0" r="2540" b="0"/>
                  <wp:docPr id="8" name="Picture 8" descr="Image result for department of interio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department of interior logo"/>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197864" cy="1188720"/>
                          </a:xfrm>
                          <a:prstGeom prst="rect">
                            <a:avLst/>
                          </a:prstGeom>
                          <a:noFill/>
                          <a:ln>
                            <a:noFill/>
                          </a:ln>
                        </pic:spPr>
                      </pic:pic>
                    </a:graphicData>
                  </a:graphic>
                </wp:inline>
              </w:drawing>
            </w:r>
          </w:p>
        </w:tc>
        <w:tc>
          <w:tcPr>
            <w:tcW w:w="7470" w:type="dxa"/>
          </w:tcPr>
          <w:p w14:paraId="78E7B8D9" w14:textId="77777777" w:rsidR="00E65011" w:rsidRDefault="006B6684" w:rsidP="00E65011">
            <w:pPr>
              <w:rPr>
                <w:b/>
              </w:rPr>
            </w:pPr>
            <w:r>
              <w:rPr>
                <w:b/>
              </w:rPr>
              <w:t xml:space="preserve">U.S. </w:t>
            </w:r>
            <w:r w:rsidR="00B63D69" w:rsidRPr="008E4B33">
              <w:rPr>
                <w:b/>
              </w:rPr>
              <w:t>Department of the Interior (DOI)</w:t>
            </w:r>
          </w:p>
          <w:p w14:paraId="6CAB4B20" w14:textId="77777777" w:rsidR="00B63D69" w:rsidRPr="008E4B33" w:rsidRDefault="006B6684" w:rsidP="00E65011">
            <w:r>
              <w:t xml:space="preserve">DOI </w:t>
            </w:r>
            <w:r w:rsidR="00B63D69" w:rsidRPr="008E4B33">
              <w:t>protects and manages the Nation's natural resources and cultural heritage; provides scientific and other information about those resources; and honors the Nation’s trust responsibilities or special commitments to American Indians, Alaska Natives, and affiliated island communities.</w:t>
            </w:r>
          </w:p>
        </w:tc>
      </w:tr>
      <w:tr w:rsidR="00B63D69" w:rsidRPr="008E4B33" w14:paraId="44B80432" w14:textId="77777777" w:rsidTr="00E65011">
        <w:tc>
          <w:tcPr>
            <w:tcW w:w="2106" w:type="dxa"/>
          </w:tcPr>
          <w:p w14:paraId="4F0A6225" w14:textId="77777777" w:rsidR="00B63D69" w:rsidRPr="008E4B33" w:rsidRDefault="00CD0EDF" w:rsidP="00E65011">
            <w:r>
              <w:rPr>
                <w:noProof/>
              </w:rPr>
              <w:drawing>
                <wp:inline distT="0" distB="0" distL="0" distR="0" wp14:anchorId="5E6B8884" wp14:editId="48C1B134">
                  <wp:extent cx="1371600" cy="585556"/>
                  <wp:effectExtent l="0" t="0" r="0" b="5080"/>
                  <wp:docPr id="1" name="Picture 1" descr="BOEM Logo with wave through 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OEM Logo with wave through O"/>
                          <pic:cNvPicPr/>
                        </pic:nvPicPr>
                        <pic:blipFill rotWithShape="1">
                          <a:blip r:embed="rId89" cstate="print">
                            <a:extLst>
                              <a:ext uri="{28A0092B-C50C-407E-A947-70E740481C1C}">
                                <a14:useLocalDpi xmlns:a14="http://schemas.microsoft.com/office/drawing/2010/main" val="0"/>
                              </a:ext>
                            </a:extLst>
                          </a:blip>
                          <a:srcRect t="7457" r="4167" b="7093"/>
                          <a:stretch/>
                        </pic:blipFill>
                        <pic:spPr bwMode="auto">
                          <a:xfrm>
                            <a:off x="0" y="0"/>
                            <a:ext cx="1371600" cy="585556"/>
                          </a:xfrm>
                          <a:prstGeom prst="rect">
                            <a:avLst/>
                          </a:prstGeom>
                          <a:ln>
                            <a:noFill/>
                          </a:ln>
                          <a:extLst>
                            <a:ext uri="{53640926-AAD7-44D8-BBD7-CCE9431645EC}">
                              <a14:shadowObscured xmlns:a14="http://schemas.microsoft.com/office/drawing/2010/main"/>
                            </a:ext>
                          </a:extLst>
                        </pic:spPr>
                      </pic:pic>
                    </a:graphicData>
                  </a:graphic>
                </wp:inline>
              </w:drawing>
            </w:r>
          </w:p>
        </w:tc>
        <w:tc>
          <w:tcPr>
            <w:tcW w:w="7470" w:type="dxa"/>
          </w:tcPr>
          <w:p w14:paraId="5C641430" w14:textId="77777777" w:rsidR="00B63D69" w:rsidRPr="00B63D69" w:rsidRDefault="00B63D69" w:rsidP="00E65011">
            <w:pPr>
              <w:rPr>
                <w:b/>
              </w:rPr>
            </w:pPr>
            <w:r w:rsidRPr="008E4B33">
              <w:rPr>
                <w:b/>
              </w:rPr>
              <w:t>Bureau of Ocean Energy Management (BOEM)</w:t>
            </w:r>
          </w:p>
          <w:p w14:paraId="066751C1" w14:textId="77777777" w:rsidR="00B63D69" w:rsidRPr="008E4B33" w:rsidRDefault="006B6684" w:rsidP="00E65011">
            <w:r>
              <w:t>BOEM’s</w:t>
            </w:r>
            <w:r w:rsidR="00B63D69" w:rsidRPr="008E4B33">
              <w:t xml:space="preserve"> mission is to manage development of U.S. Outer Continental Shelf energy and mineral resources in an environmentally and economically responsible way.</w:t>
            </w:r>
          </w:p>
        </w:tc>
      </w:tr>
      <w:tr w:rsidR="00B63D69" w14:paraId="5DE33B5A" w14:textId="77777777" w:rsidTr="00E65011">
        <w:tc>
          <w:tcPr>
            <w:tcW w:w="2106" w:type="dxa"/>
          </w:tcPr>
          <w:p w14:paraId="6285DD03" w14:textId="77777777" w:rsidR="00B63D69" w:rsidRPr="008E4B33" w:rsidRDefault="00B63D69" w:rsidP="00E65011"/>
        </w:tc>
        <w:tc>
          <w:tcPr>
            <w:tcW w:w="7470" w:type="dxa"/>
          </w:tcPr>
          <w:p w14:paraId="447C96AE" w14:textId="77777777" w:rsidR="006B6684" w:rsidRDefault="006B6684" w:rsidP="00E65011">
            <w:pPr>
              <w:rPr>
                <w:b/>
              </w:rPr>
            </w:pPr>
          </w:p>
          <w:p w14:paraId="7AAD5BD6" w14:textId="77777777" w:rsidR="00B63D69" w:rsidRPr="00B63D69" w:rsidRDefault="00B63D69" w:rsidP="00E65011">
            <w:pPr>
              <w:rPr>
                <w:b/>
              </w:rPr>
            </w:pPr>
            <w:r w:rsidRPr="008E4B33">
              <w:rPr>
                <w:b/>
              </w:rPr>
              <w:t>BOEM Environmental Studies Program</w:t>
            </w:r>
          </w:p>
          <w:p w14:paraId="67A91DA5" w14:textId="77777777" w:rsidR="00B63D69" w:rsidRDefault="00B63D69" w:rsidP="00E65011">
            <w:r w:rsidRPr="008E4B33">
              <w:t>The mission of the Environmental Studies Program is to provide the information needed to predict, assess, and manage impacts from offshore energy and marine mineral exploration, development, and production activities on human, marine, and coastal environments. The proposal, selection, research, review, collaboration, production, and dissemination of each of BOEM’s Environmental Studies follows the DOI Code of Scientific and Scholarly Conduct, in support of a culture of scientific and professional integrity, as set out in the DOI Departmental Manual (305 DM 3).</w:t>
            </w:r>
          </w:p>
        </w:tc>
      </w:tr>
      <w:bookmarkEnd w:id="0"/>
    </w:tbl>
    <w:p w14:paraId="7168C18F" w14:textId="77777777" w:rsidR="006C22AC" w:rsidRPr="006C22AC" w:rsidRDefault="006C22AC" w:rsidP="00C0308F"/>
    <w:sectPr w:rsidR="006C22AC" w:rsidRPr="006C22AC" w:rsidSect="00B63D69">
      <w:footerReference w:type="default" r:id="rId90"/>
      <w:pgSz w:w="12240" w:h="15840"/>
      <w:pgMar w:top="1440" w:right="1440" w:bottom="2880" w:left="144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CCF72" w14:textId="77777777" w:rsidR="008156D6" w:rsidRDefault="008156D6" w:rsidP="004C275C">
      <w:r>
        <w:separator/>
      </w:r>
    </w:p>
    <w:p w14:paraId="11AF0482" w14:textId="77777777" w:rsidR="008156D6" w:rsidRDefault="008156D6"/>
  </w:endnote>
  <w:endnote w:type="continuationSeparator" w:id="0">
    <w:p w14:paraId="54ED3851" w14:textId="77777777" w:rsidR="008156D6" w:rsidRDefault="008156D6" w:rsidP="004C275C">
      <w:r>
        <w:continuationSeparator/>
      </w:r>
    </w:p>
    <w:p w14:paraId="2B964E60" w14:textId="77777777" w:rsidR="008156D6" w:rsidRDefault="00815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C3E9B" w14:textId="7140AA22" w:rsidR="00F17942" w:rsidRDefault="00F179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BEE34" w14:textId="77777777" w:rsidR="00905E24" w:rsidRDefault="008156D6" w:rsidP="00A11B18">
    <w:pPr>
      <w:pStyle w:val="Footer"/>
      <w:spacing w:before="200"/>
      <w:jc w:val="center"/>
    </w:pPr>
    <w:sdt>
      <w:sdtPr>
        <w:id w:val="1735742058"/>
        <w:docPartObj>
          <w:docPartGallery w:val="Page Numbers (Bottom of Page)"/>
          <w:docPartUnique/>
        </w:docPartObj>
      </w:sdtPr>
      <w:sdtEndPr>
        <w:rPr>
          <w:noProof/>
        </w:rPr>
      </w:sdtEndPr>
      <w:sdtContent>
        <w:r w:rsidR="00905E24">
          <w:fldChar w:fldCharType="begin"/>
        </w:r>
        <w:r w:rsidR="00905E24">
          <w:instrText xml:space="preserve"> PAGE   \* MERGEFORMAT </w:instrText>
        </w:r>
        <w:r w:rsidR="00905E24">
          <w:fldChar w:fldCharType="separate"/>
        </w:r>
        <w:r w:rsidR="00503449">
          <w:rPr>
            <w:noProof/>
          </w:rPr>
          <w:t>5</w:t>
        </w:r>
        <w:r w:rsidR="00905E24">
          <w:rPr>
            <w:noProof/>
          </w:rPr>
          <w:fldChar w:fldCharType="end"/>
        </w:r>
      </w:sdtContent>
    </w:sdt>
  </w:p>
  <w:p w14:paraId="3BFE2751" w14:textId="77777777" w:rsidR="0037245D" w:rsidRDefault="0037245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E1655" w14:textId="77777777" w:rsidR="00905E24" w:rsidRPr="00493B20" w:rsidRDefault="00905E24" w:rsidP="00B63D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1A50B" w14:textId="77777777" w:rsidR="008156D6" w:rsidRDefault="008156D6" w:rsidP="004C275C">
      <w:r>
        <w:separator/>
      </w:r>
    </w:p>
    <w:p w14:paraId="45055543" w14:textId="77777777" w:rsidR="008156D6" w:rsidRDefault="008156D6"/>
  </w:footnote>
  <w:footnote w:type="continuationSeparator" w:id="0">
    <w:p w14:paraId="63D9EB22" w14:textId="77777777" w:rsidR="008156D6" w:rsidRDefault="008156D6" w:rsidP="004C275C">
      <w:r>
        <w:continuationSeparator/>
      </w:r>
    </w:p>
    <w:p w14:paraId="3A1E553D" w14:textId="77777777" w:rsidR="008156D6" w:rsidRDefault="008156D6"/>
  </w:footnote>
  <w:footnote w:id="1">
    <w:p w14:paraId="57A639F9" w14:textId="4C7A92E8" w:rsidR="0085198D" w:rsidRDefault="0085198D">
      <w:pPr>
        <w:pStyle w:val="FootnoteText"/>
      </w:pPr>
      <w:r>
        <w:rPr>
          <w:rStyle w:val="FootnoteReference"/>
        </w:rPr>
        <w:footnoteRef/>
      </w:r>
      <w:r>
        <w:t xml:space="preserve"> </w:t>
      </w:r>
      <w:r w:rsidRPr="0085198D">
        <w:t>https://sael-swfsc.github.io/adrift-field-methods/content/Hardware-Summary.html</w:t>
      </w:r>
    </w:p>
  </w:footnote>
  <w:footnote w:id="2">
    <w:p w14:paraId="56B16770" w14:textId="337D56E6" w:rsidR="00D13F4D" w:rsidRDefault="00D13F4D">
      <w:pPr>
        <w:pStyle w:val="FootnoteText"/>
      </w:pPr>
      <w:r>
        <w:rPr>
          <w:rStyle w:val="FootnoteReference"/>
        </w:rPr>
        <w:footnoteRef/>
      </w:r>
      <w:r>
        <w:t xml:space="preserve"> </w:t>
      </w:r>
      <w:r w:rsidRPr="00267B61">
        <w:t>https://www.oceanscienceanalytics.com/</w:t>
      </w:r>
    </w:p>
  </w:footnote>
  <w:footnote w:id="3">
    <w:p w14:paraId="65A8C191" w14:textId="77777777" w:rsidR="00F96253" w:rsidRDefault="00F96253" w:rsidP="00F96253">
      <w:pPr>
        <w:pStyle w:val="FootnoteText"/>
      </w:pPr>
      <w:r>
        <w:rPr>
          <w:rStyle w:val="FootnoteReference"/>
        </w:rPr>
        <w:footnoteRef/>
      </w:r>
      <w:r>
        <w:t xml:space="preserve"> </w:t>
      </w:r>
      <w:r w:rsidRPr="004E5FBC">
        <w:t>https://sael-swfsc.github.io/adrift-analysis-methods/</w:t>
      </w:r>
    </w:p>
  </w:footnote>
  <w:footnote w:id="4">
    <w:p w14:paraId="15BB5F29" w14:textId="295F3207" w:rsidR="00DD2507" w:rsidRDefault="00DD2507">
      <w:pPr>
        <w:pStyle w:val="FootnoteText"/>
      </w:pPr>
      <w:r>
        <w:rPr>
          <w:rStyle w:val="FootnoteReference"/>
        </w:rPr>
        <w:footnoteRef/>
      </w:r>
      <w:r>
        <w:t xml:space="preserve"> https://sael-swfsc.github.io/adrift-analysis-methods/content/DataArchive/DataPrep.html</w:t>
      </w:r>
    </w:p>
  </w:footnote>
  <w:footnote w:id="5">
    <w:p w14:paraId="597EEB42" w14:textId="415A09DE" w:rsidR="00DD2507" w:rsidRDefault="00DD2507">
      <w:pPr>
        <w:pStyle w:val="FootnoteText"/>
      </w:pPr>
      <w:r>
        <w:rPr>
          <w:rStyle w:val="FootnoteReference"/>
        </w:rPr>
        <w:footnoteRef/>
      </w:r>
      <w:r>
        <w:t xml:space="preserve"> </w:t>
      </w:r>
      <w:r w:rsidR="00332B5F" w:rsidRPr="00332B5F">
        <w:t>https://github.com/SAEL-SWFSC/Adrift/blob/main/supplement/OSA_ADRIFT_060_UID1_Event.pdf</w:t>
      </w:r>
    </w:p>
  </w:footnote>
  <w:footnote w:id="6">
    <w:p w14:paraId="6F8ADE49" w14:textId="29EE4145" w:rsidR="00AD3546" w:rsidRDefault="00AD3546">
      <w:pPr>
        <w:pStyle w:val="FootnoteText"/>
      </w:pPr>
      <w:r>
        <w:rPr>
          <w:rStyle w:val="FootnoteReference"/>
        </w:rPr>
        <w:footnoteRef/>
      </w:r>
      <w:r>
        <w:t xml:space="preserve"> https://github.com/MarineBioAcousticsRC/Triton</w:t>
      </w:r>
    </w:p>
  </w:footnote>
  <w:footnote w:id="7">
    <w:p w14:paraId="6CA899C2" w14:textId="01EDFBC5" w:rsidR="00C652EC" w:rsidRDefault="00C652EC">
      <w:pPr>
        <w:pStyle w:val="FootnoteText"/>
      </w:pPr>
      <w:r>
        <w:rPr>
          <w:rStyle w:val="FootnoteReference"/>
        </w:rPr>
        <w:footnoteRef/>
      </w:r>
      <w:r>
        <w:t xml:space="preserve"> https://sael-swfsc.github.io/adrift-analysis-methods/content/ToothedWhales/SpermWhales-Detection.html</w:t>
      </w:r>
    </w:p>
  </w:footnote>
  <w:footnote w:id="8">
    <w:p w14:paraId="62AE6FD1" w14:textId="7A5F281E" w:rsidR="00AD3546" w:rsidRDefault="00AD3546">
      <w:pPr>
        <w:pStyle w:val="FootnoteText"/>
      </w:pPr>
      <w:r>
        <w:rPr>
          <w:rStyle w:val="FootnoteReference"/>
        </w:rPr>
        <w:footnoteRef/>
      </w:r>
      <w:r>
        <w:t xml:space="preserve"> </w:t>
      </w:r>
      <w:r w:rsidRPr="00AD3546">
        <w:t>http://pamguard.org/</w:t>
      </w:r>
    </w:p>
  </w:footnote>
  <w:footnote w:id="9">
    <w:p w14:paraId="70E0F6DF" w14:textId="30CAC9D3" w:rsidR="00AC2020" w:rsidRDefault="00AC2020">
      <w:pPr>
        <w:pStyle w:val="FootnoteText"/>
      </w:pPr>
      <w:r>
        <w:rPr>
          <w:rStyle w:val="FootnoteReference"/>
        </w:rPr>
        <w:footnoteRef/>
      </w:r>
      <w:r>
        <w:t xml:space="preserve"> https://sael-swfsc.github.io/adrift-analysis-methods/content/ToothedWhales/BeakedWhales-Detection.html</w:t>
      </w:r>
    </w:p>
  </w:footnote>
  <w:footnote w:id="10">
    <w:p w14:paraId="5F4C629B" w14:textId="10B634FA" w:rsidR="00AC2020" w:rsidRDefault="00AC2020">
      <w:pPr>
        <w:pStyle w:val="FootnoteText"/>
      </w:pPr>
      <w:r>
        <w:rPr>
          <w:rStyle w:val="FootnoteReference"/>
        </w:rPr>
        <w:footnoteRef/>
      </w:r>
      <w:r>
        <w:t xml:space="preserve"> https://github.com/taikiSan21/roboj</w:t>
      </w:r>
    </w:p>
  </w:footnote>
  <w:footnote w:id="11">
    <w:p w14:paraId="1C52A312" w14:textId="1A2DC904" w:rsidR="00661D59" w:rsidRDefault="00661D59">
      <w:pPr>
        <w:pStyle w:val="FootnoteText"/>
      </w:pPr>
      <w:r>
        <w:rPr>
          <w:rStyle w:val="FootnoteReference"/>
        </w:rPr>
        <w:footnoteRef/>
      </w:r>
      <w:r>
        <w:t xml:space="preserve"> https://sael-swfsc.github.io/adrift-analysis-methods/content/ToothedWhales/Dolphins-Detection.html</w:t>
      </w:r>
    </w:p>
  </w:footnote>
  <w:footnote w:id="12">
    <w:p w14:paraId="69543A03" w14:textId="13ACFC7C" w:rsidR="001C5B60" w:rsidRDefault="001C5B60">
      <w:pPr>
        <w:pStyle w:val="FootnoteText"/>
      </w:pPr>
      <w:r>
        <w:rPr>
          <w:rStyle w:val="FootnoteReference"/>
        </w:rPr>
        <w:footnoteRef/>
      </w:r>
      <w:r>
        <w:t xml:space="preserve"> https://sael-swfsc.github.io/adrift-analysis-methods/content/ToothedWhales/NBHF-Detection.html</w:t>
      </w:r>
    </w:p>
  </w:footnote>
  <w:footnote w:id="13">
    <w:p w14:paraId="6D9D7774" w14:textId="28197F26" w:rsidR="005E01A7" w:rsidRDefault="005E01A7">
      <w:pPr>
        <w:pStyle w:val="FootnoteText"/>
      </w:pPr>
      <w:r>
        <w:rPr>
          <w:rStyle w:val="FootnoteReference"/>
        </w:rPr>
        <w:footnoteRef/>
      </w:r>
      <w:r>
        <w:t xml:space="preserve"> https://sael-swfsc.github.io/adrift-analysis-methods/content/BaleenWhales/Overview.html#blue-whales</w:t>
      </w:r>
    </w:p>
  </w:footnote>
  <w:footnote w:id="14">
    <w:p w14:paraId="575C210E" w14:textId="505E984E" w:rsidR="00B370D3" w:rsidRDefault="00B370D3" w:rsidP="00B370D3">
      <w:pPr>
        <w:pStyle w:val="FootnoteText"/>
      </w:pPr>
      <w:r>
        <w:rPr>
          <w:rStyle w:val="FootnoteReference"/>
        </w:rPr>
        <w:footnoteRef/>
      </w:r>
      <w:r>
        <w:t xml:space="preserve"> </w:t>
      </w:r>
      <w:r w:rsidR="00332B5F" w:rsidRPr="00332B5F">
        <w:t>https://github.com/SAEL-SWFSC/Adrift/blob/main/supplement/OSA_NMSF_2023.578_Project_Report.pdf</w:t>
      </w:r>
    </w:p>
  </w:footnote>
  <w:footnote w:id="15">
    <w:p w14:paraId="5489DCC0" w14:textId="0B2D6033" w:rsidR="00AF21E8" w:rsidRDefault="00AF21E8">
      <w:pPr>
        <w:pStyle w:val="FootnoteText"/>
      </w:pPr>
      <w:r>
        <w:rPr>
          <w:rStyle w:val="FootnoteReference"/>
        </w:rPr>
        <w:footnoteRef/>
      </w:r>
      <w:r>
        <w:t xml:space="preserve"> https://sael-swfsc.github.io/adrift-analysis-methods/content/BaleenWhales/Overview.html#fin-20-hz-adrift</w:t>
      </w:r>
    </w:p>
  </w:footnote>
  <w:footnote w:id="16">
    <w:p w14:paraId="29D29C86" w14:textId="7387F2FB" w:rsidR="00AF21E8" w:rsidRDefault="00AF21E8">
      <w:pPr>
        <w:pStyle w:val="FootnoteText"/>
      </w:pPr>
      <w:r>
        <w:rPr>
          <w:rStyle w:val="FootnoteReference"/>
        </w:rPr>
        <w:footnoteRef/>
      </w:r>
      <w:r>
        <w:t xml:space="preserve"> </w:t>
      </w:r>
      <w:r w:rsidR="00212A9E" w:rsidRPr="00212A9E">
        <w:t>https://github.com/SAEL-SWFSC/Adrift/blob/main/supplement/OSA_NMSF_2023.578_Project_Report.pdf</w:t>
      </w:r>
    </w:p>
  </w:footnote>
  <w:footnote w:id="17">
    <w:p w14:paraId="6F4E06A8" w14:textId="2C088272" w:rsidR="0092699C" w:rsidRDefault="0092699C">
      <w:pPr>
        <w:pStyle w:val="FootnoteText"/>
      </w:pPr>
      <w:r>
        <w:rPr>
          <w:rStyle w:val="FootnoteReference"/>
        </w:rPr>
        <w:footnoteRef/>
      </w:r>
      <w:r>
        <w:t xml:space="preserve"> https://store.birds.cornell.edu/collections/raven-sound-software</w:t>
      </w:r>
    </w:p>
  </w:footnote>
  <w:footnote w:id="18">
    <w:p w14:paraId="19D5EB84" w14:textId="23B8CA22" w:rsidR="0092699C" w:rsidRDefault="0092699C">
      <w:pPr>
        <w:pStyle w:val="FootnoteText"/>
      </w:pPr>
      <w:r>
        <w:rPr>
          <w:rStyle w:val="FootnoteReference"/>
        </w:rPr>
        <w:footnoteRef/>
      </w:r>
      <w:r>
        <w:t xml:space="preserve"> https://sael-swfsc.github.io/adrift-analysis-methods/content/BaleenWhales/Overview.html#gray-and-humpack</w:t>
      </w:r>
    </w:p>
  </w:footnote>
  <w:footnote w:id="19">
    <w:p w14:paraId="242EB5D2" w14:textId="77777777" w:rsidR="003D44C5" w:rsidRDefault="003D44C5" w:rsidP="003D44C5">
      <w:pPr>
        <w:pStyle w:val="FootnoteText"/>
      </w:pPr>
      <w:r>
        <w:rPr>
          <w:rStyle w:val="FootnoteReference"/>
        </w:rPr>
        <w:footnoteRef/>
      </w:r>
      <w:r>
        <w:t xml:space="preserve"> https://seamap.env.duke.edu/species/180530</w:t>
      </w:r>
    </w:p>
  </w:footnote>
  <w:footnote w:id="20">
    <w:p w14:paraId="52E6B995" w14:textId="4A32C12A" w:rsidR="0092699C" w:rsidRDefault="0092699C">
      <w:pPr>
        <w:pStyle w:val="FootnoteText"/>
      </w:pPr>
      <w:r>
        <w:rPr>
          <w:rStyle w:val="FootnoteReference"/>
        </w:rPr>
        <w:footnoteRef/>
      </w:r>
      <w:r>
        <w:t xml:space="preserve"> https://sael-swfsc.github.io/adrift-analysis-methods/content/BaleenWhales/Overview.html#fin-20-hz-adrift</w:t>
      </w:r>
    </w:p>
  </w:footnote>
  <w:footnote w:id="21">
    <w:p w14:paraId="479DA05A" w14:textId="2D1EA5AC" w:rsidR="0092699C" w:rsidRDefault="0092699C">
      <w:pPr>
        <w:pStyle w:val="FootnoteText"/>
      </w:pPr>
      <w:r>
        <w:rPr>
          <w:rStyle w:val="FootnoteReference"/>
        </w:rPr>
        <w:footnoteRef/>
      </w:r>
      <w:r>
        <w:t xml:space="preserve"> </w:t>
      </w:r>
      <w:r w:rsidR="00212A9E" w:rsidRPr="00212A9E">
        <w:t>https://github.com/SAEL-SWFSC/Adrift/blob/main/supplement/OSA_NMSF_2023.578_Project_Report.pdf</w:t>
      </w:r>
    </w:p>
  </w:footnote>
  <w:footnote w:id="22">
    <w:p w14:paraId="6E37271F" w14:textId="6AE76473" w:rsidR="0092699C" w:rsidRDefault="0092699C">
      <w:pPr>
        <w:pStyle w:val="FootnoteText"/>
      </w:pPr>
      <w:r>
        <w:rPr>
          <w:rStyle w:val="FootnoteReference"/>
        </w:rPr>
        <w:footnoteRef/>
      </w:r>
      <w:r>
        <w:t xml:space="preserve"> </w:t>
      </w:r>
      <w:r w:rsidR="00212A9E" w:rsidRPr="00212A9E">
        <w:t>https://github.com/SAEL-SWFSC/Adrift/blob/main/figs/PossSei_Pascal010.png</w:t>
      </w:r>
    </w:p>
  </w:footnote>
  <w:footnote w:id="23">
    <w:p w14:paraId="50E7D6DF" w14:textId="70832012" w:rsidR="0092699C" w:rsidRDefault="0092699C">
      <w:pPr>
        <w:pStyle w:val="FootnoteText"/>
      </w:pPr>
      <w:r>
        <w:rPr>
          <w:rStyle w:val="FootnoteReference"/>
        </w:rPr>
        <w:footnoteRef/>
      </w:r>
      <w:r>
        <w:t xml:space="preserve"> https://sael-swfsc.github.io/adrift-analysis-methods/content/BaleenWhales/Overview.html#gray-and-humpack</w:t>
      </w:r>
    </w:p>
  </w:footnote>
  <w:footnote w:id="24">
    <w:p w14:paraId="145F5F28" w14:textId="77777777" w:rsidR="009F5770" w:rsidRDefault="009F5770" w:rsidP="009F5770">
      <w:pPr>
        <w:pStyle w:val="FootnoteText"/>
      </w:pPr>
      <w:r>
        <w:rPr>
          <w:rStyle w:val="FootnoteReference"/>
        </w:rPr>
        <w:footnoteRef/>
      </w:r>
      <w:r>
        <w:t xml:space="preserve"> </w:t>
      </w:r>
      <w:r w:rsidRPr="009F5770">
        <w:t>https://seamap.env.duke.edu/dataset/861</w:t>
      </w:r>
    </w:p>
  </w:footnote>
  <w:footnote w:id="25">
    <w:p w14:paraId="67532FBF" w14:textId="7898D902" w:rsidR="0014604C" w:rsidRDefault="0014604C">
      <w:pPr>
        <w:pStyle w:val="FootnoteText"/>
      </w:pPr>
      <w:r>
        <w:rPr>
          <w:rStyle w:val="FootnoteReference"/>
        </w:rPr>
        <w:footnoteRef/>
      </w:r>
      <w:r>
        <w:t xml:space="preserve"> https://sael-swfsc.github.io/adrift-analysis-methods/content/BaleenWhales/Overview.html#minke</w:t>
      </w:r>
    </w:p>
  </w:footnote>
  <w:footnote w:id="26">
    <w:p w14:paraId="59919EBD" w14:textId="77777777" w:rsidR="00105DE5" w:rsidRDefault="00105DE5" w:rsidP="00105DE5">
      <w:pPr>
        <w:pStyle w:val="FootnoteText"/>
      </w:pPr>
      <w:r>
        <w:rPr>
          <w:rStyle w:val="FootnoteReference"/>
        </w:rPr>
        <w:footnoteRef/>
      </w:r>
      <w:r>
        <w:t xml:space="preserve"> https://sanctsound.ioos.us</w:t>
      </w:r>
    </w:p>
  </w:footnote>
  <w:footnote w:id="27">
    <w:p w14:paraId="42839CB1" w14:textId="77777777" w:rsidR="00105DE5" w:rsidRDefault="00105DE5" w:rsidP="00105DE5">
      <w:pPr>
        <w:pStyle w:val="FootnoteText"/>
      </w:pPr>
      <w:r>
        <w:rPr>
          <w:rStyle w:val="FootnoteReference"/>
        </w:rPr>
        <w:footnoteRef/>
      </w:r>
      <w:r>
        <w:t xml:space="preserve"> https://sael-swfsc.github.io/adrift-analysis-methods/content/DataArchive/DataQualityCheck.html#scan-ltsa-for-noisy-data</w:t>
      </w:r>
    </w:p>
  </w:footnote>
  <w:footnote w:id="28">
    <w:p w14:paraId="1801A016" w14:textId="5C860641" w:rsidR="00EF536F" w:rsidRDefault="00EF536F">
      <w:pPr>
        <w:pStyle w:val="FootnoteText"/>
      </w:pPr>
      <w:r>
        <w:rPr>
          <w:rStyle w:val="FootnoteReference"/>
        </w:rPr>
        <w:footnoteRef/>
      </w:r>
      <w:r>
        <w:t xml:space="preserve"> https://sael-swfsc.github.io/adrift-analysis-methods/content/Soundscapes/Metrics.html#detect-vessels</w:t>
      </w:r>
    </w:p>
  </w:footnote>
  <w:footnote w:id="29">
    <w:p w14:paraId="5DEF3C9C" w14:textId="7ADD1F8B" w:rsidR="00834695" w:rsidRDefault="00834695">
      <w:pPr>
        <w:pStyle w:val="FootnoteText"/>
      </w:pPr>
      <w:r>
        <w:rPr>
          <w:rStyle w:val="FootnoteReference"/>
        </w:rPr>
        <w:footnoteRef/>
      </w:r>
      <w:r>
        <w:t xml:space="preserve"> https://apps-nefsc.fisheries.noaa.gov/pacm</w:t>
      </w:r>
    </w:p>
  </w:footnote>
  <w:footnote w:id="30">
    <w:p w14:paraId="153F6D53" w14:textId="5B280434" w:rsidR="00FD309B" w:rsidRDefault="00FD309B">
      <w:pPr>
        <w:pStyle w:val="FootnoteText"/>
      </w:pPr>
      <w:r w:rsidRPr="00FD309B">
        <w:rPr>
          <w:rStyle w:val="FootnoteReference"/>
        </w:rPr>
        <w:footnoteRef/>
      </w:r>
      <w:r w:rsidRPr="00FD309B">
        <w:t xml:space="preserve"> https://sael-swfsc.github.io/adrift-analysis-methods/content/DataArchive/TethysDeployments.html</w:t>
      </w:r>
    </w:p>
  </w:footnote>
  <w:footnote w:id="31">
    <w:p w14:paraId="62283EA2" w14:textId="56A70662" w:rsidR="00834695" w:rsidRDefault="00834695">
      <w:pPr>
        <w:pStyle w:val="FootnoteText"/>
      </w:pPr>
      <w:r>
        <w:rPr>
          <w:rStyle w:val="FootnoteReference"/>
        </w:rPr>
        <w:footnoteRef/>
      </w:r>
      <w:r>
        <w:t xml:space="preserve"> https://cran.r-project.org</w:t>
      </w:r>
    </w:p>
  </w:footnote>
  <w:footnote w:id="32">
    <w:p w14:paraId="66AFCDE6" w14:textId="5DF2E24C" w:rsidR="004D7DDE" w:rsidRDefault="004D7DDE">
      <w:pPr>
        <w:pStyle w:val="FootnoteText"/>
      </w:pPr>
      <w:r>
        <w:rPr>
          <w:rStyle w:val="FootnoteReference"/>
        </w:rPr>
        <w:footnoteRef/>
      </w:r>
      <w:r>
        <w:t xml:space="preserve"> </w:t>
      </w:r>
      <w:r w:rsidRPr="004D7DDE">
        <w:t>https://drive.google.com/file/d/1VE2-jXCJet4iO_4bWywwW0dPtOK1BcLA/view</w:t>
      </w:r>
    </w:p>
  </w:footnote>
  <w:footnote w:id="33">
    <w:p w14:paraId="5C61B501" w14:textId="255FBD78" w:rsidR="004D7DDE" w:rsidRDefault="004D7DDE">
      <w:pPr>
        <w:pStyle w:val="FootnoteText"/>
      </w:pPr>
      <w:r>
        <w:rPr>
          <w:rStyle w:val="FootnoteReference"/>
        </w:rPr>
        <w:footnoteRef/>
      </w:r>
      <w:r>
        <w:t xml:space="preserve"> https://drive.google.com/file/d/1MsorXXkcHk8YNyHgldJ_-ApASLcEkoJy/view</w:t>
      </w:r>
    </w:p>
  </w:footnote>
  <w:footnote w:id="34">
    <w:p w14:paraId="78B1F3BC" w14:textId="007AF64B" w:rsidR="004D7DDE" w:rsidRDefault="004D7DDE">
      <w:pPr>
        <w:pStyle w:val="FootnoteText"/>
      </w:pPr>
      <w:r>
        <w:rPr>
          <w:rStyle w:val="FootnoteReference"/>
        </w:rPr>
        <w:footnoteRef/>
      </w:r>
      <w:r>
        <w:t xml:space="preserve"> https://drive.google.com/file/d/17qMPka0tTKjmF8jlAQD24QiWRzs3E9P4/view</w:t>
      </w:r>
    </w:p>
  </w:footnote>
  <w:footnote w:id="35">
    <w:p w14:paraId="73D69242" w14:textId="45BC778A" w:rsidR="004D7DDE" w:rsidRDefault="004D7DDE">
      <w:pPr>
        <w:pStyle w:val="FootnoteText"/>
      </w:pPr>
      <w:r>
        <w:rPr>
          <w:rStyle w:val="FootnoteReference"/>
        </w:rPr>
        <w:footnoteRef/>
      </w:r>
      <w:r>
        <w:t xml:space="preserve"> https://www.sdcoe.net/ngss/phenomena-and-the-ngss</w:t>
      </w:r>
    </w:p>
  </w:footnote>
  <w:footnote w:id="36">
    <w:p w14:paraId="1D929CC2" w14:textId="40C532B6" w:rsidR="004D7DDE" w:rsidRDefault="004D7DDE">
      <w:pPr>
        <w:pStyle w:val="FootnoteText"/>
      </w:pPr>
      <w:r>
        <w:rPr>
          <w:rStyle w:val="FootnoteReference"/>
        </w:rPr>
        <w:footnoteRef/>
      </w:r>
      <w:r>
        <w:t xml:space="preserve"> https://datanuggets.org/2024/04/eavesdropping-on-the-ocean</w:t>
      </w:r>
    </w:p>
  </w:footnote>
  <w:footnote w:id="37">
    <w:p w14:paraId="4949970C" w14:textId="7E974C7A" w:rsidR="004D7DDE" w:rsidRDefault="004D7DDE">
      <w:pPr>
        <w:pStyle w:val="FootnoteText"/>
      </w:pPr>
      <w:r>
        <w:rPr>
          <w:rStyle w:val="FootnoteReference"/>
        </w:rPr>
        <w:footnoteRef/>
      </w:r>
      <w:r>
        <w:t xml:space="preserve"> https://www.zooniverse.org/projects/annelistens/ocean-voices</w:t>
      </w:r>
    </w:p>
  </w:footnote>
  <w:footnote w:id="38">
    <w:p w14:paraId="4A8A3F7B" w14:textId="511FFAE4" w:rsidR="004D7DDE" w:rsidRDefault="004D7DDE">
      <w:pPr>
        <w:pStyle w:val="FootnoteText"/>
      </w:pPr>
      <w:r>
        <w:rPr>
          <w:rStyle w:val="FootnoteReference"/>
        </w:rPr>
        <w:footnoteRef/>
      </w:r>
      <w:r>
        <w:t xml:space="preserve"> https://github.com/TaikiSan21/wav2mp3</w:t>
      </w:r>
    </w:p>
  </w:footnote>
  <w:footnote w:id="39">
    <w:p w14:paraId="2D762145" w14:textId="03D99B64" w:rsidR="004D7DDE" w:rsidRDefault="004D7DDE">
      <w:pPr>
        <w:pStyle w:val="FootnoteText"/>
      </w:pPr>
      <w:r>
        <w:rPr>
          <w:rStyle w:val="FootnoteReference"/>
        </w:rPr>
        <w:footnoteRef/>
      </w:r>
      <w:r>
        <w:t xml:space="preserve"> https://www.fisheries.noaa.gov/science-blog/sound-bytes-fresh-catch-lessons-fisherman</w:t>
      </w:r>
    </w:p>
  </w:footnote>
  <w:footnote w:id="40">
    <w:p w14:paraId="55F291CA" w14:textId="3AB02481" w:rsidR="004D7DDE" w:rsidRDefault="004D7DDE">
      <w:pPr>
        <w:pStyle w:val="FootnoteText"/>
      </w:pPr>
      <w:r>
        <w:rPr>
          <w:rStyle w:val="FootnoteReference"/>
        </w:rPr>
        <w:footnoteRef/>
      </w:r>
      <w:r>
        <w:t xml:space="preserve"> https://www.fisheries.noaa.gov/science-blog/sound-bytes-gearing-field-work</w:t>
      </w:r>
    </w:p>
  </w:footnote>
  <w:footnote w:id="41">
    <w:p w14:paraId="61E63AB1" w14:textId="54B3E455" w:rsidR="004D7DDE" w:rsidRDefault="004D7DDE">
      <w:pPr>
        <w:pStyle w:val="FootnoteText"/>
      </w:pPr>
      <w:r>
        <w:rPr>
          <w:rStyle w:val="FootnoteReference"/>
        </w:rPr>
        <w:footnoteRef/>
      </w:r>
      <w:r>
        <w:t xml:space="preserve"> https://www.fisheries.noaa.gov/science-blog/sound-bytes-hooking-young-students-research</w:t>
      </w:r>
    </w:p>
  </w:footnote>
  <w:footnote w:id="42">
    <w:p w14:paraId="6138A12E" w14:textId="07F21986" w:rsidR="004D7DDE" w:rsidRDefault="004D7DDE">
      <w:pPr>
        <w:pStyle w:val="FootnoteText"/>
      </w:pPr>
      <w:r>
        <w:rPr>
          <w:rStyle w:val="FootnoteReference"/>
        </w:rPr>
        <w:footnoteRef/>
      </w:r>
      <w:r>
        <w:t xml:space="preserve"> https://www.fisheries.noaa.gov/taxonomy/term/1000356091</w:t>
      </w:r>
    </w:p>
  </w:footnote>
  <w:footnote w:id="43">
    <w:p w14:paraId="55DBF881" w14:textId="183F77C4" w:rsidR="008317FC" w:rsidRDefault="008317FC">
      <w:pPr>
        <w:pStyle w:val="FootnoteText"/>
      </w:pPr>
      <w:r>
        <w:rPr>
          <w:rStyle w:val="FootnoteReference"/>
        </w:rPr>
        <w:footnoteRef/>
      </w:r>
      <w:r>
        <w:t xml:space="preserve"> https://www.ncei.noaa.gov/maps/passive-acoustic-data/</w:t>
      </w:r>
    </w:p>
  </w:footnote>
  <w:footnote w:id="44">
    <w:p w14:paraId="01A20238" w14:textId="1286F2E0" w:rsidR="008317FC" w:rsidRDefault="008317FC">
      <w:pPr>
        <w:pStyle w:val="FootnoteText"/>
      </w:pPr>
      <w:r>
        <w:rPr>
          <w:rStyle w:val="FootnoteReference"/>
        </w:rPr>
        <w:footnoteRef/>
      </w:r>
      <w:r>
        <w:t xml:space="preserve"> https://apps-nefsc.fisheries.noaa.gov/pacm</w:t>
      </w:r>
    </w:p>
  </w:footnote>
  <w:footnote w:id="45">
    <w:p w14:paraId="35483ACA" w14:textId="7A9CC809" w:rsidR="00650DB8" w:rsidRDefault="00650DB8">
      <w:pPr>
        <w:pStyle w:val="FootnoteText"/>
      </w:pPr>
      <w:r>
        <w:rPr>
          <w:rStyle w:val="FootnoteReference"/>
        </w:rPr>
        <w:footnoteRef/>
      </w:r>
      <w:r>
        <w:t xml:space="preserve"> </w:t>
      </w:r>
      <w:r w:rsidR="00212A9E" w:rsidRPr="00212A9E">
        <w:t>https://github.com/SAEL-SWFSC/Adrift/blob/main/figs/PASCAL_PSD_SeasonRegion.png</w:t>
      </w:r>
    </w:p>
  </w:footnote>
  <w:footnote w:id="46">
    <w:p w14:paraId="4B8ACFDD" w14:textId="07386C2D" w:rsidR="00450468" w:rsidRDefault="00450468">
      <w:pPr>
        <w:pStyle w:val="FootnoteText"/>
      </w:pPr>
      <w:r>
        <w:rPr>
          <w:rStyle w:val="FootnoteReference"/>
        </w:rPr>
        <w:footnoteRef/>
      </w:r>
      <w:r>
        <w:t xml:space="preserve"> </w:t>
      </w:r>
      <w:r w:rsidR="00212A9E" w:rsidRPr="00212A9E">
        <w:t>https://github.com/SAEL-SWFSC/Adrift/blob/main/figs/PASCAL_humpbackSongSocial_HourlyPresence.png</w:t>
      </w:r>
    </w:p>
  </w:footnote>
  <w:footnote w:id="47">
    <w:p w14:paraId="4FCEFEE4" w14:textId="29CF8DC6" w:rsidR="00450468" w:rsidRDefault="00450468">
      <w:pPr>
        <w:pStyle w:val="FootnoteText"/>
      </w:pPr>
      <w:r>
        <w:rPr>
          <w:rStyle w:val="FootnoteReference"/>
        </w:rPr>
        <w:footnoteRef/>
      </w:r>
      <w:r>
        <w:t xml:space="preserve"> </w:t>
      </w:r>
      <w:r w:rsidR="00212A9E" w:rsidRPr="00212A9E">
        <w:t>https://github.com/SAEL-SWFSC/Adrift/blob/main/figs/PossSei_Pascal010.png</w:t>
      </w:r>
    </w:p>
  </w:footnote>
  <w:footnote w:id="48">
    <w:p w14:paraId="27F16C1F" w14:textId="2A0EB346" w:rsidR="008F41A2" w:rsidRDefault="008F41A2">
      <w:pPr>
        <w:pStyle w:val="FootnoteText"/>
      </w:pPr>
      <w:r>
        <w:rPr>
          <w:rStyle w:val="FootnoteReference"/>
        </w:rPr>
        <w:footnoteRef/>
      </w:r>
      <w:r>
        <w:t xml:space="preserve"> </w:t>
      </w:r>
      <w:r w:rsidR="00212A9E" w:rsidRPr="00212A9E">
        <w:t>https://github.com/SAEL-SWFSC/Adrift/blob/main/figs/CCES_PSD_SeasonRegion.png</w:t>
      </w:r>
    </w:p>
  </w:footnote>
  <w:footnote w:id="49">
    <w:p w14:paraId="538715B0" w14:textId="15F81E90" w:rsidR="00450B0B" w:rsidRDefault="00450B0B">
      <w:pPr>
        <w:pStyle w:val="FootnoteText"/>
      </w:pPr>
      <w:r>
        <w:rPr>
          <w:rStyle w:val="FootnoteReference"/>
        </w:rPr>
        <w:footnoteRef/>
      </w:r>
      <w:r>
        <w:t xml:space="preserve"> </w:t>
      </w:r>
      <w:r w:rsidR="00212A9E" w:rsidRPr="00212A9E">
        <w:t>https://github.com/SAEL-SWFSC/Adrift/blob/main/figs/CCES_humpbackSongSocial_HourlyPresence.png</w:t>
      </w:r>
    </w:p>
  </w:footnote>
  <w:footnote w:id="50">
    <w:p w14:paraId="62B3023C" w14:textId="43E63DEB" w:rsidR="00250322" w:rsidRDefault="00250322">
      <w:pPr>
        <w:pStyle w:val="FootnoteText"/>
      </w:pPr>
      <w:r>
        <w:rPr>
          <w:rStyle w:val="FootnoteReference"/>
        </w:rPr>
        <w:footnoteRef/>
      </w:r>
      <w:r>
        <w:t xml:space="preserve"> https://datanuggets.org/2024/04/eavesdropping-on-the-ocean</w:t>
      </w:r>
    </w:p>
  </w:footnote>
  <w:footnote w:id="51">
    <w:p w14:paraId="55F19594" w14:textId="1A0B90EA" w:rsidR="00250322" w:rsidRDefault="00250322">
      <w:pPr>
        <w:pStyle w:val="FootnoteText"/>
      </w:pPr>
      <w:r>
        <w:rPr>
          <w:rStyle w:val="FootnoteReference"/>
        </w:rPr>
        <w:footnoteRef/>
      </w:r>
      <w:r>
        <w:t xml:space="preserve"> </w:t>
      </w:r>
      <w:r w:rsidR="00421F94">
        <w:t>https://www.zooniverse.org/projects/annelistens/ocean-voices</w:t>
      </w:r>
    </w:p>
  </w:footnote>
  <w:footnote w:id="52">
    <w:p w14:paraId="12859DEE" w14:textId="5DBD3D34" w:rsidR="00421F94" w:rsidRDefault="00421F94">
      <w:pPr>
        <w:pStyle w:val="FootnoteText"/>
      </w:pPr>
      <w:r>
        <w:rPr>
          <w:rStyle w:val="FootnoteReference"/>
        </w:rPr>
        <w:footnoteRef/>
      </w:r>
      <w:r>
        <w:t xml:space="preserve"> https://github.com/asimonis/OceanVoices</w:t>
      </w:r>
    </w:p>
  </w:footnote>
  <w:footnote w:id="53">
    <w:p w14:paraId="55A57079" w14:textId="331FFA8A" w:rsidR="008F00D4" w:rsidRDefault="008F00D4">
      <w:pPr>
        <w:pStyle w:val="FootnoteText"/>
      </w:pPr>
      <w:r>
        <w:rPr>
          <w:rStyle w:val="FootnoteReference"/>
        </w:rPr>
        <w:footnoteRef/>
      </w:r>
      <w:r>
        <w:t xml:space="preserve"> https://soundcloud.com/southwestacousticecology</w:t>
      </w:r>
    </w:p>
  </w:footnote>
  <w:footnote w:id="54">
    <w:p w14:paraId="0E1736A3" w14:textId="6C453651" w:rsidR="008F00D4" w:rsidRDefault="008F00D4">
      <w:pPr>
        <w:pStyle w:val="FootnoteText"/>
      </w:pPr>
      <w:r>
        <w:rPr>
          <w:rStyle w:val="FootnoteReference"/>
        </w:rPr>
        <w:footnoteRef/>
      </w:r>
      <w:r>
        <w:t xml:space="preserve"> https://www.zotero.org/groups/58164/soundscape</w:t>
      </w:r>
    </w:p>
  </w:footnote>
  <w:footnote w:id="55">
    <w:p w14:paraId="51FDD132" w14:textId="37198A5A" w:rsidR="00E71225" w:rsidRDefault="00E71225">
      <w:pPr>
        <w:pStyle w:val="FootnoteText"/>
      </w:pPr>
      <w:r>
        <w:rPr>
          <w:rStyle w:val="FootnoteReference"/>
        </w:rPr>
        <w:footnoteRef/>
      </w:r>
      <w:r>
        <w:t xml:space="preserve"> </w:t>
      </w:r>
      <w:r w:rsidRPr="00E71225">
        <w:t>https://www.sfchronicle.com/climate/article/california-wind-farm-17277935.php#photo-22656909</w:t>
      </w:r>
    </w:p>
  </w:footnote>
  <w:footnote w:id="56">
    <w:p w14:paraId="4671D5F9" w14:textId="1865471C" w:rsidR="00E71225" w:rsidRDefault="00E71225">
      <w:pPr>
        <w:pStyle w:val="FootnoteText"/>
      </w:pPr>
      <w:r>
        <w:rPr>
          <w:rStyle w:val="FootnoteReference"/>
        </w:rPr>
        <w:footnoteRef/>
      </w:r>
      <w:r>
        <w:t xml:space="preserve"> </w:t>
      </w:r>
      <w:r w:rsidRPr="00E71225">
        <w:t>https://www.sanluisobispo.com/news/local/environment/article273259360.html</w:t>
      </w:r>
    </w:p>
  </w:footnote>
  <w:footnote w:id="57">
    <w:p w14:paraId="7908DE79" w14:textId="77777777" w:rsidR="0085098B" w:rsidRDefault="0085098B" w:rsidP="0085098B">
      <w:pPr>
        <w:pStyle w:val="FootnoteText"/>
      </w:pPr>
      <w:r>
        <w:rPr>
          <w:rStyle w:val="FootnoteReference"/>
        </w:rPr>
        <w:footnoteRef/>
      </w:r>
      <w:r>
        <w:t xml:space="preserve"> https://oceanexplorer.noaa.gov/explorations/19express/logs/oct3/oct3.html</w:t>
      </w:r>
    </w:p>
  </w:footnote>
  <w:footnote w:id="58">
    <w:p w14:paraId="6EE44269" w14:textId="1FCDCCF9" w:rsidR="004D4FB6" w:rsidRDefault="004D4FB6">
      <w:pPr>
        <w:pStyle w:val="FootnoteText"/>
      </w:pPr>
      <w:r>
        <w:rPr>
          <w:rStyle w:val="FootnoteReference"/>
        </w:rPr>
        <w:footnoteRef/>
      </w:r>
      <w:r>
        <w:t xml:space="preserve"> https://www.fisheries.noaa.gov/science-blog/sound-bytes-passive-acoustics-starts-right-equipment</w:t>
      </w:r>
    </w:p>
  </w:footnote>
  <w:footnote w:id="59">
    <w:p w14:paraId="5C263938" w14:textId="59C70129" w:rsidR="004D4FB6" w:rsidRDefault="004D4FB6">
      <w:pPr>
        <w:pStyle w:val="FootnoteText"/>
      </w:pPr>
      <w:r>
        <w:rPr>
          <w:rStyle w:val="FootnoteReference"/>
        </w:rPr>
        <w:footnoteRef/>
      </w:r>
      <w:r>
        <w:t xml:space="preserve"> https://www.fisheries.noaa.gov/science-blog/sound-bytes-power-partnerships</w:t>
      </w:r>
    </w:p>
  </w:footnote>
  <w:footnote w:id="60">
    <w:p w14:paraId="52823DDF" w14:textId="77ED1F8F" w:rsidR="004D4FB6" w:rsidRDefault="004D4FB6">
      <w:pPr>
        <w:pStyle w:val="FootnoteText"/>
      </w:pPr>
      <w:r>
        <w:rPr>
          <w:rStyle w:val="FootnoteReference"/>
        </w:rPr>
        <w:footnoteRef/>
      </w:r>
      <w:r>
        <w:t xml:space="preserve"> https://www.fisheries.noaa.gov/science-blog/sound-bytes-fresh-catch-lessons-fisherman</w:t>
      </w:r>
    </w:p>
  </w:footnote>
  <w:footnote w:id="61">
    <w:p w14:paraId="3648B3DD" w14:textId="45C7F3C5" w:rsidR="004D4FB6" w:rsidRDefault="004D4FB6">
      <w:pPr>
        <w:pStyle w:val="FootnoteText"/>
      </w:pPr>
      <w:r>
        <w:rPr>
          <w:rStyle w:val="FootnoteReference"/>
        </w:rPr>
        <w:footnoteRef/>
      </w:r>
      <w:r>
        <w:t xml:space="preserve"> https://www.fisheries.noaa.gov/science-blog/sound-bytes-visualizing-marine-soundscapes-through-calsound</w:t>
      </w:r>
    </w:p>
  </w:footnote>
  <w:footnote w:id="62">
    <w:p w14:paraId="08EA0496" w14:textId="696C6A28" w:rsidR="004D4FB6" w:rsidRDefault="004D4FB6">
      <w:pPr>
        <w:pStyle w:val="FootnoteText"/>
      </w:pPr>
      <w:r>
        <w:rPr>
          <w:rStyle w:val="FootnoteReference"/>
        </w:rPr>
        <w:footnoteRef/>
      </w:r>
      <w:r>
        <w:t xml:space="preserve"> https://www.fisheries.noaa.gov/science-blog/sound-bytes-driftwatch-what-do-when-buoys-go-rogue</w:t>
      </w:r>
    </w:p>
  </w:footnote>
  <w:footnote w:id="63">
    <w:p w14:paraId="77AB7909" w14:textId="6FD2A48F" w:rsidR="004D4FB6" w:rsidRDefault="004D4FB6">
      <w:pPr>
        <w:pStyle w:val="FootnoteText"/>
      </w:pPr>
      <w:r>
        <w:rPr>
          <w:rStyle w:val="FootnoteReference"/>
        </w:rPr>
        <w:footnoteRef/>
      </w:r>
      <w:r>
        <w:t xml:space="preserve"> https://www.fisheries.noaa.gov/science-blog/sound-bytes-coolest-pool-youve-ever-seen</w:t>
      </w:r>
    </w:p>
  </w:footnote>
  <w:footnote w:id="64">
    <w:p w14:paraId="04E7FB1D" w14:textId="4B58B77B" w:rsidR="004D4FB6" w:rsidRDefault="004D4FB6">
      <w:pPr>
        <w:pStyle w:val="FootnoteText"/>
      </w:pPr>
      <w:r>
        <w:rPr>
          <w:rStyle w:val="FootnoteReference"/>
        </w:rPr>
        <w:footnoteRef/>
      </w:r>
      <w:r>
        <w:t xml:space="preserve"> https://www.fisheries.noaa.gov/science-blog/sound-bytes-how-i-acquired-my-superpower</w:t>
      </w:r>
    </w:p>
  </w:footnote>
  <w:footnote w:id="65">
    <w:p w14:paraId="434078DC" w14:textId="191314ED" w:rsidR="004D4FB6" w:rsidRDefault="004D4FB6">
      <w:pPr>
        <w:pStyle w:val="FootnoteText"/>
      </w:pPr>
      <w:r>
        <w:rPr>
          <w:rStyle w:val="FootnoteReference"/>
        </w:rPr>
        <w:footnoteRef/>
      </w:r>
      <w:r>
        <w:t xml:space="preserve"> https://www.fisheries.noaa.gov/science-blog/sound-bytes-out-sea-and-races</w:t>
      </w:r>
    </w:p>
  </w:footnote>
  <w:footnote w:id="66">
    <w:p w14:paraId="4696D06E" w14:textId="60E6BEE4" w:rsidR="004D4FB6" w:rsidRDefault="004D4FB6">
      <w:pPr>
        <w:pStyle w:val="FootnoteText"/>
      </w:pPr>
      <w:r>
        <w:rPr>
          <w:rStyle w:val="FootnoteReference"/>
        </w:rPr>
        <w:footnoteRef/>
      </w:r>
      <w:r>
        <w:t xml:space="preserve"> https://www.fisheries.noaa.gov/science-blog/sound-bytes-ohana-means-family</w:t>
      </w:r>
    </w:p>
  </w:footnote>
  <w:footnote w:id="67">
    <w:p w14:paraId="5AEFE328" w14:textId="138C52D3" w:rsidR="004D4FB6" w:rsidRDefault="004D4FB6">
      <w:pPr>
        <w:pStyle w:val="FootnoteText"/>
      </w:pPr>
      <w:r>
        <w:rPr>
          <w:rStyle w:val="FootnoteReference"/>
        </w:rPr>
        <w:footnoteRef/>
      </w:r>
      <w:r>
        <w:t xml:space="preserve"> https://www.fisheries.noaa.gov/science-blog/sound-bytes-hooking-young-students-research</w:t>
      </w:r>
    </w:p>
  </w:footnote>
  <w:footnote w:id="68">
    <w:p w14:paraId="1D8D49C9" w14:textId="69741C2E" w:rsidR="004D4FB6" w:rsidRDefault="004D4FB6">
      <w:pPr>
        <w:pStyle w:val="FootnoteText"/>
      </w:pPr>
      <w:r>
        <w:rPr>
          <w:rStyle w:val="FootnoteReference"/>
        </w:rPr>
        <w:footnoteRef/>
      </w:r>
      <w:r>
        <w:t xml:space="preserve"> https://www.fisheries.noaa.gov/science-blog/sound-bytes-high-school-students-journey-marine-acoustic-research</w:t>
      </w:r>
    </w:p>
  </w:footnote>
  <w:footnote w:id="69">
    <w:p w14:paraId="4839158E" w14:textId="3252E429" w:rsidR="004D4FB6" w:rsidRDefault="004D4FB6">
      <w:pPr>
        <w:pStyle w:val="FootnoteText"/>
      </w:pPr>
      <w:r>
        <w:rPr>
          <w:rStyle w:val="FootnoteReference"/>
        </w:rPr>
        <w:footnoteRef/>
      </w:r>
      <w:r>
        <w:t xml:space="preserve"> https://www.fisheries.noaa.gov/science-blog/sound-bytes-why-we-look-sound-and-how-you-can-help</w:t>
      </w:r>
    </w:p>
  </w:footnote>
  <w:footnote w:id="70">
    <w:p w14:paraId="387DA375" w14:textId="67765292" w:rsidR="004D4FB6" w:rsidRDefault="004D4FB6">
      <w:pPr>
        <w:pStyle w:val="FootnoteText"/>
      </w:pPr>
      <w:r>
        <w:rPr>
          <w:rStyle w:val="FootnoteReference"/>
        </w:rPr>
        <w:footnoteRef/>
      </w:r>
      <w:r>
        <w:t xml:space="preserve"> https://www.fisheries.noaa.gov/science-blog/sound-bytes-what-we-can-learn-how-indigenous-peoples-listen</w:t>
      </w:r>
    </w:p>
  </w:footnote>
  <w:footnote w:id="71">
    <w:p w14:paraId="3225DC1B" w14:textId="3CC4ED0A" w:rsidR="004D4FB6" w:rsidRDefault="004D4FB6">
      <w:pPr>
        <w:pStyle w:val="FootnoteText"/>
      </w:pPr>
      <w:r>
        <w:rPr>
          <w:rStyle w:val="FootnoteReference"/>
        </w:rPr>
        <w:footnoteRef/>
      </w:r>
      <w:r>
        <w:t xml:space="preserve"> https://www.fisheries.noaa.gov/science-blog/sound-bytes-championing-open-science</w:t>
      </w:r>
    </w:p>
  </w:footnote>
  <w:footnote w:id="72">
    <w:p w14:paraId="13F6F5A0" w14:textId="18F73F9A" w:rsidR="004D4FB6" w:rsidRDefault="004D4FB6">
      <w:pPr>
        <w:pStyle w:val="FootnoteText"/>
      </w:pPr>
      <w:r>
        <w:rPr>
          <w:rStyle w:val="FootnoteReference"/>
        </w:rPr>
        <w:footnoteRef/>
      </w:r>
      <w:r>
        <w:t xml:space="preserve"> https://www.fisheries.noaa.gov/science-blog/sound-bytes-gearing-field-work</w:t>
      </w:r>
    </w:p>
  </w:footnote>
  <w:footnote w:id="73">
    <w:p w14:paraId="1C8FB770" w14:textId="2204AA74" w:rsidR="004D4FB6" w:rsidRDefault="004D4FB6">
      <w:pPr>
        <w:pStyle w:val="FootnoteText"/>
      </w:pPr>
      <w:r>
        <w:rPr>
          <w:rStyle w:val="FootnoteReference"/>
        </w:rPr>
        <w:footnoteRef/>
      </w:r>
      <w:r>
        <w:t xml:space="preserve"> https://www.fisheries.noaa.gov/science-blog/sound-bytes-adventures-drifting-buoy</w:t>
      </w:r>
    </w:p>
  </w:footnote>
  <w:footnote w:id="74">
    <w:p w14:paraId="08FBC380" w14:textId="6748A463" w:rsidR="004D4FB6" w:rsidRDefault="004D4FB6">
      <w:pPr>
        <w:pStyle w:val="FootnoteText"/>
      </w:pPr>
      <w:r>
        <w:rPr>
          <w:rStyle w:val="FootnoteReference"/>
        </w:rPr>
        <w:footnoteRef/>
      </w:r>
      <w:r>
        <w:t xml:space="preserve"> https://www.fisheries.noaa.gov/science-blog/sound-bytes-learning-through-experience</w:t>
      </w:r>
    </w:p>
  </w:footnote>
  <w:footnote w:id="75">
    <w:p w14:paraId="586E3DB2" w14:textId="59C82412" w:rsidR="004D4FB6" w:rsidRDefault="004D4FB6">
      <w:pPr>
        <w:pStyle w:val="FootnoteText"/>
      </w:pPr>
      <w:r>
        <w:rPr>
          <w:rStyle w:val="FootnoteReference"/>
        </w:rPr>
        <w:footnoteRef/>
      </w:r>
      <w:r>
        <w:t xml:space="preserve"> https://www.fisheries.noaa.gov/science-blog/sound-bytes-waving-goodbye-adrift-fieldwork</w:t>
      </w:r>
    </w:p>
  </w:footnote>
  <w:footnote w:id="76">
    <w:p w14:paraId="38551396" w14:textId="6FF549FD" w:rsidR="0073047E" w:rsidRDefault="0073047E">
      <w:pPr>
        <w:pStyle w:val="FootnoteText"/>
      </w:pPr>
      <w:r>
        <w:rPr>
          <w:rStyle w:val="FootnoteReference"/>
        </w:rPr>
        <w:footnoteRef/>
      </w:r>
      <w:r>
        <w:t xml:space="preserve"> https://www.youtube.com/watch?v=eGEglgvAQY8</w:t>
      </w:r>
    </w:p>
  </w:footnote>
  <w:footnote w:id="77">
    <w:p w14:paraId="644C9500" w14:textId="61093983" w:rsidR="0073047E" w:rsidRDefault="0073047E">
      <w:pPr>
        <w:pStyle w:val="FootnoteText"/>
      </w:pPr>
      <w:r>
        <w:rPr>
          <w:rStyle w:val="FootnoteReference"/>
        </w:rPr>
        <w:footnoteRef/>
      </w:r>
      <w:r>
        <w:t xml:space="preserve"> https://youtu.be/qkdHeOOh0VY?t=2070</w:t>
      </w:r>
    </w:p>
  </w:footnote>
  <w:footnote w:id="78">
    <w:p w14:paraId="707D5D5B" w14:textId="5BEFFAD6" w:rsidR="0073047E" w:rsidRDefault="0073047E">
      <w:pPr>
        <w:pStyle w:val="FootnoteText"/>
      </w:pPr>
      <w:r>
        <w:rPr>
          <w:rStyle w:val="FootnoteReference"/>
        </w:rPr>
        <w:footnoteRef/>
      </w:r>
      <w:r>
        <w:t xml:space="preserve"> https://www.youtube.com/watch?v=qkdHeOOh0VY&amp;t=1078s</w:t>
      </w:r>
    </w:p>
  </w:footnote>
  <w:footnote w:id="79">
    <w:p w14:paraId="0D42CEA8" w14:textId="27EBB49D" w:rsidR="0073047E" w:rsidRDefault="0073047E">
      <w:pPr>
        <w:pStyle w:val="FootnoteText"/>
      </w:pPr>
      <w:r>
        <w:rPr>
          <w:rStyle w:val="FootnoteReference"/>
        </w:rPr>
        <w:footnoteRef/>
      </w:r>
      <w:r>
        <w:t xml:space="preserve"> https://youtu.be/XU-3Fo1XcBw?feature=shared</w:t>
      </w:r>
    </w:p>
  </w:footnote>
  <w:footnote w:id="80">
    <w:p w14:paraId="39AE358E" w14:textId="4C83684C" w:rsidR="0073047E" w:rsidRDefault="0073047E">
      <w:pPr>
        <w:pStyle w:val="FootnoteText"/>
      </w:pPr>
      <w:r>
        <w:rPr>
          <w:rStyle w:val="FootnoteReference"/>
        </w:rPr>
        <w:footnoteRef/>
      </w:r>
      <w:r>
        <w:t xml:space="preserve"> https://youtu.be/XU-3Fo1XcBw?feature=shar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2D1F6" w14:textId="77777777" w:rsidR="00905E24" w:rsidRPr="00493B20" w:rsidRDefault="00905E24" w:rsidP="00493B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3C8"/>
    <w:multiLevelType w:val="hybridMultilevel"/>
    <w:tmpl w:val="D318C24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4D814C5"/>
    <w:multiLevelType w:val="hybridMultilevel"/>
    <w:tmpl w:val="B9269C1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8D108B"/>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0C1BF9"/>
    <w:multiLevelType w:val="hybridMultilevel"/>
    <w:tmpl w:val="D004E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AA749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EC7E0A"/>
    <w:multiLevelType w:val="hybridMultilevel"/>
    <w:tmpl w:val="616C02A6"/>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F23D3"/>
    <w:multiLevelType w:val="hybridMultilevel"/>
    <w:tmpl w:val="30D00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76CBF"/>
    <w:multiLevelType w:val="hybridMultilevel"/>
    <w:tmpl w:val="64FEDA8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263409"/>
    <w:multiLevelType w:val="hybridMultilevel"/>
    <w:tmpl w:val="0F50E4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0259BC"/>
    <w:multiLevelType w:val="multilevel"/>
    <w:tmpl w:val="E9109CDA"/>
    <w:styleLink w:val="Appendix"/>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C5748F5"/>
    <w:multiLevelType w:val="hybridMultilevel"/>
    <w:tmpl w:val="3F169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22641"/>
    <w:multiLevelType w:val="hybridMultilevel"/>
    <w:tmpl w:val="93C21916"/>
    <w:lvl w:ilvl="0" w:tplc="04090001">
      <w:start w:val="1"/>
      <w:numFmt w:val="bullet"/>
      <w:lvlText w:val=""/>
      <w:lvlJc w:val="left"/>
      <w:pPr>
        <w:ind w:left="720" w:hanging="360"/>
      </w:pPr>
      <w:rPr>
        <w:rFonts w:ascii="Symbol" w:hAnsi="Symbol" w:hint="default"/>
      </w:rPr>
    </w:lvl>
    <w:lvl w:ilvl="1" w:tplc="C0341704">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16B0A"/>
    <w:multiLevelType w:val="multilevel"/>
    <w:tmpl w:val="E73A41E6"/>
    <w:lvl w:ilvl="0">
      <w:start w:val="1"/>
      <w:numFmt w:val="upperLetter"/>
      <w:lvlText w:val="Appendix %1."/>
      <w:lvlJc w:val="left"/>
      <w:pPr>
        <w:ind w:left="432" w:hanging="432"/>
      </w:pPr>
      <w:rPr>
        <w:rFonts w:hint="default"/>
      </w:rPr>
    </w:lvl>
    <w:lvl w:ilvl="1">
      <w:start w:val="1"/>
      <w:numFmt w:val="decimal"/>
      <w:pStyle w:val="Heading8"/>
      <w:lvlText w:val="%1.%2"/>
      <w:lvlJc w:val="left"/>
      <w:pPr>
        <w:ind w:left="576" w:hanging="576"/>
      </w:pPr>
      <w:rPr>
        <w:rFonts w:hint="default"/>
      </w:rPr>
    </w:lvl>
    <w:lvl w:ilvl="2">
      <w:start w:val="1"/>
      <w:numFmt w:val="decimal"/>
      <w:pStyle w:val="Heading9"/>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04205DB"/>
    <w:multiLevelType w:val="hybridMultilevel"/>
    <w:tmpl w:val="F4C85C42"/>
    <w:lvl w:ilvl="0" w:tplc="D87EF526">
      <w:start w:val="1"/>
      <w:numFmt w:val="decimal"/>
      <w:pStyle w:val="NumberedList"/>
      <w:lvlText w:val="%1."/>
      <w:lvlJc w:val="left"/>
      <w:pPr>
        <w:ind w:left="720" w:hanging="360"/>
      </w:pPr>
      <w:rPr>
        <w:rFonts w:ascii="Times New Roman" w:hAnsi="Times New Roman"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B3B01F0E">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022944"/>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30E6FA4"/>
    <w:multiLevelType w:val="hybridMultilevel"/>
    <w:tmpl w:val="401609D0"/>
    <w:lvl w:ilvl="0" w:tplc="04090001">
      <w:start w:val="1"/>
      <w:numFmt w:val="bullet"/>
      <w:lvlText w:val=""/>
      <w:lvlJc w:val="left"/>
      <w:pPr>
        <w:ind w:left="720" w:hanging="360"/>
      </w:pPr>
      <w:rPr>
        <w:rFonts w:ascii="Symbol" w:hAnsi="Symbol" w:hint="default"/>
      </w:rPr>
    </w:lvl>
    <w:lvl w:ilvl="1" w:tplc="EA76564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ED7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AEB7D3F"/>
    <w:multiLevelType w:val="hybridMultilevel"/>
    <w:tmpl w:val="45425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B41F15"/>
    <w:multiLevelType w:val="hybridMultilevel"/>
    <w:tmpl w:val="50E4A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2300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2462BDC"/>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AA0170A"/>
    <w:multiLevelType w:val="multilevel"/>
    <w:tmpl w:val="AA5AEAEC"/>
    <w:lvl w:ilvl="0">
      <w:start w:val="1"/>
      <w:numFmt w:val="decimal"/>
      <w:lvlText w:val="%1."/>
      <w:lvlJc w:val="left"/>
      <w:pPr>
        <w:ind w:left="360" w:hanging="360"/>
      </w:pPr>
      <w:rPr>
        <w:rFonts w:hint="default"/>
      </w:rPr>
    </w:lvl>
    <w:lvl w:ilvl="1">
      <w:start w:val="1"/>
      <w:numFmt w:val="decimal"/>
      <w:lvlText w:val="%1.%2."/>
      <w:lvlJc w:val="left"/>
      <w:pPr>
        <w:ind w:left="412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AC95693"/>
    <w:multiLevelType w:val="hybridMultilevel"/>
    <w:tmpl w:val="1B86340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CF3D87"/>
    <w:multiLevelType w:val="hybridMultilevel"/>
    <w:tmpl w:val="395268F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BF51AA"/>
    <w:multiLevelType w:val="hybridMultilevel"/>
    <w:tmpl w:val="71F8A702"/>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F658AF"/>
    <w:multiLevelType w:val="hybridMultilevel"/>
    <w:tmpl w:val="0AD4D4AA"/>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694A1E"/>
    <w:multiLevelType w:val="hybridMultilevel"/>
    <w:tmpl w:val="4036A6C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8DD4EDC"/>
    <w:multiLevelType w:val="hybridMultilevel"/>
    <w:tmpl w:val="1374A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1">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E0505D"/>
    <w:multiLevelType w:val="hybridMultilevel"/>
    <w:tmpl w:val="59FEE17A"/>
    <w:lvl w:ilvl="0" w:tplc="04090001">
      <w:start w:val="1"/>
      <w:numFmt w:val="bullet"/>
      <w:lvlText w:val=""/>
      <w:lvlJc w:val="left"/>
      <w:pPr>
        <w:ind w:left="720" w:hanging="360"/>
      </w:pPr>
      <w:rPr>
        <w:rFonts w:ascii="Symbol" w:hAnsi="Symbol" w:hint="default"/>
      </w:rPr>
    </w:lvl>
    <w:lvl w:ilvl="1" w:tplc="C70C8FE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820FC0"/>
    <w:multiLevelType w:val="hybridMultilevel"/>
    <w:tmpl w:val="C5920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F8219C"/>
    <w:multiLevelType w:val="hybridMultilevel"/>
    <w:tmpl w:val="07E2AE76"/>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6C5223"/>
    <w:multiLevelType w:val="hybridMultilevel"/>
    <w:tmpl w:val="60BA4070"/>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906AB8"/>
    <w:multiLevelType w:val="hybridMultilevel"/>
    <w:tmpl w:val="B77CA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5A3ADD"/>
    <w:multiLevelType w:val="hybridMultilevel"/>
    <w:tmpl w:val="E44CBB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A7C2AEF"/>
    <w:multiLevelType w:val="multilevel"/>
    <w:tmpl w:val="ED2C79A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pStyle w:val="Heading7"/>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BBB7709"/>
    <w:multiLevelType w:val="hybridMultilevel"/>
    <w:tmpl w:val="EC2A851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C75651D"/>
    <w:multiLevelType w:val="hybridMultilevel"/>
    <w:tmpl w:val="9CA2829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2"/>
  </w:num>
  <w:num w:numId="4">
    <w:abstractNumId w:val="13"/>
  </w:num>
  <w:num w:numId="5">
    <w:abstractNumId w:val="11"/>
  </w:num>
  <w:num w:numId="6">
    <w:abstractNumId w:val="6"/>
  </w:num>
  <w:num w:numId="7">
    <w:abstractNumId w:val="15"/>
  </w:num>
  <w:num w:numId="8">
    <w:abstractNumId w:val="28"/>
  </w:num>
  <w:num w:numId="9">
    <w:abstractNumId w:val="22"/>
  </w:num>
  <w:num w:numId="10">
    <w:abstractNumId w:val="1"/>
  </w:num>
  <w:num w:numId="11">
    <w:abstractNumId w:val="7"/>
  </w:num>
  <w:num w:numId="12">
    <w:abstractNumId w:val="26"/>
  </w:num>
  <w:num w:numId="13">
    <w:abstractNumId w:val="35"/>
  </w:num>
  <w:num w:numId="14">
    <w:abstractNumId w:val="8"/>
  </w:num>
  <w:num w:numId="15">
    <w:abstractNumId w:val="3"/>
  </w:num>
  <w:num w:numId="16">
    <w:abstractNumId w:val="0"/>
  </w:num>
  <w:num w:numId="17">
    <w:abstractNumId w:val="27"/>
  </w:num>
  <w:num w:numId="18">
    <w:abstractNumId w:val="17"/>
  </w:num>
  <w:num w:numId="19">
    <w:abstractNumId w:val="32"/>
  </w:num>
  <w:num w:numId="20">
    <w:abstractNumId w:val="33"/>
  </w:num>
  <w:num w:numId="21">
    <w:abstractNumId w:val="36"/>
  </w:num>
  <w:num w:numId="22">
    <w:abstractNumId w:val="31"/>
  </w:num>
  <w:num w:numId="23">
    <w:abstractNumId w:val="25"/>
  </w:num>
  <w:num w:numId="24">
    <w:abstractNumId w:val="23"/>
  </w:num>
  <w:num w:numId="25">
    <w:abstractNumId w:val="5"/>
  </w:num>
  <w:num w:numId="26">
    <w:abstractNumId w:val="30"/>
  </w:num>
  <w:num w:numId="27">
    <w:abstractNumId w:val="24"/>
  </w:num>
  <w:num w:numId="28">
    <w:abstractNumId w:val="18"/>
  </w:num>
  <w:num w:numId="29">
    <w:abstractNumId w:val="21"/>
  </w:num>
  <w:num w:numId="30">
    <w:abstractNumId w:val="16"/>
  </w:num>
  <w:num w:numId="31">
    <w:abstractNumId w:val="19"/>
  </w:num>
  <w:num w:numId="32">
    <w:abstractNumId w:val="10"/>
  </w:num>
  <w:num w:numId="33">
    <w:abstractNumId w:val="14"/>
  </w:num>
  <w:num w:numId="34">
    <w:abstractNumId w:val="20"/>
  </w:num>
  <w:num w:numId="35">
    <w:abstractNumId w:val="29"/>
  </w:num>
  <w:num w:numId="36">
    <w:abstractNumId w:val="34"/>
  </w:num>
  <w:num w:numId="37">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9C1"/>
    <w:rsid w:val="000026B4"/>
    <w:rsid w:val="00007476"/>
    <w:rsid w:val="00014473"/>
    <w:rsid w:val="00015339"/>
    <w:rsid w:val="000165DF"/>
    <w:rsid w:val="00022BA8"/>
    <w:rsid w:val="00027D50"/>
    <w:rsid w:val="00031785"/>
    <w:rsid w:val="00034E9B"/>
    <w:rsid w:val="00034F09"/>
    <w:rsid w:val="00034FBE"/>
    <w:rsid w:val="00036CC5"/>
    <w:rsid w:val="000418EC"/>
    <w:rsid w:val="0004200D"/>
    <w:rsid w:val="000421A7"/>
    <w:rsid w:val="000525C2"/>
    <w:rsid w:val="00055E09"/>
    <w:rsid w:val="000573C9"/>
    <w:rsid w:val="00057BD7"/>
    <w:rsid w:val="00062FA0"/>
    <w:rsid w:val="000658B9"/>
    <w:rsid w:val="00077BE7"/>
    <w:rsid w:val="00095F22"/>
    <w:rsid w:val="00097FBF"/>
    <w:rsid w:val="000A35A3"/>
    <w:rsid w:val="000A3A17"/>
    <w:rsid w:val="000B02B3"/>
    <w:rsid w:val="000B1CBE"/>
    <w:rsid w:val="000B50BA"/>
    <w:rsid w:val="000B78AB"/>
    <w:rsid w:val="000C6578"/>
    <w:rsid w:val="000D3B6B"/>
    <w:rsid w:val="000D51FD"/>
    <w:rsid w:val="000E0F50"/>
    <w:rsid w:val="000E343F"/>
    <w:rsid w:val="000E615D"/>
    <w:rsid w:val="000F01C8"/>
    <w:rsid w:val="000F359A"/>
    <w:rsid w:val="000F4AFA"/>
    <w:rsid w:val="001025D5"/>
    <w:rsid w:val="00105DE5"/>
    <w:rsid w:val="00106D15"/>
    <w:rsid w:val="0011032B"/>
    <w:rsid w:val="00114645"/>
    <w:rsid w:val="0011572A"/>
    <w:rsid w:val="0011613F"/>
    <w:rsid w:val="001170E3"/>
    <w:rsid w:val="00125454"/>
    <w:rsid w:val="0012561B"/>
    <w:rsid w:val="00127A63"/>
    <w:rsid w:val="001323BC"/>
    <w:rsid w:val="00132991"/>
    <w:rsid w:val="00134DCE"/>
    <w:rsid w:val="00144529"/>
    <w:rsid w:val="0014604C"/>
    <w:rsid w:val="001479A2"/>
    <w:rsid w:val="001507AF"/>
    <w:rsid w:val="00152FBE"/>
    <w:rsid w:val="0015302D"/>
    <w:rsid w:val="001530C8"/>
    <w:rsid w:val="001561CD"/>
    <w:rsid w:val="001646DE"/>
    <w:rsid w:val="00170ED6"/>
    <w:rsid w:val="0017351B"/>
    <w:rsid w:val="00180B4E"/>
    <w:rsid w:val="0018413D"/>
    <w:rsid w:val="0018495C"/>
    <w:rsid w:val="001849BA"/>
    <w:rsid w:val="00184EB0"/>
    <w:rsid w:val="00185B42"/>
    <w:rsid w:val="00185CEE"/>
    <w:rsid w:val="00196B56"/>
    <w:rsid w:val="00197D24"/>
    <w:rsid w:val="001A7794"/>
    <w:rsid w:val="001B3F4F"/>
    <w:rsid w:val="001C196F"/>
    <w:rsid w:val="001C40BD"/>
    <w:rsid w:val="001C4281"/>
    <w:rsid w:val="001C52E7"/>
    <w:rsid w:val="001C5B60"/>
    <w:rsid w:val="001D5240"/>
    <w:rsid w:val="001E30E8"/>
    <w:rsid w:val="001E3788"/>
    <w:rsid w:val="001E4CBD"/>
    <w:rsid w:val="001E4D5B"/>
    <w:rsid w:val="001E73EE"/>
    <w:rsid w:val="001F4E39"/>
    <w:rsid w:val="001F4F94"/>
    <w:rsid w:val="002018BC"/>
    <w:rsid w:val="00204CC4"/>
    <w:rsid w:val="002051E6"/>
    <w:rsid w:val="00206281"/>
    <w:rsid w:val="00206976"/>
    <w:rsid w:val="00210E9C"/>
    <w:rsid w:val="00212056"/>
    <w:rsid w:val="00212A9E"/>
    <w:rsid w:val="00213292"/>
    <w:rsid w:val="00222355"/>
    <w:rsid w:val="0022254A"/>
    <w:rsid w:val="00223C34"/>
    <w:rsid w:val="00224F59"/>
    <w:rsid w:val="002305E7"/>
    <w:rsid w:val="0023064C"/>
    <w:rsid w:val="002319B6"/>
    <w:rsid w:val="00234201"/>
    <w:rsid w:val="00234C29"/>
    <w:rsid w:val="00235649"/>
    <w:rsid w:val="00241946"/>
    <w:rsid w:val="002424A9"/>
    <w:rsid w:val="00250322"/>
    <w:rsid w:val="00251AC9"/>
    <w:rsid w:val="00252A9F"/>
    <w:rsid w:val="00254089"/>
    <w:rsid w:val="0025670A"/>
    <w:rsid w:val="00260687"/>
    <w:rsid w:val="00261559"/>
    <w:rsid w:val="00261A6A"/>
    <w:rsid w:val="00265550"/>
    <w:rsid w:val="00267843"/>
    <w:rsid w:val="00267B61"/>
    <w:rsid w:val="00270074"/>
    <w:rsid w:val="002739C1"/>
    <w:rsid w:val="00275919"/>
    <w:rsid w:val="00276F89"/>
    <w:rsid w:val="002773EC"/>
    <w:rsid w:val="00287F6C"/>
    <w:rsid w:val="0029603B"/>
    <w:rsid w:val="002A327D"/>
    <w:rsid w:val="002A5995"/>
    <w:rsid w:val="002A73D3"/>
    <w:rsid w:val="002B0EAA"/>
    <w:rsid w:val="002B1EBE"/>
    <w:rsid w:val="002B2F88"/>
    <w:rsid w:val="002C349A"/>
    <w:rsid w:val="002C67E4"/>
    <w:rsid w:val="002D0E3A"/>
    <w:rsid w:val="002D16F2"/>
    <w:rsid w:val="002D2652"/>
    <w:rsid w:val="002E06B7"/>
    <w:rsid w:val="002E36A9"/>
    <w:rsid w:val="002E3DC5"/>
    <w:rsid w:val="002F681D"/>
    <w:rsid w:val="002F7F4E"/>
    <w:rsid w:val="00302D82"/>
    <w:rsid w:val="00305B2D"/>
    <w:rsid w:val="003066ED"/>
    <w:rsid w:val="00310C4F"/>
    <w:rsid w:val="00312FEF"/>
    <w:rsid w:val="003135B1"/>
    <w:rsid w:val="003169C1"/>
    <w:rsid w:val="003217A7"/>
    <w:rsid w:val="00322248"/>
    <w:rsid w:val="00322B99"/>
    <w:rsid w:val="00324155"/>
    <w:rsid w:val="00332966"/>
    <w:rsid w:val="00332B5F"/>
    <w:rsid w:val="003338E3"/>
    <w:rsid w:val="0034106F"/>
    <w:rsid w:val="003443AA"/>
    <w:rsid w:val="003467A0"/>
    <w:rsid w:val="00351290"/>
    <w:rsid w:val="0035277F"/>
    <w:rsid w:val="0035409C"/>
    <w:rsid w:val="00354256"/>
    <w:rsid w:val="003614FA"/>
    <w:rsid w:val="0036213C"/>
    <w:rsid w:val="00362FA2"/>
    <w:rsid w:val="00365C76"/>
    <w:rsid w:val="003705C6"/>
    <w:rsid w:val="00371E39"/>
    <w:rsid w:val="0037245D"/>
    <w:rsid w:val="003815FA"/>
    <w:rsid w:val="00382EFD"/>
    <w:rsid w:val="00391362"/>
    <w:rsid w:val="00392C58"/>
    <w:rsid w:val="00393638"/>
    <w:rsid w:val="003A0492"/>
    <w:rsid w:val="003A4D8F"/>
    <w:rsid w:val="003B5A84"/>
    <w:rsid w:val="003B6382"/>
    <w:rsid w:val="003C6D6F"/>
    <w:rsid w:val="003C7321"/>
    <w:rsid w:val="003D44C5"/>
    <w:rsid w:val="003D7AE7"/>
    <w:rsid w:val="003E2C4B"/>
    <w:rsid w:val="003E552D"/>
    <w:rsid w:val="004018E6"/>
    <w:rsid w:val="00401B00"/>
    <w:rsid w:val="0040227F"/>
    <w:rsid w:val="00402FD9"/>
    <w:rsid w:val="0040385A"/>
    <w:rsid w:val="00404A3F"/>
    <w:rsid w:val="00406CCF"/>
    <w:rsid w:val="00407825"/>
    <w:rsid w:val="00415DD9"/>
    <w:rsid w:val="00417680"/>
    <w:rsid w:val="004206F5"/>
    <w:rsid w:val="00421F94"/>
    <w:rsid w:val="004348A6"/>
    <w:rsid w:val="00437644"/>
    <w:rsid w:val="0044011E"/>
    <w:rsid w:val="00442111"/>
    <w:rsid w:val="00442BE6"/>
    <w:rsid w:val="00450468"/>
    <w:rsid w:val="00450B0B"/>
    <w:rsid w:val="00453910"/>
    <w:rsid w:val="00455083"/>
    <w:rsid w:val="00456AE0"/>
    <w:rsid w:val="00460F56"/>
    <w:rsid w:val="00460F81"/>
    <w:rsid w:val="00463BF6"/>
    <w:rsid w:val="00464EDF"/>
    <w:rsid w:val="0047389D"/>
    <w:rsid w:val="00477414"/>
    <w:rsid w:val="00482B96"/>
    <w:rsid w:val="00487ABF"/>
    <w:rsid w:val="00493614"/>
    <w:rsid w:val="00493B20"/>
    <w:rsid w:val="00493EB4"/>
    <w:rsid w:val="00495013"/>
    <w:rsid w:val="00495F5F"/>
    <w:rsid w:val="0049686F"/>
    <w:rsid w:val="00497281"/>
    <w:rsid w:val="004A45FB"/>
    <w:rsid w:val="004A6F05"/>
    <w:rsid w:val="004B3921"/>
    <w:rsid w:val="004B60A7"/>
    <w:rsid w:val="004B7A30"/>
    <w:rsid w:val="004C1040"/>
    <w:rsid w:val="004C275C"/>
    <w:rsid w:val="004C3337"/>
    <w:rsid w:val="004C4E22"/>
    <w:rsid w:val="004C7713"/>
    <w:rsid w:val="004D174C"/>
    <w:rsid w:val="004D21B6"/>
    <w:rsid w:val="004D4FB6"/>
    <w:rsid w:val="004D7DDE"/>
    <w:rsid w:val="004E1E77"/>
    <w:rsid w:val="004E32F5"/>
    <w:rsid w:val="004E5197"/>
    <w:rsid w:val="004E5C09"/>
    <w:rsid w:val="004E5FBC"/>
    <w:rsid w:val="004F127E"/>
    <w:rsid w:val="004F4D47"/>
    <w:rsid w:val="004F7DCE"/>
    <w:rsid w:val="004F7E45"/>
    <w:rsid w:val="00503449"/>
    <w:rsid w:val="005054B1"/>
    <w:rsid w:val="00506B76"/>
    <w:rsid w:val="00513DD9"/>
    <w:rsid w:val="005160B8"/>
    <w:rsid w:val="00517359"/>
    <w:rsid w:val="00524B0E"/>
    <w:rsid w:val="00524F98"/>
    <w:rsid w:val="00524FF3"/>
    <w:rsid w:val="005257BA"/>
    <w:rsid w:val="005323B4"/>
    <w:rsid w:val="00535830"/>
    <w:rsid w:val="00536AE7"/>
    <w:rsid w:val="00536D88"/>
    <w:rsid w:val="00540842"/>
    <w:rsid w:val="005419B5"/>
    <w:rsid w:val="00543810"/>
    <w:rsid w:val="00543847"/>
    <w:rsid w:val="00550DDA"/>
    <w:rsid w:val="00565B83"/>
    <w:rsid w:val="005674E6"/>
    <w:rsid w:val="00572DED"/>
    <w:rsid w:val="005770D6"/>
    <w:rsid w:val="00577D41"/>
    <w:rsid w:val="00581A44"/>
    <w:rsid w:val="00584843"/>
    <w:rsid w:val="0058764C"/>
    <w:rsid w:val="0059103A"/>
    <w:rsid w:val="00592994"/>
    <w:rsid w:val="00596653"/>
    <w:rsid w:val="00597C62"/>
    <w:rsid w:val="005A1494"/>
    <w:rsid w:val="005A2564"/>
    <w:rsid w:val="005A6829"/>
    <w:rsid w:val="005C1188"/>
    <w:rsid w:val="005C4EF6"/>
    <w:rsid w:val="005D4CEA"/>
    <w:rsid w:val="005D66D9"/>
    <w:rsid w:val="005D6AC5"/>
    <w:rsid w:val="005D796D"/>
    <w:rsid w:val="005E01A7"/>
    <w:rsid w:val="005E11C2"/>
    <w:rsid w:val="005E278E"/>
    <w:rsid w:val="005E6F5E"/>
    <w:rsid w:val="005F3FCE"/>
    <w:rsid w:val="005F4CFA"/>
    <w:rsid w:val="005F5B37"/>
    <w:rsid w:val="005F7FA8"/>
    <w:rsid w:val="00602EC3"/>
    <w:rsid w:val="00604E5A"/>
    <w:rsid w:val="00612A5F"/>
    <w:rsid w:val="00612F88"/>
    <w:rsid w:val="00613841"/>
    <w:rsid w:val="00614624"/>
    <w:rsid w:val="00621C9D"/>
    <w:rsid w:val="006256B6"/>
    <w:rsid w:val="00626C52"/>
    <w:rsid w:val="006326B7"/>
    <w:rsid w:val="00633128"/>
    <w:rsid w:val="00634354"/>
    <w:rsid w:val="0063515F"/>
    <w:rsid w:val="00640CF5"/>
    <w:rsid w:val="00641D3F"/>
    <w:rsid w:val="006422AF"/>
    <w:rsid w:val="00644026"/>
    <w:rsid w:val="0065071F"/>
    <w:rsid w:val="00650DB8"/>
    <w:rsid w:val="00652959"/>
    <w:rsid w:val="00661D59"/>
    <w:rsid w:val="0068218E"/>
    <w:rsid w:val="00687206"/>
    <w:rsid w:val="00691EF9"/>
    <w:rsid w:val="00695A2C"/>
    <w:rsid w:val="00695AD7"/>
    <w:rsid w:val="00697218"/>
    <w:rsid w:val="006974A0"/>
    <w:rsid w:val="006A4B67"/>
    <w:rsid w:val="006A7A9D"/>
    <w:rsid w:val="006B25E6"/>
    <w:rsid w:val="006B6684"/>
    <w:rsid w:val="006B6B02"/>
    <w:rsid w:val="006B6EC6"/>
    <w:rsid w:val="006C0A9E"/>
    <w:rsid w:val="006C22AC"/>
    <w:rsid w:val="006C2C20"/>
    <w:rsid w:val="006C3184"/>
    <w:rsid w:val="006C76A4"/>
    <w:rsid w:val="006D12A8"/>
    <w:rsid w:val="006D2951"/>
    <w:rsid w:val="006D48F9"/>
    <w:rsid w:val="006E7DAD"/>
    <w:rsid w:val="006F11DD"/>
    <w:rsid w:val="006F1868"/>
    <w:rsid w:val="006F452D"/>
    <w:rsid w:val="006F584D"/>
    <w:rsid w:val="006F5C08"/>
    <w:rsid w:val="006F64DB"/>
    <w:rsid w:val="0071140F"/>
    <w:rsid w:val="0071347E"/>
    <w:rsid w:val="007154F3"/>
    <w:rsid w:val="00716D20"/>
    <w:rsid w:val="00716E57"/>
    <w:rsid w:val="0071776F"/>
    <w:rsid w:val="0072560A"/>
    <w:rsid w:val="0073047E"/>
    <w:rsid w:val="00742283"/>
    <w:rsid w:val="00753925"/>
    <w:rsid w:val="00755F13"/>
    <w:rsid w:val="00756473"/>
    <w:rsid w:val="00757BC6"/>
    <w:rsid w:val="007651DD"/>
    <w:rsid w:val="00767994"/>
    <w:rsid w:val="00767F15"/>
    <w:rsid w:val="007722C4"/>
    <w:rsid w:val="00776CC8"/>
    <w:rsid w:val="00783218"/>
    <w:rsid w:val="00786E96"/>
    <w:rsid w:val="00795894"/>
    <w:rsid w:val="007971A9"/>
    <w:rsid w:val="007A2D29"/>
    <w:rsid w:val="007A498E"/>
    <w:rsid w:val="007A4CBC"/>
    <w:rsid w:val="007A6212"/>
    <w:rsid w:val="007B64FA"/>
    <w:rsid w:val="007B7F33"/>
    <w:rsid w:val="007C0F54"/>
    <w:rsid w:val="007C1E11"/>
    <w:rsid w:val="007C223C"/>
    <w:rsid w:val="007C586D"/>
    <w:rsid w:val="007E294C"/>
    <w:rsid w:val="007E2EF5"/>
    <w:rsid w:val="007E2FC9"/>
    <w:rsid w:val="007F0493"/>
    <w:rsid w:val="007F2276"/>
    <w:rsid w:val="007F4BDF"/>
    <w:rsid w:val="007F6E1C"/>
    <w:rsid w:val="00801798"/>
    <w:rsid w:val="00803B2D"/>
    <w:rsid w:val="0081095B"/>
    <w:rsid w:val="008143DB"/>
    <w:rsid w:val="00814C48"/>
    <w:rsid w:val="008156D6"/>
    <w:rsid w:val="00815B18"/>
    <w:rsid w:val="00815FB0"/>
    <w:rsid w:val="00826252"/>
    <w:rsid w:val="008317FC"/>
    <w:rsid w:val="00832886"/>
    <w:rsid w:val="00832F14"/>
    <w:rsid w:val="00834695"/>
    <w:rsid w:val="00834717"/>
    <w:rsid w:val="00835DCF"/>
    <w:rsid w:val="00835E4D"/>
    <w:rsid w:val="00836942"/>
    <w:rsid w:val="008441C5"/>
    <w:rsid w:val="00844E70"/>
    <w:rsid w:val="0085098B"/>
    <w:rsid w:val="00850CFF"/>
    <w:rsid w:val="0085198D"/>
    <w:rsid w:val="0085607D"/>
    <w:rsid w:val="0085646D"/>
    <w:rsid w:val="00857BEA"/>
    <w:rsid w:val="0086011D"/>
    <w:rsid w:val="0086488D"/>
    <w:rsid w:val="00864FF3"/>
    <w:rsid w:val="008727DF"/>
    <w:rsid w:val="00873DCE"/>
    <w:rsid w:val="00880545"/>
    <w:rsid w:val="0088067C"/>
    <w:rsid w:val="00881DEE"/>
    <w:rsid w:val="00885000"/>
    <w:rsid w:val="00894248"/>
    <w:rsid w:val="008948C2"/>
    <w:rsid w:val="00895C1C"/>
    <w:rsid w:val="00896324"/>
    <w:rsid w:val="008A044A"/>
    <w:rsid w:val="008A1EFF"/>
    <w:rsid w:val="008A2C1A"/>
    <w:rsid w:val="008A4BD5"/>
    <w:rsid w:val="008A5F5E"/>
    <w:rsid w:val="008B02C5"/>
    <w:rsid w:val="008B1953"/>
    <w:rsid w:val="008B6ABB"/>
    <w:rsid w:val="008C11E1"/>
    <w:rsid w:val="008C19BE"/>
    <w:rsid w:val="008D06A3"/>
    <w:rsid w:val="008D0709"/>
    <w:rsid w:val="008D08F0"/>
    <w:rsid w:val="008D2DB4"/>
    <w:rsid w:val="008D5429"/>
    <w:rsid w:val="008E26A9"/>
    <w:rsid w:val="008E4A44"/>
    <w:rsid w:val="008F00D4"/>
    <w:rsid w:val="008F11C8"/>
    <w:rsid w:val="008F30C1"/>
    <w:rsid w:val="008F41A2"/>
    <w:rsid w:val="00900C8E"/>
    <w:rsid w:val="00904634"/>
    <w:rsid w:val="00905E24"/>
    <w:rsid w:val="00917B19"/>
    <w:rsid w:val="009200AB"/>
    <w:rsid w:val="009230F0"/>
    <w:rsid w:val="009246AF"/>
    <w:rsid w:val="00925BD0"/>
    <w:rsid w:val="0092699C"/>
    <w:rsid w:val="00927822"/>
    <w:rsid w:val="00940500"/>
    <w:rsid w:val="00945427"/>
    <w:rsid w:val="00946052"/>
    <w:rsid w:val="00947D8A"/>
    <w:rsid w:val="009523E5"/>
    <w:rsid w:val="009552A2"/>
    <w:rsid w:val="0096463F"/>
    <w:rsid w:val="00966DE5"/>
    <w:rsid w:val="0097241A"/>
    <w:rsid w:val="00974022"/>
    <w:rsid w:val="009779D2"/>
    <w:rsid w:val="00980253"/>
    <w:rsid w:val="00990A06"/>
    <w:rsid w:val="009919FF"/>
    <w:rsid w:val="00996675"/>
    <w:rsid w:val="00996A81"/>
    <w:rsid w:val="00996CBB"/>
    <w:rsid w:val="009A0A57"/>
    <w:rsid w:val="009A0C95"/>
    <w:rsid w:val="009A2ACB"/>
    <w:rsid w:val="009A5627"/>
    <w:rsid w:val="009A742C"/>
    <w:rsid w:val="009B4CC3"/>
    <w:rsid w:val="009B72A2"/>
    <w:rsid w:val="009C05C7"/>
    <w:rsid w:val="009C0996"/>
    <w:rsid w:val="009C186F"/>
    <w:rsid w:val="009C24B1"/>
    <w:rsid w:val="009C4FEB"/>
    <w:rsid w:val="009D27DB"/>
    <w:rsid w:val="009D2869"/>
    <w:rsid w:val="009E0DEE"/>
    <w:rsid w:val="009E0DF5"/>
    <w:rsid w:val="009E437E"/>
    <w:rsid w:val="009E75DC"/>
    <w:rsid w:val="009F5770"/>
    <w:rsid w:val="009F7BFE"/>
    <w:rsid w:val="00A00A6E"/>
    <w:rsid w:val="00A0201E"/>
    <w:rsid w:val="00A046C0"/>
    <w:rsid w:val="00A11B18"/>
    <w:rsid w:val="00A13D5B"/>
    <w:rsid w:val="00A25A3B"/>
    <w:rsid w:val="00A326FE"/>
    <w:rsid w:val="00A339DC"/>
    <w:rsid w:val="00A34F9C"/>
    <w:rsid w:val="00A359EF"/>
    <w:rsid w:val="00A36015"/>
    <w:rsid w:val="00A42C6C"/>
    <w:rsid w:val="00A461BF"/>
    <w:rsid w:val="00A47F37"/>
    <w:rsid w:val="00A54D7A"/>
    <w:rsid w:val="00A6136B"/>
    <w:rsid w:val="00A61690"/>
    <w:rsid w:val="00A62085"/>
    <w:rsid w:val="00A64A0B"/>
    <w:rsid w:val="00A6508E"/>
    <w:rsid w:val="00A65932"/>
    <w:rsid w:val="00A72D8A"/>
    <w:rsid w:val="00A77AA5"/>
    <w:rsid w:val="00A77D22"/>
    <w:rsid w:val="00A87F7A"/>
    <w:rsid w:val="00A92448"/>
    <w:rsid w:val="00A949D0"/>
    <w:rsid w:val="00A9533E"/>
    <w:rsid w:val="00A95836"/>
    <w:rsid w:val="00A959EB"/>
    <w:rsid w:val="00AB41E7"/>
    <w:rsid w:val="00AC2020"/>
    <w:rsid w:val="00AC40DB"/>
    <w:rsid w:val="00AD1F4F"/>
    <w:rsid w:val="00AD3546"/>
    <w:rsid w:val="00AD3F32"/>
    <w:rsid w:val="00AD4EC1"/>
    <w:rsid w:val="00AD6007"/>
    <w:rsid w:val="00AE4056"/>
    <w:rsid w:val="00AE680F"/>
    <w:rsid w:val="00AE7EB7"/>
    <w:rsid w:val="00AF0AE6"/>
    <w:rsid w:val="00AF1DB1"/>
    <w:rsid w:val="00AF21E8"/>
    <w:rsid w:val="00AF29A8"/>
    <w:rsid w:val="00AF3A94"/>
    <w:rsid w:val="00B02C8B"/>
    <w:rsid w:val="00B0651E"/>
    <w:rsid w:val="00B13993"/>
    <w:rsid w:val="00B16DF1"/>
    <w:rsid w:val="00B21280"/>
    <w:rsid w:val="00B216AC"/>
    <w:rsid w:val="00B2390D"/>
    <w:rsid w:val="00B25740"/>
    <w:rsid w:val="00B26FC8"/>
    <w:rsid w:val="00B313C3"/>
    <w:rsid w:val="00B370D3"/>
    <w:rsid w:val="00B42059"/>
    <w:rsid w:val="00B43166"/>
    <w:rsid w:val="00B47A5F"/>
    <w:rsid w:val="00B52031"/>
    <w:rsid w:val="00B57832"/>
    <w:rsid w:val="00B60131"/>
    <w:rsid w:val="00B60A53"/>
    <w:rsid w:val="00B60E46"/>
    <w:rsid w:val="00B62AC8"/>
    <w:rsid w:val="00B638B1"/>
    <w:rsid w:val="00B63D69"/>
    <w:rsid w:val="00B66E9E"/>
    <w:rsid w:val="00B70697"/>
    <w:rsid w:val="00B70E00"/>
    <w:rsid w:val="00B73AEE"/>
    <w:rsid w:val="00B762A6"/>
    <w:rsid w:val="00B76441"/>
    <w:rsid w:val="00B76E00"/>
    <w:rsid w:val="00B772FD"/>
    <w:rsid w:val="00B81EA2"/>
    <w:rsid w:val="00B83E47"/>
    <w:rsid w:val="00B92C1D"/>
    <w:rsid w:val="00BA133A"/>
    <w:rsid w:val="00BA211F"/>
    <w:rsid w:val="00BA3F80"/>
    <w:rsid w:val="00BA6DE7"/>
    <w:rsid w:val="00BB237D"/>
    <w:rsid w:val="00BB31B0"/>
    <w:rsid w:val="00BB4AEF"/>
    <w:rsid w:val="00BC6075"/>
    <w:rsid w:val="00BD1367"/>
    <w:rsid w:val="00BD1DD8"/>
    <w:rsid w:val="00BD540E"/>
    <w:rsid w:val="00BE4220"/>
    <w:rsid w:val="00BE45CA"/>
    <w:rsid w:val="00BE606F"/>
    <w:rsid w:val="00BF5330"/>
    <w:rsid w:val="00C0308F"/>
    <w:rsid w:val="00C06175"/>
    <w:rsid w:val="00C06AFA"/>
    <w:rsid w:val="00C100A7"/>
    <w:rsid w:val="00C1279D"/>
    <w:rsid w:val="00C20096"/>
    <w:rsid w:val="00C240B6"/>
    <w:rsid w:val="00C30787"/>
    <w:rsid w:val="00C31C56"/>
    <w:rsid w:val="00C35ACC"/>
    <w:rsid w:val="00C419CE"/>
    <w:rsid w:val="00C43870"/>
    <w:rsid w:val="00C452FA"/>
    <w:rsid w:val="00C453AC"/>
    <w:rsid w:val="00C514B4"/>
    <w:rsid w:val="00C52E6A"/>
    <w:rsid w:val="00C5751C"/>
    <w:rsid w:val="00C652EC"/>
    <w:rsid w:val="00C814B9"/>
    <w:rsid w:val="00C825EB"/>
    <w:rsid w:val="00C8337D"/>
    <w:rsid w:val="00C85427"/>
    <w:rsid w:val="00C90982"/>
    <w:rsid w:val="00C9535D"/>
    <w:rsid w:val="00C9792F"/>
    <w:rsid w:val="00CA030E"/>
    <w:rsid w:val="00CA4854"/>
    <w:rsid w:val="00CB1D2A"/>
    <w:rsid w:val="00CB3C78"/>
    <w:rsid w:val="00CB5ED0"/>
    <w:rsid w:val="00CC1BED"/>
    <w:rsid w:val="00CC1F5C"/>
    <w:rsid w:val="00CC71F2"/>
    <w:rsid w:val="00CD0EDF"/>
    <w:rsid w:val="00CD3FDC"/>
    <w:rsid w:val="00CD658C"/>
    <w:rsid w:val="00CD6952"/>
    <w:rsid w:val="00CD6DEA"/>
    <w:rsid w:val="00CE74B6"/>
    <w:rsid w:val="00CF6AFA"/>
    <w:rsid w:val="00D018EB"/>
    <w:rsid w:val="00D023D3"/>
    <w:rsid w:val="00D024EB"/>
    <w:rsid w:val="00D06C89"/>
    <w:rsid w:val="00D06CB2"/>
    <w:rsid w:val="00D0706E"/>
    <w:rsid w:val="00D13F4D"/>
    <w:rsid w:val="00D25735"/>
    <w:rsid w:val="00D2706B"/>
    <w:rsid w:val="00D31D65"/>
    <w:rsid w:val="00D32746"/>
    <w:rsid w:val="00D332CF"/>
    <w:rsid w:val="00D3435B"/>
    <w:rsid w:val="00D505A3"/>
    <w:rsid w:val="00D6119E"/>
    <w:rsid w:val="00D626D1"/>
    <w:rsid w:val="00D63AA2"/>
    <w:rsid w:val="00D64A0E"/>
    <w:rsid w:val="00D64A46"/>
    <w:rsid w:val="00D73073"/>
    <w:rsid w:val="00D81575"/>
    <w:rsid w:val="00D81B2D"/>
    <w:rsid w:val="00D87C39"/>
    <w:rsid w:val="00D92DEE"/>
    <w:rsid w:val="00D93480"/>
    <w:rsid w:val="00D93D01"/>
    <w:rsid w:val="00D95193"/>
    <w:rsid w:val="00DA523C"/>
    <w:rsid w:val="00DA5399"/>
    <w:rsid w:val="00DA65A0"/>
    <w:rsid w:val="00DB44E8"/>
    <w:rsid w:val="00DC3711"/>
    <w:rsid w:val="00DC58A1"/>
    <w:rsid w:val="00DD2507"/>
    <w:rsid w:val="00DD51AA"/>
    <w:rsid w:val="00DD657F"/>
    <w:rsid w:val="00DD6BDA"/>
    <w:rsid w:val="00DD70AB"/>
    <w:rsid w:val="00DE1178"/>
    <w:rsid w:val="00DE1AEC"/>
    <w:rsid w:val="00DE3435"/>
    <w:rsid w:val="00DE4EB9"/>
    <w:rsid w:val="00DF145C"/>
    <w:rsid w:val="00DF5F7B"/>
    <w:rsid w:val="00DF6802"/>
    <w:rsid w:val="00DF6A90"/>
    <w:rsid w:val="00DF740D"/>
    <w:rsid w:val="00E018BC"/>
    <w:rsid w:val="00E03DA2"/>
    <w:rsid w:val="00E04907"/>
    <w:rsid w:val="00E05335"/>
    <w:rsid w:val="00E10DC6"/>
    <w:rsid w:val="00E1557F"/>
    <w:rsid w:val="00E17551"/>
    <w:rsid w:val="00E211D0"/>
    <w:rsid w:val="00E237F9"/>
    <w:rsid w:val="00E25D72"/>
    <w:rsid w:val="00E262D7"/>
    <w:rsid w:val="00E264A2"/>
    <w:rsid w:val="00E27EE7"/>
    <w:rsid w:val="00E326F8"/>
    <w:rsid w:val="00E33CDA"/>
    <w:rsid w:val="00E371CD"/>
    <w:rsid w:val="00E40178"/>
    <w:rsid w:val="00E42875"/>
    <w:rsid w:val="00E43963"/>
    <w:rsid w:val="00E50408"/>
    <w:rsid w:val="00E5270A"/>
    <w:rsid w:val="00E53E1F"/>
    <w:rsid w:val="00E5498D"/>
    <w:rsid w:val="00E62ED8"/>
    <w:rsid w:val="00E65011"/>
    <w:rsid w:val="00E651ED"/>
    <w:rsid w:val="00E6645A"/>
    <w:rsid w:val="00E66D96"/>
    <w:rsid w:val="00E67B46"/>
    <w:rsid w:val="00E71225"/>
    <w:rsid w:val="00E7374E"/>
    <w:rsid w:val="00E76380"/>
    <w:rsid w:val="00E832B8"/>
    <w:rsid w:val="00E83C60"/>
    <w:rsid w:val="00E85C83"/>
    <w:rsid w:val="00E930FA"/>
    <w:rsid w:val="00E97A40"/>
    <w:rsid w:val="00E97CED"/>
    <w:rsid w:val="00EA07D5"/>
    <w:rsid w:val="00EA2DDD"/>
    <w:rsid w:val="00EA6076"/>
    <w:rsid w:val="00EB01DB"/>
    <w:rsid w:val="00EB6640"/>
    <w:rsid w:val="00EB6988"/>
    <w:rsid w:val="00ED0BC3"/>
    <w:rsid w:val="00ED0EE6"/>
    <w:rsid w:val="00ED2AFA"/>
    <w:rsid w:val="00ED5EBF"/>
    <w:rsid w:val="00EE235B"/>
    <w:rsid w:val="00EE60D3"/>
    <w:rsid w:val="00EE74BD"/>
    <w:rsid w:val="00EE7CC2"/>
    <w:rsid w:val="00EF0FAC"/>
    <w:rsid w:val="00EF4DE5"/>
    <w:rsid w:val="00EF536F"/>
    <w:rsid w:val="00EF5609"/>
    <w:rsid w:val="00F00053"/>
    <w:rsid w:val="00F005AF"/>
    <w:rsid w:val="00F014B5"/>
    <w:rsid w:val="00F0421A"/>
    <w:rsid w:val="00F068C3"/>
    <w:rsid w:val="00F06A56"/>
    <w:rsid w:val="00F16F96"/>
    <w:rsid w:val="00F171DD"/>
    <w:rsid w:val="00F17942"/>
    <w:rsid w:val="00F2015B"/>
    <w:rsid w:val="00F23FF8"/>
    <w:rsid w:val="00F24E57"/>
    <w:rsid w:val="00F25E4C"/>
    <w:rsid w:val="00F3021E"/>
    <w:rsid w:val="00F372ED"/>
    <w:rsid w:val="00F37ABD"/>
    <w:rsid w:val="00F42C74"/>
    <w:rsid w:val="00F4472B"/>
    <w:rsid w:val="00F54D9D"/>
    <w:rsid w:val="00F610AC"/>
    <w:rsid w:val="00F641CC"/>
    <w:rsid w:val="00F65EA0"/>
    <w:rsid w:val="00F72A68"/>
    <w:rsid w:val="00F72FAA"/>
    <w:rsid w:val="00F75F3C"/>
    <w:rsid w:val="00F82188"/>
    <w:rsid w:val="00F82C05"/>
    <w:rsid w:val="00F82F65"/>
    <w:rsid w:val="00F922FE"/>
    <w:rsid w:val="00F9243C"/>
    <w:rsid w:val="00F96253"/>
    <w:rsid w:val="00F97EF5"/>
    <w:rsid w:val="00FA18A1"/>
    <w:rsid w:val="00FA5FA3"/>
    <w:rsid w:val="00FA7D13"/>
    <w:rsid w:val="00FB6C14"/>
    <w:rsid w:val="00FB79E1"/>
    <w:rsid w:val="00FC40A1"/>
    <w:rsid w:val="00FD028C"/>
    <w:rsid w:val="00FD309B"/>
    <w:rsid w:val="00FD5F2A"/>
    <w:rsid w:val="00FE19AB"/>
    <w:rsid w:val="00FE3927"/>
    <w:rsid w:val="00FE5235"/>
    <w:rsid w:val="00FF0EAC"/>
    <w:rsid w:val="00FF13EB"/>
    <w:rsid w:val="00FF3A32"/>
    <w:rsid w:val="00FF4ACC"/>
    <w:rsid w:val="00FF7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20EDC4"/>
  <w14:defaultImageDpi w14:val="330"/>
  <w15:docId w15:val="{063595F4-4E6B-47D7-98E1-B099E5558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3C3"/>
    <w:pPr>
      <w:spacing w:after="0" w:line="240" w:lineRule="auto"/>
    </w:pPr>
    <w:rPr>
      <w:rFonts w:ascii="Times New Roman" w:eastAsia="Times New Roman" w:hAnsi="Times New Roman" w:cs="Times New Roman"/>
      <w:sz w:val="24"/>
      <w:szCs w:val="24"/>
    </w:rPr>
  </w:style>
  <w:style w:type="paragraph" w:styleId="Heading1">
    <w:name w:val="heading 1"/>
    <w:next w:val="Normal"/>
    <w:link w:val="Heading1Char"/>
    <w:uiPriority w:val="9"/>
    <w:qFormat/>
    <w:rsid w:val="007154F3"/>
    <w:pPr>
      <w:keepNext/>
      <w:spacing w:before="480" w:line="240" w:lineRule="auto"/>
      <w:outlineLvl w:val="0"/>
    </w:pPr>
    <w:rPr>
      <w:rFonts w:ascii="Arial" w:eastAsiaTheme="majorEastAsia" w:hAnsi="Arial" w:cstheme="majorBidi"/>
      <w:b/>
      <w:bCs/>
      <w:sz w:val="28"/>
      <w:szCs w:val="28"/>
    </w:rPr>
  </w:style>
  <w:style w:type="paragraph" w:styleId="Heading2">
    <w:name w:val="heading 2"/>
    <w:next w:val="Normal"/>
    <w:link w:val="Heading2Char"/>
    <w:uiPriority w:val="9"/>
    <w:unhideWhenUsed/>
    <w:qFormat/>
    <w:rsid w:val="007154F3"/>
    <w:pPr>
      <w:keepNext/>
      <w:spacing w:before="360" w:line="240" w:lineRule="auto"/>
      <w:outlineLvl w:val="1"/>
    </w:pPr>
    <w:rPr>
      <w:rFonts w:ascii="Arial" w:eastAsiaTheme="majorEastAsia" w:hAnsi="Arial" w:cstheme="majorBidi"/>
      <w:b/>
      <w:bCs/>
      <w:sz w:val="26"/>
      <w:szCs w:val="26"/>
    </w:rPr>
  </w:style>
  <w:style w:type="paragraph" w:styleId="Heading3">
    <w:name w:val="heading 3"/>
    <w:next w:val="Normal"/>
    <w:link w:val="Heading3Char"/>
    <w:uiPriority w:val="9"/>
    <w:unhideWhenUsed/>
    <w:qFormat/>
    <w:rsid w:val="007154F3"/>
    <w:pPr>
      <w:keepNext/>
      <w:spacing w:before="200" w:line="240" w:lineRule="auto"/>
      <w:outlineLvl w:val="2"/>
    </w:pPr>
    <w:rPr>
      <w:rFonts w:ascii="Arial" w:eastAsiaTheme="majorEastAsia" w:hAnsi="Arial" w:cstheme="majorBidi"/>
      <w:b/>
      <w:bCs/>
    </w:rPr>
  </w:style>
  <w:style w:type="paragraph" w:styleId="Heading4">
    <w:name w:val="heading 4"/>
    <w:next w:val="Normal"/>
    <w:link w:val="Heading4Char"/>
    <w:uiPriority w:val="9"/>
    <w:unhideWhenUsed/>
    <w:qFormat/>
    <w:rsid w:val="007154F3"/>
    <w:pPr>
      <w:keepNext/>
      <w:spacing w:before="200" w:line="240" w:lineRule="auto"/>
      <w:outlineLvl w:val="3"/>
    </w:pPr>
    <w:rPr>
      <w:rFonts w:ascii="Arial" w:eastAsiaTheme="majorEastAsia" w:hAnsi="Arial" w:cstheme="majorBidi"/>
      <w:b/>
      <w:bCs/>
      <w:iCs/>
    </w:rPr>
  </w:style>
  <w:style w:type="paragraph" w:styleId="Heading5">
    <w:name w:val="heading 5"/>
    <w:next w:val="Normal"/>
    <w:link w:val="Heading5Char"/>
    <w:uiPriority w:val="9"/>
    <w:unhideWhenUsed/>
    <w:qFormat/>
    <w:rsid w:val="007154F3"/>
    <w:pPr>
      <w:keepNext/>
      <w:spacing w:before="200" w:line="240" w:lineRule="auto"/>
      <w:outlineLvl w:val="4"/>
    </w:pPr>
    <w:rPr>
      <w:rFonts w:ascii="Arial" w:eastAsiaTheme="majorEastAsia" w:hAnsi="Arial" w:cstheme="majorBidi"/>
      <w:b/>
      <w:bCs/>
      <w:color w:val="000000" w:themeColor="text1"/>
    </w:rPr>
  </w:style>
  <w:style w:type="paragraph" w:styleId="Heading6">
    <w:name w:val="heading 6"/>
    <w:basedOn w:val="Normal"/>
    <w:next w:val="Normal"/>
    <w:link w:val="Heading6Char"/>
    <w:uiPriority w:val="9"/>
    <w:unhideWhenUsed/>
    <w:qFormat/>
    <w:rsid w:val="007154F3"/>
    <w:pPr>
      <w:keepNext/>
      <w:spacing w:after="200"/>
      <w:outlineLvl w:val="5"/>
    </w:pPr>
    <w:rPr>
      <w:rFonts w:ascii="Arial" w:eastAsiaTheme="majorEastAsia" w:hAnsi="Arial" w:cstheme="majorBidi"/>
      <w:b/>
      <w:bCs/>
      <w:iCs/>
      <w:color w:val="000000" w:themeColor="text1"/>
      <w:sz w:val="22"/>
      <w:szCs w:val="22"/>
    </w:rPr>
  </w:style>
  <w:style w:type="paragraph" w:styleId="Heading7">
    <w:name w:val="heading 7"/>
    <w:basedOn w:val="Heading1"/>
    <w:next w:val="Normal"/>
    <w:link w:val="Heading7Char"/>
    <w:uiPriority w:val="9"/>
    <w:unhideWhenUsed/>
    <w:qFormat/>
    <w:rsid w:val="007154F3"/>
    <w:pPr>
      <w:numPr>
        <w:ilvl w:val="6"/>
        <w:numId w:val="36"/>
      </w:numPr>
      <w:outlineLvl w:val="6"/>
    </w:pPr>
  </w:style>
  <w:style w:type="paragraph" w:styleId="Heading8">
    <w:name w:val="heading 8"/>
    <w:basedOn w:val="Heading9"/>
    <w:next w:val="Normal"/>
    <w:link w:val="Heading8Char"/>
    <w:uiPriority w:val="9"/>
    <w:unhideWhenUsed/>
    <w:qFormat/>
    <w:rsid w:val="00C85427"/>
    <w:pPr>
      <w:keepNext/>
      <w:numPr>
        <w:ilvl w:val="1"/>
      </w:numPr>
      <w:tabs>
        <w:tab w:val="num" w:pos="360"/>
      </w:tabs>
      <w:spacing w:line="240" w:lineRule="auto"/>
      <w:ind w:left="720" w:hanging="720"/>
      <w:outlineLvl w:val="7"/>
    </w:pPr>
    <w:rPr>
      <w:sz w:val="26"/>
    </w:rPr>
  </w:style>
  <w:style w:type="paragraph" w:styleId="Heading9">
    <w:name w:val="heading 9"/>
    <w:next w:val="Normal"/>
    <w:link w:val="Heading9Char"/>
    <w:uiPriority w:val="9"/>
    <w:unhideWhenUsed/>
    <w:qFormat/>
    <w:rsid w:val="007154F3"/>
    <w:pPr>
      <w:numPr>
        <w:ilvl w:val="2"/>
        <w:numId w:val="3"/>
      </w:numPr>
      <w:spacing w:before="200"/>
      <w:outlineLvl w:val="8"/>
    </w:pPr>
    <w:rPr>
      <w:rFonts w:ascii="Arial" w:eastAsiaTheme="majorEastAsia" w:hAnsi="Arial"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4F3"/>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7154F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154F3"/>
    <w:rPr>
      <w:rFonts w:ascii="Arial" w:eastAsiaTheme="majorEastAsia" w:hAnsi="Arial" w:cstheme="majorBidi"/>
      <w:b/>
      <w:bCs/>
    </w:rPr>
  </w:style>
  <w:style w:type="character" w:customStyle="1" w:styleId="Heading4Char">
    <w:name w:val="Heading 4 Char"/>
    <w:basedOn w:val="DefaultParagraphFont"/>
    <w:link w:val="Heading4"/>
    <w:uiPriority w:val="9"/>
    <w:rsid w:val="007154F3"/>
    <w:rPr>
      <w:rFonts w:ascii="Arial" w:eastAsiaTheme="majorEastAsia" w:hAnsi="Arial" w:cstheme="majorBidi"/>
      <w:b/>
      <w:bCs/>
      <w:iCs/>
    </w:rPr>
  </w:style>
  <w:style w:type="character" w:customStyle="1" w:styleId="Heading5Char">
    <w:name w:val="Heading 5 Char"/>
    <w:basedOn w:val="DefaultParagraphFont"/>
    <w:link w:val="Heading5"/>
    <w:uiPriority w:val="9"/>
    <w:rsid w:val="007154F3"/>
    <w:rPr>
      <w:rFonts w:ascii="Arial" w:eastAsiaTheme="majorEastAsia" w:hAnsi="Arial" w:cstheme="majorBidi"/>
      <w:b/>
      <w:bCs/>
      <w:color w:val="000000" w:themeColor="text1"/>
    </w:rPr>
  </w:style>
  <w:style w:type="character" w:customStyle="1" w:styleId="Heading6Char">
    <w:name w:val="Heading 6 Char"/>
    <w:basedOn w:val="DefaultParagraphFont"/>
    <w:link w:val="Heading6"/>
    <w:uiPriority w:val="9"/>
    <w:rsid w:val="007154F3"/>
    <w:rPr>
      <w:rFonts w:ascii="Arial" w:eastAsiaTheme="majorEastAsia" w:hAnsi="Arial" w:cstheme="majorBidi"/>
      <w:b/>
      <w:bCs/>
      <w:iCs/>
      <w:color w:val="000000" w:themeColor="text1"/>
    </w:rPr>
  </w:style>
  <w:style w:type="character" w:customStyle="1" w:styleId="Heading7Char">
    <w:name w:val="Heading 7 Char"/>
    <w:basedOn w:val="DefaultParagraphFont"/>
    <w:link w:val="Heading7"/>
    <w:uiPriority w:val="9"/>
    <w:rsid w:val="007154F3"/>
    <w:rPr>
      <w:rFonts w:ascii="Arial" w:eastAsiaTheme="majorEastAsia" w:hAnsi="Arial" w:cstheme="majorBidi"/>
      <w:b/>
      <w:bCs/>
      <w:sz w:val="28"/>
      <w:szCs w:val="28"/>
    </w:rPr>
  </w:style>
  <w:style w:type="character" w:customStyle="1" w:styleId="Heading8Char">
    <w:name w:val="Heading 8 Char"/>
    <w:basedOn w:val="DefaultParagraphFont"/>
    <w:link w:val="Heading8"/>
    <w:uiPriority w:val="9"/>
    <w:rsid w:val="00C85427"/>
    <w:rPr>
      <w:rFonts w:ascii="Arial" w:eastAsiaTheme="majorEastAsia" w:hAnsi="Arial" w:cstheme="majorBidi"/>
      <w:b/>
      <w:bCs/>
      <w:sz w:val="26"/>
      <w:szCs w:val="28"/>
    </w:rPr>
  </w:style>
  <w:style w:type="character" w:customStyle="1" w:styleId="Heading9Char">
    <w:name w:val="Heading 9 Char"/>
    <w:basedOn w:val="DefaultParagraphFont"/>
    <w:link w:val="Heading9"/>
    <w:uiPriority w:val="9"/>
    <w:rsid w:val="007154F3"/>
    <w:rPr>
      <w:rFonts w:ascii="Arial" w:eastAsiaTheme="majorEastAsia" w:hAnsi="Arial" w:cstheme="majorBidi"/>
      <w:b/>
      <w:bCs/>
      <w:szCs w:val="28"/>
    </w:rPr>
  </w:style>
  <w:style w:type="paragraph" w:styleId="Title">
    <w:name w:val="Title"/>
    <w:basedOn w:val="Normal"/>
    <w:next w:val="Normal"/>
    <w:link w:val="TitleChar"/>
    <w:uiPriority w:val="10"/>
    <w:qFormat/>
    <w:rsid w:val="000573C9"/>
    <w:pPr>
      <w:spacing w:after="480"/>
      <w:contextualSpacing/>
    </w:pPr>
    <w:rPr>
      <w:rFonts w:ascii="Arial" w:eastAsiaTheme="majorEastAsia" w:hAnsi="Arial" w:cstheme="majorBidi"/>
      <w:b/>
      <w:spacing w:val="5"/>
      <w:sz w:val="48"/>
      <w:szCs w:val="52"/>
    </w:rPr>
  </w:style>
  <w:style w:type="character" w:customStyle="1" w:styleId="TitleChar">
    <w:name w:val="Title Char"/>
    <w:basedOn w:val="DefaultParagraphFont"/>
    <w:link w:val="Title"/>
    <w:uiPriority w:val="10"/>
    <w:rsid w:val="000573C9"/>
    <w:rPr>
      <w:rFonts w:ascii="Arial" w:eastAsiaTheme="majorEastAsia" w:hAnsi="Arial" w:cstheme="majorBidi"/>
      <w:b/>
      <w:spacing w:val="5"/>
      <w:sz w:val="48"/>
      <w:szCs w:val="52"/>
    </w:rPr>
  </w:style>
  <w:style w:type="paragraph" w:customStyle="1" w:styleId="Normalsanserif">
    <w:name w:val="Normal san serif"/>
    <w:basedOn w:val="Normal"/>
    <w:qFormat/>
    <w:rsid w:val="000573C9"/>
    <w:pPr>
      <w:spacing w:after="200"/>
    </w:pPr>
    <w:rPr>
      <w:rFonts w:ascii="Arial" w:eastAsiaTheme="minorHAnsi" w:hAnsi="Arial" w:cstheme="minorBidi"/>
      <w:sz w:val="20"/>
      <w:szCs w:val="22"/>
    </w:rPr>
  </w:style>
  <w:style w:type="paragraph" w:styleId="Header">
    <w:name w:val="header"/>
    <w:basedOn w:val="Normal"/>
    <w:link w:val="HeaderChar"/>
    <w:uiPriority w:val="99"/>
    <w:unhideWhenUsed/>
    <w:rsid w:val="007154F3"/>
    <w:pPr>
      <w:tabs>
        <w:tab w:val="center" w:pos="4680"/>
        <w:tab w:val="right" w:pos="9360"/>
      </w:tabs>
      <w:spacing w:after="200"/>
    </w:pPr>
    <w:rPr>
      <w:rFonts w:eastAsiaTheme="minorHAnsi" w:cstheme="minorBidi"/>
      <w:sz w:val="22"/>
      <w:szCs w:val="22"/>
    </w:rPr>
  </w:style>
  <w:style w:type="character" w:customStyle="1" w:styleId="HeaderChar">
    <w:name w:val="Header Char"/>
    <w:basedOn w:val="DefaultParagraphFont"/>
    <w:link w:val="Header"/>
    <w:uiPriority w:val="99"/>
    <w:rsid w:val="007154F3"/>
    <w:rPr>
      <w:rFonts w:ascii="Times New Roman" w:eastAsiaTheme="minorHAnsi" w:hAnsi="Times New Roman"/>
    </w:rPr>
  </w:style>
  <w:style w:type="paragraph" w:styleId="Footer">
    <w:name w:val="footer"/>
    <w:basedOn w:val="Normal"/>
    <w:link w:val="FooterChar"/>
    <w:uiPriority w:val="99"/>
    <w:unhideWhenUsed/>
    <w:rsid w:val="007154F3"/>
    <w:pPr>
      <w:tabs>
        <w:tab w:val="center" w:pos="4680"/>
        <w:tab w:val="right" w:pos="9360"/>
      </w:tabs>
      <w:spacing w:after="200"/>
    </w:pPr>
    <w:rPr>
      <w:rFonts w:asciiTheme="minorHAnsi" w:eastAsiaTheme="minorHAnsi" w:hAnsiTheme="minorHAnsi" w:cstheme="minorBidi"/>
      <w:sz w:val="21"/>
      <w:szCs w:val="22"/>
      <w:lang w:eastAsia="ja-JP"/>
    </w:rPr>
  </w:style>
  <w:style w:type="paragraph" w:styleId="ListParagraph">
    <w:name w:val="List Paragraph"/>
    <w:basedOn w:val="Normal"/>
    <w:uiPriority w:val="34"/>
    <w:qFormat/>
    <w:rsid w:val="007154F3"/>
    <w:pPr>
      <w:spacing w:before="60" w:after="200"/>
      <w:ind w:left="720"/>
      <w:contextualSpacing/>
    </w:pPr>
    <w:rPr>
      <w:rFonts w:eastAsiaTheme="minorHAnsi" w:cstheme="minorBidi"/>
      <w:sz w:val="22"/>
      <w:szCs w:val="22"/>
    </w:rPr>
  </w:style>
  <w:style w:type="character" w:customStyle="1" w:styleId="FooterChar">
    <w:name w:val="Footer Char"/>
    <w:basedOn w:val="DefaultParagraphFont"/>
    <w:link w:val="Footer"/>
    <w:uiPriority w:val="99"/>
    <w:rsid w:val="007154F3"/>
    <w:rPr>
      <w:rFonts w:eastAsiaTheme="minorHAnsi"/>
      <w:sz w:val="21"/>
      <w:lang w:eastAsia="ja-JP"/>
    </w:rPr>
  </w:style>
  <w:style w:type="paragraph" w:styleId="BalloonText">
    <w:name w:val="Balloon Text"/>
    <w:basedOn w:val="Normal"/>
    <w:link w:val="BalloonTextChar"/>
    <w:uiPriority w:val="99"/>
    <w:semiHidden/>
    <w:unhideWhenUsed/>
    <w:rsid w:val="007154F3"/>
    <w:pPr>
      <w:spacing w:after="20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154F3"/>
    <w:rPr>
      <w:rFonts w:ascii="Tahoma" w:eastAsiaTheme="minorHAnsi" w:hAnsi="Tahoma" w:cs="Tahoma"/>
      <w:sz w:val="16"/>
      <w:szCs w:val="16"/>
    </w:rPr>
  </w:style>
  <w:style w:type="table" w:styleId="TableGrid">
    <w:name w:val="Table Grid"/>
    <w:basedOn w:val="TableNormal"/>
    <w:rsid w:val="007154F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sanserifnospacebetween">
    <w:name w:val="Normal san serif no space between"/>
    <w:basedOn w:val="Normalsanserif"/>
    <w:qFormat/>
    <w:rsid w:val="000573C9"/>
    <w:pPr>
      <w:framePr w:wrap="around" w:hAnchor="margin" w:xAlign="center" w:yAlign="bottom"/>
      <w:suppressOverlap/>
    </w:pPr>
    <w:rPr>
      <w:b/>
    </w:rPr>
  </w:style>
  <w:style w:type="paragraph" w:customStyle="1" w:styleId="Normalnospacebetween">
    <w:name w:val="Normal no space between"/>
    <w:basedOn w:val="Normal"/>
    <w:link w:val="NormalnospacebetweenChar"/>
    <w:qFormat/>
    <w:rsid w:val="007154F3"/>
    <w:pPr>
      <w:spacing w:after="200"/>
      <w:contextualSpacing/>
    </w:pPr>
    <w:rPr>
      <w:rFonts w:eastAsiaTheme="minorHAnsi" w:cstheme="minorBidi"/>
      <w:sz w:val="22"/>
      <w:szCs w:val="22"/>
    </w:rPr>
  </w:style>
  <w:style w:type="character" w:styleId="Hyperlink">
    <w:name w:val="Hyperlink"/>
    <w:basedOn w:val="DefaultParagraphFont"/>
    <w:uiPriority w:val="99"/>
    <w:unhideWhenUsed/>
    <w:rsid w:val="007154F3"/>
    <w:rPr>
      <w:b w:val="0"/>
      <w:color w:val="0066FF"/>
      <w:u w:val="single"/>
    </w:rPr>
  </w:style>
  <w:style w:type="paragraph" w:customStyle="1" w:styleId="HeadingnoTOC">
    <w:name w:val="Heading no TOC"/>
    <w:basedOn w:val="Normal"/>
    <w:link w:val="HeadingnoTOCChar"/>
    <w:qFormat/>
    <w:rsid w:val="00EE74BD"/>
    <w:pPr>
      <w:keepNext/>
      <w:spacing w:before="360" w:after="200"/>
    </w:pPr>
    <w:rPr>
      <w:rFonts w:ascii="Arial" w:eastAsiaTheme="minorHAnsi" w:hAnsi="Arial" w:cs="Arial"/>
      <w:b/>
      <w:sz w:val="28"/>
      <w:szCs w:val="28"/>
    </w:rPr>
  </w:style>
  <w:style w:type="paragraph" w:styleId="TOCHeading">
    <w:name w:val="TOC Heading"/>
    <w:basedOn w:val="Heading1"/>
    <w:next w:val="Normal"/>
    <w:uiPriority w:val="39"/>
    <w:semiHidden/>
    <w:unhideWhenUsed/>
    <w:qFormat/>
    <w:rsid w:val="007154F3"/>
    <w:pPr>
      <w:outlineLvl w:val="9"/>
    </w:pPr>
    <w:rPr>
      <w:lang w:bidi="en-US"/>
    </w:rPr>
  </w:style>
  <w:style w:type="paragraph" w:customStyle="1" w:styleId="Citation">
    <w:name w:val="Citation"/>
    <w:basedOn w:val="Normal"/>
    <w:qFormat/>
    <w:rsid w:val="007154F3"/>
    <w:pPr>
      <w:spacing w:before="240" w:after="200"/>
      <w:ind w:left="360" w:hanging="360"/>
    </w:pPr>
    <w:rPr>
      <w:rFonts w:eastAsiaTheme="minorHAnsi" w:cstheme="minorBidi"/>
      <w:sz w:val="22"/>
      <w:szCs w:val="22"/>
    </w:rPr>
  </w:style>
  <w:style w:type="character" w:customStyle="1" w:styleId="HeadingnoTOCChar">
    <w:name w:val="Heading no TOC Char"/>
    <w:basedOn w:val="DefaultParagraphFont"/>
    <w:link w:val="HeadingnoTOC"/>
    <w:rsid w:val="00EE74BD"/>
    <w:rPr>
      <w:rFonts w:ascii="Arial" w:eastAsiaTheme="minorHAnsi" w:hAnsi="Arial" w:cs="Arial"/>
      <w:b/>
      <w:sz w:val="28"/>
      <w:szCs w:val="28"/>
    </w:rPr>
  </w:style>
  <w:style w:type="paragraph" w:customStyle="1" w:styleId="TableTitle">
    <w:name w:val="Table Title"/>
    <w:basedOn w:val="Normal"/>
    <w:link w:val="TableTitleChar"/>
    <w:qFormat/>
    <w:rsid w:val="000573C9"/>
    <w:pPr>
      <w:keepNext/>
      <w:tabs>
        <w:tab w:val="left" w:pos="1080"/>
      </w:tabs>
      <w:spacing w:before="240" w:after="120"/>
    </w:pPr>
    <w:rPr>
      <w:rFonts w:ascii="Arial" w:eastAsiaTheme="minorHAnsi" w:hAnsi="Arial" w:cs="Arial"/>
      <w:b/>
      <w:sz w:val="20"/>
      <w:szCs w:val="20"/>
    </w:rPr>
  </w:style>
  <w:style w:type="character" w:customStyle="1" w:styleId="TableTitleChar">
    <w:name w:val="Table Title Char"/>
    <w:basedOn w:val="DefaultParagraphFont"/>
    <w:link w:val="TableTitle"/>
    <w:rsid w:val="000573C9"/>
    <w:rPr>
      <w:rFonts w:ascii="Arial" w:eastAsiaTheme="minorHAnsi" w:hAnsi="Arial" w:cs="Arial"/>
      <w:b/>
      <w:sz w:val="20"/>
      <w:szCs w:val="20"/>
    </w:rPr>
  </w:style>
  <w:style w:type="paragraph" w:customStyle="1" w:styleId="NumberedList">
    <w:name w:val="Numbered List"/>
    <w:basedOn w:val="Normalnospacebetween"/>
    <w:qFormat/>
    <w:rsid w:val="007154F3"/>
    <w:pPr>
      <w:numPr>
        <w:numId w:val="4"/>
      </w:numPr>
    </w:pPr>
  </w:style>
  <w:style w:type="character" w:styleId="Strong">
    <w:name w:val="Strong"/>
    <w:basedOn w:val="DefaultParagraphFont"/>
    <w:uiPriority w:val="22"/>
    <w:rsid w:val="007154F3"/>
    <w:rPr>
      <w:b/>
      <w:bCs/>
    </w:rPr>
  </w:style>
  <w:style w:type="paragraph" w:customStyle="1" w:styleId="FigureCaption">
    <w:name w:val="Figure Caption"/>
    <w:basedOn w:val="Normal"/>
    <w:qFormat/>
    <w:rsid w:val="00F82188"/>
    <w:pPr>
      <w:tabs>
        <w:tab w:val="left" w:pos="1440"/>
      </w:tabs>
      <w:spacing w:before="200"/>
    </w:pPr>
    <w:rPr>
      <w:rFonts w:ascii="Arial" w:eastAsiaTheme="minorHAnsi" w:hAnsi="Arial" w:cstheme="minorBidi"/>
      <w:b/>
      <w:sz w:val="20"/>
      <w:szCs w:val="22"/>
    </w:rPr>
  </w:style>
  <w:style w:type="paragraph" w:customStyle="1" w:styleId="FigureNotes">
    <w:name w:val="Figure Notes"/>
    <w:basedOn w:val="Normalsanserif"/>
    <w:qFormat/>
    <w:rsid w:val="007F2276"/>
    <w:pPr>
      <w:contextualSpacing/>
    </w:pPr>
    <w:rPr>
      <w:sz w:val="18"/>
    </w:rPr>
  </w:style>
  <w:style w:type="paragraph" w:customStyle="1" w:styleId="TableHeaderleft">
    <w:name w:val="Table Header (left)"/>
    <w:basedOn w:val="TableCellleft"/>
    <w:link w:val="TableHeaderleftChar"/>
    <w:qFormat/>
    <w:rsid w:val="007154F3"/>
    <w:pPr>
      <w:keepNext/>
    </w:pPr>
    <w:rPr>
      <w:b/>
    </w:rPr>
  </w:style>
  <w:style w:type="character" w:customStyle="1" w:styleId="TableHeaderleftChar">
    <w:name w:val="Table Header (left) Char"/>
    <w:basedOn w:val="DefaultParagraphFont"/>
    <w:link w:val="TableHeaderleft"/>
    <w:rsid w:val="007154F3"/>
    <w:rPr>
      <w:rFonts w:eastAsiaTheme="minorHAnsi" w:cs="Arial"/>
      <w:b/>
      <w:sz w:val="20"/>
      <w:szCs w:val="20"/>
    </w:rPr>
  </w:style>
  <w:style w:type="paragraph" w:styleId="TOC1">
    <w:name w:val="toc 1"/>
    <w:basedOn w:val="Normal"/>
    <w:next w:val="Normal"/>
    <w:autoRedefine/>
    <w:uiPriority w:val="39"/>
    <w:unhideWhenUsed/>
    <w:rsid w:val="008C19BE"/>
    <w:pPr>
      <w:tabs>
        <w:tab w:val="right" w:leader="dot" w:pos="9350"/>
      </w:tabs>
      <w:spacing w:before="120" w:after="60"/>
    </w:pPr>
    <w:rPr>
      <w:rFonts w:ascii="Arial" w:eastAsiaTheme="minorHAnsi" w:hAnsi="Arial" w:cstheme="minorBidi"/>
      <w:b/>
      <w:sz w:val="20"/>
      <w:szCs w:val="22"/>
    </w:rPr>
  </w:style>
  <w:style w:type="paragraph" w:styleId="TOC3">
    <w:name w:val="toc 3"/>
    <w:basedOn w:val="TOC1"/>
    <w:next w:val="Normal"/>
    <w:autoRedefine/>
    <w:uiPriority w:val="39"/>
    <w:unhideWhenUsed/>
    <w:rsid w:val="00A949D0"/>
    <w:pPr>
      <w:tabs>
        <w:tab w:val="left" w:pos="1100"/>
      </w:tabs>
      <w:spacing w:before="60"/>
      <w:ind w:left="446"/>
      <w:contextualSpacing/>
    </w:pPr>
    <w:rPr>
      <w:b w:val="0"/>
    </w:rPr>
  </w:style>
  <w:style w:type="paragraph" w:styleId="TOC4">
    <w:name w:val="toc 4"/>
    <w:basedOn w:val="TOC1"/>
    <w:next w:val="Normal"/>
    <w:autoRedefine/>
    <w:uiPriority w:val="39"/>
    <w:unhideWhenUsed/>
    <w:rsid w:val="00A949D0"/>
    <w:pPr>
      <w:spacing w:before="60"/>
      <w:contextualSpacing/>
    </w:pPr>
  </w:style>
  <w:style w:type="paragraph" w:styleId="TOC2">
    <w:name w:val="toc 2"/>
    <w:basedOn w:val="TOC1"/>
    <w:next w:val="Normal"/>
    <w:autoRedefine/>
    <w:uiPriority w:val="39"/>
    <w:unhideWhenUsed/>
    <w:rsid w:val="00A949D0"/>
    <w:pPr>
      <w:spacing w:before="60"/>
      <w:ind w:left="216"/>
      <w:contextualSpacing/>
    </w:pPr>
    <w:rPr>
      <w:b w:val="0"/>
    </w:rPr>
  </w:style>
  <w:style w:type="numbering" w:customStyle="1" w:styleId="Appendix">
    <w:name w:val="Appendix"/>
    <w:uiPriority w:val="99"/>
    <w:rsid w:val="007154F3"/>
    <w:pPr>
      <w:numPr>
        <w:numId w:val="2"/>
      </w:numPr>
    </w:pPr>
  </w:style>
  <w:style w:type="character" w:styleId="FollowedHyperlink">
    <w:name w:val="FollowedHyperlink"/>
    <w:basedOn w:val="DefaultParagraphFont"/>
    <w:uiPriority w:val="99"/>
    <w:semiHidden/>
    <w:unhideWhenUsed/>
    <w:rsid w:val="007154F3"/>
    <w:rPr>
      <w:color w:val="800080" w:themeColor="followedHyperlink"/>
      <w:u w:val="single"/>
    </w:rPr>
  </w:style>
  <w:style w:type="character" w:styleId="CommentReference">
    <w:name w:val="annotation reference"/>
    <w:basedOn w:val="DefaultParagraphFont"/>
    <w:uiPriority w:val="99"/>
    <w:semiHidden/>
    <w:unhideWhenUsed/>
    <w:rsid w:val="007154F3"/>
    <w:rPr>
      <w:sz w:val="16"/>
      <w:szCs w:val="16"/>
    </w:rPr>
  </w:style>
  <w:style w:type="paragraph" w:styleId="CommentText">
    <w:name w:val="annotation text"/>
    <w:basedOn w:val="Normal"/>
    <w:link w:val="CommentTextChar"/>
    <w:uiPriority w:val="99"/>
    <w:unhideWhenUsed/>
    <w:rsid w:val="007154F3"/>
    <w:pPr>
      <w:spacing w:after="200"/>
    </w:pPr>
    <w:rPr>
      <w:rFonts w:eastAsiaTheme="minorHAnsi" w:cstheme="minorBidi"/>
      <w:sz w:val="20"/>
      <w:szCs w:val="20"/>
    </w:rPr>
  </w:style>
  <w:style w:type="character" w:customStyle="1" w:styleId="CommentTextChar">
    <w:name w:val="Comment Text Char"/>
    <w:basedOn w:val="DefaultParagraphFont"/>
    <w:link w:val="CommentText"/>
    <w:uiPriority w:val="99"/>
    <w:rsid w:val="007154F3"/>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7154F3"/>
    <w:rPr>
      <w:b/>
      <w:bCs/>
    </w:rPr>
  </w:style>
  <w:style w:type="character" w:customStyle="1" w:styleId="CommentSubjectChar">
    <w:name w:val="Comment Subject Char"/>
    <w:basedOn w:val="CommentTextChar"/>
    <w:link w:val="CommentSubject"/>
    <w:uiPriority w:val="99"/>
    <w:semiHidden/>
    <w:rsid w:val="007154F3"/>
    <w:rPr>
      <w:rFonts w:ascii="Times New Roman" w:eastAsiaTheme="minorHAnsi" w:hAnsi="Times New Roman"/>
      <w:b/>
      <w:bCs/>
      <w:sz w:val="20"/>
      <w:szCs w:val="20"/>
    </w:rPr>
  </w:style>
  <w:style w:type="paragraph" w:customStyle="1" w:styleId="TableHeadercenter">
    <w:name w:val="Table Header (center)"/>
    <w:basedOn w:val="TableCellcenter"/>
    <w:next w:val="TableCellcenter"/>
    <w:link w:val="TableHeadercenterChar"/>
    <w:qFormat/>
    <w:rsid w:val="007154F3"/>
    <w:rPr>
      <w:b/>
    </w:rPr>
  </w:style>
  <w:style w:type="paragraph" w:styleId="Revision">
    <w:name w:val="Revision"/>
    <w:hidden/>
    <w:uiPriority w:val="99"/>
    <w:semiHidden/>
    <w:rsid w:val="007154F3"/>
    <w:pPr>
      <w:spacing w:after="0" w:line="240" w:lineRule="auto"/>
    </w:pPr>
    <w:rPr>
      <w:rFonts w:ascii="Times New Roman" w:hAnsi="Times New Roman"/>
    </w:rPr>
  </w:style>
  <w:style w:type="paragraph" w:customStyle="1" w:styleId="Blockoffset">
    <w:name w:val="Block offset"/>
    <w:basedOn w:val="Normal"/>
    <w:qFormat/>
    <w:rsid w:val="007154F3"/>
    <w:pPr>
      <w:spacing w:after="200"/>
      <w:ind w:left="360"/>
    </w:pPr>
    <w:rPr>
      <w:rFonts w:eastAsiaTheme="minorHAnsi" w:cstheme="minorBidi"/>
      <w:sz w:val="22"/>
      <w:szCs w:val="22"/>
    </w:rPr>
  </w:style>
  <w:style w:type="paragraph" w:customStyle="1" w:styleId="TableNotes">
    <w:name w:val="Table Notes"/>
    <w:basedOn w:val="FigureNotes"/>
    <w:qFormat/>
    <w:rsid w:val="007F2276"/>
  </w:style>
  <w:style w:type="character" w:styleId="UnresolvedMention">
    <w:name w:val="Unresolved Mention"/>
    <w:basedOn w:val="DefaultParagraphFont"/>
    <w:uiPriority w:val="99"/>
    <w:semiHidden/>
    <w:unhideWhenUsed/>
    <w:rsid w:val="007154F3"/>
    <w:rPr>
      <w:color w:val="605E5C"/>
      <w:shd w:val="clear" w:color="auto" w:fill="E1DFDD"/>
    </w:rPr>
  </w:style>
  <w:style w:type="paragraph" w:customStyle="1" w:styleId="TableCellleft">
    <w:name w:val="Table Cell (left)"/>
    <w:basedOn w:val="Normal"/>
    <w:qFormat/>
    <w:rsid w:val="000573C9"/>
    <w:rPr>
      <w:rFonts w:ascii="Arial" w:eastAsiaTheme="minorHAnsi" w:hAnsi="Arial" w:cs="Arial"/>
      <w:sz w:val="18"/>
      <w:szCs w:val="20"/>
    </w:rPr>
  </w:style>
  <w:style w:type="paragraph" w:customStyle="1" w:styleId="TableCellright">
    <w:name w:val="Table Cell (right)"/>
    <w:basedOn w:val="TableCellleft"/>
    <w:qFormat/>
    <w:rsid w:val="007154F3"/>
    <w:pPr>
      <w:jc w:val="right"/>
    </w:pPr>
    <w:rPr>
      <w:rFonts w:cs="Times New Roman"/>
    </w:rPr>
  </w:style>
  <w:style w:type="paragraph" w:customStyle="1" w:styleId="TableCellcenter">
    <w:name w:val="Table Cell (center)"/>
    <w:basedOn w:val="Normal"/>
    <w:link w:val="TableCellcenterChar"/>
    <w:uiPriority w:val="17"/>
    <w:rsid w:val="000573C9"/>
    <w:pPr>
      <w:keepNext/>
      <w:keepLines/>
      <w:jc w:val="center"/>
    </w:pPr>
    <w:rPr>
      <w:rFonts w:ascii="Arial" w:eastAsia="Arial Unicode MS" w:hAnsi="Arial"/>
      <w:bCs/>
      <w:color w:val="20201E"/>
      <w:sz w:val="18"/>
      <w:szCs w:val="20"/>
      <w:lang w:eastAsia="en-CA"/>
    </w:rPr>
  </w:style>
  <w:style w:type="character" w:customStyle="1" w:styleId="TableCellcenterChar">
    <w:name w:val="Table Cell (center) Char"/>
    <w:link w:val="TableCellcenter"/>
    <w:uiPriority w:val="17"/>
    <w:rsid w:val="000573C9"/>
    <w:rPr>
      <w:rFonts w:ascii="Arial" w:eastAsia="Arial Unicode MS" w:hAnsi="Arial" w:cs="Times New Roman"/>
      <w:bCs/>
      <w:color w:val="20201E"/>
      <w:sz w:val="18"/>
      <w:szCs w:val="20"/>
      <w:lang w:eastAsia="en-CA"/>
    </w:rPr>
  </w:style>
  <w:style w:type="character" w:customStyle="1" w:styleId="TableHeadercenterChar">
    <w:name w:val="Table Header (center) Char"/>
    <w:basedOn w:val="TableCellcenterChar"/>
    <w:link w:val="TableHeadercenter"/>
    <w:rsid w:val="007154F3"/>
    <w:rPr>
      <w:rFonts w:ascii="Arial" w:eastAsia="Arial Unicode MS" w:hAnsi="Arial" w:cs="Times New Roman"/>
      <w:b/>
      <w:bCs/>
      <w:color w:val="20201E"/>
      <w:sz w:val="20"/>
      <w:szCs w:val="20"/>
      <w:lang w:eastAsia="en-CA"/>
    </w:rPr>
  </w:style>
  <w:style w:type="paragraph" w:styleId="TableofFigures">
    <w:name w:val="table of figures"/>
    <w:basedOn w:val="TOC1"/>
    <w:next w:val="Normal"/>
    <w:uiPriority w:val="99"/>
    <w:unhideWhenUsed/>
    <w:rsid w:val="00185CEE"/>
    <w:pPr>
      <w:ind w:left="1152" w:hanging="1152"/>
    </w:pPr>
    <w:rPr>
      <w:b w:val="0"/>
    </w:rPr>
  </w:style>
  <w:style w:type="paragraph" w:customStyle="1" w:styleId="TableTextSmaller">
    <w:name w:val="Table Text Smaller"/>
    <w:basedOn w:val="TableCellleft"/>
    <w:rsid w:val="007154F3"/>
  </w:style>
  <w:style w:type="paragraph" w:styleId="BodyText">
    <w:name w:val="Body Text"/>
    <w:basedOn w:val="Normal"/>
    <w:link w:val="BodyTextChar"/>
    <w:uiPriority w:val="1"/>
    <w:qFormat/>
    <w:rsid w:val="007154F3"/>
    <w:pPr>
      <w:widowControl w:val="0"/>
      <w:autoSpaceDE w:val="0"/>
      <w:autoSpaceDN w:val="0"/>
      <w:spacing w:after="200"/>
    </w:pPr>
    <w:rPr>
      <w:rFonts w:ascii="Arial" w:eastAsia="Arial" w:hAnsi="Arial" w:cs="Arial"/>
      <w:sz w:val="22"/>
      <w:szCs w:val="22"/>
    </w:rPr>
  </w:style>
  <w:style w:type="character" w:customStyle="1" w:styleId="BodyTextChar">
    <w:name w:val="Body Text Char"/>
    <w:basedOn w:val="DefaultParagraphFont"/>
    <w:link w:val="BodyText"/>
    <w:uiPriority w:val="1"/>
    <w:rsid w:val="007154F3"/>
    <w:rPr>
      <w:rFonts w:ascii="Arial" w:eastAsia="Arial" w:hAnsi="Arial" w:cs="Arial"/>
    </w:rPr>
  </w:style>
  <w:style w:type="character" w:customStyle="1" w:styleId="Hyperlinkindoc">
    <w:name w:val="Hyperlink in doc"/>
    <w:basedOn w:val="DefaultParagraphFont"/>
    <w:uiPriority w:val="1"/>
    <w:qFormat/>
    <w:rsid w:val="007154F3"/>
    <w:rPr>
      <w:b/>
      <w:color w:val="auto"/>
    </w:rPr>
  </w:style>
  <w:style w:type="paragraph" w:styleId="FootnoteText">
    <w:name w:val="footnote text"/>
    <w:basedOn w:val="Normal"/>
    <w:link w:val="FootnoteTextChar"/>
    <w:uiPriority w:val="99"/>
    <w:unhideWhenUsed/>
    <w:rsid w:val="007154F3"/>
    <w:pPr>
      <w:spacing w:after="200"/>
    </w:pPr>
    <w:rPr>
      <w:rFonts w:eastAsiaTheme="minorHAnsi" w:cstheme="minorBidi"/>
      <w:sz w:val="20"/>
      <w:szCs w:val="20"/>
    </w:rPr>
  </w:style>
  <w:style w:type="character" w:customStyle="1" w:styleId="FootnoteTextChar">
    <w:name w:val="Footnote Text Char"/>
    <w:basedOn w:val="DefaultParagraphFont"/>
    <w:link w:val="FootnoteText"/>
    <w:uiPriority w:val="99"/>
    <w:rsid w:val="007154F3"/>
    <w:rPr>
      <w:rFonts w:ascii="Times New Roman" w:eastAsiaTheme="minorHAnsi" w:hAnsi="Times New Roman"/>
      <w:sz w:val="20"/>
      <w:szCs w:val="20"/>
    </w:rPr>
  </w:style>
  <w:style w:type="character" w:styleId="FootnoteReference">
    <w:name w:val="footnote reference"/>
    <w:basedOn w:val="DefaultParagraphFont"/>
    <w:uiPriority w:val="99"/>
    <w:semiHidden/>
    <w:unhideWhenUsed/>
    <w:rsid w:val="007154F3"/>
    <w:rPr>
      <w:vertAlign w:val="superscript"/>
    </w:rPr>
  </w:style>
  <w:style w:type="character" w:styleId="PlaceholderText">
    <w:name w:val="Placeholder Text"/>
    <w:basedOn w:val="DefaultParagraphFont"/>
    <w:uiPriority w:val="99"/>
    <w:semiHidden/>
    <w:rsid w:val="007154F3"/>
    <w:rPr>
      <w:color w:val="808080"/>
    </w:rPr>
  </w:style>
  <w:style w:type="paragraph" w:styleId="Bibliography">
    <w:name w:val="Bibliography"/>
    <w:basedOn w:val="Normal"/>
    <w:next w:val="Normal"/>
    <w:uiPriority w:val="37"/>
    <w:unhideWhenUsed/>
    <w:rsid w:val="007154F3"/>
    <w:pPr>
      <w:spacing w:after="240"/>
    </w:pPr>
    <w:rPr>
      <w:rFonts w:asciiTheme="minorHAnsi" w:eastAsiaTheme="minorHAnsi" w:hAnsiTheme="minorHAnsi" w:cstheme="minorBidi"/>
      <w:sz w:val="22"/>
      <w:szCs w:val="22"/>
    </w:rPr>
  </w:style>
  <w:style w:type="paragraph" w:customStyle="1" w:styleId="Style1">
    <w:name w:val="Style1"/>
    <w:basedOn w:val="Normal"/>
    <w:link w:val="Style1Char"/>
    <w:qFormat/>
    <w:rsid w:val="003135B1"/>
    <w:pPr>
      <w:spacing w:after="200"/>
    </w:pPr>
    <w:rPr>
      <w:rFonts w:eastAsiaTheme="minorHAnsi" w:cstheme="minorBidi"/>
      <w:sz w:val="22"/>
      <w:szCs w:val="22"/>
    </w:rPr>
  </w:style>
  <w:style w:type="paragraph" w:customStyle="1" w:styleId="Style2">
    <w:name w:val="Style2"/>
    <w:basedOn w:val="Normalnospacebetween"/>
    <w:link w:val="Style2Char"/>
    <w:qFormat/>
    <w:rsid w:val="003135B1"/>
  </w:style>
  <w:style w:type="character" w:customStyle="1" w:styleId="Style1Char">
    <w:name w:val="Style1 Char"/>
    <w:basedOn w:val="DefaultParagraphFont"/>
    <w:link w:val="Style1"/>
    <w:rsid w:val="003135B1"/>
    <w:rPr>
      <w:rFonts w:ascii="Times New Roman" w:eastAsiaTheme="minorHAnsi" w:hAnsi="Times New Roman"/>
    </w:rPr>
  </w:style>
  <w:style w:type="character" w:customStyle="1" w:styleId="NormalnospacebetweenChar">
    <w:name w:val="Normal no space between Char"/>
    <w:basedOn w:val="DefaultParagraphFont"/>
    <w:link w:val="Normalnospacebetween"/>
    <w:rsid w:val="003135B1"/>
    <w:rPr>
      <w:rFonts w:ascii="Times New Roman" w:eastAsiaTheme="minorHAnsi" w:hAnsi="Times New Roman"/>
    </w:rPr>
  </w:style>
  <w:style w:type="character" w:customStyle="1" w:styleId="Style2Char">
    <w:name w:val="Style2 Char"/>
    <w:basedOn w:val="NormalnospacebetweenChar"/>
    <w:link w:val="Style2"/>
    <w:rsid w:val="003135B1"/>
    <w:rPr>
      <w:rFonts w:ascii="Times New Roman" w:eastAsiaTheme="minorHAnsi" w:hAnsi="Times New Roman"/>
    </w:rPr>
  </w:style>
  <w:style w:type="paragraph" w:styleId="Caption">
    <w:name w:val="caption"/>
    <w:basedOn w:val="Normal"/>
    <w:next w:val="Normal"/>
    <w:uiPriority w:val="35"/>
    <w:unhideWhenUsed/>
    <w:rsid w:val="00E5498D"/>
    <w:pPr>
      <w:spacing w:after="200"/>
    </w:pPr>
    <w:rPr>
      <w:rFonts w:eastAsiaTheme="minorHAnsi" w:cstheme="minorBidi"/>
      <w:i/>
      <w:iCs/>
      <w:color w:val="1F497D" w:themeColor="text2"/>
      <w:sz w:val="18"/>
      <w:szCs w:val="18"/>
    </w:rPr>
  </w:style>
  <w:style w:type="paragraph" w:customStyle="1" w:styleId="msonormal0">
    <w:name w:val="msonormal"/>
    <w:basedOn w:val="Normal"/>
    <w:rsid w:val="00803B2D"/>
    <w:pPr>
      <w:spacing w:before="100" w:beforeAutospacing="1" w:after="100" w:afterAutospacing="1"/>
    </w:pPr>
  </w:style>
  <w:style w:type="paragraph" w:customStyle="1" w:styleId="xl65">
    <w:name w:val="xl65"/>
    <w:basedOn w:val="Normal"/>
    <w:rsid w:val="00803B2D"/>
    <w:pPr>
      <w:shd w:val="clear" w:color="000000" w:fill="FFFFFF"/>
      <w:spacing w:before="100" w:beforeAutospacing="1" w:after="100" w:afterAutospacing="1"/>
    </w:pPr>
  </w:style>
  <w:style w:type="paragraph" w:customStyle="1" w:styleId="xl66">
    <w:name w:val="xl66"/>
    <w:basedOn w:val="Normal"/>
    <w:rsid w:val="00803B2D"/>
    <w:pPr>
      <w:shd w:val="clear" w:color="000000" w:fill="FFFFFF"/>
      <w:spacing w:before="100" w:beforeAutospacing="1" w:after="100" w:afterAutospacing="1"/>
      <w:jc w:val="center"/>
      <w:textAlignment w:val="center"/>
    </w:pPr>
    <w:rPr>
      <w:b/>
      <w:bCs/>
      <w:sz w:val="20"/>
      <w:szCs w:val="20"/>
    </w:rPr>
  </w:style>
  <w:style w:type="paragraph" w:customStyle="1" w:styleId="xl67">
    <w:name w:val="xl67"/>
    <w:basedOn w:val="Normal"/>
    <w:rsid w:val="00803B2D"/>
    <w:pPr>
      <w:shd w:val="clear" w:color="000000" w:fill="FFFFFF"/>
      <w:spacing w:before="100" w:beforeAutospacing="1" w:after="100" w:afterAutospacing="1"/>
    </w:pPr>
    <w:rPr>
      <w:sz w:val="20"/>
      <w:szCs w:val="20"/>
    </w:rPr>
  </w:style>
  <w:style w:type="paragraph" w:customStyle="1" w:styleId="xl68">
    <w:name w:val="xl68"/>
    <w:basedOn w:val="Normal"/>
    <w:rsid w:val="00803B2D"/>
    <w:pPr>
      <w:shd w:val="clear" w:color="000000" w:fill="FFFFFF"/>
      <w:spacing w:before="100" w:beforeAutospacing="1" w:after="100" w:afterAutospacing="1"/>
    </w:pPr>
    <w:rPr>
      <w:sz w:val="20"/>
      <w:szCs w:val="20"/>
    </w:rPr>
  </w:style>
  <w:style w:type="paragraph" w:styleId="TOC7">
    <w:name w:val="toc 7"/>
    <w:basedOn w:val="Normal"/>
    <w:next w:val="Normal"/>
    <w:autoRedefine/>
    <w:uiPriority w:val="39"/>
    <w:unhideWhenUsed/>
    <w:rsid w:val="00A77D22"/>
    <w:pPr>
      <w:spacing w:after="100"/>
    </w:pPr>
    <w:rPr>
      <w:rFonts w:ascii="Arial" w:hAnsi="Arial"/>
      <w:sz w:val="20"/>
    </w:rPr>
  </w:style>
  <w:style w:type="paragraph" w:styleId="EndnoteText">
    <w:name w:val="endnote text"/>
    <w:basedOn w:val="Normal"/>
    <w:link w:val="EndnoteTextChar"/>
    <w:uiPriority w:val="99"/>
    <w:semiHidden/>
    <w:unhideWhenUsed/>
    <w:rsid w:val="001C52E7"/>
    <w:rPr>
      <w:sz w:val="20"/>
      <w:szCs w:val="20"/>
    </w:rPr>
  </w:style>
  <w:style w:type="character" w:customStyle="1" w:styleId="EndnoteTextChar">
    <w:name w:val="Endnote Text Char"/>
    <w:basedOn w:val="DefaultParagraphFont"/>
    <w:link w:val="EndnoteText"/>
    <w:uiPriority w:val="99"/>
    <w:semiHidden/>
    <w:rsid w:val="001C5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C5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3633">
      <w:bodyDiv w:val="1"/>
      <w:marLeft w:val="0"/>
      <w:marRight w:val="0"/>
      <w:marTop w:val="0"/>
      <w:marBottom w:val="0"/>
      <w:divBdr>
        <w:top w:val="none" w:sz="0" w:space="0" w:color="auto"/>
        <w:left w:val="none" w:sz="0" w:space="0" w:color="auto"/>
        <w:bottom w:val="none" w:sz="0" w:space="0" w:color="auto"/>
        <w:right w:val="none" w:sz="0" w:space="0" w:color="auto"/>
      </w:divBdr>
      <w:divsChild>
        <w:div w:id="1689673378">
          <w:marLeft w:val="0"/>
          <w:marRight w:val="0"/>
          <w:marTop w:val="0"/>
          <w:marBottom w:val="0"/>
          <w:divBdr>
            <w:top w:val="none" w:sz="0" w:space="0" w:color="auto"/>
            <w:left w:val="none" w:sz="0" w:space="0" w:color="auto"/>
            <w:bottom w:val="none" w:sz="0" w:space="0" w:color="auto"/>
            <w:right w:val="none" w:sz="0" w:space="0" w:color="auto"/>
          </w:divBdr>
        </w:div>
      </w:divsChild>
    </w:div>
    <w:div w:id="311255329">
      <w:bodyDiv w:val="1"/>
      <w:marLeft w:val="0"/>
      <w:marRight w:val="0"/>
      <w:marTop w:val="0"/>
      <w:marBottom w:val="0"/>
      <w:divBdr>
        <w:top w:val="none" w:sz="0" w:space="0" w:color="auto"/>
        <w:left w:val="none" w:sz="0" w:space="0" w:color="auto"/>
        <w:bottom w:val="none" w:sz="0" w:space="0" w:color="auto"/>
        <w:right w:val="none" w:sz="0" w:space="0" w:color="auto"/>
      </w:divBdr>
    </w:div>
    <w:div w:id="395588064">
      <w:bodyDiv w:val="1"/>
      <w:marLeft w:val="0"/>
      <w:marRight w:val="0"/>
      <w:marTop w:val="0"/>
      <w:marBottom w:val="0"/>
      <w:divBdr>
        <w:top w:val="none" w:sz="0" w:space="0" w:color="auto"/>
        <w:left w:val="none" w:sz="0" w:space="0" w:color="auto"/>
        <w:bottom w:val="none" w:sz="0" w:space="0" w:color="auto"/>
        <w:right w:val="none" w:sz="0" w:space="0" w:color="auto"/>
      </w:divBdr>
    </w:div>
    <w:div w:id="517626643">
      <w:bodyDiv w:val="1"/>
      <w:marLeft w:val="0"/>
      <w:marRight w:val="0"/>
      <w:marTop w:val="0"/>
      <w:marBottom w:val="0"/>
      <w:divBdr>
        <w:top w:val="none" w:sz="0" w:space="0" w:color="auto"/>
        <w:left w:val="none" w:sz="0" w:space="0" w:color="auto"/>
        <w:bottom w:val="none" w:sz="0" w:space="0" w:color="auto"/>
        <w:right w:val="none" w:sz="0" w:space="0" w:color="auto"/>
      </w:divBdr>
    </w:div>
    <w:div w:id="577710689">
      <w:bodyDiv w:val="1"/>
      <w:marLeft w:val="0"/>
      <w:marRight w:val="0"/>
      <w:marTop w:val="0"/>
      <w:marBottom w:val="0"/>
      <w:divBdr>
        <w:top w:val="none" w:sz="0" w:space="0" w:color="auto"/>
        <w:left w:val="none" w:sz="0" w:space="0" w:color="auto"/>
        <w:bottom w:val="none" w:sz="0" w:space="0" w:color="auto"/>
        <w:right w:val="none" w:sz="0" w:space="0" w:color="auto"/>
      </w:divBdr>
      <w:divsChild>
        <w:div w:id="1546022915">
          <w:marLeft w:val="0"/>
          <w:marRight w:val="0"/>
          <w:marTop w:val="0"/>
          <w:marBottom w:val="0"/>
          <w:divBdr>
            <w:top w:val="none" w:sz="0" w:space="0" w:color="auto"/>
            <w:left w:val="none" w:sz="0" w:space="0" w:color="auto"/>
            <w:bottom w:val="none" w:sz="0" w:space="0" w:color="auto"/>
            <w:right w:val="none" w:sz="0" w:space="0" w:color="auto"/>
          </w:divBdr>
        </w:div>
      </w:divsChild>
    </w:div>
    <w:div w:id="643513195">
      <w:bodyDiv w:val="1"/>
      <w:marLeft w:val="0"/>
      <w:marRight w:val="0"/>
      <w:marTop w:val="0"/>
      <w:marBottom w:val="0"/>
      <w:divBdr>
        <w:top w:val="none" w:sz="0" w:space="0" w:color="auto"/>
        <w:left w:val="none" w:sz="0" w:space="0" w:color="auto"/>
        <w:bottom w:val="none" w:sz="0" w:space="0" w:color="auto"/>
        <w:right w:val="none" w:sz="0" w:space="0" w:color="auto"/>
      </w:divBdr>
      <w:divsChild>
        <w:div w:id="1351567934">
          <w:marLeft w:val="0"/>
          <w:marRight w:val="0"/>
          <w:marTop w:val="0"/>
          <w:marBottom w:val="0"/>
          <w:divBdr>
            <w:top w:val="none" w:sz="0" w:space="0" w:color="auto"/>
            <w:left w:val="none" w:sz="0" w:space="0" w:color="auto"/>
            <w:bottom w:val="none" w:sz="0" w:space="0" w:color="auto"/>
            <w:right w:val="none" w:sz="0" w:space="0" w:color="auto"/>
          </w:divBdr>
        </w:div>
      </w:divsChild>
    </w:div>
    <w:div w:id="913517164">
      <w:bodyDiv w:val="1"/>
      <w:marLeft w:val="0"/>
      <w:marRight w:val="0"/>
      <w:marTop w:val="0"/>
      <w:marBottom w:val="0"/>
      <w:divBdr>
        <w:top w:val="none" w:sz="0" w:space="0" w:color="auto"/>
        <w:left w:val="none" w:sz="0" w:space="0" w:color="auto"/>
        <w:bottom w:val="none" w:sz="0" w:space="0" w:color="auto"/>
        <w:right w:val="none" w:sz="0" w:space="0" w:color="auto"/>
      </w:divBdr>
      <w:divsChild>
        <w:div w:id="6055337">
          <w:marLeft w:val="0"/>
          <w:marRight w:val="0"/>
          <w:marTop w:val="0"/>
          <w:marBottom w:val="0"/>
          <w:divBdr>
            <w:top w:val="none" w:sz="0" w:space="0" w:color="auto"/>
            <w:left w:val="none" w:sz="0" w:space="0" w:color="auto"/>
            <w:bottom w:val="none" w:sz="0" w:space="0" w:color="auto"/>
            <w:right w:val="none" w:sz="0" w:space="0" w:color="auto"/>
          </w:divBdr>
        </w:div>
      </w:divsChild>
    </w:div>
    <w:div w:id="1016467571">
      <w:bodyDiv w:val="1"/>
      <w:marLeft w:val="0"/>
      <w:marRight w:val="0"/>
      <w:marTop w:val="0"/>
      <w:marBottom w:val="0"/>
      <w:divBdr>
        <w:top w:val="none" w:sz="0" w:space="0" w:color="auto"/>
        <w:left w:val="none" w:sz="0" w:space="0" w:color="auto"/>
        <w:bottom w:val="none" w:sz="0" w:space="0" w:color="auto"/>
        <w:right w:val="none" w:sz="0" w:space="0" w:color="auto"/>
      </w:divBdr>
    </w:div>
    <w:div w:id="1036546338">
      <w:bodyDiv w:val="1"/>
      <w:marLeft w:val="0"/>
      <w:marRight w:val="0"/>
      <w:marTop w:val="0"/>
      <w:marBottom w:val="0"/>
      <w:divBdr>
        <w:top w:val="none" w:sz="0" w:space="0" w:color="auto"/>
        <w:left w:val="none" w:sz="0" w:space="0" w:color="auto"/>
        <w:bottom w:val="none" w:sz="0" w:space="0" w:color="auto"/>
        <w:right w:val="none" w:sz="0" w:space="0" w:color="auto"/>
      </w:divBdr>
      <w:divsChild>
        <w:div w:id="615989486">
          <w:marLeft w:val="0"/>
          <w:marRight w:val="0"/>
          <w:marTop w:val="0"/>
          <w:marBottom w:val="0"/>
          <w:divBdr>
            <w:top w:val="none" w:sz="0" w:space="0" w:color="auto"/>
            <w:left w:val="none" w:sz="0" w:space="0" w:color="auto"/>
            <w:bottom w:val="none" w:sz="0" w:space="0" w:color="auto"/>
            <w:right w:val="none" w:sz="0" w:space="0" w:color="auto"/>
          </w:divBdr>
        </w:div>
      </w:divsChild>
    </w:div>
    <w:div w:id="1109355404">
      <w:bodyDiv w:val="1"/>
      <w:marLeft w:val="0"/>
      <w:marRight w:val="0"/>
      <w:marTop w:val="0"/>
      <w:marBottom w:val="0"/>
      <w:divBdr>
        <w:top w:val="none" w:sz="0" w:space="0" w:color="auto"/>
        <w:left w:val="none" w:sz="0" w:space="0" w:color="auto"/>
        <w:bottom w:val="none" w:sz="0" w:space="0" w:color="auto"/>
        <w:right w:val="none" w:sz="0" w:space="0" w:color="auto"/>
      </w:divBdr>
    </w:div>
    <w:div w:id="1138106965">
      <w:bodyDiv w:val="1"/>
      <w:marLeft w:val="0"/>
      <w:marRight w:val="0"/>
      <w:marTop w:val="0"/>
      <w:marBottom w:val="0"/>
      <w:divBdr>
        <w:top w:val="none" w:sz="0" w:space="0" w:color="auto"/>
        <w:left w:val="none" w:sz="0" w:space="0" w:color="auto"/>
        <w:bottom w:val="none" w:sz="0" w:space="0" w:color="auto"/>
        <w:right w:val="none" w:sz="0" w:space="0" w:color="auto"/>
      </w:divBdr>
    </w:div>
    <w:div w:id="1220477985">
      <w:bodyDiv w:val="1"/>
      <w:marLeft w:val="0"/>
      <w:marRight w:val="0"/>
      <w:marTop w:val="0"/>
      <w:marBottom w:val="0"/>
      <w:divBdr>
        <w:top w:val="none" w:sz="0" w:space="0" w:color="auto"/>
        <w:left w:val="none" w:sz="0" w:space="0" w:color="auto"/>
        <w:bottom w:val="none" w:sz="0" w:space="0" w:color="auto"/>
        <w:right w:val="none" w:sz="0" w:space="0" w:color="auto"/>
      </w:divBdr>
      <w:divsChild>
        <w:div w:id="2003312764">
          <w:marLeft w:val="0"/>
          <w:marRight w:val="0"/>
          <w:marTop w:val="0"/>
          <w:marBottom w:val="0"/>
          <w:divBdr>
            <w:top w:val="none" w:sz="0" w:space="0" w:color="auto"/>
            <w:left w:val="none" w:sz="0" w:space="0" w:color="auto"/>
            <w:bottom w:val="none" w:sz="0" w:space="0" w:color="auto"/>
            <w:right w:val="none" w:sz="0" w:space="0" w:color="auto"/>
          </w:divBdr>
        </w:div>
      </w:divsChild>
    </w:div>
    <w:div w:id="1285697807">
      <w:bodyDiv w:val="1"/>
      <w:marLeft w:val="0"/>
      <w:marRight w:val="0"/>
      <w:marTop w:val="0"/>
      <w:marBottom w:val="0"/>
      <w:divBdr>
        <w:top w:val="none" w:sz="0" w:space="0" w:color="auto"/>
        <w:left w:val="none" w:sz="0" w:space="0" w:color="auto"/>
        <w:bottom w:val="none" w:sz="0" w:space="0" w:color="auto"/>
        <w:right w:val="none" w:sz="0" w:space="0" w:color="auto"/>
      </w:divBdr>
    </w:div>
    <w:div w:id="1288001998">
      <w:bodyDiv w:val="1"/>
      <w:marLeft w:val="0"/>
      <w:marRight w:val="0"/>
      <w:marTop w:val="0"/>
      <w:marBottom w:val="0"/>
      <w:divBdr>
        <w:top w:val="none" w:sz="0" w:space="0" w:color="auto"/>
        <w:left w:val="none" w:sz="0" w:space="0" w:color="auto"/>
        <w:bottom w:val="none" w:sz="0" w:space="0" w:color="auto"/>
        <w:right w:val="none" w:sz="0" w:space="0" w:color="auto"/>
      </w:divBdr>
    </w:div>
    <w:div w:id="1403677221">
      <w:bodyDiv w:val="1"/>
      <w:marLeft w:val="0"/>
      <w:marRight w:val="0"/>
      <w:marTop w:val="0"/>
      <w:marBottom w:val="0"/>
      <w:divBdr>
        <w:top w:val="none" w:sz="0" w:space="0" w:color="auto"/>
        <w:left w:val="none" w:sz="0" w:space="0" w:color="auto"/>
        <w:bottom w:val="none" w:sz="0" w:space="0" w:color="auto"/>
        <w:right w:val="none" w:sz="0" w:space="0" w:color="auto"/>
      </w:divBdr>
      <w:divsChild>
        <w:div w:id="594947134">
          <w:marLeft w:val="0"/>
          <w:marRight w:val="0"/>
          <w:marTop w:val="0"/>
          <w:marBottom w:val="0"/>
          <w:divBdr>
            <w:top w:val="none" w:sz="0" w:space="0" w:color="auto"/>
            <w:left w:val="none" w:sz="0" w:space="0" w:color="auto"/>
            <w:bottom w:val="none" w:sz="0" w:space="0" w:color="auto"/>
            <w:right w:val="none" w:sz="0" w:space="0" w:color="auto"/>
          </w:divBdr>
        </w:div>
      </w:divsChild>
    </w:div>
    <w:div w:id="1486555553">
      <w:bodyDiv w:val="1"/>
      <w:marLeft w:val="0"/>
      <w:marRight w:val="0"/>
      <w:marTop w:val="0"/>
      <w:marBottom w:val="0"/>
      <w:divBdr>
        <w:top w:val="none" w:sz="0" w:space="0" w:color="auto"/>
        <w:left w:val="none" w:sz="0" w:space="0" w:color="auto"/>
        <w:bottom w:val="none" w:sz="0" w:space="0" w:color="auto"/>
        <w:right w:val="none" w:sz="0" w:space="0" w:color="auto"/>
      </w:divBdr>
      <w:divsChild>
        <w:div w:id="2022002952">
          <w:marLeft w:val="0"/>
          <w:marRight w:val="0"/>
          <w:marTop w:val="0"/>
          <w:marBottom w:val="0"/>
          <w:divBdr>
            <w:top w:val="none" w:sz="0" w:space="0" w:color="auto"/>
            <w:left w:val="none" w:sz="0" w:space="0" w:color="auto"/>
            <w:bottom w:val="none" w:sz="0" w:space="0" w:color="auto"/>
            <w:right w:val="none" w:sz="0" w:space="0" w:color="auto"/>
          </w:divBdr>
        </w:div>
      </w:divsChild>
    </w:div>
    <w:div w:id="1749838347">
      <w:bodyDiv w:val="1"/>
      <w:marLeft w:val="0"/>
      <w:marRight w:val="0"/>
      <w:marTop w:val="0"/>
      <w:marBottom w:val="0"/>
      <w:divBdr>
        <w:top w:val="none" w:sz="0" w:space="0" w:color="auto"/>
        <w:left w:val="none" w:sz="0" w:space="0" w:color="auto"/>
        <w:bottom w:val="none" w:sz="0" w:space="0" w:color="auto"/>
        <w:right w:val="none" w:sz="0" w:space="0" w:color="auto"/>
      </w:divBdr>
      <w:divsChild>
        <w:div w:id="1075013979">
          <w:marLeft w:val="0"/>
          <w:marRight w:val="0"/>
          <w:marTop w:val="0"/>
          <w:marBottom w:val="0"/>
          <w:divBdr>
            <w:top w:val="none" w:sz="0" w:space="0" w:color="auto"/>
            <w:left w:val="none" w:sz="0" w:space="0" w:color="auto"/>
            <w:bottom w:val="none" w:sz="0" w:space="0" w:color="auto"/>
            <w:right w:val="none" w:sz="0" w:space="0" w:color="auto"/>
          </w:divBdr>
        </w:div>
      </w:divsChild>
    </w:div>
    <w:div w:id="1814327534">
      <w:bodyDiv w:val="1"/>
      <w:marLeft w:val="0"/>
      <w:marRight w:val="0"/>
      <w:marTop w:val="0"/>
      <w:marBottom w:val="0"/>
      <w:divBdr>
        <w:top w:val="none" w:sz="0" w:space="0" w:color="auto"/>
        <w:left w:val="none" w:sz="0" w:space="0" w:color="auto"/>
        <w:bottom w:val="none" w:sz="0" w:space="0" w:color="auto"/>
        <w:right w:val="none" w:sz="0" w:space="0" w:color="auto"/>
      </w:divBdr>
      <w:divsChild>
        <w:div w:id="1542940873">
          <w:marLeft w:val="0"/>
          <w:marRight w:val="0"/>
          <w:marTop w:val="0"/>
          <w:marBottom w:val="0"/>
          <w:divBdr>
            <w:top w:val="none" w:sz="0" w:space="0" w:color="auto"/>
            <w:left w:val="none" w:sz="0" w:space="0" w:color="auto"/>
            <w:bottom w:val="none" w:sz="0" w:space="0" w:color="auto"/>
            <w:right w:val="none" w:sz="0" w:space="0" w:color="auto"/>
          </w:divBdr>
        </w:div>
      </w:divsChild>
    </w:div>
    <w:div w:id="2070883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hyperlink" Target="doi:10.1111/mms.12872" TargetMode="External"/><Relationship Id="rId63" Type="http://schemas.openxmlformats.org/officeDocument/2006/relationships/hyperlink" Target="doi:10.1121/1.428329" TargetMode="External"/><Relationship Id="rId68" Type="http://schemas.openxmlformats.org/officeDocument/2006/relationships/hyperlink" Target="doi:10.1080/09524622.2007.9753572" TargetMode="External"/><Relationship Id="rId84" Type="http://schemas.openxmlformats.org/officeDocument/2006/relationships/image" Target="media/image33.png"/><Relationship Id="rId89" Type="http://schemas.openxmlformats.org/officeDocument/2006/relationships/image" Target="media/image38.jpeg"/><Relationship Id="rId16" Type="http://schemas.openxmlformats.org/officeDocument/2006/relationships/image" Target="media/image3.png"/><Relationship Id="rId11" Type="http://schemas.openxmlformats.org/officeDocument/2006/relationships/hyperlink" Target="https://ntrl.ntis.gov/NTRL/" TargetMode="Externa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hyperlink" Target="doi:10.1111/j.1748-7692.2008.00208.x" TargetMode="External"/><Relationship Id="rId58" Type="http://schemas.openxmlformats.org/officeDocument/2006/relationships/hyperlink" Target="doi:https://doi.org/10.1121/10.0005430" TargetMode="External"/><Relationship Id="rId74" Type="http://schemas.openxmlformats.org/officeDocument/2006/relationships/hyperlink" Target="doi:10.1121/1.2932059" TargetMode="External"/><Relationship Id="rId79" Type="http://schemas.openxmlformats.org/officeDocument/2006/relationships/hyperlink" Target="http://ieeexplore.ieee.org/document/4231090/" TargetMode="External"/><Relationship Id="rId5" Type="http://schemas.openxmlformats.org/officeDocument/2006/relationships/webSettings" Target="webSettings.xml"/><Relationship Id="rId90" Type="http://schemas.openxmlformats.org/officeDocument/2006/relationships/footer" Target="footer3.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doi:https://doi.org/10.25923/3znq-yx13" TargetMode="External"/><Relationship Id="rId56" Type="http://schemas.openxmlformats.org/officeDocument/2006/relationships/hyperlink" Target="doi:10.1371/journal.pcbi.1005823" TargetMode="External"/><Relationship Id="rId64" Type="http://schemas.openxmlformats.org/officeDocument/2006/relationships/hyperlink" Target="doi:10.1016/j.anbehav.2007.01.022" TargetMode="External"/><Relationship Id="rId69" Type="http://schemas.openxmlformats.org/officeDocument/2006/relationships/hyperlink" Target="doi:10.1098/rspb.2021.1156" TargetMode="External"/><Relationship Id="rId77" Type="http://schemas.openxmlformats.org/officeDocument/2006/relationships/hyperlink" Target="doi:10.3389/fmars.2024.1294011" TargetMode="External"/><Relationship Id="rId8" Type="http://schemas.openxmlformats.org/officeDocument/2006/relationships/hyperlink" Target="https://github.com/shannonrankin/ADRIFT_Report/blob/main/figs/drifterShip_Rankin_SWFSC_ACCESS_2021_MULTI-2019-005.JPG" TargetMode="External"/><Relationship Id="rId51" Type="http://schemas.openxmlformats.org/officeDocument/2006/relationships/hyperlink" Target="doi:10.1111/j.1748-7692.1990.tb00238.x" TargetMode="External"/><Relationship Id="rId72" Type="http://schemas.openxmlformats.org/officeDocument/2006/relationships/hyperlink" Target="doi:10.3354/ab00224" TargetMode="External"/><Relationship Id="rId80" Type="http://schemas.openxmlformats.org/officeDocument/2006/relationships/hyperlink" Target="doi:10.1121/10.0025460" TargetMode="External"/><Relationship Id="rId85"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yperlink" Target="doi:10.1121/10.0002881" TargetMode="External"/><Relationship Id="rId59" Type="http://schemas.openxmlformats.org/officeDocument/2006/relationships/hyperlink" Target="https://www.boem.gov/sites/default/files/environmental-stewardship/Environmental-Studies/Pacific-Region/Studies/BOEM-2018-025.pdf" TargetMode="External"/><Relationship Id="rId67" Type="http://schemas.openxmlformats.org/officeDocument/2006/relationships/hyperlink" Target="doi:10.1121/1.2046747"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yperlink" Target="doi:10.1080/09524622.1997.9753353" TargetMode="External"/><Relationship Id="rId62" Type="http://schemas.openxmlformats.org/officeDocument/2006/relationships/hyperlink" Target="doi:10.1121/1.1353593" TargetMode="External"/><Relationship Id="rId70" Type="http://schemas.openxmlformats.org/officeDocument/2006/relationships/hyperlink" Target="doi:10.1371/journal.pone.0222456" TargetMode="External"/><Relationship Id="rId75" Type="http://schemas.openxmlformats.org/officeDocument/2006/relationships/hyperlink" Target="doi:10.1002/rse2.278" TargetMode="External"/><Relationship Id="rId83" Type="http://schemas.openxmlformats.org/officeDocument/2006/relationships/image" Target="media/image32.png"/><Relationship Id="rId88" Type="http://schemas.openxmlformats.org/officeDocument/2006/relationships/image" Target="media/image37.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doi:10.1121/1.5082291" TargetMode="External"/><Relationship Id="rId57" Type="http://schemas.openxmlformats.org/officeDocument/2006/relationships/hyperlink" Target="doi:10.1121/10.0001229" TargetMode="External"/><Relationship Id="rId10" Type="http://schemas.openxmlformats.org/officeDocument/2006/relationships/hyperlink" Target="http://www.boem.gov/Environmental-Studies-EnvData/" TargetMode="External"/><Relationship Id="rId31" Type="http://schemas.openxmlformats.org/officeDocument/2006/relationships/image" Target="media/image18.png"/><Relationship Id="rId44" Type="http://schemas.openxmlformats.org/officeDocument/2006/relationships/hyperlink" Target="doi:10.1121/1.2211547" TargetMode="External"/><Relationship Id="rId52" Type="http://schemas.openxmlformats.org/officeDocument/2006/relationships/hyperlink" Target="doi:10.1038/417809a" TargetMode="External"/><Relationship Id="rId60" Type="http://schemas.openxmlformats.org/officeDocument/2006/relationships/hyperlink" Target="doi:https://doi.org/10.1016/j.dsr.2012.03.013" TargetMode="External"/><Relationship Id="rId65" Type="http://schemas.openxmlformats.org/officeDocument/2006/relationships/hyperlink" Target="doi:10.1101/2023.04.16.537097" TargetMode="External"/><Relationship Id="rId73" Type="http://schemas.openxmlformats.org/officeDocument/2006/relationships/hyperlink" Target="doi:10.1121/1.4996002" TargetMode="External"/><Relationship Id="rId78" Type="http://schemas.openxmlformats.org/officeDocument/2006/relationships/hyperlink" Target="doi:10.1093/icesjms/fsae012" TargetMode="External"/><Relationship Id="rId81" Type="http://schemas.openxmlformats.org/officeDocument/2006/relationships/hyperlink" Target="doi:10.1016/j.marpolbul.2024.116379" TargetMode="External"/><Relationship Id="rId86"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image" Target="media/image5.jp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hyperlink" Target="doi:10.25923/5YSF-GT95" TargetMode="External"/><Relationship Id="rId55" Type="http://schemas.openxmlformats.org/officeDocument/2006/relationships/hyperlink" Target="doi:10.3390/jmse9050472" TargetMode="External"/><Relationship Id="rId76" Type="http://schemas.openxmlformats.org/officeDocument/2006/relationships/hyperlink" Target="https://espis.boem.gov/Final%20Reports/BOEM_2023-057.pdf" TargetMode="External"/><Relationship Id="rId7" Type="http://schemas.openxmlformats.org/officeDocument/2006/relationships/endnotes" Target="endnotes.xml"/><Relationship Id="rId71" Type="http://schemas.openxmlformats.org/officeDocument/2006/relationships/hyperlink" Target="doi:10.25923/W5XX-JZ73"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hyperlink" Target="doi:10.1038/s41598-024-59552-z" TargetMode="External"/><Relationship Id="rId66" Type="http://schemas.openxmlformats.org/officeDocument/2006/relationships/hyperlink" Target="doi:10.1111/mms.12381" TargetMode="External"/><Relationship Id="rId87" Type="http://schemas.openxmlformats.org/officeDocument/2006/relationships/image" Target="media/image36.png"/><Relationship Id="rId61" Type="http://schemas.openxmlformats.org/officeDocument/2006/relationships/hyperlink" Target="doi:10.1029/93JC01074" TargetMode="External"/><Relationship Id="rId82" Type="http://schemas.openxmlformats.org/officeDocument/2006/relationships/image" Target="media/image31.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9E2CCDF-08C3-4527-B5CC-B561FE078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87</Pages>
  <Words>35610</Words>
  <Characters>202979</Characters>
  <Application>Microsoft Office Word</Application>
  <DocSecurity>0</DocSecurity>
  <Lines>1691</Lines>
  <Paragraphs>476</Paragraphs>
  <ScaleCrop>false</ScaleCrop>
  <HeadingPairs>
    <vt:vector size="2" baseType="variant">
      <vt:variant>
        <vt:lpstr>Title</vt:lpstr>
      </vt:variant>
      <vt:variant>
        <vt:i4>1</vt:i4>
      </vt:variant>
    </vt:vector>
  </HeadingPairs>
  <TitlesOfParts>
    <vt:vector size="1" baseType="lpstr">
      <vt:lpstr>BOEM Environmental Studies Program Report Template 2021</vt:lpstr>
    </vt:vector>
  </TitlesOfParts>
  <Company/>
  <LinksUpToDate>false</LinksUpToDate>
  <CharactersWithSpaces>23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EM Environmental Studies Program Report Template 2021</dc:title>
  <dc:subject/>
  <dc:creator>USDOI Bureau of Ocean Energy Management</dc:creator>
  <cp:keywords>BOEM, Environmental Studies Program, study report, template, guidance</cp:keywords>
  <dc:description/>
  <cp:lastModifiedBy>Shannon Rankin</cp:lastModifiedBy>
  <cp:revision>8</cp:revision>
  <cp:lastPrinted>2024-09-27T14:43:00Z</cp:lastPrinted>
  <dcterms:created xsi:type="dcterms:W3CDTF">2024-09-30T20:53:00Z</dcterms:created>
  <dcterms:modified xsi:type="dcterms:W3CDTF">2024-10-03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4FjIWlT"/&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